
<file path=[Content_Types].xml><?xml version="1.0" encoding="utf-8"?>
<Types xmlns="http://schemas.openxmlformats.org/package/2006/content-types">
  <Override PartName="/customXml/itemProps2.xml" ContentType="application/vnd.openxmlformats-officedocument.customXmlProperties+xml"/>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emf" ContentType="image/x-emf"/>
  <Override PartName="/word/comments.xml" ContentType="application/vnd.openxmlformats-officedocument.wordprocessingml.comments+xml"/>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2.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w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2A0FFE" w:rsidRPr="00084655" w:rsidRDefault="002A0FFE" w:rsidP="002A0FFE">
      <w:pPr>
        <w:rPr>
          <w:sz w:val="82"/>
        </w:rPr>
      </w:pPr>
    </w:p>
    <w:p w:rsidR="002A0FFE" w:rsidRPr="004D7992" w:rsidRDefault="004D7992" w:rsidP="002A0FFE">
      <w:r>
        <w:rPr>
          <w:noProof/>
          <w:lang w:val="en-AU" w:eastAsia="ja-JP"/>
        </w:rPr>
        <w:drawing>
          <wp:inline distT="0" distB="0" distL="0" distR="0">
            <wp:extent cx="2976880" cy="1757680"/>
            <wp:effectExtent l="25400" t="0" r="0" b="0"/>
            <wp:docPr id="1" name="Picture 10" descr=":::Plots and Graphs and Screenshots:SPECCHIO Icon:SPECCHIO_Icon_High_R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Plots and Graphs and Screenshots:SPECCHIO Icon:SPECCHIO_Icon_High_Res.jpg"/>
                    <pic:cNvPicPr>
                      <a:picLocks noChangeAspect="1" noChangeArrowheads="1"/>
                    </pic:cNvPicPr>
                  </pic:nvPicPr>
                  <pic:blipFill>
                    <a:blip r:embed="rId9"/>
                    <a:srcRect/>
                    <a:stretch>
                      <a:fillRect/>
                    </a:stretch>
                  </pic:blipFill>
                  <pic:spPr bwMode="auto">
                    <a:xfrm>
                      <a:off x="0" y="0"/>
                      <a:ext cx="2976880" cy="1757680"/>
                    </a:xfrm>
                    <a:prstGeom prst="rect">
                      <a:avLst/>
                    </a:prstGeom>
                    <a:noFill/>
                    <a:ln w="9525">
                      <a:noFill/>
                      <a:miter lim="800000"/>
                      <a:headEnd/>
                      <a:tailEnd/>
                    </a:ln>
                  </pic:spPr>
                </pic:pic>
              </a:graphicData>
            </a:graphic>
          </wp:inline>
        </w:drawing>
      </w:r>
      <w:r w:rsidR="00E900AA" w:rsidRPr="004D7992">
        <w:fldChar w:fldCharType="begin"/>
      </w:r>
      <w:r w:rsidR="00567E0A">
        <w:instrText>SET</w:instrText>
      </w:r>
      <w:r w:rsidR="002A0FFE" w:rsidRPr="004D7992">
        <w:instrText xml:space="preserve"> project </w:instrText>
      </w:r>
      <w:r w:rsidR="00E900AA" w:rsidRPr="004D7992">
        <w:fldChar w:fldCharType="begin"/>
      </w:r>
      <w:r w:rsidR="009E32F3" w:rsidRPr="004D7992">
        <w:instrText xml:space="preserve"> </w:instrText>
      </w:r>
      <w:r w:rsidR="00567E0A">
        <w:instrText>FILLIN</w:instrText>
      </w:r>
      <w:r w:rsidR="009E32F3" w:rsidRPr="004D7992">
        <w:instrText xml:space="preserve"> "Project Name (e.g. Cougar)" \* CHARFORMAT </w:instrText>
      </w:r>
      <w:r w:rsidR="00E900AA" w:rsidRPr="004D7992">
        <w:fldChar w:fldCharType="separate"/>
      </w:r>
      <w:r w:rsidR="00E47832">
        <w:instrText>SPECCHIO</w:instrText>
      </w:r>
      <w:r w:rsidR="00E900AA" w:rsidRPr="004D7992">
        <w:fldChar w:fldCharType="end"/>
      </w:r>
      <w:r w:rsidR="00E900AA" w:rsidRPr="004D7992">
        <w:fldChar w:fldCharType="separate"/>
      </w:r>
      <w:bookmarkStart w:id="0" w:name="project"/>
      <w:r w:rsidR="00E47832">
        <w:rPr>
          <w:noProof/>
        </w:rPr>
        <w:t>SPECCHIO</w:t>
      </w:r>
      <w:bookmarkEnd w:id="0"/>
      <w:r w:rsidR="00E900AA" w:rsidRPr="004D7992">
        <w:fldChar w:fldCharType="end"/>
      </w:r>
      <w:r w:rsidR="00E900AA" w:rsidRPr="004D7992">
        <w:fldChar w:fldCharType="begin"/>
      </w:r>
      <w:r w:rsidR="00567E0A">
        <w:instrText>SET</w:instrText>
      </w:r>
      <w:r w:rsidR="002A0FFE" w:rsidRPr="004D7992">
        <w:instrText xml:space="preserve"> partproject </w:instrText>
      </w:r>
      <w:r w:rsidR="00E900AA" w:rsidRPr="004D7992">
        <w:fldChar w:fldCharType="begin"/>
      </w:r>
      <w:r w:rsidR="002A0FFE" w:rsidRPr="004D7992">
        <w:instrText xml:space="preserve"> </w:instrText>
      </w:r>
      <w:r w:rsidR="00567E0A">
        <w:instrText>FILLIN</w:instrText>
      </w:r>
      <w:r w:rsidR="002A0FFE" w:rsidRPr="004D7992">
        <w:instrText xml:space="preserve"> "Part Project Name (if appropriate)" \* CHARFORMAT </w:instrText>
      </w:r>
      <w:r w:rsidR="00E900AA" w:rsidRPr="004D7992">
        <w:fldChar w:fldCharType="end"/>
      </w:r>
      <w:r w:rsidR="00E900AA" w:rsidRPr="004D7992">
        <w:fldChar w:fldCharType="separate"/>
      </w:r>
      <w:bookmarkStart w:id="1" w:name="partproject"/>
      <w:bookmarkEnd w:id="1"/>
      <w:r w:rsidR="00E47832">
        <w:rPr>
          <w:noProof/>
        </w:rPr>
        <w:t xml:space="preserve"> </w:t>
      </w:r>
      <w:r w:rsidR="00E900AA" w:rsidRPr="004D7992">
        <w:fldChar w:fldCharType="end"/>
      </w:r>
    </w:p>
    <w:p w:rsidR="002A0FFE" w:rsidRPr="004D7992" w:rsidRDefault="002A0FFE">
      <w:pPr>
        <w:pStyle w:val="Title"/>
        <w:suppressAutoHyphens/>
        <w:spacing w:before="960"/>
        <w:rPr>
          <w:sz w:val="24"/>
        </w:rPr>
      </w:pPr>
      <w:r w:rsidRPr="004D7992">
        <w:rPr>
          <w:sz w:val="22"/>
        </w:rPr>
        <w:br/>
      </w:r>
      <w:r w:rsidR="00E900AA" w:rsidRPr="00084655">
        <w:fldChar w:fldCharType="begin"/>
      </w:r>
      <w:r w:rsidR="00567E0A">
        <w:instrText>SET</w:instrText>
      </w:r>
      <w:r w:rsidRPr="00084655">
        <w:instrText xml:space="preserve"> DOC_TITLE </w:instrText>
      </w:r>
      <w:r w:rsidR="00E900AA">
        <w:fldChar w:fldCharType="begin"/>
      </w:r>
      <w:r w:rsidR="00FB7375">
        <w:instrText xml:space="preserve"> </w:instrText>
      </w:r>
      <w:r w:rsidR="00567E0A">
        <w:instrText>FILLIN</w:instrText>
      </w:r>
      <w:r w:rsidR="00FB7375">
        <w:instrText xml:space="preserve"> "Document Title (e.g. ITPM Manual)" \* CHARFORMAT </w:instrText>
      </w:r>
      <w:r w:rsidR="00E900AA">
        <w:fldChar w:fldCharType="separate"/>
      </w:r>
      <w:r w:rsidR="00E47832">
        <w:instrText>User Guide</w:instrText>
      </w:r>
      <w:r w:rsidR="00E900AA">
        <w:fldChar w:fldCharType="end"/>
      </w:r>
      <w:r w:rsidR="00E900AA" w:rsidRPr="00084655">
        <w:fldChar w:fldCharType="separate"/>
      </w:r>
      <w:bookmarkStart w:id="2" w:name="DOC_TITLE"/>
      <w:r w:rsidR="00E47832">
        <w:rPr>
          <w:noProof/>
        </w:rPr>
        <w:t>User Guide</w:t>
      </w:r>
      <w:bookmarkEnd w:id="2"/>
      <w:r w:rsidR="00E900AA" w:rsidRPr="00084655">
        <w:fldChar w:fldCharType="end"/>
      </w:r>
      <w:fldSimple w:instr=" REF DOC_TITLE \* MERGEFORMAT ">
        <w:r w:rsidR="00FF3B3D">
          <w:rPr>
            <w:noProof/>
          </w:rPr>
          <w:t>User Guide</w:t>
        </w:r>
      </w:fldSimple>
    </w:p>
    <w:p w:rsidR="002A0FFE" w:rsidRPr="004D7992" w:rsidRDefault="00E900AA">
      <w:pPr>
        <w:pStyle w:val="UnterTitel"/>
        <w:spacing w:after="1200"/>
        <w:rPr>
          <w:sz w:val="24"/>
        </w:rPr>
      </w:pPr>
      <w:r w:rsidRPr="004D7992">
        <w:rPr>
          <w:sz w:val="24"/>
        </w:rPr>
        <w:fldChar w:fldCharType="begin"/>
      </w:r>
      <w:r w:rsidR="002A0FFE" w:rsidRPr="004D7992">
        <w:rPr>
          <w:sz w:val="24"/>
        </w:rPr>
        <w:instrText xml:space="preserve"> </w:instrText>
      </w:r>
      <w:r w:rsidR="00567E0A">
        <w:rPr>
          <w:sz w:val="24"/>
        </w:rPr>
        <w:instrText>SET</w:instrText>
      </w:r>
      <w:r w:rsidR="002A0FFE" w:rsidRPr="004D7992">
        <w:rPr>
          <w:sz w:val="24"/>
        </w:rPr>
        <w:instrText xml:space="preserve"> DOC_SUBJECT  \* MERGEFORMAT </w:instrText>
      </w:r>
      <w:r w:rsidRPr="004D7992">
        <w:rPr>
          <w:sz w:val="24"/>
        </w:rPr>
        <w:fldChar w:fldCharType="end"/>
      </w:r>
    </w:p>
    <w:p w:rsidR="002A0FFE" w:rsidRPr="00084655" w:rsidRDefault="002A0FFE" w:rsidP="00306258">
      <w:pPr>
        <w:pStyle w:val="Version"/>
        <w:tabs>
          <w:tab w:val="clear" w:pos="1701"/>
        </w:tabs>
        <w:ind w:left="1701" w:hanging="1701"/>
        <w:outlineLvl w:val="0"/>
      </w:pPr>
      <w:r w:rsidRPr="00084655">
        <w:t xml:space="preserve">Version: </w:t>
      </w:r>
      <w:r w:rsidRPr="00084655">
        <w:tab/>
      </w:r>
      <w:fldSimple w:instr="REF VQS">
        <w:r w:rsidR="00FF3B3D">
          <w:rPr>
            <w:noProof/>
          </w:rPr>
          <w:t>3.0</w:t>
        </w:r>
      </w:fldSimple>
      <w:r w:rsidR="00E900AA" w:rsidRPr="00084655">
        <w:fldChar w:fldCharType="begin"/>
      </w:r>
      <w:r w:rsidR="00567E0A">
        <w:instrText>SET</w:instrText>
      </w:r>
      <w:r w:rsidRPr="00084655">
        <w:instrText xml:space="preserve"> VQS </w:instrText>
      </w:r>
      <w:r w:rsidR="00E900AA">
        <w:fldChar w:fldCharType="begin"/>
      </w:r>
      <w:r w:rsidR="00567E0A">
        <w:instrText>FILLIN</w:instrText>
      </w:r>
      <w:r w:rsidR="00734122">
        <w:instrText xml:space="preserve"> "Version (e.g. 1.0)"</w:instrText>
      </w:r>
      <w:r w:rsidR="00E900AA">
        <w:fldChar w:fldCharType="separate"/>
      </w:r>
      <w:r w:rsidR="00E47832">
        <w:instrText>3.0</w:instrText>
      </w:r>
      <w:r w:rsidR="00E900AA">
        <w:fldChar w:fldCharType="end"/>
      </w:r>
      <w:r w:rsidR="00E900AA" w:rsidRPr="00084655">
        <w:fldChar w:fldCharType="separate"/>
      </w:r>
      <w:bookmarkStart w:id="3" w:name="VQS"/>
      <w:r w:rsidR="00E47832">
        <w:rPr>
          <w:noProof/>
        </w:rPr>
        <w:t>3.0</w:t>
      </w:r>
      <w:bookmarkEnd w:id="3"/>
      <w:r w:rsidR="00E900AA" w:rsidRPr="00084655">
        <w:fldChar w:fldCharType="end"/>
      </w:r>
    </w:p>
    <w:p w:rsidR="002A0FFE" w:rsidRPr="00084655" w:rsidRDefault="002A0FFE">
      <w:pPr>
        <w:pStyle w:val="Version"/>
        <w:tabs>
          <w:tab w:val="clear" w:pos="1701"/>
        </w:tabs>
        <w:ind w:left="1701" w:hanging="1701"/>
      </w:pPr>
      <w:r w:rsidRPr="00084655">
        <w:t xml:space="preserve">Date: </w:t>
      </w:r>
      <w:r w:rsidRPr="00084655">
        <w:tab/>
      </w:r>
      <w:r w:rsidR="00E900AA" w:rsidRPr="00084655">
        <w:fldChar w:fldCharType="begin"/>
      </w:r>
      <w:r w:rsidR="00567E0A">
        <w:instrText>SET</w:instrText>
      </w:r>
      <w:r w:rsidRPr="00084655">
        <w:instrText xml:space="preserve"> DD </w:instrText>
      </w:r>
      <w:r w:rsidR="00E900AA">
        <w:fldChar w:fldCharType="begin"/>
      </w:r>
      <w:r w:rsidR="00567E0A">
        <w:instrText>FILLIN</w:instrText>
      </w:r>
      <w:r w:rsidR="00734122">
        <w:instrText xml:space="preserve"> "Date (dd.mm.yyyy)”</w:instrText>
      </w:r>
      <w:r w:rsidR="00E900AA">
        <w:fldChar w:fldCharType="separate"/>
      </w:r>
      <w:r w:rsidR="00E47832">
        <w:instrText>08.05.2012</w:instrText>
      </w:r>
      <w:r w:rsidR="00E900AA">
        <w:fldChar w:fldCharType="end"/>
      </w:r>
      <w:r w:rsidR="00E900AA" w:rsidRPr="00084655">
        <w:fldChar w:fldCharType="separate"/>
      </w:r>
      <w:bookmarkStart w:id="4" w:name="DATE"/>
      <w:bookmarkStart w:id="5" w:name="DD"/>
      <w:r w:rsidR="00E47832">
        <w:rPr>
          <w:noProof/>
        </w:rPr>
        <w:t>08.05.2012</w:t>
      </w:r>
      <w:bookmarkEnd w:id="4"/>
      <w:bookmarkEnd w:id="5"/>
      <w:r w:rsidR="00E900AA" w:rsidRPr="00084655">
        <w:fldChar w:fldCharType="end"/>
      </w:r>
      <w:fldSimple w:instr="REF DD">
        <w:r w:rsidR="00FF3B3D">
          <w:rPr>
            <w:noProof/>
          </w:rPr>
          <w:t>08.05.2012</w:t>
        </w:r>
      </w:fldSimple>
    </w:p>
    <w:p w:rsidR="002A0FFE" w:rsidRPr="00084655" w:rsidRDefault="002A0FFE">
      <w:pPr>
        <w:pStyle w:val="Version"/>
        <w:tabs>
          <w:tab w:val="clear" w:pos="1701"/>
        </w:tabs>
        <w:ind w:left="1701" w:hanging="1701"/>
      </w:pPr>
      <w:r w:rsidRPr="00084655">
        <w:t>Status:</w:t>
      </w:r>
      <w:r w:rsidRPr="00084655">
        <w:tab/>
      </w:r>
      <w:r w:rsidR="00E900AA" w:rsidRPr="00084655">
        <w:fldChar w:fldCharType="begin"/>
      </w:r>
      <w:r w:rsidR="00567E0A">
        <w:instrText>SET</w:instrText>
      </w:r>
      <w:r w:rsidRPr="00084655">
        <w:instrText xml:space="preserve"> SQS </w:instrText>
      </w:r>
      <w:r w:rsidR="00E900AA">
        <w:fldChar w:fldCharType="begin"/>
      </w:r>
      <w:r w:rsidR="00567E0A">
        <w:instrText>FILLIN</w:instrText>
      </w:r>
      <w:r w:rsidR="00734122">
        <w:instrText xml:space="preserve"> "Status (Draft, Valid, Approved)"</w:instrText>
      </w:r>
      <w:r w:rsidR="00E900AA">
        <w:fldChar w:fldCharType="separate"/>
      </w:r>
      <w:r w:rsidR="00E47832">
        <w:instrText>Draft</w:instrText>
      </w:r>
      <w:r w:rsidR="00E900AA">
        <w:fldChar w:fldCharType="end"/>
      </w:r>
      <w:r w:rsidR="00E900AA" w:rsidRPr="00084655">
        <w:fldChar w:fldCharType="separate"/>
      </w:r>
      <w:bookmarkStart w:id="6" w:name="SQS"/>
      <w:r w:rsidR="00E47832">
        <w:rPr>
          <w:noProof/>
        </w:rPr>
        <w:t>Draft</w:t>
      </w:r>
      <w:bookmarkEnd w:id="6"/>
      <w:r w:rsidR="00E900AA" w:rsidRPr="00084655">
        <w:fldChar w:fldCharType="end"/>
      </w:r>
      <w:fldSimple w:instr="REF SQS  \* MERGEFORMAT ">
        <w:r w:rsidR="00FF3B3D">
          <w:rPr>
            <w:noProof/>
          </w:rPr>
          <w:t>Draft</w:t>
        </w:r>
      </w:fldSimple>
    </w:p>
    <w:p w:rsidR="004A1EC4" w:rsidRPr="00084655" w:rsidRDefault="002A0FFE" w:rsidP="005335E3">
      <w:pPr>
        <w:pStyle w:val="Version"/>
        <w:tabs>
          <w:tab w:val="clear" w:pos="1701"/>
        </w:tabs>
        <w:ind w:left="1701" w:hanging="1701"/>
      </w:pPr>
      <w:r w:rsidRPr="00084655">
        <w:t>Author</w:t>
      </w:r>
      <w:r w:rsidR="004A1EC4">
        <w:t>s</w:t>
      </w:r>
      <w:r w:rsidRPr="00084655">
        <w:t>:</w:t>
      </w:r>
      <w:r w:rsidRPr="00084655">
        <w:tab/>
      </w:r>
      <w:r w:rsidR="00E900AA" w:rsidRPr="00084655">
        <w:fldChar w:fldCharType="begin"/>
      </w:r>
      <w:r w:rsidR="00567E0A">
        <w:instrText>SET</w:instrText>
      </w:r>
      <w:r w:rsidRPr="00084655">
        <w:instrText xml:space="preserve"> DOC_AUTHOR </w:instrText>
      </w:r>
      <w:r w:rsidR="00E900AA">
        <w:fldChar w:fldCharType="begin"/>
      </w:r>
      <w:r w:rsidR="00567E0A">
        <w:instrText>FILLIN</w:instrText>
      </w:r>
      <w:r w:rsidR="00734122">
        <w:instrText xml:space="preserve"> "Author (e.g. F. Test, Organisation 'X')"</w:instrText>
      </w:r>
      <w:r w:rsidR="00E900AA">
        <w:fldChar w:fldCharType="separate"/>
      </w:r>
      <w:r w:rsidR="00E47832">
        <w:instrText>P. Roberts (Intersect), A. Hueni &amp; D. Kuekenbrink (Remote Sensing Laboratories, University of Zurich)</w:instrText>
      </w:r>
      <w:r w:rsidR="00E900AA">
        <w:fldChar w:fldCharType="end"/>
      </w:r>
      <w:r w:rsidR="00E900AA" w:rsidRPr="00084655">
        <w:fldChar w:fldCharType="separate"/>
      </w:r>
      <w:bookmarkStart w:id="7" w:name="DOC_AUTHOR"/>
      <w:r w:rsidR="00E47832">
        <w:rPr>
          <w:noProof/>
        </w:rPr>
        <w:t>P. Roberts (Intersect), A. Hueni &amp; D. Kuekenbrink (Remote Sensing Laboratories, University of Zurich)</w:t>
      </w:r>
      <w:bookmarkEnd w:id="7"/>
      <w:r w:rsidR="00E900AA" w:rsidRPr="00084655">
        <w:fldChar w:fldCharType="end"/>
      </w:r>
      <w:fldSimple w:instr="REF DOC_AUTHOR  \* MERGEFORMAT ">
        <w:r w:rsidR="00FF3B3D">
          <w:rPr>
            <w:noProof/>
          </w:rPr>
          <w:t>P. Roberts (Intersect), A. Hueni &amp; D. Kuekenbrink (Remote Sensing Laboratories, University of Zurich)</w:t>
        </w:r>
      </w:fldSimple>
    </w:p>
    <w:p w:rsidR="002A0FFE" w:rsidRPr="00084655" w:rsidRDefault="002A0FFE">
      <w:pPr>
        <w:pStyle w:val="Version"/>
        <w:tabs>
          <w:tab w:val="clear" w:pos="1701"/>
        </w:tabs>
        <w:ind w:left="1701" w:hanging="1701"/>
      </w:pPr>
      <w:r w:rsidRPr="00084655">
        <w:t>File:</w:t>
      </w:r>
      <w:r w:rsidRPr="00084655">
        <w:tab/>
      </w:r>
      <w:r w:rsidR="00E900AA" w:rsidRPr="00084655">
        <w:fldChar w:fldCharType="begin"/>
      </w:r>
      <w:r w:rsidR="00567E0A">
        <w:instrText>SET</w:instrText>
      </w:r>
      <w:r w:rsidRPr="00084655">
        <w:instrText xml:space="preserve"> PFAD </w:instrText>
      </w:r>
      <w:r w:rsidR="00E900AA" w:rsidRPr="00084655">
        <w:fldChar w:fldCharType="end"/>
      </w:r>
      <w:r w:rsidR="00E900AA">
        <w:fldChar w:fldCharType="begin"/>
      </w:r>
      <w:r w:rsidR="00567E0A">
        <w:instrText>FILENAME</w:instrText>
      </w:r>
      <w:r w:rsidR="00734122">
        <w:instrText xml:space="preserve"> </w:instrText>
      </w:r>
      <w:r w:rsidR="00E900AA">
        <w:fldChar w:fldCharType="separate"/>
      </w:r>
      <w:r w:rsidR="00792B27">
        <w:rPr>
          <w:noProof/>
        </w:rPr>
        <w:t>SPECCHIO_UserGuide.docx</w:t>
      </w:r>
      <w:r w:rsidR="00E900AA">
        <w:rPr>
          <w:noProof/>
        </w:rPr>
        <w:fldChar w:fldCharType="end"/>
      </w:r>
    </w:p>
    <w:p w:rsidR="002A0FFE" w:rsidRPr="00084655" w:rsidRDefault="002A0FFE">
      <w:pPr>
        <w:pStyle w:val="Version"/>
        <w:tabs>
          <w:tab w:val="clear" w:pos="1701"/>
        </w:tabs>
        <w:ind w:left="1701" w:hanging="1701"/>
      </w:pPr>
      <w:r w:rsidRPr="00084655">
        <w:t>Pages:</w:t>
      </w:r>
      <w:r w:rsidRPr="00084655">
        <w:tab/>
      </w:r>
      <w:r w:rsidR="00E900AA">
        <w:fldChar w:fldCharType="begin"/>
      </w:r>
      <w:r w:rsidR="00567E0A">
        <w:instrText>NUMPAGES</w:instrText>
      </w:r>
      <w:r w:rsidR="00734122">
        <w:instrText xml:space="preserve"> </w:instrText>
      </w:r>
      <w:r w:rsidR="00E900AA">
        <w:fldChar w:fldCharType="separate"/>
      </w:r>
      <w:r w:rsidR="00FF3B3D">
        <w:rPr>
          <w:noProof/>
        </w:rPr>
        <w:t>152</w:t>
      </w:r>
      <w:r w:rsidR="00E900AA">
        <w:rPr>
          <w:noProof/>
        </w:rPr>
        <w:fldChar w:fldCharType="end"/>
      </w:r>
    </w:p>
    <w:p w:rsidR="002A0FFE" w:rsidRPr="00084655" w:rsidRDefault="002A0FFE">
      <w:pPr>
        <w:pStyle w:val="Version"/>
        <w:tabs>
          <w:tab w:val="clear" w:pos="1701"/>
        </w:tabs>
      </w:pPr>
    </w:p>
    <w:p w:rsidR="002A0FFE" w:rsidRPr="00084655" w:rsidRDefault="002A0FFE">
      <w:pPr>
        <w:pStyle w:val="Version"/>
        <w:tabs>
          <w:tab w:val="clear" w:pos="1701"/>
        </w:tabs>
        <w:ind w:left="1701" w:hanging="1701"/>
      </w:pPr>
      <w:r w:rsidRPr="00084655">
        <w:t>Classification:</w:t>
      </w:r>
      <w:r w:rsidRPr="00084655">
        <w:tab/>
      </w:r>
      <w:r w:rsidR="00E900AA" w:rsidRPr="00084655">
        <w:fldChar w:fldCharType="begin"/>
      </w:r>
      <w:r w:rsidR="00567E0A">
        <w:instrText>SET</w:instrText>
      </w:r>
      <w:r w:rsidRPr="00084655">
        <w:instrText xml:space="preserve"> CLASSIFICATION </w:instrText>
      </w:r>
      <w:r w:rsidR="00E900AA" w:rsidRPr="00084655">
        <w:fldChar w:fldCharType="end"/>
      </w:r>
    </w:p>
    <w:p w:rsidR="002A0FFE" w:rsidRPr="00084655" w:rsidRDefault="002A0FFE">
      <w:pPr>
        <w:pStyle w:val="Version"/>
        <w:tabs>
          <w:tab w:val="clear" w:pos="1701"/>
        </w:tabs>
        <w:ind w:left="1701" w:hanging="1701"/>
      </w:pPr>
      <w:r w:rsidRPr="00084655">
        <w:t>Distribution:</w:t>
      </w:r>
      <w:r w:rsidRPr="00084655">
        <w:tab/>
      </w:r>
      <w:r w:rsidR="00E900AA" w:rsidRPr="00084655">
        <w:fldChar w:fldCharType="begin"/>
      </w:r>
      <w:r w:rsidR="00567E0A">
        <w:instrText>SET</w:instrText>
      </w:r>
      <w:r w:rsidRPr="00084655">
        <w:instrText xml:space="preserve"> DISTRIBUTION  </w:instrText>
      </w:r>
      <w:r w:rsidR="00E900AA">
        <w:fldChar w:fldCharType="begin"/>
      </w:r>
      <w:r w:rsidR="00567E0A">
        <w:instrText>FILLIN</w:instrText>
      </w:r>
      <w:r w:rsidR="00734122">
        <w:instrText xml:space="preserve"> "Distribution list"</w:instrText>
      </w:r>
      <w:r w:rsidR="00E900AA">
        <w:fldChar w:fldCharType="separate"/>
      </w:r>
      <w:r w:rsidR="00E47832">
        <w:instrText>SPECCHIO Users</w:instrText>
      </w:r>
      <w:r w:rsidR="00E900AA">
        <w:fldChar w:fldCharType="end"/>
      </w:r>
      <w:r w:rsidR="00E900AA" w:rsidRPr="00084655">
        <w:fldChar w:fldCharType="separate"/>
      </w:r>
      <w:bookmarkStart w:id="8" w:name="DISTRIBUTION"/>
      <w:r w:rsidR="00E47832">
        <w:rPr>
          <w:noProof/>
        </w:rPr>
        <w:t>SPECCHIO Users</w:t>
      </w:r>
      <w:bookmarkEnd w:id="8"/>
      <w:r w:rsidR="00E900AA" w:rsidRPr="00084655">
        <w:fldChar w:fldCharType="end"/>
      </w:r>
      <w:fldSimple w:instr="REF DISTRIBUTION  \* MERGEFORMAT ">
        <w:r w:rsidR="00FF3B3D">
          <w:rPr>
            <w:noProof/>
          </w:rPr>
          <w:t>SPECCHIO Users</w:t>
        </w:r>
      </w:fldSimple>
    </w:p>
    <w:p w:rsidR="00522234" w:rsidRDefault="002A0FFE" w:rsidP="00522234">
      <w:pPr>
        <w:pStyle w:val="Version"/>
        <w:ind w:left="1701" w:hanging="1701"/>
      </w:pPr>
      <w:r w:rsidRPr="00084655">
        <w:tab/>
      </w:r>
      <w:r w:rsidRPr="00084655">
        <w:tab/>
      </w:r>
    </w:p>
    <w:p w:rsidR="00522234" w:rsidRDefault="00522234" w:rsidP="00522234">
      <w:pPr>
        <w:pStyle w:val="Version"/>
        <w:ind w:left="1701" w:hanging="1701"/>
      </w:pPr>
    </w:p>
    <w:p w:rsidR="00522234" w:rsidRDefault="00522234" w:rsidP="00522234">
      <w:pPr>
        <w:pStyle w:val="Version"/>
        <w:ind w:left="1701" w:hanging="1701"/>
      </w:pPr>
    </w:p>
    <w:p w:rsidR="00522234" w:rsidRDefault="00522234" w:rsidP="00522234">
      <w:pPr>
        <w:pStyle w:val="Version"/>
        <w:ind w:left="1701" w:hanging="1701"/>
      </w:pPr>
    </w:p>
    <w:p w:rsidR="00522234" w:rsidRDefault="00522234" w:rsidP="00522234">
      <w:pPr>
        <w:pStyle w:val="Version"/>
        <w:ind w:left="1701" w:hanging="1701"/>
      </w:pPr>
    </w:p>
    <w:p w:rsidR="00522234" w:rsidRDefault="00522234" w:rsidP="00871DD0">
      <w:pPr>
        <w:pStyle w:val="Version"/>
      </w:pPr>
    </w:p>
    <w:p w:rsidR="002A0FFE" w:rsidRPr="00084655" w:rsidRDefault="00871DD0" w:rsidP="00522234">
      <w:pPr>
        <w:pStyle w:val="Version"/>
        <w:ind w:left="1701" w:hanging="1701"/>
        <w:jc w:val="center"/>
      </w:pPr>
      <w:r>
        <w:rPr>
          <w:noProof/>
          <w:lang w:val="en-AU" w:eastAsia="ja-JP"/>
        </w:rPr>
        <w:drawing>
          <wp:inline distT="0" distB="0" distL="0" distR="0">
            <wp:extent cx="1422922" cy="558800"/>
            <wp:effectExtent l="25400" t="0" r="0" b="0"/>
            <wp:docPr id="115" name="Picture 7" descr="::::RSL_logo_new.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RSL_logo_new.pdf"/>
                    <pic:cNvPicPr>
                      <a:picLocks noChangeAspect="1" noChangeArrowheads="1"/>
                    </pic:cNvPicPr>
                  </pic:nvPicPr>
                  <pic:blipFill>
                    <a:blip r:embed="rId10"/>
                    <a:srcRect/>
                    <a:stretch>
                      <a:fillRect/>
                    </a:stretch>
                  </pic:blipFill>
                  <pic:spPr bwMode="auto">
                    <a:xfrm>
                      <a:off x="0" y="0"/>
                      <a:ext cx="1433509" cy="562958"/>
                    </a:xfrm>
                    <a:prstGeom prst="rect">
                      <a:avLst/>
                    </a:prstGeom>
                    <a:noFill/>
                    <a:ln w="9525">
                      <a:noFill/>
                      <a:miter lim="800000"/>
                      <a:headEnd/>
                      <a:tailEnd/>
                    </a:ln>
                  </pic:spPr>
                </pic:pic>
              </a:graphicData>
            </a:graphic>
          </wp:inline>
        </w:drawing>
      </w:r>
    </w:p>
    <w:p w:rsidR="002A0FFE" w:rsidRDefault="002A0FFE" w:rsidP="0080641E">
      <w:pPr>
        <w:pStyle w:val="HeadingUnnumbered"/>
      </w:pPr>
      <w:bookmarkStart w:id="9" w:name="_Toc355280327"/>
      <w:bookmarkStart w:id="10" w:name="_Toc356807250"/>
      <w:r w:rsidRPr="00067105">
        <w:lastRenderedPageBreak/>
        <w:t>Table of Contents</w:t>
      </w:r>
      <w:bookmarkEnd w:id="9"/>
      <w:bookmarkEnd w:id="10"/>
    </w:p>
    <w:bookmarkStart w:id="11" w:name="_Toc356279529"/>
    <w:p w:rsidR="00E47832" w:rsidRDefault="00E900AA">
      <w:pPr>
        <w:pStyle w:val="TOC1"/>
        <w:rPr>
          <w:rFonts w:asciiTheme="minorHAnsi" w:eastAsiaTheme="minorEastAsia" w:hAnsiTheme="minorHAnsi" w:cstheme="minorBidi"/>
          <w:b w:val="0"/>
          <w:noProof/>
          <w:sz w:val="22"/>
          <w:szCs w:val="22"/>
          <w:lang w:val="en-AU" w:eastAsia="ja-JP"/>
        </w:rPr>
      </w:pPr>
      <w:r w:rsidRPr="00E900AA">
        <w:rPr>
          <w:b w:val="0"/>
        </w:rPr>
        <w:fldChar w:fldCharType="begin"/>
      </w:r>
      <w:r w:rsidR="002A0FFE" w:rsidRPr="00084655">
        <w:rPr>
          <w:b w:val="0"/>
        </w:rPr>
        <w:instrText xml:space="preserve"> </w:instrText>
      </w:r>
      <w:r w:rsidR="00567E0A">
        <w:rPr>
          <w:b w:val="0"/>
        </w:rPr>
        <w:instrText>TOC</w:instrText>
      </w:r>
      <w:r w:rsidR="002A0FFE" w:rsidRPr="00084655">
        <w:rPr>
          <w:b w:val="0"/>
        </w:rPr>
        <w:instrText xml:space="preserve"> \o "1-</w:instrText>
      </w:r>
      <w:r w:rsidR="001F5344">
        <w:rPr>
          <w:b w:val="0"/>
        </w:rPr>
        <w:instrText>3</w:instrText>
      </w:r>
      <w:r w:rsidR="002A0FFE" w:rsidRPr="00084655">
        <w:rPr>
          <w:b w:val="0"/>
        </w:rPr>
        <w:instrText xml:space="preserve">" </w:instrText>
      </w:r>
      <w:r w:rsidRPr="00E900AA">
        <w:rPr>
          <w:b w:val="0"/>
        </w:rPr>
        <w:fldChar w:fldCharType="separate"/>
      </w:r>
      <w:r w:rsidR="00E47832">
        <w:rPr>
          <w:noProof/>
        </w:rPr>
        <w:t>Table of Contents</w:t>
      </w:r>
      <w:r w:rsidR="00E47832">
        <w:rPr>
          <w:noProof/>
        </w:rPr>
        <w:tab/>
      </w:r>
      <w:r>
        <w:rPr>
          <w:noProof/>
        </w:rPr>
        <w:fldChar w:fldCharType="begin"/>
      </w:r>
      <w:r w:rsidR="00E47832">
        <w:rPr>
          <w:noProof/>
        </w:rPr>
        <w:instrText xml:space="preserve"> PAGEREF _Toc356807250 \h </w:instrText>
      </w:r>
      <w:r>
        <w:rPr>
          <w:noProof/>
        </w:rPr>
      </w:r>
      <w:r>
        <w:rPr>
          <w:noProof/>
        </w:rPr>
        <w:fldChar w:fldCharType="separate"/>
      </w:r>
      <w:r w:rsidR="00FF3B3D">
        <w:rPr>
          <w:noProof/>
        </w:rPr>
        <w:t>2</w:t>
      </w:r>
      <w:r>
        <w:rPr>
          <w:noProof/>
        </w:rPr>
        <w:fldChar w:fldCharType="end"/>
      </w:r>
    </w:p>
    <w:p w:rsidR="00E47832" w:rsidRDefault="00E47832">
      <w:pPr>
        <w:pStyle w:val="TOC1"/>
        <w:tabs>
          <w:tab w:val="left" w:pos="440"/>
        </w:tabs>
        <w:rPr>
          <w:rFonts w:asciiTheme="minorHAnsi" w:eastAsiaTheme="minorEastAsia" w:hAnsiTheme="minorHAnsi" w:cstheme="minorBidi"/>
          <w:b w:val="0"/>
          <w:noProof/>
          <w:sz w:val="22"/>
          <w:szCs w:val="22"/>
          <w:lang w:val="en-AU" w:eastAsia="ja-JP"/>
        </w:rPr>
      </w:pPr>
      <w:r>
        <w:rPr>
          <w:noProof/>
        </w:rPr>
        <w:t>1</w:t>
      </w:r>
      <w:r>
        <w:rPr>
          <w:rFonts w:asciiTheme="minorHAnsi" w:eastAsiaTheme="minorEastAsia" w:hAnsiTheme="minorHAnsi" w:cstheme="minorBidi"/>
          <w:b w:val="0"/>
          <w:noProof/>
          <w:sz w:val="22"/>
          <w:szCs w:val="22"/>
          <w:lang w:val="en-AU" w:eastAsia="ja-JP"/>
        </w:rPr>
        <w:tab/>
      </w:r>
      <w:r>
        <w:rPr>
          <w:noProof/>
        </w:rPr>
        <w:t>Introduction</w:t>
      </w:r>
      <w:r>
        <w:rPr>
          <w:noProof/>
        </w:rPr>
        <w:tab/>
      </w:r>
      <w:r w:rsidR="00E900AA">
        <w:rPr>
          <w:noProof/>
        </w:rPr>
        <w:fldChar w:fldCharType="begin"/>
      </w:r>
      <w:r>
        <w:rPr>
          <w:noProof/>
        </w:rPr>
        <w:instrText xml:space="preserve"> PAGEREF _Toc356807251 \h </w:instrText>
      </w:r>
      <w:r w:rsidR="00E900AA">
        <w:rPr>
          <w:noProof/>
        </w:rPr>
      </w:r>
      <w:r w:rsidR="00E900AA">
        <w:rPr>
          <w:noProof/>
        </w:rPr>
        <w:fldChar w:fldCharType="separate"/>
      </w:r>
      <w:r w:rsidR="00FF3B3D">
        <w:rPr>
          <w:noProof/>
        </w:rPr>
        <w:t>6</w:t>
      </w:r>
      <w:r w:rsidR="00E900AA">
        <w:rPr>
          <w:noProof/>
        </w:rPr>
        <w:fldChar w:fldCharType="end"/>
      </w:r>
    </w:p>
    <w:p w:rsidR="00E47832" w:rsidRDefault="00E47832">
      <w:pPr>
        <w:pStyle w:val="TOC2"/>
        <w:tabs>
          <w:tab w:val="left" w:pos="660"/>
        </w:tabs>
        <w:rPr>
          <w:rFonts w:asciiTheme="minorHAnsi" w:eastAsiaTheme="minorEastAsia" w:hAnsiTheme="minorHAnsi" w:cstheme="minorBidi"/>
          <w:noProof/>
          <w:szCs w:val="22"/>
          <w:lang w:val="en-AU" w:eastAsia="ja-JP"/>
        </w:rPr>
      </w:pPr>
      <w:r>
        <w:rPr>
          <w:noProof/>
        </w:rPr>
        <w:t>1.1</w:t>
      </w:r>
      <w:r>
        <w:rPr>
          <w:rFonts w:asciiTheme="minorHAnsi" w:eastAsiaTheme="minorEastAsia" w:hAnsiTheme="minorHAnsi" w:cstheme="minorBidi"/>
          <w:noProof/>
          <w:szCs w:val="22"/>
          <w:lang w:val="en-AU" w:eastAsia="ja-JP"/>
        </w:rPr>
        <w:tab/>
      </w:r>
      <w:r>
        <w:rPr>
          <w:noProof/>
        </w:rPr>
        <w:t>Document scope</w:t>
      </w:r>
      <w:r>
        <w:rPr>
          <w:noProof/>
        </w:rPr>
        <w:tab/>
      </w:r>
      <w:r w:rsidR="00E900AA">
        <w:rPr>
          <w:noProof/>
        </w:rPr>
        <w:fldChar w:fldCharType="begin"/>
      </w:r>
      <w:r>
        <w:rPr>
          <w:noProof/>
        </w:rPr>
        <w:instrText xml:space="preserve"> PAGEREF _Toc356807252 \h </w:instrText>
      </w:r>
      <w:r w:rsidR="00E900AA">
        <w:rPr>
          <w:noProof/>
        </w:rPr>
      </w:r>
      <w:r w:rsidR="00E900AA">
        <w:rPr>
          <w:noProof/>
        </w:rPr>
        <w:fldChar w:fldCharType="separate"/>
      </w:r>
      <w:r w:rsidR="00FF3B3D">
        <w:rPr>
          <w:noProof/>
        </w:rPr>
        <w:t>6</w:t>
      </w:r>
      <w:r w:rsidR="00E900AA">
        <w:rPr>
          <w:noProof/>
        </w:rPr>
        <w:fldChar w:fldCharType="end"/>
      </w:r>
    </w:p>
    <w:p w:rsidR="00E47832" w:rsidRDefault="00E47832">
      <w:pPr>
        <w:pStyle w:val="TOC2"/>
        <w:tabs>
          <w:tab w:val="left" w:pos="660"/>
        </w:tabs>
        <w:rPr>
          <w:rFonts w:asciiTheme="minorHAnsi" w:eastAsiaTheme="minorEastAsia" w:hAnsiTheme="minorHAnsi" w:cstheme="minorBidi"/>
          <w:noProof/>
          <w:szCs w:val="22"/>
          <w:lang w:val="en-AU" w:eastAsia="ja-JP"/>
        </w:rPr>
      </w:pPr>
      <w:r>
        <w:rPr>
          <w:noProof/>
        </w:rPr>
        <w:t>1.2</w:t>
      </w:r>
      <w:r>
        <w:rPr>
          <w:rFonts w:asciiTheme="minorHAnsi" w:eastAsiaTheme="minorEastAsia" w:hAnsiTheme="minorHAnsi" w:cstheme="minorBidi"/>
          <w:noProof/>
          <w:szCs w:val="22"/>
          <w:lang w:val="en-AU" w:eastAsia="ja-JP"/>
        </w:rPr>
        <w:tab/>
      </w:r>
      <w:r>
        <w:rPr>
          <w:noProof/>
        </w:rPr>
        <w:t>Intended audience</w:t>
      </w:r>
      <w:r>
        <w:rPr>
          <w:noProof/>
        </w:rPr>
        <w:tab/>
      </w:r>
      <w:r w:rsidR="00E900AA">
        <w:rPr>
          <w:noProof/>
        </w:rPr>
        <w:fldChar w:fldCharType="begin"/>
      </w:r>
      <w:r>
        <w:rPr>
          <w:noProof/>
        </w:rPr>
        <w:instrText xml:space="preserve"> PAGEREF _Toc356807253 \h </w:instrText>
      </w:r>
      <w:r w:rsidR="00E900AA">
        <w:rPr>
          <w:noProof/>
        </w:rPr>
      </w:r>
      <w:r w:rsidR="00E900AA">
        <w:rPr>
          <w:noProof/>
        </w:rPr>
        <w:fldChar w:fldCharType="separate"/>
      </w:r>
      <w:r w:rsidR="00FF3B3D">
        <w:rPr>
          <w:noProof/>
        </w:rPr>
        <w:t>6</w:t>
      </w:r>
      <w:r w:rsidR="00E900AA">
        <w:rPr>
          <w:noProof/>
        </w:rPr>
        <w:fldChar w:fldCharType="end"/>
      </w:r>
    </w:p>
    <w:p w:rsidR="00E47832" w:rsidRDefault="00E47832">
      <w:pPr>
        <w:pStyle w:val="TOC2"/>
        <w:tabs>
          <w:tab w:val="left" w:pos="660"/>
        </w:tabs>
        <w:rPr>
          <w:rFonts w:asciiTheme="minorHAnsi" w:eastAsiaTheme="minorEastAsia" w:hAnsiTheme="minorHAnsi" w:cstheme="minorBidi"/>
          <w:noProof/>
          <w:szCs w:val="22"/>
          <w:lang w:val="en-AU" w:eastAsia="ja-JP"/>
        </w:rPr>
      </w:pPr>
      <w:r>
        <w:rPr>
          <w:noProof/>
        </w:rPr>
        <w:t>1.3</w:t>
      </w:r>
      <w:r>
        <w:rPr>
          <w:rFonts w:asciiTheme="minorHAnsi" w:eastAsiaTheme="minorEastAsia" w:hAnsiTheme="minorHAnsi" w:cstheme="minorBidi"/>
          <w:noProof/>
          <w:szCs w:val="22"/>
          <w:lang w:val="en-AU" w:eastAsia="ja-JP"/>
        </w:rPr>
        <w:tab/>
      </w:r>
      <w:r>
        <w:rPr>
          <w:noProof/>
        </w:rPr>
        <w:t>Specchio ownership and access</w:t>
      </w:r>
      <w:r>
        <w:rPr>
          <w:noProof/>
        </w:rPr>
        <w:tab/>
      </w:r>
      <w:r w:rsidR="00E900AA">
        <w:rPr>
          <w:noProof/>
        </w:rPr>
        <w:fldChar w:fldCharType="begin"/>
      </w:r>
      <w:r>
        <w:rPr>
          <w:noProof/>
        </w:rPr>
        <w:instrText xml:space="preserve"> PAGEREF _Toc356807254 \h </w:instrText>
      </w:r>
      <w:r w:rsidR="00E900AA">
        <w:rPr>
          <w:noProof/>
        </w:rPr>
      </w:r>
      <w:r w:rsidR="00E900AA">
        <w:rPr>
          <w:noProof/>
        </w:rPr>
        <w:fldChar w:fldCharType="separate"/>
      </w:r>
      <w:r w:rsidR="00FF3B3D">
        <w:rPr>
          <w:noProof/>
        </w:rPr>
        <w:t>6</w:t>
      </w:r>
      <w:r w:rsidR="00E900AA">
        <w:rPr>
          <w:noProof/>
        </w:rPr>
        <w:fldChar w:fldCharType="end"/>
      </w:r>
    </w:p>
    <w:p w:rsidR="00E47832" w:rsidRDefault="00E47832">
      <w:pPr>
        <w:pStyle w:val="TOC2"/>
        <w:tabs>
          <w:tab w:val="left" w:pos="660"/>
        </w:tabs>
        <w:rPr>
          <w:rFonts w:asciiTheme="minorHAnsi" w:eastAsiaTheme="minorEastAsia" w:hAnsiTheme="minorHAnsi" w:cstheme="minorBidi"/>
          <w:noProof/>
          <w:szCs w:val="22"/>
          <w:lang w:val="en-AU" w:eastAsia="ja-JP"/>
        </w:rPr>
      </w:pPr>
      <w:r>
        <w:rPr>
          <w:noProof/>
        </w:rPr>
        <w:t>1.4</w:t>
      </w:r>
      <w:r>
        <w:rPr>
          <w:rFonts w:asciiTheme="minorHAnsi" w:eastAsiaTheme="minorEastAsia" w:hAnsiTheme="minorHAnsi" w:cstheme="minorBidi"/>
          <w:noProof/>
          <w:szCs w:val="22"/>
          <w:lang w:val="en-AU" w:eastAsia="ja-JP"/>
        </w:rPr>
        <w:tab/>
      </w:r>
      <w:r>
        <w:rPr>
          <w:noProof/>
        </w:rPr>
        <w:t>Further information</w:t>
      </w:r>
      <w:r>
        <w:rPr>
          <w:noProof/>
        </w:rPr>
        <w:tab/>
      </w:r>
      <w:r w:rsidR="00E900AA">
        <w:rPr>
          <w:noProof/>
        </w:rPr>
        <w:fldChar w:fldCharType="begin"/>
      </w:r>
      <w:r>
        <w:rPr>
          <w:noProof/>
        </w:rPr>
        <w:instrText xml:space="preserve"> PAGEREF _Toc356807255 \h </w:instrText>
      </w:r>
      <w:r w:rsidR="00E900AA">
        <w:rPr>
          <w:noProof/>
        </w:rPr>
      </w:r>
      <w:r w:rsidR="00E900AA">
        <w:rPr>
          <w:noProof/>
        </w:rPr>
        <w:fldChar w:fldCharType="separate"/>
      </w:r>
      <w:r w:rsidR="00FF3B3D">
        <w:rPr>
          <w:noProof/>
        </w:rPr>
        <w:t>6</w:t>
      </w:r>
      <w:r w:rsidR="00E900AA">
        <w:rPr>
          <w:noProof/>
        </w:rPr>
        <w:fldChar w:fldCharType="end"/>
      </w:r>
    </w:p>
    <w:p w:rsidR="00E47832" w:rsidRDefault="00E47832">
      <w:pPr>
        <w:pStyle w:val="TOC2"/>
        <w:tabs>
          <w:tab w:val="left" w:pos="660"/>
        </w:tabs>
        <w:rPr>
          <w:rFonts w:asciiTheme="minorHAnsi" w:eastAsiaTheme="minorEastAsia" w:hAnsiTheme="minorHAnsi" w:cstheme="minorBidi"/>
          <w:noProof/>
          <w:szCs w:val="22"/>
          <w:lang w:val="en-AU" w:eastAsia="ja-JP"/>
        </w:rPr>
      </w:pPr>
      <w:r>
        <w:rPr>
          <w:noProof/>
        </w:rPr>
        <w:t>1.5</w:t>
      </w:r>
      <w:r>
        <w:rPr>
          <w:rFonts w:asciiTheme="minorHAnsi" w:eastAsiaTheme="minorEastAsia" w:hAnsiTheme="minorHAnsi" w:cstheme="minorBidi"/>
          <w:noProof/>
          <w:szCs w:val="22"/>
          <w:lang w:val="en-AU" w:eastAsia="ja-JP"/>
        </w:rPr>
        <w:tab/>
      </w:r>
      <w:r>
        <w:rPr>
          <w:noProof/>
        </w:rPr>
        <w:t>Copyright and licensing</w:t>
      </w:r>
      <w:r>
        <w:rPr>
          <w:noProof/>
        </w:rPr>
        <w:tab/>
      </w:r>
      <w:r w:rsidR="00E900AA">
        <w:rPr>
          <w:noProof/>
        </w:rPr>
        <w:fldChar w:fldCharType="begin"/>
      </w:r>
      <w:r>
        <w:rPr>
          <w:noProof/>
        </w:rPr>
        <w:instrText xml:space="preserve"> PAGEREF _Toc356807256 \h </w:instrText>
      </w:r>
      <w:r w:rsidR="00E900AA">
        <w:rPr>
          <w:noProof/>
        </w:rPr>
      </w:r>
      <w:r w:rsidR="00E900AA">
        <w:rPr>
          <w:noProof/>
        </w:rPr>
        <w:fldChar w:fldCharType="separate"/>
      </w:r>
      <w:r w:rsidR="00FF3B3D">
        <w:rPr>
          <w:noProof/>
        </w:rPr>
        <w:t>6</w:t>
      </w:r>
      <w:r w:rsidR="00E900AA">
        <w:rPr>
          <w:noProof/>
        </w:rPr>
        <w:fldChar w:fldCharType="end"/>
      </w:r>
    </w:p>
    <w:p w:rsidR="00E47832" w:rsidRDefault="00E47832">
      <w:pPr>
        <w:pStyle w:val="TOC1"/>
        <w:tabs>
          <w:tab w:val="left" w:pos="440"/>
        </w:tabs>
        <w:rPr>
          <w:rFonts w:asciiTheme="minorHAnsi" w:eastAsiaTheme="minorEastAsia" w:hAnsiTheme="minorHAnsi" w:cstheme="minorBidi"/>
          <w:b w:val="0"/>
          <w:noProof/>
          <w:sz w:val="22"/>
          <w:szCs w:val="22"/>
          <w:lang w:val="en-AU" w:eastAsia="ja-JP"/>
        </w:rPr>
      </w:pPr>
      <w:r>
        <w:rPr>
          <w:noProof/>
        </w:rPr>
        <w:t>2</w:t>
      </w:r>
      <w:r>
        <w:rPr>
          <w:rFonts w:asciiTheme="minorHAnsi" w:eastAsiaTheme="minorEastAsia" w:hAnsiTheme="minorHAnsi" w:cstheme="minorBidi"/>
          <w:b w:val="0"/>
          <w:noProof/>
          <w:sz w:val="22"/>
          <w:szCs w:val="22"/>
          <w:lang w:val="en-AU" w:eastAsia="ja-JP"/>
        </w:rPr>
        <w:tab/>
      </w:r>
      <w:r>
        <w:rPr>
          <w:noProof/>
        </w:rPr>
        <w:t>Installation and Configuration</w:t>
      </w:r>
      <w:r>
        <w:rPr>
          <w:noProof/>
        </w:rPr>
        <w:tab/>
      </w:r>
      <w:r w:rsidR="00E900AA">
        <w:rPr>
          <w:noProof/>
        </w:rPr>
        <w:fldChar w:fldCharType="begin"/>
      </w:r>
      <w:r>
        <w:rPr>
          <w:noProof/>
        </w:rPr>
        <w:instrText xml:space="preserve"> PAGEREF _Toc356807257 \h </w:instrText>
      </w:r>
      <w:r w:rsidR="00E900AA">
        <w:rPr>
          <w:noProof/>
        </w:rPr>
      </w:r>
      <w:r w:rsidR="00E900AA">
        <w:rPr>
          <w:noProof/>
        </w:rPr>
        <w:fldChar w:fldCharType="separate"/>
      </w:r>
      <w:r w:rsidR="00FF3B3D">
        <w:rPr>
          <w:noProof/>
        </w:rPr>
        <w:t>9</w:t>
      </w:r>
      <w:r w:rsidR="00E900AA">
        <w:rPr>
          <w:noProof/>
        </w:rPr>
        <w:fldChar w:fldCharType="end"/>
      </w:r>
    </w:p>
    <w:p w:rsidR="00E47832" w:rsidRDefault="00E47832">
      <w:pPr>
        <w:pStyle w:val="TOC2"/>
        <w:tabs>
          <w:tab w:val="left" w:pos="660"/>
        </w:tabs>
        <w:rPr>
          <w:rFonts w:asciiTheme="minorHAnsi" w:eastAsiaTheme="minorEastAsia" w:hAnsiTheme="minorHAnsi" w:cstheme="minorBidi"/>
          <w:noProof/>
          <w:szCs w:val="22"/>
          <w:lang w:val="en-AU" w:eastAsia="ja-JP"/>
        </w:rPr>
      </w:pPr>
      <w:r>
        <w:rPr>
          <w:noProof/>
        </w:rPr>
        <w:t>2.1</w:t>
      </w:r>
      <w:r>
        <w:rPr>
          <w:rFonts w:asciiTheme="minorHAnsi" w:eastAsiaTheme="minorEastAsia" w:hAnsiTheme="minorHAnsi" w:cstheme="minorBidi"/>
          <w:noProof/>
          <w:szCs w:val="22"/>
          <w:lang w:val="en-AU" w:eastAsia="ja-JP"/>
        </w:rPr>
        <w:tab/>
      </w:r>
      <w:r>
        <w:rPr>
          <w:noProof/>
        </w:rPr>
        <w:t>Before you install</w:t>
      </w:r>
      <w:r>
        <w:rPr>
          <w:noProof/>
        </w:rPr>
        <w:tab/>
      </w:r>
      <w:r w:rsidR="00E900AA">
        <w:rPr>
          <w:noProof/>
        </w:rPr>
        <w:fldChar w:fldCharType="begin"/>
      </w:r>
      <w:r>
        <w:rPr>
          <w:noProof/>
        </w:rPr>
        <w:instrText xml:space="preserve"> PAGEREF _Toc356807258 \h </w:instrText>
      </w:r>
      <w:r w:rsidR="00E900AA">
        <w:rPr>
          <w:noProof/>
        </w:rPr>
      </w:r>
      <w:r w:rsidR="00E900AA">
        <w:rPr>
          <w:noProof/>
        </w:rPr>
        <w:fldChar w:fldCharType="separate"/>
      </w:r>
      <w:r w:rsidR="00FF3B3D">
        <w:rPr>
          <w:noProof/>
        </w:rPr>
        <w:t>9</w:t>
      </w:r>
      <w:r w:rsidR="00E900AA">
        <w:rPr>
          <w:noProof/>
        </w:rPr>
        <w:fldChar w:fldCharType="end"/>
      </w:r>
    </w:p>
    <w:p w:rsidR="00E47832" w:rsidRDefault="00E47832">
      <w:pPr>
        <w:pStyle w:val="TOC2"/>
        <w:tabs>
          <w:tab w:val="left" w:pos="660"/>
        </w:tabs>
        <w:rPr>
          <w:rFonts w:asciiTheme="minorHAnsi" w:eastAsiaTheme="minorEastAsia" w:hAnsiTheme="minorHAnsi" w:cstheme="minorBidi"/>
          <w:noProof/>
          <w:szCs w:val="22"/>
          <w:lang w:val="en-AU" w:eastAsia="ja-JP"/>
        </w:rPr>
      </w:pPr>
      <w:r>
        <w:rPr>
          <w:noProof/>
        </w:rPr>
        <w:t>2.2</w:t>
      </w:r>
      <w:r>
        <w:rPr>
          <w:rFonts w:asciiTheme="minorHAnsi" w:eastAsiaTheme="minorEastAsia" w:hAnsiTheme="minorHAnsi" w:cstheme="minorBidi"/>
          <w:noProof/>
          <w:szCs w:val="22"/>
          <w:lang w:val="en-AU" w:eastAsia="ja-JP"/>
        </w:rPr>
        <w:tab/>
      </w:r>
      <w:r>
        <w:rPr>
          <w:noProof/>
        </w:rPr>
        <w:t>The Specchio Application Bundle</w:t>
      </w:r>
      <w:r>
        <w:rPr>
          <w:noProof/>
        </w:rPr>
        <w:tab/>
      </w:r>
      <w:r w:rsidR="00E900AA">
        <w:rPr>
          <w:noProof/>
        </w:rPr>
        <w:fldChar w:fldCharType="begin"/>
      </w:r>
      <w:r>
        <w:rPr>
          <w:noProof/>
        </w:rPr>
        <w:instrText xml:space="preserve"> PAGEREF _Toc356807259 \h </w:instrText>
      </w:r>
      <w:r w:rsidR="00E900AA">
        <w:rPr>
          <w:noProof/>
        </w:rPr>
      </w:r>
      <w:r w:rsidR="00E900AA">
        <w:rPr>
          <w:noProof/>
        </w:rPr>
        <w:fldChar w:fldCharType="separate"/>
      </w:r>
      <w:r w:rsidR="00FF3B3D">
        <w:rPr>
          <w:noProof/>
        </w:rPr>
        <w:t>9</w:t>
      </w:r>
      <w:r w:rsidR="00E900AA">
        <w:rPr>
          <w:noProof/>
        </w:rPr>
        <w:fldChar w:fldCharType="end"/>
      </w:r>
    </w:p>
    <w:p w:rsidR="00E47832" w:rsidRDefault="00E47832">
      <w:pPr>
        <w:pStyle w:val="TOC2"/>
        <w:tabs>
          <w:tab w:val="left" w:pos="660"/>
        </w:tabs>
        <w:rPr>
          <w:rFonts w:asciiTheme="minorHAnsi" w:eastAsiaTheme="minorEastAsia" w:hAnsiTheme="minorHAnsi" w:cstheme="minorBidi"/>
          <w:noProof/>
          <w:szCs w:val="22"/>
          <w:lang w:val="en-AU" w:eastAsia="ja-JP"/>
        </w:rPr>
      </w:pPr>
      <w:r>
        <w:rPr>
          <w:noProof/>
        </w:rPr>
        <w:t>2.3</w:t>
      </w:r>
      <w:r>
        <w:rPr>
          <w:rFonts w:asciiTheme="minorHAnsi" w:eastAsiaTheme="minorEastAsia" w:hAnsiTheme="minorHAnsi" w:cstheme="minorBidi"/>
          <w:noProof/>
          <w:szCs w:val="22"/>
          <w:lang w:val="en-AU" w:eastAsia="ja-JP"/>
        </w:rPr>
        <w:tab/>
      </w:r>
      <w:r>
        <w:rPr>
          <w:noProof/>
        </w:rPr>
        <w:t>Microsoft Windows Installation</w:t>
      </w:r>
      <w:r>
        <w:rPr>
          <w:noProof/>
        </w:rPr>
        <w:tab/>
      </w:r>
      <w:r w:rsidR="00E900AA">
        <w:rPr>
          <w:noProof/>
        </w:rPr>
        <w:fldChar w:fldCharType="begin"/>
      </w:r>
      <w:r>
        <w:rPr>
          <w:noProof/>
        </w:rPr>
        <w:instrText xml:space="preserve"> PAGEREF _Toc356807260 \h </w:instrText>
      </w:r>
      <w:r w:rsidR="00E900AA">
        <w:rPr>
          <w:noProof/>
        </w:rPr>
      </w:r>
      <w:r w:rsidR="00E900AA">
        <w:rPr>
          <w:noProof/>
        </w:rPr>
        <w:fldChar w:fldCharType="separate"/>
      </w:r>
      <w:r w:rsidR="00FF3B3D">
        <w:rPr>
          <w:noProof/>
        </w:rPr>
        <w:t>10</w:t>
      </w:r>
      <w:r w:rsidR="00E900AA">
        <w:rPr>
          <w:noProof/>
        </w:rPr>
        <w:fldChar w:fldCharType="end"/>
      </w:r>
    </w:p>
    <w:p w:rsidR="00E47832" w:rsidRDefault="00E47832">
      <w:pPr>
        <w:pStyle w:val="TOC2"/>
        <w:tabs>
          <w:tab w:val="left" w:pos="660"/>
        </w:tabs>
        <w:rPr>
          <w:rFonts w:asciiTheme="minorHAnsi" w:eastAsiaTheme="minorEastAsia" w:hAnsiTheme="minorHAnsi" w:cstheme="minorBidi"/>
          <w:noProof/>
          <w:szCs w:val="22"/>
          <w:lang w:val="en-AU" w:eastAsia="ja-JP"/>
        </w:rPr>
      </w:pPr>
      <w:r>
        <w:rPr>
          <w:noProof/>
        </w:rPr>
        <w:t>2.4</w:t>
      </w:r>
      <w:r>
        <w:rPr>
          <w:rFonts w:asciiTheme="minorHAnsi" w:eastAsiaTheme="minorEastAsia" w:hAnsiTheme="minorHAnsi" w:cstheme="minorBidi"/>
          <w:noProof/>
          <w:szCs w:val="22"/>
          <w:lang w:val="en-AU" w:eastAsia="ja-JP"/>
        </w:rPr>
        <w:tab/>
      </w:r>
      <w:r>
        <w:rPr>
          <w:noProof/>
        </w:rPr>
        <w:t>UNIX Installation</w:t>
      </w:r>
      <w:r>
        <w:rPr>
          <w:noProof/>
        </w:rPr>
        <w:tab/>
      </w:r>
      <w:r w:rsidR="00E900AA">
        <w:rPr>
          <w:noProof/>
        </w:rPr>
        <w:fldChar w:fldCharType="begin"/>
      </w:r>
      <w:r>
        <w:rPr>
          <w:noProof/>
        </w:rPr>
        <w:instrText xml:space="preserve"> PAGEREF _Toc356807261 \h </w:instrText>
      </w:r>
      <w:r w:rsidR="00E900AA">
        <w:rPr>
          <w:noProof/>
        </w:rPr>
      </w:r>
      <w:r w:rsidR="00E900AA">
        <w:rPr>
          <w:noProof/>
        </w:rPr>
        <w:fldChar w:fldCharType="separate"/>
      </w:r>
      <w:r w:rsidR="00FF3B3D">
        <w:rPr>
          <w:noProof/>
        </w:rPr>
        <w:t>10</w:t>
      </w:r>
      <w:r w:rsidR="00E900AA">
        <w:rPr>
          <w:noProof/>
        </w:rPr>
        <w:fldChar w:fldCharType="end"/>
      </w:r>
    </w:p>
    <w:p w:rsidR="00E47832" w:rsidRDefault="00E47832">
      <w:pPr>
        <w:pStyle w:val="TOC2"/>
        <w:tabs>
          <w:tab w:val="left" w:pos="660"/>
        </w:tabs>
        <w:rPr>
          <w:rFonts w:asciiTheme="minorHAnsi" w:eastAsiaTheme="minorEastAsia" w:hAnsiTheme="minorHAnsi" w:cstheme="minorBidi"/>
          <w:noProof/>
          <w:szCs w:val="22"/>
          <w:lang w:val="en-AU" w:eastAsia="ja-JP"/>
        </w:rPr>
      </w:pPr>
      <w:r>
        <w:rPr>
          <w:noProof/>
        </w:rPr>
        <w:t>2.5</w:t>
      </w:r>
      <w:r>
        <w:rPr>
          <w:rFonts w:asciiTheme="minorHAnsi" w:eastAsiaTheme="minorEastAsia" w:hAnsiTheme="minorHAnsi" w:cstheme="minorBidi"/>
          <w:noProof/>
          <w:szCs w:val="22"/>
          <w:lang w:val="en-AU" w:eastAsia="ja-JP"/>
        </w:rPr>
        <w:tab/>
      </w:r>
      <w:r>
        <w:rPr>
          <w:noProof/>
        </w:rPr>
        <w:t>Apple Macintosh Installation</w:t>
      </w:r>
      <w:r>
        <w:rPr>
          <w:noProof/>
        </w:rPr>
        <w:tab/>
      </w:r>
      <w:r w:rsidR="00E900AA">
        <w:rPr>
          <w:noProof/>
        </w:rPr>
        <w:fldChar w:fldCharType="begin"/>
      </w:r>
      <w:r>
        <w:rPr>
          <w:noProof/>
        </w:rPr>
        <w:instrText xml:space="preserve"> PAGEREF _Toc356807262 \h </w:instrText>
      </w:r>
      <w:r w:rsidR="00E900AA">
        <w:rPr>
          <w:noProof/>
        </w:rPr>
      </w:r>
      <w:r w:rsidR="00E900AA">
        <w:rPr>
          <w:noProof/>
        </w:rPr>
        <w:fldChar w:fldCharType="separate"/>
      </w:r>
      <w:r w:rsidR="00FF3B3D">
        <w:rPr>
          <w:noProof/>
        </w:rPr>
        <w:t>10</w:t>
      </w:r>
      <w:r w:rsidR="00E900AA">
        <w:rPr>
          <w:noProof/>
        </w:rPr>
        <w:fldChar w:fldCharType="end"/>
      </w:r>
    </w:p>
    <w:p w:rsidR="00E47832" w:rsidRDefault="00E47832">
      <w:pPr>
        <w:pStyle w:val="TOC1"/>
        <w:tabs>
          <w:tab w:val="left" w:pos="440"/>
        </w:tabs>
        <w:rPr>
          <w:rFonts w:asciiTheme="minorHAnsi" w:eastAsiaTheme="minorEastAsia" w:hAnsiTheme="minorHAnsi" w:cstheme="minorBidi"/>
          <w:b w:val="0"/>
          <w:noProof/>
          <w:sz w:val="22"/>
          <w:szCs w:val="22"/>
          <w:lang w:val="en-AU" w:eastAsia="ja-JP"/>
        </w:rPr>
      </w:pPr>
      <w:r>
        <w:rPr>
          <w:noProof/>
        </w:rPr>
        <w:t>3</w:t>
      </w:r>
      <w:r>
        <w:rPr>
          <w:rFonts w:asciiTheme="minorHAnsi" w:eastAsiaTheme="minorEastAsia" w:hAnsiTheme="minorHAnsi" w:cstheme="minorBidi"/>
          <w:b w:val="0"/>
          <w:noProof/>
          <w:sz w:val="22"/>
          <w:szCs w:val="22"/>
          <w:lang w:val="en-AU" w:eastAsia="ja-JP"/>
        </w:rPr>
        <w:tab/>
      </w:r>
      <w:r>
        <w:rPr>
          <w:noProof/>
        </w:rPr>
        <w:t>SPECCHIO Concepts</w:t>
      </w:r>
      <w:r>
        <w:rPr>
          <w:noProof/>
        </w:rPr>
        <w:tab/>
      </w:r>
      <w:r w:rsidR="00E900AA">
        <w:rPr>
          <w:noProof/>
        </w:rPr>
        <w:fldChar w:fldCharType="begin"/>
      </w:r>
      <w:r>
        <w:rPr>
          <w:noProof/>
        </w:rPr>
        <w:instrText xml:space="preserve"> PAGEREF _Toc356807263 \h </w:instrText>
      </w:r>
      <w:r w:rsidR="00E900AA">
        <w:rPr>
          <w:noProof/>
        </w:rPr>
      </w:r>
      <w:r w:rsidR="00E900AA">
        <w:rPr>
          <w:noProof/>
        </w:rPr>
        <w:fldChar w:fldCharType="separate"/>
      </w:r>
      <w:r w:rsidR="00FF3B3D">
        <w:rPr>
          <w:noProof/>
        </w:rPr>
        <w:t>12</w:t>
      </w:r>
      <w:r w:rsidR="00E900AA">
        <w:rPr>
          <w:noProof/>
        </w:rPr>
        <w:fldChar w:fldCharType="end"/>
      </w:r>
    </w:p>
    <w:p w:rsidR="00E47832" w:rsidRDefault="00E47832">
      <w:pPr>
        <w:pStyle w:val="TOC2"/>
        <w:tabs>
          <w:tab w:val="left" w:pos="660"/>
        </w:tabs>
        <w:rPr>
          <w:rFonts w:asciiTheme="minorHAnsi" w:eastAsiaTheme="minorEastAsia" w:hAnsiTheme="minorHAnsi" w:cstheme="minorBidi"/>
          <w:noProof/>
          <w:szCs w:val="22"/>
          <w:lang w:val="en-AU" w:eastAsia="ja-JP"/>
        </w:rPr>
      </w:pPr>
      <w:r>
        <w:rPr>
          <w:noProof/>
        </w:rPr>
        <w:t>3.1</w:t>
      </w:r>
      <w:r>
        <w:rPr>
          <w:rFonts w:asciiTheme="minorHAnsi" w:eastAsiaTheme="minorEastAsia" w:hAnsiTheme="minorHAnsi" w:cstheme="minorBidi"/>
          <w:noProof/>
          <w:szCs w:val="22"/>
          <w:lang w:val="en-AU" w:eastAsia="ja-JP"/>
        </w:rPr>
        <w:tab/>
      </w:r>
      <w:r>
        <w:rPr>
          <w:noProof/>
        </w:rPr>
        <w:t>User Accounts</w:t>
      </w:r>
      <w:r>
        <w:rPr>
          <w:noProof/>
        </w:rPr>
        <w:tab/>
      </w:r>
      <w:r w:rsidR="00E900AA">
        <w:rPr>
          <w:noProof/>
        </w:rPr>
        <w:fldChar w:fldCharType="begin"/>
      </w:r>
      <w:r>
        <w:rPr>
          <w:noProof/>
        </w:rPr>
        <w:instrText xml:space="preserve"> PAGEREF _Toc356807264 \h </w:instrText>
      </w:r>
      <w:r w:rsidR="00E900AA">
        <w:rPr>
          <w:noProof/>
        </w:rPr>
      </w:r>
      <w:r w:rsidR="00E900AA">
        <w:rPr>
          <w:noProof/>
        </w:rPr>
        <w:fldChar w:fldCharType="separate"/>
      </w:r>
      <w:r w:rsidR="00FF3B3D">
        <w:rPr>
          <w:noProof/>
        </w:rPr>
        <w:t>13</w:t>
      </w:r>
      <w:r w:rsidR="00E900AA">
        <w:rPr>
          <w:noProof/>
        </w:rPr>
        <w:fldChar w:fldCharType="end"/>
      </w:r>
    </w:p>
    <w:p w:rsidR="00E47832" w:rsidRDefault="00E47832">
      <w:pPr>
        <w:pStyle w:val="TOC2"/>
        <w:tabs>
          <w:tab w:val="left" w:pos="660"/>
        </w:tabs>
        <w:rPr>
          <w:rFonts w:asciiTheme="minorHAnsi" w:eastAsiaTheme="minorEastAsia" w:hAnsiTheme="minorHAnsi" w:cstheme="minorBidi"/>
          <w:noProof/>
          <w:szCs w:val="22"/>
          <w:lang w:val="en-AU" w:eastAsia="ja-JP"/>
        </w:rPr>
      </w:pPr>
      <w:r>
        <w:rPr>
          <w:noProof/>
        </w:rPr>
        <w:t>3.2</w:t>
      </w:r>
      <w:r>
        <w:rPr>
          <w:rFonts w:asciiTheme="minorHAnsi" w:eastAsiaTheme="minorEastAsia" w:hAnsiTheme="minorHAnsi" w:cstheme="minorBidi"/>
          <w:noProof/>
          <w:szCs w:val="22"/>
          <w:lang w:val="en-AU" w:eastAsia="ja-JP"/>
        </w:rPr>
        <w:tab/>
      </w:r>
      <w:r>
        <w:rPr>
          <w:noProof/>
        </w:rPr>
        <w:t>Administrator Access</w:t>
      </w:r>
      <w:r>
        <w:rPr>
          <w:noProof/>
        </w:rPr>
        <w:tab/>
      </w:r>
      <w:r w:rsidR="00E900AA">
        <w:rPr>
          <w:noProof/>
        </w:rPr>
        <w:fldChar w:fldCharType="begin"/>
      </w:r>
      <w:r>
        <w:rPr>
          <w:noProof/>
        </w:rPr>
        <w:instrText xml:space="preserve"> PAGEREF _Toc356807265 \h </w:instrText>
      </w:r>
      <w:r w:rsidR="00E900AA">
        <w:rPr>
          <w:noProof/>
        </w:rPr>
      </w:r>
      <w:r w:rsidR="00E900AA">
        <w:rPr>
          <w:noProof/>
        </w:rPr>
        <w:fldChar w:fldCharType="separate"/>
      </w:r>
      <w:r w:rsidR="00FF3B3D">
        <w:rPr>
          <w:noProof/>
        </w:rPr>
        <w:t>16</w:t>
      </w:r>
      <w:r w:rsidR="00E900AA">
        <w:rPr>
          <w:noProof/>
        </w:rPr>
        <w:fldChar w:fldCharType="end"/>
      </w:r>
    </w:p>
    <w:p w:rsidR="00E47832" w:rsidRDefault="00E47832">
      <w:pPr>
        <w:pStyle w:val="TOC2"/>
        <w:tabs>
          <w:tab w:val="left" w:pos="660"/>
        </w:tabs>
        <w:rPr>
          <w:rFonts w:asciiTheme="minorHAnsi" w:eastAsiaTheme="minorEastAsia" w:hAnsiTheme="minorHAnsi" w:cstheme="minorBidi"/>
          <w:noProof/>
          <w:szCs w:val="22"/>
          <w:lang w:val="en-AU" w:eastAsia="ja-JP"/>
        </w:rPr>
      </w:pPr>
      <w:r>
        <w:rPr>
          <w:noProof/>
        </w:rPr>
        <w:t>3.3</w:t>
      </w:r>
      <w:r>
        <w:rPr>
          <w:rFonts w:asciiTheme="minorHAnsi" w:eastAsiaTheme="minorEastAsia" w:hAnsiTheme="minorHAnsi" w:cstheme="minorBidi"/>
          <w:noProof/>
          <w:szCs w:val="22"/>
          <w:lang w:val="en-AU" w:eastAsia="ja-JP"/>
        </w:rPr>
        <w:tab/>
      </w:r>
      <w:r>
        <w:rPr>
          <w:noProof/>
        </w:rPr>
        <w:t>Campaigns</w:t>
      </w:r>
      <w:r>
        <w:rPr>
          <w:noProof/>
        </w:rPr>
        <w:tab/>
      </w:r>
      <w:r w:rsidR="00E900AA">
        <w:rPr>
          <w:noProof/>
        </w:rPr>
        <w:fldChar w:fldCharType="begin"/>
      </w:r>
      <w:r>
        <w:rPr>
          <w:noProof/>
        </w:rPr>
        <w:instrText xml:space="preserve"> PAGEREF _Toc356807266 \h </w:instrText>
      </w:r>
      <w:r w:rsidR="00E900AA">
        <w:rPr>
          <w:noProof/>
        </w:rPr>
      </w:r>
      <w:r w:rsidR="00E900AA">
        <w:rPr>
          <w:noProof/>
        </w:rPr>
        <w:fldChar w:fldCharType="separate"/>
      </w:r>
      <w:r w:rsidR="00FF3B3D">
        <w:rPr>
          <w:noProof/>
        </w:rPr>
        <w:t>16</w:t>
      </w:r>
      <w:r w:rsidR="00E900AA">
        <w:rPr>
          <w:noProof/>
        </w:rPr>
        <w:fldChar w:fldCharType="end"/>
      </w:r>
    </w:p>
    <w:p w:rsidR="00E47832" w:rsidRDefault="00E47832">
      <w:pPr>
        <w:pStyle w:val="TOC2"/>
        <w:tabs>
          <w:tab w:val="left" w:pos="660"/>
        </w:tabs>
        <w:rPr>
          <w:rFonts w:asciiTheme="minorHAnsi" w:eastAsiaTheme="minorEastAsia" w:hAnsiTheme="minorHAnsi" w:cstheme="minorBidi"/>
          <w:noProof/>
          <w:szCs w:val="22"/>
          <w:lang w:val="en-AU" w:eastAsia="ja-JP"/>
        </w:rPr>
      </w:pPr>
      <w:r>
        <w:rPr>
          <w:noProof/>
        </w:rPr>
        <w:t>3.4</w:t>
      </w:r>
      <w:r>
        <w:rPr>
          <w:rFonts w:asciiTheme="minorHAnsi" w:eastAsiaTheme="minorEastAsia" w:hAnsiTheme="minorHAnsi" w:cstheme="minorBidi"/>
          <w:noProof/>
          <w:szCs w:val="22"/>
          <w:lang w:val="en-AU" w:eastAsia="ja-JP"/>
        </w:rPr>
        <w:tab/>
      </w:r>
      <w:r>
        <w:rPr>
          <w:noProof/>
        </w:rPr>
        <w:t>Operational Dataflow</w:t>
      </w:r>
      <w:r>
        <w:rPr>
          <w:noProof/>
        </w:rPr>
        <w:tab/>
      </w:r>
      <w:r w:rsidR="00E900AA">
        <w:rPr>
          <w:noProof/>
        </w:rPr>
        <w:fldChar w:fldCharType="begin"/>
      </w:r>
      <w:r>
        <w:rPr>
          <w:noProof/>
        </w:rPr>
        <w:instrText xml:space="preserve"> PAGEREF _Toc356807267 \h </w:instrText>
      </w:r>
      <w:r w:rsidR="00E900AA">
        <w:rPr>
          <w:noProof/>
        </w:rPr>
      </w:r>
      <w:r w:rsidR="00E900AA">
        <w:rPr>
          <w:noProof/>
        </w:rPr>
        <w:fldChar w:fldCharType="separate"/>
      </w:r>
      <w:r w:rsidR="00FF3B3D">
        <w:rPr>
          <w:noProof/>
        </w:rPr>
        <w:t>16</w:t>
      </w:r>
      <w:r w:rsidR="00E900AA">
        <w:rPr>
          <w:noProof/>
        </w:rPr>
        <w:fldChar w:fldCharType="end"/>
      </w:r>
    </w:p>
    <w:p w:rsidR="00E47832" w:rsidRDefault="00E47832">
      <w:pPr>
        <w:pStyle w:val="TOC2"/>
        <w:tabs>
          <w:tab w:val="left" w:pos="660"/>
        </w:tabs>
        <w:rPr>
          <w:rFonts w:asciiTheme="minorHAnsi" w:eastAsiaTheme="minorEastAsia" w:hAnsiTheme="minorHAnsi" w:cstheme="minorBidi"/>
          <w:noProof/>
          <w:szCs w:val="22"/>
          <w:lang w:val="en-AU" w:eastAsia="ja-JP"/>
        </w:rPr>
      </w:pPr>
      <w:r>
        <w:rPr>
          <w:noProof/>
        </w:rPr>
        <w:t>3.5</w:t>
      </w:r>
      <w:r>
        <w:rPr>
          <w:rFonts w:asciiTheme="minorHAnsi" w:eastAsiaTheme="minorEastAsia" w:hAnsiTheme="minorHAnsi" w:cstheme="minorBidi"/>
          <w:noProof/>
          <w:szCs w:val="22"/>
          <w:lang w:val="en-AU" w:eastAsia="ja-JP"/>
        </w:rPr>
        <w:tab/>
      </w:r>
      <w:r>
        <w:rPr>
          <w:noProof/>
        </w:rPr>
        <w:t>Research Groups and Accessing Specchio Data</w:t>
      </w:r>
      <w:r>
        <w:rPr>
          <w:noProof/>
        </w:rPr>
        <w:tab/>
      </w:r>
      <w:r w:rsidR="00E900AA">
        <w:rPr>
          <w:noProof/>
        </w:rPr>
        <w:fldChar w:fldCharType="begin"/>
      </w:r>
      <w:r>
        <w:rPr>
          <w:noProof/>
        </w:rPr>
        <w:instrText xml:space="preserve"> PAGEREF _Toc356807268 \h </w:instrText>
      </w:r>
      <w:r w:rsidR="00E900AA">
        <w:rPr>
          <w:noProof/>
        </w:rPr>
      </w:r>
      <w:r w:rsidR="00E900AA">
        <w:rPr>
          <w:noProof/>
        </w:rPr>
        <w:fldChar w:fldCharType="separate"/>
      </w:r>
      <w:r w:rsidR="00FF3B3D">
        <w:rPr>
          <w:noProof/>
        </w:rPr>
        <w:t>17</w:t>
      </w:r>
      <w:r w:rsidR="00E900AA">
        <w:rPr>
          <w:noProof/>
        </w:rPr>
        <w:fldChar w:fldCharType="end"/>
      </w:r>
    </w:p>
    <w:p w:rsidR="00E47832" w:rsidRDefault="00E47832">
      <w:pPr>
        <w:pStyle w:val="TOC2"/>
        <w:tabs>
          <w:tab w:val="left" w:pos="660"/>
        </w:tabs>
        <w:rPr>
          <w:rFonts w:asciiTheme="minorHAnsi" w:eastAsiaTheme="minorEastAsia" w:hAnsiTheme="minorHAnsi" w:cstheme="minorBidi"/>
          <w:noProof/>
          <w:szCs w:val="22"/>
          <w:lang w:val="en-AU" w:eastAsia="ja-JP"/>
        </w:rPr>
      </w:pPr>
      <w:r>
        <w:rPr>
          <w:noProof/>
        </w:rPr>
        <w:t>3.6</w:t>
      </w:r>
      <w:r>
        <w:rPr>
          <w:rFonts w:asciiTheme="minorHAnsi" w:eastAsiaTheme="minorEastAsia" w:hAnsiTheme="minorHAnsi" w:cstheme="minorBidi"/>
          <w:noProof/>
          <w:szCs w:val="22"/>
          <w:lang w:val="en-AU" w:eastAsia="ja-JP"/>
        </w:rPr>
        <w:tab/>
      </w:r>
      <w:r>
        <w:rPr>
          <w:noProof/>
        </w:rPr>
        <w:t>Time Data</w:t>
      </w:r>
      <w:r>
        <w:rPr>
          <w:noProof/>
        </w:rPr>
        <w:tab/>
      </w:r>
      <w:r w:rsidR="00E900AA">
        <w:rPr>
          <w:noProof/>
        </w:rPr>
        <w:fldChar w:fldCharType="begin"/>
      </w:r>
      <w:r>
        <w:rPr>
          <w:noProof/>
        </w:rPr>
        <w:instrText xml:space="preserve"> PAGEREF _Toc356807269 \h </w:instrText>
      </w:r>
      <w:r w:rsidR="00E900AA">
        <w:rPr>
          <w:noProof/>
        </w:rPr>
      </w:r>
      <w:r w:rsidR="00E900AA">
        <w:rPr>
          <w:noProof/>
        </w:rPr>
        <w:fldChar w:fldCharType="separate"/>
      </w:r>
      <w:r w:rsidR="00FF3B3D">
        <w:rPr>
          <w:noProof/>
        </w:rPr>
        <w:t>17</w:t>
      </w:r>
      <w:r w:rsidR="00E900AA">
        <w:rPr>
          <w:noProof/>
        </w:rPr>
        <w:fldChar w:fldCharType="end"/>
      </w:r>
    </w:p>
    <w:p w:rsidR="00E47832" w:rsidRDefault="00E47832">
      <w:pPr>
        <w:pStyle w:val="TOC2"/>
        <w:tabs>
          <w:tab w:val="left" w:pos="660"/>
        </w:tabs>
        <w:rPr>
          <w:rFonts w:asciiTheme="minorHAnsi" w:eastAsiaTheme="minorEastAsia" w:hAnsiTheme="minorHAnsi" w:cstheme="minorBidi"/>
          <w:noProof/>
          <w:szCs w:val="22"/>
          <w:lang w:val="en-AU" w:eastAsia="ja-JP"/>
        </w:rPr>
      </w:pPr>
      <w:r>
        <w:rPr>
          <w:noProof/>
        </w:rPr>
        <w:t>3.7</w:t>
      </w:r>
      <w:r>
        <w:rPr>
          <w:rFonts w:asciiTheme="minorHAnsi" w:eastAsiaTheme="minorEastAsia" w:hAnsiTheme="minorHAnsi" w:cstheme="minorBidi"/>
          <w:noProof/>
          <w:szCs w:val="22"/>
          <w:lang w:val="en-AU" w:eastAsia="ja-JP"/>
        </w:rPr>
        <w:tab/>
      </w:r>
      <w:r>
        <w:rPr>
          <w:noProof/>
        </w:rPr>
        <w:t>Data Links</w:t>
      </w:r>
      <w:r>
        <w:rPr>
          <w:noProof/>
        </w:rPr>
        <w:tab/>
      </w:r>
      <w:r w:rsidR="00E900AA">
        <w:rPr>
          <w:noProof/>
        </w:rPr>
        <w:fldChar w:fldCharType="begin"/>
      </w:r>
      <w:r>
        <w:rPr>
          <w:noProof/>
        </w:rPr>
        <w:instrText xml:space="preserve"> PAGEREF _Toc356807270 \h </w:instrText>
      </w:r>
      <w:r w:rsidR="00E900AA">
        <w:rPr>
          <w:noProof/>
        </w:rPr>
      </w:r>
      <w:r w:rsidR="00E900AA">
        <w:rPr>
          <w:noProof/>
        </w:rPr>
        <w:fldChar w:fldCharType="separate"/>
      </w:r>
      <w:r w:rsidR="00FF3B3D">
        <w:rPr>
          <w:noProof/>
        </w:rPr>
        <w:t>17</w:t>
      </w:r>
      <w:r w:rsidR="00E900AA">
        <w:rPr>
          <w:noProof/>
        </w:rPr>
        <w:fldChar w:fldCharType="end"/>
      </w:r>
    </w:p>
    <w:p w:rsidR="00E47832" w:rsidRDefault="00E47832">
      <w:pPr>
        <w:pStyle w:val="TOC2"/>
        <w:tabs>
          <w:tab w:val="left" w:pos="660"/>
        </w:tabs>
        <w:rPr>
          <w:rFonts w:asciiTheme="minorHAnsi" w:eastAsiaTheme="minorEastAsia" w:hAnsiTheme="minorHAnsi" w:cstheme="minorBidi"/>
          <w:noProof/>
          <w:szCs w:val="22"/>
          <w:lang w:val="en-AU" w:eastAsia="ja-JP"/>
        </w:rPr>
      </w:pPr>
      <w:r>
        <w:rPr>
          <w:noProof/>
        </w:rPr>
        <w:t>3.8</w:t>
      </w:r>
      <w:r>
        <w:rPr>
          <w:rFonts w:asciiTheme="minorHAnsi" w:eastAsiaTheme="minorEastAsia" w:hAnsiTheme="minorHAnsi" w:cstheme="minorBidi"/>
          <w:noProof/>
          <w:szCs w:val="22"/>
          <w:lang w:val="en-AU" w:eastAsia="ja-JP"/>
        </w:rPr>
        <w:tab/>
      </w:r>
      <w:r>
        <w:rPr>
          <w:noProof/>
        </w:rPr>
        <w:t>Sensors, Instruments and Calibrations</w:t>
      </w:r>
      <w:r>
        <w:rPr>
          <w:noProof/>
        </w:rPr>
        <w:tab/>
      </w:r>
      <w:r w:rsidR="00E900AA">
        <w:rPr>
          <w:noProof/>
        </w:rPr>
        <w:fldChar w:fldCharType="begin"/>
      </w:r>
      <w:r>
        <w:rPr>
          <w:noProof/>
        </w:rPr>
        <w:instrText xml:space="preserve"> PAGEREF _Toc356807271 \h </w:instrText>
      </w:r>
      <w:r w:rsidR="00E900AA">
        <w:rPr>
          <w:noProof/>
        </w:rPr>
      </w:r>
      <w:r w:rsidR="00E900AA">
        <w:rPr>
          <w:noProof/>
        </w:rPr>
        <w:fldChar w:fldCharType="separate"/>
      </w:r>
      <w:r w:rsidR="00FF3B3D">
        <w:rPr>
          <w:noProof/>
        </w:rPr>
        <w:t>18</w:t>
      </w:r>
      <w:r w:rsidR="00E900AA">
        <w:rPr>
          <w:noProof/>
        </w:rPr>
        <w:fldChar w:fldCharType="end"/>
      </w:r>
    </w:p>
    <w:p w:rsidR="00E47832" w:rsidRDefault="00E47832">
      <w:pPr>
        <w:pStyle w:val="TOC2"/>
        <w:tabs>
          <w:tab w:val="left" w:pos="660"/>
        </w:tabs>
        <w:rPr>
          <w:rFonts w:asciiTheme="minorHAnsi" w:eastAsiaTheme="minorEastAsia" w:hAnsiTheme="minorHAnsi" w:cstheme="minorBidi"/>
          <w:noProof/>
          <w:szCs w:val="22"/>
          <w:lang w:val="en-AU" w:eastAsia="ja-JP"/>
        </w:rPr>
      </w:pPr>
      <w:r>
        <w:rPr>
          <w:noProof/>
        </w:rPr>
        <w:t>3.9</w:t>
      </w:r>
      <w:r>
        <w:rPr>
          <w:rFonts w:asciiTheme="minorHAnsi" w:eastAsiaTheme="minorEastAsia" w:hAnsiTheme="minorHAnsi" w:cstheme="minorBidi"/>
          <w:noProof/>
          <w:szCs w:val="22"/>
          <w:lang w:val="en-AU" w:eastAsia="ja-JP"/>
        </w:rPr>
        <w:tab/>
      </w:r>
      <w:r>
        <w:rPr>
          <w:noProof/>
        </w:rPr>
        <w:t>Matching Spectra to Instruments and Sensors on Loading</w:t>
      </w:r>
      <w:r>
        <w:rPr>
          <w:noProof/>
        </w:rPr>
        <w:tab/>
      </w:r>
      <w:r w:rsidR="00E900AA">
        <w:rPr>
          <w:noProof/>
        </w:rPr>
        <w:fldChar w:fldCharType="begin"/>
      </w:r>
      <w:r>
        <w:rPr>
          <w:noProof/>
        </w:rPr>
        <w:instrText xml:space="preserve"> PAGEREF _Toc356807272 \h </w:instrText>
      </w:r>
      <w:r w:rsidR="00E900AA">
        <w:rPr>
          <w:noProof/>
        </w:rPr>
      </w:r>
      <w:r w:rsidR="00E900AA">
        <w:rPr>
          <w:noProof/>
        </w:rPr>
        <w:fldChar w:fldCharType="separate"/>
      </w:r>
      <w:r w:rsidR="00FF3B3D">
        <w:rPr>
          <w:noProof/>
        </w:rPr>
        <w:t>19</w:t>
      </w:r>
      <w:r w:rsidR="00E900AA">
        <w:rPr>
          <w:noProof/>
        </w:rPr>
        <w:fldChar w:fldCharType="end"/>
      </w:r>
    </w:p>
    <w:p w:rsidR="00E47832" w:rsidRDefault="00E47832">
      <w:pPr>
        <w:pStyle w:val="TOC3"/>
        <w:tabs>
          <w:tab w:val="left" w:pos="1100"/>
        </w:tabs>
        <w:rPr>
          <w:rFonts w:asciiTheme="minorHAnsi" w:eastAsiaTheme="minorEastAsia" w:hAnsiTheme="minorHAnsi" w:cstheme="minorBidi"/>
          <w:noProof/>
          <w:szCs w:val="22"/>
          <w:lang w:val="en-AU" w:eastAsia="ja-JP"/>
        </w:rPr>
      </w:pPr>
      <w:r>
        <w:rPr>
          <w:noProof/>
        </w:rPr>
        <w:t>3.9.1</w:t>
      </w:r>
      <w:r>
        <w:rPr>
          <w:rFonts w:asciiTheme="minorHAnsi" w:eastAsiaTheme="minorEastAsia" w:hAnsiTheme="minorHAnsi" w:cstheme="minorBidi"/>
          <w:noProof/>
          <w:szCs w:val="22"/>
          <w:lang w:val="en-AU" w:eastAsia="ja-JP"/>
        </w:rPr>
        <w:tab/>
      </w:r>
      <w:r>
        <w:rPr>
          <w:noProof/>
        </w:rPr>
        <w:t>Instrument type number settings during file loading</w:t>
      </w:r>
      <w:r>
        <w:rPr>
          <w:noProof/>
        </w:rPr>
        <w:tab/>
      </w:r>
      <w:r w:rsidR="00E900AA">
        <w:rPr>
          <w:noProof/>
        </w:rPr>
        <w:fldChar w:fldCharType="begin"/>
      </w:r>
      <w:r>
        <w:rPr>
          <w:noProof/>
        </w:rPr>
        <w:instrText xml:space="preserve"> PAGEREF _Toc356807273 \h </w:instrText>
      </w:r>
      <w:r w:rsidR="00E900AA">
        <w:rPr>
          <w:noProof/>
        </w:rPr>
      </w:r>
      <w:r w:rsidR="00E900AA">
        <w:rPr>
          <w:noProof/>
        </w:rPr>
        <w:fldChar w:fldCharType="separate"/>
      </w:r>
      <w:r w:rsidR="00FF3B3D">
        <w:rPr>
          <w:noProof/>
        </w:rPr>
        <w:t>30</w:t>
      </w:r>
      <w:r w:rsidR="00E900AA">
        <w:rPr>
          <w:noProof/>
        </w:rPr>
        <w:fldChar w:fldCharType="end"/>
      </w:r>
    </w:p>
    <w:p w:rsidR="00E47832" w:rsidRDefault="00E47832">
      <w:pPr>
        <w:pStyle w:val="TOC3"/>
        <w:tabs>
          <w:tab w:val="left" w:pos="1100"/>
        </w:tabs>
        <w:rPr>
          <w:rFonts w:asciiTheme="minorHAnsi" w:eastAsiaTheme="minorEastAsia" w:hAnsiTheme="minorHAnsi" w:cstheme="minorBidi"/>
          <w:noProof/>
          <w:szCs w:val="22"/>
          <w:lang w:val="en-AU" w:eastAsia="ja-JP"/>
        </w:rPr>
      </w:pPr>
      <w:r>
        <w:rPr>
          <w:noProof/>
        </w:rPr>
        <w:t>3.9.2</w:t>
      </w:r>
      <w:r>
        <w:rPr>
          <w:rFonts w:asciiTheme="minorHAnsi" w:eastAsiaTheme="minorEastAsia" w:hAnsiTheme="minorHAnsi" w:cstheme="minorBidi"/>
          <w:noProof/>
          <w:szCs w:val="22"/>
          <w:lang w:val="en-AU" w:eastAsia="ja-JP"/>
        </w:rPr>
        <w:tab/>
      </w:r>
      <w:r>
        <w:rPr>
          <w:noProof/>
        </w:rPr>
        <w:t>Instrument Selection</w:t>
      </w:r>
      <w:r>
        <w:rPr>
          <w:noProof/>
        </w:rPr>
        <w:tab/>
      </w:r>
      <w:r w:rsidR="00E900AA">
        <w:rPr>
          <w:noProof/>
        </w:rPr>
        <w:fldChar w:fldCharType="begin"/>
      </w:r>
      <w:r>
        <w:rPr>
          <w:noProof/>
        </w:rPr>
        <w:instrText xml:space="preserve"> PAGEREF _Toc356807274 \h </w:instrText>
      </w:r>
      <w:r w:rsidR="00E900AA">
        <w:rPr>
          <w:noProof/>
        </w:rPr>
      </w:r>
      <w:r w:rsidR="00E900AA">
        <w:rPr>
          <w:noProof/>
        </w:rPr>
        <w:fldChar w:fldCharType="separate"/>
      </w:r>
      <w:r w:rsidR="00FF3B3D">
        <w:rPr>
          <w:noProof/>
        </w:rPr>
        <w:t>30</w:t>
      </w:r>
      <w:r w:rsidR="00E900AA">
        <w:rPr>
          <w:noProof/>
        </w:rPr>
        <w:fldChar w:fldCharType="end"/>
      </w:r>
    </w:p>
    <w:p w:rsidR="00E47832" w:rsidRDefault="00E47832">
      <w:pPr>
        <w:pStyle w:val="TOC2"/>
        <w:tabs>
          <w:tab w:val="left" w:pos="660"/>
        </w:tabs>
        <w:rPr>
          <w:rFonts w:asciiTheme="minorHAnsi" w:eastAsiaTheme="minorEastAsia" w:hAnsiTheme="minorHAnsi" w:cstheme="minorBidi"/>
          <w:noProof/>
          <w:szCs w:val="22"/>
          <w:lang w:val="en-AU" w:eastAsia="ja-JP"/>
        </w:rPr>
      </w:pPr>
      <w:r>
        <w:rPr>
          <w:noProof/>
        </w:rPr>
        <w:t>3.10</w:t>
      </w:r>
      <w:r>
        <w:rPr>
          <w:rFonts w:asciiTheme="minorHAnsi" w:eastAsiaTheme="minorEastAsia" w:hAnsiTheme="minorHAnsi" w:cstheme="minorBidi"/>
          <w:noProof/>
          <w:szCs w:val="22"/>
          <w:lang w:val="en-AU" w:eastAsia="ja-JP"/>
        </w:rPr>
        <w:tab/>
      </w:r>
      <w:r>
        <w:rPr>
          <w:noProof/>
        </w:rPr>
        <w:t>Metadata</w:t>
      </w:r>
      <w:r>
        <w:rPr>
          <w:noProof/>
        </w:rPr>
        <w:tab/>
      </w:r>
      <w:r w:rsidR="00E900AA">
        <w:rPr>
          <w:noProof/>
        </w:rPr>
        <w:fldChar w:fldCharType="begin"/>
      </w:r>
      <w:r>
        <w:rPr>
          <w:noProof/>
        </w:rPr>
        <w:instrText xml:space="preserve"> PAGEREF _Toc356807275 \h </w:instrText>
      </w:r>
      <w:r w:rsidR="00E900AA">
        <w:rPr>
          <w:noProof/>
        </w:rPr>
      </w:r>
      <w:r w:rsidR="00E900AA">
        <w:rPr>
          <w:noProof/>
        </w:rPr>
        <w:fldChar w:fldCharType="separate"/>
      </w:r>
      <w:r w:rsidR="00FF3B3D">
        <w:rPr>
          <w:noProof/>
        </w:rPr>
        <w:t>31</w:t>
      </w:r>
      <w:r w:rsidR="00E900AA">
        <w:rPr>
          <w:noProof/>
        </w:rPr>
        <w:fldChar w:fldCharType="end"/>
      </w:r>
    </w:p>
    <w:p w:rsidR="00E47832" w:rsidRDefault="00E47832">
      <w:pPr>
        <w:pStyle w:val="TOC3"/>
        <w:tabs>
          <w:tab w:val="left" w:pos="1100"/>
        </w:tabs>
        <w:rPr>
          <w:rFonts w:asciiTheme="minorHAnsi" w:eastAsiaTheme="minorEastAsia" w:hAnsiTheme="minorHAnsi" w:cstheme="minorBidi"/>
          <w:noProof/>
          <w:szCs w:val="22"/>
          <w:lang w:val="en-AU" w:eastAsia="ja-JP"/>
        </w:rPr>
      </w:pPr>
      <w:r>
        <w:rPr>
          <w:noProof/>
        </w:rPr>
        <w:t>3.10.1</w:t>
      </w:r>
      <w:r>
        <w:rPr>
          <w:rFonts w:asciiTheme="minorHAnsi" w:eastAsiaTheme="minorEastAsia" w:hAnsiTheme="minorHAnsi" w:cstheme="minorBidi"/>
          <w:noProof/>
          <w:szCs w:val="22"/>
          <w:lang w:val="en-AU" w:eastAsia="ja-JP"/>
        </w:rPr>
        <w:tab/>
      </w:r>
      <w:r>
        <w:rPr>
          <w:noProof/>
        </w:rPr>
        <w:t>Campaign-related Metadata</w:t>
      </w:r>
      <w:r>
        <w:rPr>
          <w:noProof/>
        </w:rPr>
        <w:tab/>
      </w:r>
      <w:r w:rsidR="00E900AA">
        <w:rPr>
          <w:noProof/>
        </w:rPr>
        <w:fldChar w:fldCharType="begin"/>
      </w:r>
      <w:r>
        <w:rPr>
          <w:noProof/>
        </w:rPr>
        <w:instrText xml:space="preserve"> PAGEREF _Toc356807276 \h </w:instrText>
      </w:r>
      <w:r w:rsidR="00E900AA">
        <w:rPr>
          <w:noProof/>
        </w:rPr>
      </w:r>
      <w:r w:rsidR="00E900AA">
        <w:rPr>
          <w:noProof/>
        </w:rPr>
        <w:fldChar w:fldCharType="separate"/>
      </w:r>
      <w:r w:rsidR="00FF3B3D">
        <w:rPr>
          <w:noProof/>
        </w:rPr>
        <w:t>31</w:t>
      </w:r>
      <w:r w:rsidR="00E900AA">
        <w:rPr>
          <w:noProof/>
        </w:rPr>
        <w:fldChar w:fldCharType="end"/>
      </w:r>
    </w:p>
    <w:p w:rsidR="00E47832" w:rsidRDefault="00E47832">
      <w:pPr>
        <w:pStyle w:val="TOC3"/>
        <w:tabs>
          <w:tab w:val="left" w:pos="1100"/>
        </w:tabs>
        <w:rPr>
          <w:rFonts w:asciiTheme="minorHAnsi" w:eastAsiaTheme="minorEastAsia" w:hAnsiTheme="minorHAnsi" w:cstheme="minorBidi"/>
          <w:noProof/>
          <w:szCs w:val="22"/>
          <w:lang w:val="en-AU" w:eastAsia="ja-JP"/>
        </w:rPr>
      </w:pPr>
      <w:r>
        <w:rPr>
          <w:noProof/>
        </w:rPr>
        <w:t>3.10.2</w:t>
      </w:r>
      <w:r>
        <w:rPr>
          <w:rFonts w:asciiTheme="minorHAnsi" w:eastAsiaTheme="minorEastAsia" w:hAnsiTheme="minorHAnsi" w:cstheme="minorBidi"/>
          <w:noProof/>
          <w:szCs w:val="22"/>
          <w:lang w:val="en-AU" w:eastAsia="ja-JP"/>
        </w:rPr>
        <w:tab/>
      </w:r>
      <w:r>
        <w:rPr>
          <w:noProof/>
        </w:rPr>
        <w:t>Spectrum-related Metadata</w:t>
      </w:r>
      <w:r>
        <w:rPr>
          <w:noProof/>
        </w:rPr>
        <w:tab/>
      </w:r>
      <w:r w:rsidR="00E900AA">
        <w:rPr>
          <w:noProof/>
        </w:rPr>
        <w:fldChar w:fldCharType="begin"/>
      </w:r>
      <w:r>
        <w:rPr>
          <w:noProof/>
        </w:rPr>
        <w:instrText xml:space="preserve"> PAGEREF _Toc356807277 \h </w:instrText>
      </w:r>
      <w:r w:rsidR="00E900AA">
        <w:rPr>
          <w:noProof/>
        </w:rPr>
      </w:r>
      <w:r w:rsidR="00E900AA">
        <w:rPr>
          <w:noProof/>
        </w:rPr>
        <w:fldChar w:fldCharType="separate"/>
      </w:r>
      <w:r w:rsidR="00FF3B3D">
        <w:rPr>
          <w:noProof/>
        </w:rPr>
        <w:t>32</w:t>
      </w:r>
      <w:r w:rsidR="00E900AA">
        <w:rPr>
          <w:noProof/>
        </w:rPr>
        <w:fldChar w:fldCharType="end"/>
      </w:r>
    </w:p>
    <w:p w:rsidR="00E47832" w:rsidRDefault="00E47832">
      <w:pPr>
        <w:pStyle w:val="TOC2"/>
        <w:tabs>
          <w:tab w:val="left" w:pos="660"/>
        </w:tabs>
        <w:rPr>
          <w:rFonts w:asciiTheme="minorHAnsi" w:eastAsiaTheme="minorEastAsia" w:hAnsiTheme="minorHAnsi" w:cstheme="minorBidi"/>
          <w:noProof/>
          <w:szCs w:val="22"/>
          <w:lang w:val="en-AU" w:eastAsia="ja-JP"/>
        </w:rPr>
      </w:pPr>
      <w:r>
        <w:rPr>
          <w:noProof/>
        </w:rPr>
        <w:t>3.11</w:t>
      </w:r>
      <w:r>
        <w:rPr>
          <w:rFonts w:asciiTheme="minorHAnsi" w:eastAsiaTheme="minorEastAsia" w:hAnsiTheme="minorHAnsi" w:cstheme="minorBidi"/>
          <w:noProof/>
          <w:szCs w:val="22"/>
          <w:lang w:val="en-AU" w:eastAsia="ja-JP"/>
        </w:rPr>
        <w:tab/>
      </w:r>
      <w:r>
        <w:rPr>
          <w:noProof/>
        </w:rPr>
        <w:t>Spaces, Space Factory and Data Processing using the Space Network</w:t>
      </w:r>
      <w:r>
        <w:rPr>
          <w:noProof/>
        </w:rPr>
        <w:tab/>
      </w:r>
      <w:r w:rsidR="00E900AA">
        <w:rPr>
          <w:noProof/>
        </w:rPr>
        <w:fldChar w:fldCharType="begin"/>
      </w:r>
      <w:r>
        <w:rPr>
          <w:noProof/>
        </w:rPr>
        <w:instrText xml:space="preserve"> PAGEREF _Toc356807278 \h </w:instrText>
      </w:r>
      <w:r w:rsidR="00E900AA">
        <w:rPr>
          <w:noProof/>
        </w:rPr>
      </w:r>
      <w:r w:rsidR="00E900AA">
        <w:rPr>
          <w:noProof/>
        </w:rPr>
        <w:fldChar w:fldCharType="separate"/>
      </w:r>
      <w:r w:rsidR="00FF3B3D">
        <w:rPr>
          <w:noProof/>
        </w:rPr>
        <w:t>47</w:t>
      </w:r>
      <w:r w:rsidR="00E900AA">
        <w:rPr>
          <w:noProof/>
        </w:rPr>
        <w:fldChar w:fldCharType="end"/>
      </w:r>
    </w:p>
    <w:p w:rsidR="00E47832" w:rsidRDefault="00E47832">
      <w:pPr>
        <w:pStyle w:val="TOC2"/>
        <w:tabs>
          <w:tab w:val="left" w:pos="660"/>
        </w:tabs>
        <w:rPr>
          <w:rFonts w:asciiTheme="minorHAnsi" w:eastAsiaTheme="minorEastAsia" w:hAnsiTheme="minorHAnsi" w:cstheme="minorBidi"/>
          <w:noProof/>
          <w:szCs w:val="22"/>
          <w:lang w:val="en-AU" w:eastAsia="ja-JP"/>
        </w:rPr>
      </w:pPr>
      <w:r>
        <w:rPr>
          <w:noProof/>
        </w:rPr>
        <w:t>3.12</w:t>
      </w:r>
      <w:r>
        <w:rPr>
          <w:rFonts w:asciiTheme="minorHAnsi" w:eastAsiaTheme="minorEastAsia" w:hAnsiTheme="minorHAnsi" w:cstheme="minorBidi"/>
          <w:noProof/>
          <w:szCs w:val="22"/>
          <w:lang w:val="en-AU" w:eastAsia="ja-JP"/>
        </w:rPr>
        <w:tab/>
      </w:r>
      <w:r>
        <w:rPr>
          <w:noProof/>
        </w:rPr>
        <w:t>Supported Input and Output File Formats</w:t>
      </w:r>
      <w:r>
        <w:rPr>
          <w:noProof/>
        </w:rPr>
        <w:tab/>
      </w:r>
      <w:r w:rsidR="00E900AA">
        <w:rPr>
          <w:noProof/>
        </w:rPr>
        <w:fldChar w:fldCharType="begin"/>
      </w:r>
      <w:r>
        <w:rPr>
          <w:noProof/>
        </w:rPr>
        <w:instrText xml:space="preserve"> PAGEREF _Toc356807279 \h </w:instrText>
      </w:r>
      <w:r w:rsidR="00E900AA">
        <w:rPr>
          <w:noProof/>
        </w:rPr>
      </w:r>
      <w:r w:rsidR="00E900AA">
        <w:rPr>
          <w:noProof/>
        </w:rPr>
        <w:fldChar w:fldCharType="separate"/>
      </w:r>
      <w:r w:rsidR="00FF3B3D">
        <w:rPr>
          <w:noProof/>
        </w:rPr>
        <w:t>19</w:t>
      </w:r>
      <w:r w:rsidR="00E900AA">
        <w:rPr>
          <w:noProof/>
        </w:rPr>
        <w:fldChar w:fldCharType="end"/>
      </w:r>
    </w:p>
    <w:p w:rsidR="00E47832" w:rsidRDefault="00E47832">
      <w:pPr>
        <w:pStyle w:val="TOC1"/>
        <w:tabs>
          <w:tab w:val="left" w:pos="440"/>
        </w:tabs>
        <w:rPr>
          <w:rFonts w:asciiTheme="minorHAnsi" w:eastAsiaTheme="minorEastAsia" w:hAnsiTheme="minorHAnsi" w:cstheme="minorBidi"/>
          <w:b w:val="0"/>
          <w:noProof/>
          <w:sz w:val="22"/>
          <w:szCs w:val="22"/>
          <w:lang w:val="en-AU" w:eastAsia="ja-JP"/>
        </w:rPr>
      </w:pPr>
      <w:r>
        <w:rPr>
          <w:noProof/>
        </w:rPr>
        <w:t>4</w:t>
      </w:r>
      <w:r>
        <w:rPr>
          <w:rFonts w:asciiTheme="minorHAnsi" w:eastAsiaTheme="minorEastAsia" w:hAnsiTheme="minorHAnsi" w:cstheme="minorBidi"/>
          <w:b w:val="0"/>
          <w:noProof/>
          <w:sz w:val="22"/>
          <w:szCs w:val="22"/>
          <w:lang w:val="en-AU" w:eastAsia="ja-JP"/>
        </w:rPr>
        <w:tab/>
      </w:r>
      <w:r>
        <w:rPr>
          <w:noProof/>
        </w:rPr>
        <w:t>Design of Sampling Experiments and Data Structuring</w:t>
      </w:r>
      <w:r>
        <w:rPr>
          <w:noProof/>
        </w:rPr>
        <w:tab/>
      </w:r>
      <w:r w:rsidR="00E900AA">
        <w:rPr>
          <w:noProof/>
        </w:rPr>
        <w:fldChar w:fldCharType="begin"/>
      </w:r>
      <w:r>
        <w:rPr>
          <w:noProof/>
        </w:rPr>
        <w:instrText xml:space="preserve"> PAGEREF _Toc356807280 \h </w:instrText>
      </w:r>
      <w:r w:rsidR="00E900AA">
        <w:rPr>
          <w:noProof/>
        </w:rPr>
      </w:r>
      <w:r w:rsidR="00E900AA">
        <w:rPr>
          <w:noProof/>
        </w:rPr>
        <w:fldChar w:fldCharType="separate"/>
      </w:r>
      <w:r w:rsidR="00FF3B3D">
        <w:rPr>
          <w:noProof/>
        </w:rPr>
        <w:t>50</w:t>
      </w:r>
      <w:r w:rsidR="00E900AA">
        <w:rPr>
          <w:noProof/>
        </w:rPr>
        <w:fldChar w:fldCharType="end"/>
      </w:r>
    </w:p>
    <w:p w:rsidR="00E47832" w:rsidRDefault="00E47832">
      <w:pPr>
        <w:pStyle w:val="TOC2"/>
        <w:tabs>
          <w:tab w:val="left" w:pos="660"/>
        </w:tabs>
        <w:rPr>
          <w:rFonts w:asciiTheme="minorHAnsi" w:eastAsiaTheme="minorEastAsia" w:hAnsiTheme="minorHAnsi" w:cstheme="minorBidi"/>
          <w:noProof/>
          <w:szCs w:val="22"/>
          <w:lang w:val="en-AU" w:eastAsia="ja-JP"/>
        </w:rPr>
      </w:pPr>
      <w:r>
        <w:rPr>
          <w:noProof/>
        </w:rPr>
        <w:t>4.1</w:t>
      </w:r>
      <w:r>
        <w:rPr>
          <w:rFonts w:asciiTheme="minorHAnsi" w:eastAsiaTheme="minorEastAsia" w:hAnsiTheme="minorHAnsi" w:cstheme="minorBidi"/>
          <w:noProof/>
          <w:szCs w:val="22"/>
          <w:lang w:val="en-AU" w:eastAsia="ja-JP"/>
        </w:rPr>
        <w:tab/>
      </w:r>
      <w:r>
        <w:rPr>
          <w:noProof/>
        </w:rPr>
        <w:t>Example Structure for Multiple Species, Multiple Site Experiment</w:t>
      </w:r>
      <w:r>
        <w:rPr>
          <w:noProof/>
        </w:rPr>
        <w:tab/>
      </w:r>
      <w:r w:rsidR="00E900AA">
        <w:rPr>
          <w:noProof/>
        </w:rPr>
        <w:fldChar w:fldCharType="begin"/>
      </w:r>
      <w:r>
        <w:rPr>
          <w:noProof/>
        </w:rPr>
        <w:instrText xml:space="preserve"> PAGEREF _Toc356807281 \h </w:instrText>
      </w:r>
      <w:r w:rsidR="00E900AA">
        <w:rPr>
          <w:noProof/>
        </w:rPr>
      </w:r>
      <w:r w:rsidR="00E900AA">
        <w:rPr>
          <w:noProof/>
        </w:rPr>
        <w:fldChar w:fldCharType="separate"/>
      </w:r>
      <w:r w:rsidR="00FF3B3D">
        <w:rPr>
          <w:noProof/>
        </w:rPr>
        <w:t>50</w:t>
      </w:r>
      <w:r w:rsidR="00E900AA">
        <w:rPr>
          <w:noProof/>
        </w:rPr>
        <w:fldChar w:fldCharType="end"/>
      </w:r>
    </w:p>
    <w:p w:rsidR="00E47832" w:rsidRDefault="00E47832">
      <w:pPr>
        <w:pStyle w:val="TOC2"/>
        <w:tabs>
          <w:tab w:val="left" w:pos="660"/>
        </w:tabs>
        <w:rPr>
          <w:rFonts w:asciiTheme="minorHAnsi" w:eastAsiaTheme="minorEastAsia" w:hAnsiTheme="minorHAnsi" w:cstheme="minorBidi"/>
          <w:noProof/>
          <w:szCs w:val="22"/>
          <w:lang w:val="en-AU" w:eastAsia="ja-JP"/>
        </w:rPr>
      </w:pPr>
      <w:r>
        <w:rPr>
          <w:noProof/>
        </w:rPr>
        <w:t>4.2</w:t>
      </w:r>
      <w:r>
        <w:rPr>
          <w:rFonts w:asciiTheme="minorHAnsi" w:eastAsiaTheme="minorEastAsia" w:hAnsiTheme="minorHAnsi" w:cstheme="minorBidi"/>
          <w:noProof/>
          <w:szCs w:val="22"/>
          <w:lang w:val="en-AU" w:eastAsia="ja-JP"/>
        </w:rPr>
        <w:tab/>
      </w:r>
      <w:r>
        <w:rPr>
          <w:noProof/>
        </w:rPr>
        <w:t>Example for Reflectance Spectra of Several Species and Sampling Sites</w:t>
      </w:r>
      <w:r>
        <w:rPr>
          <w:noProof/>
        </w:rPr>
        <w:tab/>
      </w:r>
      <w:r w:rsidR="00E900AA">
        <w:rPr>
          <w:noProof/>
        </w:rPr>
        <w:fldChar w:fldCharType="begin"/>
      </w:r>
      <w:r>
        <w:rPr>
          <w:noProof/>
        </w:rPr>
        <w:instrText xml:space="preserve"> PAGEREF _Toc356807282 \h </w:instrText>
      </w:r>
      <w:r w:rsidR="00E900AA">
        <w:rPr>
          <w:noProof/>
        </w:rPr>
        <w:fldChar w:fldCharType="separate"/>
      </w:r>
      <w:r w:rsidR="00FF3B3D">
        <w:rPr>
          <w:b/>
          <w:bCs/>
          <w:noProof/>
          <w:lang w:val="en-US"/>
        </w:rPr>
        <w:t>Error! Bookmark not defined.</w:t>
      </w:r>
      <w:r w:rsidR="00E900AA">
        <w:rPr>
          <w:noProof/>
        </w:rPr>
        <w:fldChar w:fldCharType="end"/>
      </w:r>
    </w:p>
    <w:p w:rsidR="00E47832" w:rsidRDefault="00E47832">
      <w:pPr>
        <w:pStyle w:val="TOC2"/>
        <w:tabs>
          <w:tab w:val="left" w:pos="660"/>
        </w:tabs>
        <w:rPr>
          <w:rFonts w:asciiTheme="minorHAnsi" w:eastAsiaTheme="minorEastAsia" w:hAnsiTheme="minorHAnsi" w:cstheme="minorBidi"/>
          <w:noProof/>
          <w:szCs w:val="22"/>
          <w:lang w:val="en-AU" w:eastAsia="ja-JP"/>
        </w:rPr>
      </w:pPr>
      <w:r>
        <w:rPr>
          <w:noProof/>
        </w:rPr>
        <w:t>4.3</w:t>
      </w:r>
      <w:r>
        <w:rPr>
          <w:rFonts w:asciiTheme="minorHAnsi" w:eastAsiaTheme="minorEastAsia" w:hAnsiTheme="minorHAnsi" w:cstheme="minorBidi"/>
          <w:noProof/>
          <w:szCs w:val="22"/>
          <w:lang w:val="en-AU" w:eastAsia="ja-JP"/>
        </w:rPr>
        <w:tab/>
      </w:r>
      <w:r>
        <w:rPr>
          <w:noProof/>
        </w:rPr>
        <w:t>Example for Reference and Target Spectra</w:t>
      </w:r>
      <w:r>
        <w:rPr>
          <w:noProof/>
        </w:rPr>
        <w:tab/>
      </w:r>
      <w:r w:rsidR="00E900AA">
        <w:rPr>
          <w:noProof/>
        </w:rPr>
        <w:fldChar w:fldCharType="begin"/>
      </w:r>
      <w:r>
        <w:rPr>
          <w:noProof/>
        </w:rPr>
        <w:instrText xml:space="preserve"> PAGEREF _Toc356807283 \h </w:instrText>
      </w:r>
      <w:r w:rsidR="00E900AA">
        <w:rPr>
          <w:noProof/>
        </w:rPr>
      </w:r>
      <w:r w:rsidR="00E900AA">
        <w:rPr>
          <w:noProof/>
        </w:rPr>
        <w:fldChar w:fldCharType="separate"/>
      </w:r>
      <w:r w:rsidR="00FF3B3D">
        <w:rPr>
          <w:noProof/>
        </w:rPr>
        <w:t>51</w:t>
      </w:r>
      <w:r w:rsidR="00E900AA">
        <w:rPr>
          <w:noProof/>
        </w:rPr>
        <w:fldChar w:fldCharType="end"/>
      </w:r>
    </w:p>
    <w:p w:rsidR="00E47832" w:rsidRDefault="00E47832">
      <w:pPr>
        <w:pStyle w:val="TOC1"/>
        <w:tabs>
          <w:tab w:val="left" w:pos="440"/>
        </w:tabs>
        <w:rPr>
          <w:rFonts w:asciiTheme="minorHAnsi" w:eastAsiaTheme="minorEastAsia" w:hAnsiTheme="minorHAnsi" w:cstheme="minorBidi"/>
          <w:b w:val="0"/>
          <w:noProof/>
          <w:sz w:val="22"/>
          <w:szCs w:val="22"/>
          <w:lang w:val="en-AU" w:eastAsia="ja-JP"/>
        </w:rPr>
      </w:pPr>
      <w:r>
        <w:rPr>
          <w:noProof/>
        </w:rPr>
        <w:t>5</w:t>
      </w:r>
      <w:r>
        <w:rPr>
          <w:rFonts w:asciiTheme="minorHAnsi" w:eastAsiaTheme="minorEastAsia" w:hAnsiTheme="minorHAnsi" w:cstheme="minorBidi"/>
          <w:b w:val="0"/>
          <w:noProof/>
          <w:sz w:val="22"/>
          <w:szCs w:val="22"/>
          <w:lang w:val="en-AU" w:eastAsia="ja-JP"/>
        </w:rPr>
        <w:tab/>
      </w:r>
      <w:r>
        <w:rPr>
          <w:noProof/>
        </w:rPr>
        <w:t>SPECCHIO Basic Operation</w:t>
      </w:r>
      <w:r>
        <w:rPr>
          <w:noProof/>
        </w:rPr>
        <w:tab/>
      </w:r>
      <w:r w:rsidR="00E900AA">
        <w:rPr>
          <w:noProof/>
        </w:rPr>
        <w:fldChar w:fldCharType="begin"/>
      </w:r>
      <w:r>
        <w:rPr>
          <w:noProof/>
        </w:rPr>
        <w:instrText xml:space="preserve"> PAGEREF _Toc356807284 \h </w:instrText>
      </w:r>
      <w:r w:rsidR="00E900AA">
        <w:rPr>
          <w:noProof/>
        </w:rPr>
      </w:r>
      <w:r w:rsidR="00E900AA">
        <w:rPr>
          <w:noProof/>
        </w:rPr>
        <w:fldChar w:fldCharType="separate"/>
      </w:r>
      <w:r w:rsidR="00FF3B3D">
        <w:rPr>
          <w:noProof/>
        </w:rPr>
        <w:t>53</w:t>
      </w:r>
      <w:r w:rsidR="00E900AA">
        <w:rPr>
          <w:noProof/>
        </w:rPr>
        <w:fldChar w:fldCharType="end"/>
      </w:r>
    </w:p>
    <w:p w:rsidR="00E47832" w:rsidRDefault="00E47832">
      <w:pPr>
        <w:pStyle w:val="TOC2"/>
        <w:tabs>
          <w:tab w:val="left" w:pos="660"/>
        </w:tabs>
        <w:rPr>
          <w:rFonts w:asciiTheme="minorHAnsi" w:eastAsiaTheme="minorEastAsia" w:hAnsiTheme="minorHAnsi" w:cstheme="minorBidi"/>
          <w:noProof/>
          <w:szCs w:val="22"/>
          <w:lang w:val="en-AU" w:eastAsia="ja-JP"/>
        </w:rPr>
      </w:pPr>
      <w:r>
        <w:rPr>
          <w:noProof/>
        </w:rPr>
        <w:t>5.1</w:t>
      </w:r>
      <w:r>
        <w:rPr>
          <w:rFonts w:asciiTheme="minorHAnsi" w:eastAsiaTheme="minorEastAsia" w:hAnsiTheme="minorHAnsi" w:cstheme="minorBidi"/>
          <w:noProof/>
          <w:szCs w:val="22"/>
          <w:lang w:val="en-AU" w:eastAsia="ja-JP"/>
        </w:rPr>
        <w:tab/>
      </w:r>
      <w:r>
        <w:rPr>
          <w:noProof/>
        </w:rPr>
        <w:t>Unix Operation</w:t>
      </w:r>
      <w:r>
        <w:rPr>
          <w:noProof/>
        </w:rPr>
        <w:tab/>
      </w:r>
      <w:r w:rsidR="00E900AA">
        <w:rPr>
          <w:noProof/>
        </w:rPr>
        <w:fldChar w:fldCharType="begin"/>
      </w:r>
      <w:r>
        <w:rPr>
          <w:noProof/>
        </w:rPr>
        <w:instrText xml:space="preserve"> PAGEREF _Toc356807285 \h </w:instrText>
      </w:r>
      <w:r w:rsidR="00E900AA">
        <w:rPr>
          <w:noProof/>
        </w:rPr>
      </w:r>
      <w:r w:rsidR="00E900AA">
        <w:rPr>
          <w:noProof/>
        </w:rPr>
        <w:fldChar w:fldCharType="separate"/>
      </w:r>
      <w:r w:rsidR="00FF3B3D">
        <w:rPr>
          <w:noProof/>
        </w:rPr>
        <w:t>53</w:t>
      </w:r>
      <w:r w:rsidR="00E900AA">
        <w:rPr>
          <w:noProof/>
        </w:rPr>
        <w:fldChar w:fldCharType="end"/>
      </w:r>
    </w:p>
    <w:p w:rsidR="00E47832" w:rsidRDefault="00E47832">
      <w:pPr>
        <w:pStyle w:val="TOC2"/>
        <w:tabs>
          <w:tab w:val="left" w:pos="660"/>
        </w:tabs>
        <w:rPr>
          <w:rFonts w:asciiTheme="minorHAnsi" w:eastAsiaTheme="minorEastAsia" w:hAnsiTheme="minorHAnsi" w:cstheme="minorBidi"/>
          <w:noProof/>
          <w:szCs w:val="22"/>
          <w:lang w:val="en-AU" w:eastAsia="ja-JP"/>
        </w:rPr>
      </w:pPr>
      <w:r>
        <w:rPr>
          <w:noProof/>
        </w:rPr>
        <w:t>5.2</w:t>
      </w:r>
      <w:r>
        <w:rPr>
          <w:rFonts w:asciiTheme="minorHAnsi" w:eastAsiaTheme="minorEastAsia" w:hAnsiTheme="minorHAnsi" w:cstheme="minorBidi"/>
          <w:noProof/>
          <w:szCs w:val="22"/>
          <w:lang w:val="en-AU" w:eastAsia="ja-JP"/>
        </w:rPr>
        <w:tab/>
      </w:r>
      <w:r>
        <w:rPr>
          <w:noProof/>
        </w:rPr>
        <w:t>Main Window</w:t>
      </w:r>
      <w:r>
        <w:rPr>
          <w:noProof/>
        </w:rPr>
        <w:tab/>
      </w:r>
      <w:r w:rsidR="00E900AA">
        <w:rPr>
          <w:noProof/>
        </w:rPr>
        <w:fldChar w:fldCharType="begin"/>
      </w:r>
      <w:r>
        <w:rPr>
          <w:noProof/>
        </w:rPr>
        <w:instrText xml:space="preserve"> PAGEREF _Toc356807286 \h </w:instrText>
      </w:r>
      <w:r w:rsidR="00E900AA">
        <w:rPr>
          <w:noProof/>
        </w:rPr>
      </w:r>
      <w:r w:rsidR="00E900AA">
        <w:rPr>
          <w:noProof/>
        </w:rPr>
        <w:fldChar w:fldCharType="separate"/>
      </w:r>
      <w:r w:rsidR="00FF3B3D">
        <w:rPr>
          <w:noProof/>
        </w:rPr>
        <w:t>53</w:t>
      </w:r>
      <w:r w:rsidR="00E900AA">
        <w:rPr>
          <w:noProof/>
        </w:rPr>
        <w:fldChar w:fldCharType="end"/>
      </w:r>
    </w:p>
    <w:p w:rsidR="00E47832" w:rsidRDefault="00E47832">
      <w:pPr>
        <w:pStyle w:val="TOC2"/>
        <w:tabs>
          <w:tab w:val="left" w:pos="660"/>
        </w:tabs>
        <w:rPr>
          <w:rFonts w:asciiTheme="minorHAnsi" w:eastAsiaTheme="minorEastAsia" w:hAnsiTheme="minorHAnsi" w:cstheme="minorBidi"/>
          <w:noProof/>
          <w:szCs w:val="22"/>
          <w:lang w:val="en-AU" w:eastAsia="ja-JP"/>
        </w:rPr>
      </w:pPr>
      <w:r>
        <w:rPr>
          <w:noProof/>
        </w:rPr>
        <w:t>5.3</w:t>
      </w:r>
      <w:r>
        <w:rPr>
          <w:rFonts w:asciiTheme="minorHAnsi" w:eastAsiaTheme="minorEastAsia" w:hAnsiTheme="minorHAnsi" w:cstheme="minorBidi"/>
          <w:noProof/>
          <w:szCs w:val="22"/>
          <w:lang w:val="en-AU" w:eastAsia="ja-JP"/>
        </w:rPr>
        <w:tab/>
      </w:r>
      <w:r>
        <w:rPr>
          <w:noProof/>
        </w:rPr>
        <w:t>Logging In and Connecting to a Database</w:t>
      </w:r>
      <w:r>
        <w:rPr>
          <w:noProof/>
        </w:rPr>
        <w:tab/>
      </w:r>
      <w:r w:rsidR="00E900AA">
        <w:rPr>
          <w:noProof/>
        </w:rPr>
        <w:fldChar w:fldCharType="begin"/>
      </w:r>
      <w:r>
        <w:rPr>
          <w:noProof/>
        </w:rPr>
        <w:instrText xml:space="preserve"> PAGEREF _Toc356807287 \h </w:instrText>
      </w:r>
      <w:r w:rsidR="00E900AA">
        <w:rPr>
          <w:noProof/>
        </w:rPr>
      </w:r>
      <w:r w:rsidR="00E900AA">
        <w:rPr>
          <w:noProof/>
        </w:rPr>
        <w:fldChar w:fldCharType="separate"/>
      </w:r>
      <w:r w:rsidR="00FF3B3D">
        <w:rPr>
          <w:noProof/>
        </w:rPr>
        <w:t>54</w:t>
      </w:r>
      <w:r w:rsidR="00E900AA">
        <w:rPr>
          <w:noProof/>
        </w:rPr>
        <w:fldChar w:fldCharType="end"/>
      </w:r>
    </w:p>
    <w:p w:rsidR="00E47832" w:rsidRDefault="00E47832">
      <w:pPr>
        <w:pStyle w:val="TOC2"/>
        <w:tabs>
          <w:tab w:val="left" w:pos="660"/>
        </w:tabs>
        <w:rPr>
          <w:rFonts w:asciiTheme="minorHAnsi" w:eastAsiaTheme="minorEastAsia" w:hAnsiTheme="minorHAnsi" w:cstheme="minorBidi"/>
          <w:noProof/>
          <w:szCs w:val="22"/>
          <w:lang w:val="en-AU" w:eastAsia="ja-JP"/>
        </w:rPr>
      </w:pPr>
      <w:r>
        <w:rPr>
          <w:noProof/>
        </w:rPr>
        <w:t>5.4</w:t>
      </w:r>
      <w:r>
        <w:rPr>
          <w:rFonts w:asciiTheme="minorHAnsi" w:eastAsiaTheme="minorEastAsia" w:hAnsiTheme="minorHAnsi" w:cstheme="minorBidi"/>
          <w:noProof/>
          <w:szCs w:val="22"/>
          <w:lang w:val="en-AU" w:eastAsia="ja-JP"/>
        </w:rPr>
        <w:tab/>
      </w:r>
      <w:r>
        <w:rPr>
          <w:noProof/>
        </w:rPr>
        <w:t>Logging Out</w:t>
      </w:r>
      <w:r>
        <w:rPr>
          <w:noProof/>
        </w:rPr>
        <w:tab/>
      </w:r>
      <w:r w:rsidR="00E900AA">
        <w:rPr>
          <w:noProof/>
        </w:rPr>
        <w:fldChar w:fldCharType="begin"/>
      </w:r>
      <w:r>
        <w:rPr>
          <w:noProof/>
        </w:rPr>
        <w:instrText xml:space="preserve"> PAGEREF _Toc356807288 \h </w:instrText>
      </w:r>
      <w:r w:rsidR="00E900AA">
        <w:rPr>
          <w:noProof/>
        </w:rPr>
      </w:r>
      <w:r w:rsidR="00E900AA">
        <w:rPr>
          <w:noProof/>
        </w:rPr>
        <w:fldChar w:fldCharType="separate"/>
      </w:r>
      <w:r w:rsidR="00FF3B3D">
        <w:rPr>
          <w:noProof/>
        </w:rPr>
        <w:t>55</w:t>
      </w:r>
      <w:r w:rsidR="00E900AA">
        <w:rPr>
          <w:noProof/>
        </w:rPr>
        <w:fldChar w:fldCharType="end"/>
      </w:r>
    </w:p>
    <w:p w:rsidR="00E47832" w:rsidRDefault="00E47832">
      <w:pPr>
        <w:pStyle w:val="TOC2"/>
        <w:tabs>
          <w:tab w:val="left" w:pos="660"/>
        </w:tabs>
        <w:rPr>
          <w:rFonts w:asciiTheme="minorHAnsi" w:eastAsiaTheme="minorEastAsia" w:hAnsiTheme="minorHAnsi" w:cstheme="minorBidi"/>
          <w:noProof/>
          <w:szCs w:val="22"/>
          <w:lang w:val="en-AU" w:eastAsia="ja-JP"/>
        </w:rPr>
      </w:pPr>
      <w:r>
        <w:rPr>
          <w:noProof/>
        </w:rPr>
        <w:t>5.5</w:t>
      </w:r>
      <w:r>
        <w:rPr>
          <w:rFonts w:asciiTheme="minorHAnsi" w:eastAsiaTheme="minorEastAsia" w:hAnsiTheme="minorHAnsi" w:cstheme="minorBidi"/>
          <w:noProof/>
          <w:szCs w:val="22"/>
          <w:lang w:val="en-AU" w:eastAsia="ja-JP"/>
        </w:rPr>
        <w:tab/>
      </w:r>
      <w:r>
        <w:rPr>
          <w:noProof/>
        </w:rPr>
        <w:t>Changing your User Details</w:t>
      </w:r>
      <w:r>
        <w:rPr>
          <w:noProof/>
        </w:rPr>
        <w:tab/>
      </w:r>
      <w:r w:rsidR="00E900AA">
        <w:rPr>
          <w:noProof/>
        </w:rPr>
        <w:fldChar w:fldCharType="begin"/>
      </w:r>
      <w:r>
        <w:rPr>
          <w:noProof/>
        </w:rPr>
        <w:instrText xml:space="preserve"> PAGEREF _Toc356807289 \h </w:instrText>
      </w:r>
      <w:r w:rsidR="00E900AA">
        <w:rPr>
          <w:noProof/>
        </w:rPr>
      </w:r>
      <w:r w:rsidR="00E900AA">
        <w:rPr>
          <w:noProof/>
        </w:rPr>
        <w:fldChar w:fldCharType="separate"/>
      </w:r>
      <w:r w:rsidR="00FF3B3D">
        <w:rPr>
          <w:noProof/>
        </w:rPr>
        <w:t>55</w:t>
      </w:r>
      <w:r w:rsidR="00E900AA">
        <w:rPr>
          <w:noProof/>
        </w:rPr>
        <w:fldChar w:fldCharType="end"/>
      </w:r>
    </w:p>
    <w:p w:rsidR="00E47832" w:rsidRDefault="00E47832">
      <w:pPr>
        <w:pStyle w:val="TOC2"/>
        <w:tabs>
          <w:tab w:val="left" w:pos="660"/>
        </w:tabs>
        <w:rPr>
          <w:rFonts w:asciiTheme="minorHAnsi" w:eastAsiaTheme="minorEastAsia" w:hAnsiTheme="minorHAnsi" w:cstheme="minorBidi"/>
          <w:noProof/>
          <w:szCs w:val="22"/>
          <w:lang w:val="en-AU" w:eastAsia="ja-JP"/>
        </w:rPr>
      </w:pPr>
      <w:r>
        <w:rPr>
          <w:noProof/>
        </w:rPr>
        <w:t>5.6</w:t>
      </w:r>
      <w:r>
        <w:rPr>
          <w:rFonts w:asciiTheme="minorHAnsi" w:eastAsiaTheme="minorEastAsia" w:hAnsiTheme="minorHAnsi" w:cstheme="minorBidi"/>
          <w:noProof/>
          <w:szCs w:val="22"/>
          <w:lang w:val="en-AU" w:eastAsia="ja-JP"/>
        </w:rPr>
        <w:tab/>
      </w:r>
      <w:r>
        <w:rPr>
          <w:noProof/>
        </w:rPr>
        <w:t>Browsing the Hierarchy Tree</w:t>
      </w:r>
      <w:r>
        <w:rPr>
          <w:noProof/>
        </w:rPr>
        <w:tab/>
      </w:r>
      <w:r w:rsidR="00E900AA">
        <w:rPr>
          <w:noProof/>
        </w:rPr>
        <w:fldChar w:fldCharType="begin"/>
      </w:r>
      <w:r>
        <w:rPr>
          <w:noProof/>
        </w:rPr>
        <w:instrText xml:space="preserve"> PAGEREF _Toc356807290 \h </w:instrText>
      </w:r>
      <w:r w:rsidR="00E900AA">
        <w:rPr>
          <w:noProof/>
        </w:rPr>
      </w:r>
      <w:r w:rsidR="00E900AA">
        <w:rPr>
          <w:noProof/>
        </w:rPr>
        <w:fldChar w:fldCharType="separate"/>
      </w:r>
      <w:r w:rsidR="00FF3B3D">
        <w:rPr>
          <w:noProof/>
        </w:rPr>
        <w:t>56</w:t>
      </w:r>
      <w:r w:rsidR="00E900AA">
        <w:rPr>
          <w:noProof/>
        </w:rPr>
        <w:fldChar w:fldCharType="end"/>
      </w:r>
    </w:p>
    <w:p w:rsidR="00E47832" w:rsidRDefault="00E47832">
      <w:pPr>
        <w:pStyle w:val="TOC1"/>
        <w:tabs>
          <w:tab w:val="left" w:pos="440"/>
        </w:tabs>
        <w:rPr>
          <w:rFonts w:asciiTheme="minorHAnsi" w:eastAsiaTheme="minorEastAsia" w:hAnsiTheme="minorHAnsi" w:cstheme="minorBidi"/>
          <w:b w:val="0"/>
          <w:noProof/>
          <w:sz w:val="22"/>
          <w:szCs w:val="22"/>
          <w:lang w:val="en-AU" w:eastAsia="ja-JP"/>
        </w:rPr>
      </w:pPr>
      <w:r>
        <w:rPr>
          <w:noProof/>
        </w:rPr>
        <w:t>6</w:t>
      </w:r>
      <w:r>
        <w:rPr>
          <w:rFonts w:asciiTheme="minorHAnsi" w:eastAsiaTheme="minorEastAsia" w:hAnsiTheme="minorHAnsi" w:cstheme="minorBidi"/>
          <w:b w:val="0"/>
          <w:noProof/>
          <w:sz w:val="22"/>
          <w:szCs w:val="22"/>
          <w:lang w:val="en-AU" w:eastAsia="ja-JP"/>
        </w:rPr>
        <w:tab/>
      </w:r>
      <w:r>
        <w:rPr>
          <w:noProof/>
        </w:rPr>
        <w:t>Loading Data into Specchio</w:t>
      </w:r>
      <w:r>
        <w:rPr>
          <w:noProof/>
        </w:rPr>
        <w:tab/>
      </w:r>
      <w:r w:rsidR="00E900AA">
        <w:rPr>
          <w:noProof/>
        </w:rPr>
        <w:fldChar w:fldCharType="begin"/>
      </w:r>
      <w:r>
        <w:rPr>
          <w:noProof/>
        </w:rPr>
        <w:instrText xml:space="preserve"> PAGEREF _Toc356807291 \h </w:instrText>
      </w:r>
      <w:r w:rsidR="00E900AA">
        <w:rPr>
          <w:noProof/>
        </w:rPr>
      </w:r>
      <w:r w:rsidR="00E900AA">
        <w:rPr>
          <w:noProof/>
        </w:rPr>
        <w:fldChar w:fldCharType="separate"/>
      </w:r>
      <w:r w:rsidR="00FF3B3D">
        <w:rPr>
          <w:noProof/>
        </w:rPr>
        <w:t>59</w:t>
      </w:r>
      <w:r w:rsidR="00E900AA">
        <w:rPr>
          <w:noProof/>
        </w:rPr>
        <w:fldChar w:fldCharType="end"/>
      </w:r>
    </w:p>
    <w:p w:rsidR="00E47832" w:rsidRDefault="00E47832">
      <w:pPr>
        <w:pStyle w:val="TOC2"/>
        <w:tabs>
          <w:tab w:val="left" w:pos="660"/>
        </w:tabs>
        <w:rPr>
          <w:rFonts w:asciiTheme="minorHAnsi" w:eastAsiaTheme="minorEastAsia" w:hAnsiTheme="minorHAnsi" w:cstheme="minorBidi"/>
          <w:noProof/>
          <w:szCs w:val="22"/>
          <w:lang w:val="en-AU" w:eastAsia="ja-JP"/>
        </w:rPr>
      </w:pPr>
      <w:r>
        <w:rPr>
          <w:noProof/>
        </w:rPr>
        <w:t>6.1</w:t>
      </w:r>
      <w:r>
        <w:rPr>
          <w:rFonts w:asciiTheme="minorHAnsi" w:eastAsiaTheme="minorEastAsia" w:hAnsiTheme="minorHAnsi" w:cstheme="minorBidi"/>
          <w:noProof/>
          <w:szCs w:val="22"/>
          <w:lang w:val="en-AU" w:eastAsia="ja-JP"/>
        </w:rPr>
        <w:tab/>
      </w:r>
      <w:r>
        <w:rPr>
          <w:noProof/>
        </w:rPr>
        <w:t>Creating a new Campaign</w:t>
      </w:r>
      <w:r>
        <w:rPr>
          <w:noProof/>
        </w:rPr>
        <w:tab/>
      </w:r>
      <w:r w:rsidR="00E900AA">
        <w:rPr>
          <w:noProof/>
        </w:rPr>
        <w:fldChar w:fldCharType="begin"/>
      </w:r>
      <w:r>
        <w:rPr>
          <w:noProof/>
        </w:rPr>
        <w:instrText xml:space="preserve"> PAGEREF _Toc356807292 \h </w:instrText>
      </w:r>
      <w:r w:rsidR="00E900AA">
        <w:rPr>
          <w:noProof/>
        </w:rPr>
      </w:r>
      <w:r w:rsidR="00E900AA">
        <w:rPr>
          <w:noProof/>
        </w:rPr>
        <w:fldChar w:fldCharType="separate"/>
      </w:r>
      <w:r w:rsidR="00FF3B3D">
        <w:rPr>
          <w:noProof/>
        </w:rPr>
        <w:t>59</w:t>
      </w:r>
      <w:r w:rsidR="00E900AA">
        <w:rPr>
          <w:noProof/>
        </w:rPr>
        <w:fldChar w:fldCharType="end"/>
      </w:r>
    </w:p>
    <w:p w:rsidR="00E47832" w:rsidRDefault="00E47832">
      <w:pPr>
        <w:pStyle w:val="TOC2"/>
        <w:tabs>
          <w:tab w:val="left" w:pos="660"/>
        </w:tabs>
        <w:rPr>
          <w:rFonts w:asciiTheme="minorHAnsi" w:eastAsiaTheme="minorEastAsia" w:hAnsiTheme="minorHAnsi" w:cstheme="minorBidi"/>
          <w:noProof/>
          <w:szCs w:val="22"/>
          <w:lang w:val="en-AU" w:eastAsia="ja-JP"/>
        </w:rPr>
      </w:pPr>
      <w:r>
        <w:rPr>
          <w:noProof/>
        </w:rPr>
        <w:t>6.2</w:t>
      </w:r>
      <w:r>
        <w:rPr>
          <w:rFonts w:asciiTheme="minorHAnsi" w:eastAsiaTheme="minorEastAsia" w:hAnsiTheme="minorHAnsi" w:cstheme="minorBidi"/>
          <w:noProof/>
          <w:szCs w:val="22"/>
          <w:lang w:val="en-AU" w:eastAsia="ja-JP"/>
        </w:rPr>
        <w:tab/>
      </w:r>
      <w:r>
        <w:rPr>
          <w:noProof/>
        </w:rPr>
        <w:t>Loading Campaign Spectrum Data</w:t>
      </w:r>
      <w:r>
        <w:rPr>
          <w:noProof/>
        </w:rPr>
        <w:tab/>
      </w:r>
      <w:r w:rsidR="00E900AA">
        <w:rPr>
          <w:noProof/>
        </w:rPr>
        <w:fldChar w:fldCharType="begin"/>
      </w:r>
      <w:r>
        <w:rPr>
          <w:noProof/>
        </w:rPr>
        <w:instrText xml:space="preserve"> PAGEREF _Toc356807294 \h </w:instrText>
      </w:r>
      <w:r w:rsidR="00E900AA">
        <w:rPr>
          <w:noProof/>
        </w:rPr>
      </w:r>
      <w:r w:rsidR="00E900AA">
        <w:rPr>
          <w:noProof/>
        </w:rPr>
        <w:fldChar w:fldCharType="separate"/>
      </w:r>
      <w:r w:rsidR="00FF3B3D">
        <w:rPr>
          <w:noProof/>
        </w:rPr>
        <w:t>60</w:t>
      </w:r>
      <w:r w:rsidR="00E900AA">
        <w:rPr>
          <w:noProof/>
        </w:rPr>
        <w:fldChar w:fldCharType="end"/>
      </w:r>
    </w:p>
    <w:p w:rsidR="00E47832" w:rsidRDefault="00E47832">
      <w:pPr>
        <w:pStyle w:val="TOC3"/>
        <w:tabs>
          <w:tab w:val="left" w:pos="1100"/>
        </w:tabs>
        <w:rPr>
          <w:rFonts w:asciiTheme="minorHAnsi" w:eastAsiaTheme="minorEastAsia" w:hAnsiTheme="minorHAnsi" w:cstheme="minorBidi"/>
          <w:noProof/>
          <w:szCs w:val="22"/>
          <w:lang w:val="en-AU" w:eastAsia="ja-JP"/>
        </w:rPr>
      </w:pPr>
      <w:r>
        <w:rPr>
          <w:noProof/>
        </w:rPr>
        <w:t>6.2.1</w:t>
      </w:r>
      <w:r>
        <w:rPr>
          <w:rFonts w:asciiTheme="minorHAnsi" w:eastAsiaTheme="minorEastAsia" w:hAnsiTheme="minorHAnsi" w:cstheme="minorBidi"/>
          <w:noProof/>
          <w:szCs w:val="22"/>
          <w:lang w:val="en-AU" w:eastAsia="ja-JP"/>
        </w:rPr>
        <w:tab/>
      </w:r>
      <w:r>
        <w:rPr>
          <w:noProof/>
        </w:rPr>
        <w:t>ASD Files</w:t>
      </w:r>
      <w:r>
        <w:rPr>
          <w:noProof/>
        </w:rPr>
        <w:tab/>
      </w:r>
      <w:r w:rsidR="00E900AA">
        <w:rPr>
          <w:noProof/>
        </w:rPr>
        <w:fldChar w:fldCharType="begin"/>
      </w:r>
      <w:r>
        <w:rPr>
          <w:noProof/>
        </w:rPr>
        <w:instrText xml:space="preserve"> PAGEREF _Toc356807295 \h </w:instrText>
      </w:r>
      <w:r w:rsidR="00E900AA">
        <w:rPr>
          <w:noProof/>
        </w:rPr>
      </w:r>
      <w:r w:rsidR="00E900AA">
        <w:rPr>
          <w:noProof/>
        </w:rPr>
        <w:fldChar w:fldCharType="separate"/>
      </w:r>
      <w:r w:rsidR="00FF3B3D">
        <w:rPr>
          <w:noProof/>
        </w:rPr>
        <w:t>19</w:t>
      </w:r>
      <w:r w:rsidR="00E900AA">
        <w:rPr>
          <w:noProof/>
        </w:rPr>
        <w:fldChar w:fldCharType="end"/>
      </w:r>
    </w:p>
    <w:p w:rsidR="00E47832" w:rsidRDefault="00E47832">
      <w:pPr>
        <w:pStyle w:val="TOC3"/>
        <w:tabs>
          <w:tab w:val="left" w:pos="1100"/>
        </w:tabs>
        <w:rPr>
          <w:rFonts w:asciiTheme="minorHAnsi" w:eastAsiaTheme="minorEastAsia" w:hAnsiTheme="minorHAnsi" w:cstheme="minorBidi"/>
          <w:noProof/>
          <w:szCs w:val="22"/>
          <w:lang w:val="en-AU" w:eastAsia="ja-JP"/>
        </w:rPr>
      </w:pPr>
      <w:r>
        <w:rPr>
          <w:noProof/>
        </w:rPr>
        <w:t>6.2.2</w:t>
      </w:r>
      <w:r>
        <w:rPr>
          <w:rFonts w:asciiTheme="minorHAnsi" w:eastAsiaTheme="minorEastAsia" w:hAnsiTheme="minorHAnsi" w:cstheme="minorBidi"/>
          <w:noProof/>
          <w:szCs w:val="22"/>
          <w:lang w:val="en-AU" w:eastAsia="ja-JP"/>
        </w:rPr>
        <w:tab/>
      </w:r>
      <w:r>
        <w:rPr>
          <w:noProof/>
        </w:rPr>
        <w:t>GER Signature Files</w:t>
      </w:r>
      <w:r>
        <w:rPr>
          <w:noProof/>
        </w:rPr>
        <w:tab/>
      </w:r>
      <w:r w:rsidR="00E900AA">
        <w:rPr>
          <w:noProof/>
        </w:rPr>
        <w:fldChar w:fldCharType="begin"/>
      </w:r>
      <w:r>
        <w:rPr>
          <w:noProof/>
        </w:rPr>
        <w:instrText xml:space="preserve"> PAGEREF _Toc356807296 \h </w:instrText>
      </w:r>
      <w:r w:rsidR="00E900AA">
        <w:rPr>
          <w:noProof/>
        </w:rPr>
      </w:r>
      <w:r w:rsidR="00E900AA">
        <w:rPr>
          <w:noProof/>
        </w:rPr>
        <w:fldChar w:fldCharType="separate"/>
      </w:r>
      <w:r w:rsidR="00FF3B3D">
        <w:rPr>
          <w:noProof/>
        </w:rPr>
        <w:t>20</w:t>
      </w:r>
      <w:r w:rsidR="00E900AA">
        <w:rPr>
          <w:noProof/>
        </w:rPr>
        <w:fldChar w:fldCharType="end"/>
      </w:r>
    </w:p>
    <w:p w:rsidR="00E47832" w:rsidRDefault="00E47832">
      <w:pPr>
        <w:pStyle w:val="TOC3"/>
        <w:tabs>
          <w:tab w:val="left" w:pos="1100"/>
        </w:tabs>
        <w:rPr>
          <w:rFonts w:asciiTheme="minorHAnsi" w:eastAsiaTheme="minorEastAsia" w:hAnsiTheme="minorHAnsi" w:cstheme="minorBidi"/>
          <w:noProof/>
          <w:szCs w:val="22"/>
          <w:lang w:val="en-AU" w:eastAsia="ja-JP"/>
        </w:rPr>
      </w:pPr>
      <w:r>
        <w:rPr>
          <w:noProof/>
        </w:rPr>
        <w:t>6.2.3</w:t>
      </w:r>
      <w:r>
        <w:rPr>
          <w:rFonts w:asciiTheme="minorHAnsi" w:eastAsiaTheme="minorEastAsia" w:hAnsiTheme="minorHAnsi" w:cstheme="minorBidi"/>
          <w:noProof/>
          <w:szCs w:val="22"/>
          <w:lang w:val="en-AU" w:eastAsia="ja-JP"/>
        </w:rPr>
        <w:tab/>
      </w:r>
      <w:r>
        <w:rPr>
          <w:noProof/>
        </w:rPr>
        <w:t>MFR OUT Files</w:t>
      </w:r>
      <w:r>
        <w:rPr>
          <w:noProof/>
        </w:rPr>
        <w:tab/>
      </w:r>
      <w:r w:rsidR="00E900AA">
        <w:rPr>
          <w:noProof/>
        </w:rPr>
        <w:fldChar w:fldCharType="begin"/>
      </w:r>
      <w:r>
        <w:rPr>
          <w:noProof/>
        </w:rPr>
        <w:instrText xml:space="preserve"> PAGEREF _Toc356807297 \h </w:instrText>
      </w:r>
      <w:r w:rsidR="00E900AA">
        <w:rPr>
          <w:noProof/>
        </w:rPr>
      </w:r>
      <w:r w:rsidR="00E900AA">
        <w:rPr>
          <w:noProof/>
        </w:rPr>
        <w:fldChar w:fldCharType="separate"/>
      </w:r>
      <w:r w:rsidR="00FF3B3D">
        <w:rPr>
          <w:noProof/>
        </w:rPr>
        <w:t>21</w:t>
      </w:r>
      <w:r w:rsidR="00E900AA">
        <w:rPr>
          <w:noProof/>
        </w:rPr>
        <w:fldChar w:fldCharType="end"/>
      </w:r>
    </w:p>
    <w:p w:rsidR="00E47832" w:rsidRDefault="00E47832">
      <w:pPr>
        <w:pStyle w:val="TOC3"/>
        <w:tabs>
          <w:tab w:val="left" w:pos="1100"/>
        </w:tabs>
        <w:rPr>
          <w:rFonts w:asciiTheme="minorHAnsi" w:eastAsiaTheme="minorEastAsia" w:hAnsiTheme="minorHAnsi" w:cstheme="minorBidi"/>
          <w:noProof/>
          <w:szCs w:val="22"/>
          <w:lang w:val="en-AU" w:eastAsia="ja-JP"/>
        </w:rPr>
      </w:pPr>
      <w:r>
        <w:rPr>
          <w:noProof/>
        </w:rPr>
        <w:t>6.2.4</w:t>
      </w:r>
      <w:r>
        <w:rPr>
          <w:rFonts w:asciiTheme="minorHAnsi" w:eastAsiaTheme="minorEastAsia" w:hAnsiTheme="minorHAnsi" w:cstheme="minorBidi"/>
          <w:noProof/>
          <w:szCs w:val="22"/>
          <w:lang w:val="en-AU" w:eastAsia="ja-JP"/>
        </w:rPr>
        <w:tab/>
      </w:r>
      <w:r>
        <w:rPr>
          <w:noProof/>
        </w:rPr>
        <w:t>SVC HR-1024 Files</w:t>
      </w:r>
      <w:r>
        <w:rPr>
          <w:noProof/>
        </w:rPr>
        <w:tab/>
      </w:r>
      <w:r w:rsidR="00E900AA">
        <w:rPr>
          <w:noProof/>
        </w:rPr>
        <w:fldChar w:fldCharType="begin"/>
      </w:r>
      <w:r>
        <w:rPr>
          <w:noProof/>
        </w:rPr>
        <w:instrText xml:space="preserve"> PAGEREF _Toc356807298 \h </w:instrText>
      </w:r>
      <w:r w:rsidR="00E900AA">
        <w:rPr>
          <w:noProof/>
        </w:rPr>
      </w:r>
      <w:r w:rsidR="00E900AA">
        <w:rPr>
          <w:noProof/>
        </w:rPr>
        <w:fldChar w:fldCharType="separate"/>
      </w:r>
      <w:r w:rsidR="00FF3B3D">
        <w:rPr>
          <w:noProof/>
        </w:rPr>
        <w:t>22</w:t>
      </w:r>
      <w:r w:rsidR="00E900AA">
        <w:rPr>
          <w:noProof/>
        </w:rPr>
        <w:fldChar w:fldCharType="end"/>
      </w:r>
    </w:p>
    <w:p w:rsidR="00E47832" w:rsidRDefault="00E47832">
      <w:pPr>
        <w:pStyle w:val="TOC3"/>
        <w:tabs>
          <w:tab w:val="left" w:pos="1100"/>
        </w:tabs>
        <w:rPr>
          <w:rFonts w:asciiTheme="minorHAnsi" w:eastAsiaTheme="minorEastAsia" w:hAnsiTheme="minorHAnsi" w:cstheme="minorBidi"/>
          <w:noProof/>
          <w:szCs w:val="22"/>
          <w:lang w:val="en-AU" w:eastAsia="ja-JP"/>
        </w:rPr>
      </w:pPr>
      <w:r>
        <w:rPr>
          <w:noProof/>
        </w:rPr>
        <w:t>6.2.5</w:t>
      </w:r>
      <w:r>
        <w:rPr>
          <w:rFonts w:asciiTheme="minorHAnsi" w:eastAsiaTheme="minorEastAsia" w:hAnsiTheme="minorHAnsi" w:cstheme="minorBidi"/>
          <w:noProof/>
          <w:szCs w:val="22"/>
          <w:lang w:val="en-AU" w:eastAsia="ja-JP"/>
        </w:rPr>
        <w:tab/>
      </w:r>
      <w:r>
        <w:rPr>
          <w:noProof/>
        </w:rPr>
        <w:t>Apogee Files</w:t>
      </w:r>
      <w:r>
        <w:rPr>
          <w:noProof/>
        </w:rPr>
        <w:tab/>
      </w:r>
      <w:r w:rsidR="00E900AA">
        <w:rPr>
          <w:noProof/>
        </w:rPr>
        <w:fldChar w:fldCharType="begin"/>
      </w:r>
      <w:r>
        <w:rPr>
          <w:noProof/>
        </w:rPr>
        <w:instrText xml:space="preserve"> PAGEREF _Toc356807299 \h </w:instrText>
      </w:r>
      <w:r w:rsidR="00E900AA">
        <w:rPr>
          <w:noProof/>
        </w:rPr>
      </w:r>
      <w:r w:rsidR="00E900AA">
        <w:rPr>
          <w:noProof/>
        </w:rPr>
        <w:fldChar w:fldCharType="separate"/>
      </w:r>
      <w:r w:rsidR="00FF3B3D">
        <w:rPr>
          <w:noProof/>
        </w:rPr>
        <w:t>23</w:t>
      </w:r>
      <w:r w:rsidR="00E900AA">
        <w:rPr>
          <w:noProof/>
        </w:rPr>
        <w:fldChar w:fldCharType="end"/>
      </w:r>
    </w:p>
    <w:p w:rsidR="00E47832" w:rsidRDefault="00E47832">
      <w:pPr>
        <w:pStyle w:val="TOC3"/>
        <w:tabs>
          <w:tab w:val="left" w:pos="1100"/>
        </w:tabs>
        <w:rPr>
          <w:rFonts w:asciiTheme="minorHAnsi" w:eastAsiaTheme="minorEastAsia" w:hAnsiTheme="minorHAnsi" w:cstheme="minorBidi"/>
          <w:noProof/>
          <w:szCs w:val="22"/>
          <w:lang w:val="en-AU" w:eastAsia="ja-JP"/>
        </w:rPr>
      </w:pPr>
      <w:r>
        <w:rPr>
          <w:noProof/>
        </w:rPr>
        <w:t>6.2.6</w:t>
      </w:r>
      <w:r>
        <w:rPr>
          <w:rFonts w:asciiTheme="minorHAnsi" w:eastAsiaTheme="minorEastAsia" w:hAnsiTheme="minorHAnsi" w:cstheme="minorBidi"/>
          <w:noProof/>
          <w:szCs w:val="22"/>
          <w:lang w:val="en-AU" w:eastAsia="ja-JP"/>
        </w:rPr>
        <w:tab/>
      </w:r>
      <w:r>
        <w:rPr>
          <w:noProof/>
        </w:rPr>
        <w:t>ENVI Spectral Library Files</w:t>
      </w:r>
      <w:r>
        <w:rPr>
          <w:noProof/>
        </w:rPr>
        <w:tab/>
      </w:r>
      <w:r w:rsidR="00E900AA">
        <w:rPr>
          <w:noProof/>
        </w:rPr>
        <w:fldChar w:fldCharType="begin"/>
      </w:r>
      <w:r>
        <w:rPr>
          <w:noProof/>
        </w:rPr>
        <w:instrText xml:space="preserve"> PAGEREF _Toc356807300 \h </w:instrText>
      </w:r>
      <w:r w:rsidR="00E900AA">
        <w:rPr>
          <w:noProof/>
        </w:rPr>
      </w:r>
      <w:r w:rsidR="00E900AA">
        <w:rPr>
          <w:noProof/>
        </w:rPr>
        <w:fldChar w:fldCharType="separate"/>
      </w:r>
      <w:r w:rsidR="00FF3B3D">
        <w:rPr>
          <w:noProof/>
        </w:rPr>
        <w:t>24</w:t>
      </w:r>
      <w:r w:rsidR="00E900AA">
        <w:rPr>
          <w:noProof/>
        </w:rPr>
        <w:fldChar w:fldCharType="end"/>
      </w:r>
    </w:p>
    <w:p w:rsidR="00E47832" w:rsidRDefault="00E47832">
      <w:pPr>
        <w:pStyle w:val="TOC3"/>
        <w:tabs>
          <w:tab w:val="left" w:pos="1100"/>
        </w:tabs>
        <w:rPr>
          <w:rFonts w:asciiTheme="minorHAnsi" w:eastAsiaTheme="minorEastAsia" w:hAnsiTheme="minorHAnsi" w:cstheme="minorBidi"/>
          <w:noProof/>
          <w:szCs w:val="22"/>
          <w:lang w:val="en-AU" w:eastAsia="ja-JP"/>
        </w:rPr>
      </w:pPr>
      <w:r>
        <w:rPr>
          <w:noProof/>
        </w:rPr>
        <w:t>6.2.7</w:t>
      </w:r>
      <w:r>
        <w:rPr>
          <w:rFonts w:asciiTheme="minorHAnsi" w:eastAsiaTheme="minorEastAsia" w:hAnsiTheme="minorHAnsi" w:cstheme="minorBidi"/>
          <w:noProof/>
          <w:szCs w:val="22"/>
          <w:lang w:val="en-AU" w:eastAsia="ja-JP"/>
        </w:rPr>
        <w:tab/>
      </w:r>
      <w:r>
        <w:rPr>
          <w:noProof/>
        </w:rPr>
        <w:t>Ocean Optics SpectraSuite Data Files</w:t>
      </w:r>
      <w:r>
        <w:rPr>
          <w:noProof/>
        </w:rPr>
        <w:tab/>
      </w:r>
      <w:r w:rsidR="00E900AA">
        <w:rPr>
          <w:noProof/>
        </w:rPr>
        <w:fldChar w:fldCharType="begin"/>
      </w:r>
      <w:r>
        <w:rPr>
          <w:noProof/>
        </w:rPr>
        <w:instrText xml:space="preserve"> PAGEREF _Toc356807301 \h </w:instrText>
      </w:r>
      <w:r w:rsidR="00E900AA">
        <w:rPr>
          <w:noProof/>
        </w:rPr>
      </w:r>
      <w:r w:rsidR="00E900AA">
        <w:rPr>
          <w:noProof/>
        </w:rPr>
        <w:fldChar w:fldCharType="separate"/>
      </w:r>
      <w:r w:rsidR="00FF3B3D">
        <w:rPr>
          <w:noProof/>
        </w:rPr>
        <w:t>25</w:t>
      </w:r>
      <w:r w:rsidR="00E900AA">
        <w:rPr>
          <w:noProof/>
        </w:rPr>
        <w:fldChar w:fldCharType="end"/>
      </w:r>
    </w:p>
    <w:p w:rsidR="00E47832" w:rsidRDefault="00E47832">
      <w:pPr>
        <w:pStyle w:val="TOC3"/>
        <w:tabs>
          <w:tab w:val="left" w:pos="1100"/>
        </w:tabs>
        <w:rPr>
          <w:rFonts w:asciiTheme="minorHAnsi" w:eastAsiaTheme="minorEastAsia" w:hAnsiTheme="minorHAnsi" w:cstheme="minorBidi"/>
          <w:noProof/>
          <w:szCs w:val="22"/>
          <w:lang w:val="en-AU" w:eastAsia="ja-JP"/>
        </w:rPr>
      </w:pPr>
      <w:r>
        <w:rPr>
          <w:noProof/>
        </w:rPr>
        <w:t>6.2.8</w:t>
      </w:r>
      <w:r>
        <w:rPr>
          <w:rFonts w:asciiTheme="minorHAnsi" w:eastAsiaTheme="minorEastAsia" w:hAnsiTheme="minorHAnsi" w:cstheme="minorBidi"/>
          <w:noProof/>
          <w:szCs w:val="22"/>
          <w:lang w:val="en-AU" w:eastAsia="ja-JP"/>
        </w:rPr>
        <w:tab/>
      </w:r>
      <w:r>
        <w:rPr>
          <w:noProof/>
        </w:rPr>
        <w:t>HDF5 Files containing FGI goniometer measurements</w:t>
      </w:r>
      <w:r>
        <w:rPr>
          <w:noProof/>
        </w:rPr>
        <w:tab/>
      </w:r>
      <w:r w:rsidR="00E900AA">
        <w:rPr>
          <w:noProof/>
        </w:rPr>
        <w:fldChar w:fldCharType="begin"/>
      </w:r>
      <w:r>
        <w:rPr>
          <w:noProof/>
        </w:rPr>
        <w:instrText xml:space="preserve"> PAGEREF _Toc356807302 \h </w:instrText>
      </w:r>
      <w:r w:rsidR="00E900AA">
        <w:rPr>
          <w:noProof/>
        </w:rPr>
      </w:r>
      <w:r w:rsidR="00E900AA">
        <w:rPr>
          <w:noProof/>
        </w:rPr>
        <w:fldChar w:fldCharType="separate"/>
      </w:r>
      <w:r w:rsidR="00FF3B3D">
        <w:rPr>
          <w:noProof/>
        </w:rPr>
        <w:t>26</w:t>
      </w:r>
      <w:r w:rsidR="00E900AA">
        <w:rPr>
          <w:noProof/>
        </w:rPr>
        <w:fldChar w:fldCharType="end"/>
      </w:r>
    </w:p>
    <w:p w:rsidR="00E47832" w:rsidRDefault="00E47832">
      <w:pPr>
        <w:pStyle w:val="TOC3"/>
        <w:tabs>
          <w:tab w:val="left" w:pos="1100"/>
        </w:tabs>
        <w:rPr>
          <w:rFonts w:asciiTheme="minorHAnsi" w:eastAsiaTheme="minorEastAsia" w:hAnsiTheme="minorHAnsi" w:cstheme="minorBidi"/>
          <w:noProof/>
          <w:szCs w:val="22"/>
          <w:lang w:val="en-AU" w:eastAsia="ja-JP"/>
        </w:rPr>
      </w:pPr>
      <w:r>
        <w:rPr>
          <w:noProof/>
        </w:rPr>
        <w:t>6.2.9</w:t>
      </w:r>
      <w:r>
        <w:rPr>
          <w:rFonts w:asciiTheme="minorHAnsi" w:eastAsiaTheme="minorEastAsia" w:hAnsiTheme="minorHAnsi" w:cstheme="minorBidi"/>
          <w:noProof/>
          <w:szCs w:val="22"/>
          <w:lang w:val="en-AU" w:eastAsia="ja-JP"/>
        </w:rPr>
        <w:tab/>
      </w:r>
      <w:r>
        <w:rPr>
          <w:noProof/>
        </w:rPr>
        <w:t>Excel files</w:t>
      </w:r>
      <w:r>
        <w:rPr>
          <w:noProof/>
        </w:rPr>
        <w:tab/>
      </w:r>
      <w:r w:rsidR="00E900AA">
        <w:rPr>
          <w:noProof/>
        </w:rPr>
        <w:fldChar w:fldCharType="begin"/>
      </w:r>
      <w:r>
        <w:rPr>
          <w:noProof/>
        </w:rPr>
        <w:instrText xml:space="preserve"> PAGEREF _Toc356807303 \h </w:instrText>
      </w:r>
      <w:r w:rsidR="00E900AA">
        <w:rPr>
          <w:noProof/>
        </w:rPr>
      </w:r>
      <w:r w:rsidR="00E900AA">
        <w:rPr>
          <w:noProof/>
        </w:rPr>
        <w:fldChar w:fldCharType="separate"/>
      </w:r>
      <w:r w:rsidR="00FF3B3D">
        <w:rPr>
          <w:noProof/>
        </w:rPr>
        <w:t>26</w:t>
      </w:r>
      <w:r w:rsidR="00E900AA">
        <w:rPr>
          <w:noProof/>
        </w:rPr>
        <w:fldChar w:fldCharType="end"/>
      </w:r>
    </w:p>
    <w:p w:rsidR="00E47832" w:rsidRDefault="00E47832">
      <w:pPr>
        <w:pStyle w:val="TOC3"/>
        <w:tabs>
          <w:tab w:val="left" w:pos="1100"/>
        </w:tabs>
        <w:rPr>
          <w:rFonts w:asciiTheme="minorHAnsi" w:eastAsiaTheme="minorEastAsia" w:hAnsiTheme="minorHAnsi" w:cstheme="minorBidi"/>
          <w:noProof/>
          <w:szCs w:val="22"/>
          <w:lang w:val="en-AU" w:eastAsia="ja-JP"/>
        </w:rPr>
      </w:pPr>
      <w:r>
        <w:rPr>
          <w:noProof/>
        </w:rPr>
        <w:t>6.2.10</w:t>
      </w:r>
      <w:r>
        <w:rPr>
          <w:rFonts w:asciiTheme="minorHAnsi" w:eastAsiaTheme="minorEastAsia" w:hAnsiTheme="minorHAnsi" w:cstheme="minorBidi"/>
          <w:noProof/>
          <w:szCs w:val="22"/>
          <w:lang w:val="en-AU" w:eastAsia="ja-JP"/>
        </w:rPr>
        <w:tab/>
      </w:r>
      <w:r>
        <w:rPr>
          <w:noProof/>
        </w:rPr>
        <w:t>TXT Space Formatted Text Files</w:t>
      </w:r>
      <w:r>
        <w:rPr>
          <w:noProof/>
        </w:rPr>
        <w:tab/>
      </w:r>
      <w:r w:rsidR="00E900AA">
        <w:rPr>
          <w:noProof/>
        </w:rPr>
        <w:fldChar w:fldCharType="begin"/>
      </w:r>
      <w:r>
        <w:rPr>
          <w:noProof/>
        </w:rPr>
        <w:instrText xml:space="preserve"> PAGEREF _Toc356807304 \h </w:instrText>
      </w:r>
      <w:r w:rsidR="00E900AA">
        <w:rPr>
          <w:noProof/>
        </w:rPr>
      </w:r>
      <w:r w:rsidR="00E900AA">
        <w:rPr>
          <w:noProof/>
        </w:rPr>
        <w:fldChar w:fldCharType="separate"/>
      </w:r>
      <w:r w:rsidR="00FF3B3D">
        <w:rPr>
          <w:noProof/>
        </w:rPr>
        <w:t>28</w:t>
      </w:r>
      <w:r w:rsidR="00E900AA">
        <w:rPr>
          <w:noProof/>
        </w:rPr>
        <w:fldChar w:fldCharType="end"/>
      </w:r>
    </w:p>
    <w:p w:rsidR="00E47832" w:rsidRDefault="00E47832">
      <w:pPr>
        <w:pStyle w:val="TOC2"/>
        <w:tabs>
          <w:tab w:val="left" w:pos="660"/>
        </w:tabs>
        <w:rPr>
          <w:rFonts w:asciiTheme="minorHAnsi" w:eastAsiaTheme="minorEastAsia" w:hAnsiTheme="minorHAnsi" w:cstheme="minorBidi"/>
          <w:noProof/>
          <w:szCs w:val="22"/>
          <w:lang w:val="en-AU" w:eastAsia="ja-JP"/>
        </w:rPr>
      </w:pPr>
      <w:r>
        <w:rPr>
          <w:noProof/>
        </w:rPr>
        <w:t>6.3</w:t>
      </w:r>
      <w:r>
        <w:rPr>
          <w:rFonts w:asciiTheme="minorHAnsi" w:eastAsiaTheme="minorEastAsia" w:hAnsiTheme="minorHAnsi" w:cstheme="minorBidi"/>
          <w:noProof/>
          <w:szCs w:val="22"/>
          <w:lang w:val="en-AU" w:eastAsia="ja-JP"/>
        </w:rPr>
        <w:tab/>
      </w:r>
      <w:r>
        <w:rPr>
          <w:noProof/>
        </w:rPr>
        <w:t>Loading additional Spectral Data</w:t>
      </w:r>
      <w:r>
        <w:rPr>
          <w:noProof/>
        </w:rPr>
        <w:tab/>
      </w:r>
      <w:r w:rsidR="00E900AA">
        <w:rPr>
          <w:noProof/>
        </w:rPr>
        <w:fldChar w:fldCharType="begin"/>
      </w:r>
      <w:r>
        <w:rPr>
          <w:noProof/>
        </w:rPr>
        <w:instrText xml:space="preserve"> PAGEREF _Toc356807305 \h </w:instrText>
      </w:r>
      <w:r w:rsidR="00E900AA">
        <w:rPr>
          <w:noProof/>
        </w:rPr>
      </w:r>
      <w:r w:rsidR="00E900AA">
        <w:rPr>
          <w:noProof/>
        </w:rPr>
        <w:fldChar w:fldCharType="separate"/>
      </w:r>
      <w:r w:rsidR="00FF3B3D">
        <w:rPr>
          <w:noProof/>
        </w:rPr>
        <w:t>72</w:t>
      </w:r>
      <w:r w:rsidR="00E900AA">
        <w:rPr>
          <w:noProof/>
        </w:rPr>
        <w:fldChar w:fldCharType="end"/>
      </w:r>
    </w:p>
    <w:p w:rsidR="00E47832" w:rsidRDefault="00E47832">
      <w:pPr>
        <w:pStyle w:val="TOC3"/>
        <w:tabs>
          <w:tab w:val="left" w:pos="1100"/>
        </w:tabs>
        <w:rPr>
          <w:rFonts w:asciiTheme="minorHAnsi" w:eastAsiaTheme="minorEastAsia" w:hAnsiTheme="minorHAnsi" w:cstheme="minorBidi"/>
          <w:noProof/>
          <w:szCs w:val="22"/>
          <w:lang w:val="en-AU" w:eastAsia="ja-JP"/>
        </w:rPr>
      </w:pPr>
      <w:r>
        <w:rPr>
          <w:noProof/>
        </w:rPr>
        <w:t>6.3.1</w:t>
      </w:r>
      <w:r>
        <w:rPr>
          <w:rFonts w:asciiTheme="minorHAnsi" w:eastAsiaTheme="minorEastAsia" w:hAnsiTheme="minorHAnsi" w:cstheme="minorBidi"/>
          <w:noProof/>
          <w:szCs w:val="22"/>
          <w:lang w:val="en-AU" w:eastAsia="ja-JP"/>
        </w:rPr>
        <w:tab/>
      </w:r>
      <w:r>
        <w:rPr>
          <w:noProof/>
        </w:rPr>
        <w:t>Uploading Additional Spectral Data from a Second Computer</w:t>
      </w:r>
      <w:r>
        <w:rPr>
          <w:noProof/>
        </w:rPr>
        <w:tab/>
      </w:r>
      <w:r w:rsidR="00E900AA">
        <w:rPr>
          <w:noProof/>
        </w:rPr>
        <w:fldChar w:fldCharType="begin"/>
      </w:r>
      <w:r>
        <w:rPr>
          <w:noProof/>
        </w:rPr>
        <w:instrText xml:space="preserve"> PAGEREF _Toc356807306 \h </w:instrText>
      </w:r>
      <w:r w:rsidR="00E900AA">
        <w:rPr>
          <w:noProof/>
        </w:rPr>
      </w:r>
      <w:r w:rsidR="00E900AA">
        <w:rPr>
          <w:noProof/>
        </w:rPr>
        <w:fldChar w:fldCharType="separate"/>
      </w:r>
      <w:r w:rsidR="00FF3B3D">
        <w:rPr>
          <w:noProof/>
        </w:rPr>
        <w:t>73</w:t>
      </w:r>
      <w:r w:rsidR="00E900AA">
        <w:rPr>
          <w:noProof/>
        </w:rPr>
        <w:fldChar w:fldCharType="end"/>
      </w:r>
    </w:p>
    <w:p w:rsidR="00E47832" w:rsidRDefault="00E47832">
      <w:pPr>
        <w:pStyle w:val="TOC2"/>
        <w:tabs>
          <w:tab w:val="left" w:pos="660"/>
        </w:tabs>
        <w:rPr>
          <w:rFonts w:asciiTheme="minorHAnsi" w:eastAsiaTheme="minorEastAsia" w:hAnsiTheme="minorHAnsi" w:cstheme="minorBidi"/>
          <w:noProof/>
          <w:szCs w:val="22"/>
          <w:lang w:val="en-AU" w:eastAsia="ja-JP"/>
        </w:rPr>
      </w:pPr>
      <w:r>
        <w:rPr>
          <w:noProof/>
        </w:rPr>
        <w:t>6.4</w:t>
      </w:r>
      <w:r>
        <w:rPr>
          <w:rFonts w:asciiTheme="minorHAnsi" w:eastAsiaTheme="minorEastAsia" w:hAnsiTheme="minorHAnsi" w:cstheme="minorBidi"/>
          <w:noProof/>
          <w:szCs w:val="22"/>
          <w:lang w:val="en-AU" w:eastAsia="ja-JP"/>
        </w:rPr>
        <w:tab/>
      </w:r>
      <w:r>
        <w:rPr>
          <w:noProof/>
        </w:rPr>
        <w:t>UTC Time Correction</w:t>
      </w:r>
      <w:r>
        <w:rPr>
          <w:noProof/>
        </w:rPr>
        <w:tab/>
      </w:r>
      <w:r w:rsidR="00E900AA">
        <w:rPr>
          <w:noProof/>
        </w:rPr>
        <w:fldChar w:fldCharType="begin"/>
      </w:r>
      <w:r>
        <w:rPr>
          <w:noProof/>
        </w:rPr>
        <w:instrText xml:space="preserve"> PAGEREF _Toc356807307 \h </w:instrText>
      </w:r>
      <w:r w:rsidR="00E900AA">
        <w:rPr>
          <w:noProof/>
        </w:rPr>
      </w:r>
      <w:r w:rsidR="00E900AA">
        <w:rPr>
          <w:noProof/>
        </w:rPr>
        <w:fldChar w:fldCharType="separate"/>
      </w:r>
      <w:r w:rsidR="00FF3B3D">
        <w:rPr>
          <w:noProof/>
        </w:rPr>
        <w:t>74</w:t>
      </w:r>
      <w:r w:rsidR="00E900AA">
        <w:rPr>
          <w:noProof/>
        </w:rPr>
        <w:fldChar w:fldCharType="end"/>
      </w:r>
    </w:p>
    <w:p w:rsidR="00E47832" w:rsidRDefault="00E47832">
      <w:pPr>
        <w:pStyle w:val="TOC2"/>
        <w:tabs>
          <w:tab w:val="left" w:pos="660"/>
        </w:tabs>
        <w:rPr>
          <w:rFonts w:asciiTheme="minorHAnsi" w:eastAsiaTheme="minorEastAsia" w:hAnsiTheme="minorHAnsi" w:cstheme="minorBidi"/>
          <w:noProof/>
          <w:szCs w:val="22"/>
          <w:lang w:val="en-AU" w:eastAsia="ja-JP"/>
        </w:rPr>
      </w:pPr>
      <w:r>
        <w:rPr>
          <w:noProof/>
        </w:rPr>
        <w:t>6.5</w:t>
      </w:r>
      <w:r>
        <w:rPr>
          <w:rFonts w:asciiTheme="minorHAnsi" w:eastAsiaTheme="minorEastAsia" w:hAnsiTheme="minorHAnsi" w:cstheme="minorBidi"/>
          <w:noProof/>
          <w:szCs w:val="22"/>
          <w:lang w:val="en-AU" w:eastAsia="ja-JP"/>
        </w:rPr>
        <w:tab/>
      </w:r>
      <w:r>
        <w:rPr>
          <w:noProof/>
        </w:rPr>
        <w:t>Adding Add Target – Reference Links</w:t>
      </w:r>
      <w:r>
        <w:rPr>
          <w:noProof/>
        </w:rPr>
        <w:tab/>
      </w:r>
      <w:r w:rsidR="00E900AA">
        <w:rPr>
          <w:noProof/>
        </w:rPr>
        <w:fldChar w:fldCharType="begin"/>
      </w:r>
      <w:r>
        <w:rPr>
          <w:noProof/>
        </w:rPr>
        <w:instrText xml:space="preserve"> PAGEREF _Toc356807308 \h </w:instrText>
      </w:r>
      <w:r w:rsidR="00E900AA">
        <w:rPr>
          <w:noProof/>
        </w:rPr>
      </w:r>
      <w:r w:rsidR="00E900AA">
        <w:rPr>
          <w:noProof/>
        </w:rPr>
        <w:fldChar w:fldCharType="separate"/>
      </w:r>
      <w:r w:rsidR="00FF3B3D">
        <w:rPr>
          <w:noProof/>
        </w:rPr>
        <w:t>75</w:t>
      </w:r>
      <w:r w:rsidR="00E900AA">
        <w:rPr>
          <w:noProof/>
        </w:rPr>
        <w:fldChar w:fldCharType="end"/>
      </w:r>
    </w:p>
    <w:p w:rsidR="00E47832" w:rsidRDefault="00E47832">
      <w:pPr>
        <w:pStyle w:val="TOC2"/>
        <w:tabs>
          <w:tab w:val="left" w:pos="660"/>
        </w:tabs>
        <w:rPr>
          <w:rFonts w:asciiTheme="minorHAnsi" w:eastAsiaTheme="minorEastAsia" w:hAnsiTheme="minorHAnsi" w:cstheme="minorBidi"/>
          <w:noProof/>
          <w:szCs w:val="22"/>
          <w:lang w:val="en-AU" w:eastAsia="ja-JP"/>
        </w:rPr>
      </w:pPr>
      <w:r>
        <w:rPr>
          <w:noProof/>
        </w:rPr>
        <w:t>6.6</w:t>
      </w:r>
      <w:r>
        <w:rPr>
          <w:rFonts w:asciiTheme="minorHAnsi" w:eastAsiaTheme="minorEastAsia" w:hAnsiTheme="minorHAnsi" w:cstheme="minorBidi"/>
          <w:noProof/>
          <w:szCs w:val="22"/>
          <w:lang w:val="en-AU" w:eastAsia="ja-JP"/>
        </w:rPr>
        <w:tab/>
      </w:r>
      <w:r>
        <w:rPr>
          <w:noProof/>
        </w:rPr>
        <w:t>Displaying and Editing Metadata</w:t>
      </w:r>
      <w:r>
        <w:rPr>
          <w:noProof/>
        </w:rPr>
        <w:tab/>
      </w:r>
      <w:r w:rsidR="00E900AA">
        <w:rPr>
          <w:noProof/>
        </w:rPr>
        <w:fldChar w:fldCharType="begin"/>
      </w:r>
      <w:r>
        <w:rPr>
          <w:noProof/>
        </w:rPr>
        <w:instrText xml:space="preserve"> PAGEREF _Toc356807309 \h </w:instrText>
      </w:r>
      <w:r w:rsidR="00E900AA">
        <w:rPr>
          <w:noProof/>
        </w:rPr>
      </w:r>
      <w:r w:rsidR="00E900AA">
        <w:rPr>
          <w:noProof/>
        </w:rPr>
        <w:fldChar w:fldCharType="separate"/>
      </w:r>
      <w:r w:rsidR="00FF3B3D">
        <w:rPr>
          <w:noProof/>
        </w:rPr>
        <w:t>79</w:t>
      </w:r>
      <w:r w:rsidR="00E900AA">
        <w:rPr>
          <w:noProof/>
        </w:rPr>
        <w:fldChar w:fldCharType="end"/>
      </w:r>
    </w:p>
    <w:p w:rsidR="00E47832" w:rsidRDefault="00E47832">
      <w:pPr>
        <w:pStyle w:val="TOC3"/>
        <w:tabs>
          <w:tab w:val="left" w:pos="1100"/>
        </w:tabs>
        <w:rPr>
          <w:rFonts w:asciiTheme="minorHAnsi" w:eastAsiaTheme="minorEastAsia" w:hAnsiTheme="minorHAnsi" w:cstheme="minorBidi"/>
          <w:noProof/>
          <w:szCs w:val="22"/>
          <w:lang w:val="en-AU" w:eastAsia="ja-JP"/>
        </w:rPr>
      </w:pPr>
      <w:r>
        <w:rPr>
          <w:noProof/>
        </w:rPr>
        <w:t>6.6.1</w:t>
      </w:r>
      <w:r>
        <w:rPr>
          <w:rFonts w:asciiTheme="minorHAnsi" w:eastAsiaTheme="minorEastAsia" w:hAnsiTheme="minorHAnsi" w:cstheme="minorBidi"/>
          <w:noProof/>
          <w:szCs w:val="22"/>
          <w:lang w:val="en-AU" w:eastAsia="ja-JP"/>
        </w:rPr>
        <w:tab/>
      </w:r>
      <w:r>
        <w:rPr>
          <w:noProof/>
        </w:rPr>
        <w:t>Displaying and Editing Campaign Metadata</w:t>
      </w:r>
      <w:r>
        <w:rPr>
          <w:noProof/>
        </w:rPr>
        <w:tab/>
      </w:r>
      <w:r w:rsidR="00E900AA">
        <w:rPr>
          <w:noProof/>
        </w:rPr>
        <w:fldChar w:fldCharType="begin"/>
      </w:r>
      <w:r>
        <w:rPr>
          <w:noProof/>
        </w:rPr>
        <w:instrText xml:space="preserve"> PAGEREF _Toc356807310 \h </w:instrText>
      </w:r>
      <w:r w:rsidR="00E900AA">
        <w:rPr>
          <w:noProof/>
        </w:rPr>
      </w:r>
      <w:r w:rsidR="00E900AA">
        <w:rPr>
          <w:noProof/>
        </w:rPr>
        <w:fldChar w:fldCharType="separate"/>
      </w:r>
      <w:r w:rsidR="00FF3B3D">
        <w:rPr>
          <w:noProof/>
        </w:rPr>
        <w:t>81</w:t>
      </w:r>
      <w:r w:rsidR="00E900AA">
        <w:rPr>
          <w:noProof/>
        </w:rPr>
        <w:fldChar w:fldCharType="end"/>
      </w:r>
    </w:p>
    <w:p w:rsidR="00E47832" w:rsidRDefault="00E47832">
      <w:pPr>
        <w:pStyle w:val="TOC3"/>
        <w:tabs>
          <w:tab w:val="left" w:pos="1100"/>
        </w:tabs>
        <w:rPr>
          <w:rFonts w:asciiTheme="minorHAnsi" w:eastAsiaTheme="minorEastAsia" w:hAnsiTheme="minorHAnsi" w:cstheme="minorBidi"/>
          <w:noProof/>
          <w:szCs w:val="22"/>
          <w:lang w:val="en-AU" w:eastAsia="ja-JP"/>
        </w:rPr>
      </w:pPr>
      <w:r>
        <w:rPr>
          <w:noProof/>
        </w:rPr>
        <w:t>6.6.2</w:t>
      </w:r>
      <w:r>
        <w:rPr>
          <w:rFonts w:asciiTheme="minorHAnsi" w:eastAsiaTheme="minorEastAsia" w:hAnsiTheme="minorHAnsi" w:cstheme="minorBidi"/>
          <w:noProof/>
          <w:szCs w:val="22"/>
          <w:lang w:val="en-AU" w:eastAsia="ja-JP"/>
        </w:rPr>
        <w:tab/>
      </w:r>
      <w:r>
        <w:rPr>
          <w:noProof/>
        </w:rPr>
        <w:t>Displaying and Editing Spectrum Metadata</w:t>
      </w:r>
      <w:r>
        <w:rPr>
          <w:noProof/>
        </w:rPr>
        <w:tab/>
      </w:r>
      <w:r w:rsidR="00E900AA">
        <w:rPr>
          <w:noProof/>
        </w:rPr>
        <w:fldChar w:fldCharType="begin"/>
      </w:r>
      <w:r>
        <w:rPr>
          <w:noProof/>
        </w:rPr>
        <w:instrText xml:space="preserve"> PAGEREF _Toc356807311 \h </w:instrText>
      </w:r>
      <w:r w:rsidR="00E900AA">
        <w:rPr>
          <w:noProof/>
        </w:rPr>
      </w:r>
      <w:r w:rsidR="00E900AA">
        <w:rPr>
          <w:noProof/>
        </w:rPr>
        <w:fldChar w:fldCharType="separate"/>
      </w:r>
      <w:r w:rsidR="00FF3B3D">
        <w:rPr>
          <w:noProof/>
        </w:rPr>
        <w:t>82</w:t>
      </w:r>
      <w:r w:rsidR="00E900AA">
        <w:rPr>
          <w:noProof/>
        </w:rPr>
        <w:fldChar w:fldCharType="end"/>
      </w:r>
    </w:p>
    <w:p w:rsidR="00E47832" w:rsidRDefault="00E47832">
      <w:pPr>
        <w:pStyle w:val="TOC2"/>
        <w:tabs>
          <w:tab w:val="left" w:pos="660"/>
        </w:tabs>
        <w:rPr>
          <w:rFonts w:asciiTheme="minorHAnsi" w:eastAsiaTheme="minorEastAsia" w:hAnsiTheme="minorHAnsi" w:cstheme="minorBidi"/>
          <w:noProof/>
          <w:szCs w:val="22"/>
          <w:lang w:val="en-AU" w:eastAsia="ja-JP"/>
        </w:rPr>
      </w:pPr>
      <w:r>
        <w:rPr>
          <w:noProof/>
        </w:rPr>
        <w:t>6.7</w:t>
      </w:r>
      <w:r>
        <w:rPr>
          <w:rFonts w:asciiTheme="minorHAnsi" w:eastAsiaTheme="minorEastAsia" w:hAnsiTheme="minorHAnsi" w:cstheme="minorBidi"/>
          <w:noProof/>
          <w:szCs w:val="22"/>
          <w:lang w:val="en-AU" w:eastAsia="ja-JP"/>
        </w:rPr>
        <w:tab/>
      </w:r>
      <w:r>
        <w:rPr>
          <w:noProof/>
        </w:rPr>
        <w:t>Uploading Metadata from Excel files</w:t>
      </w:r>
      <w:r>
        <w:rPr>
          <w:noProof/>
        </w:rPr>
        <w:tab/>
      </w:r>
      <w:r w:rsidR="00E900AA">
        <w:rPr>
          <w:noProof/>
        </w:rPr>
        <w:fldChar w:fldCharType="begin"/>
      </w:r>
      <w:r>
        <w:rPr>
          <w:noProof/>
        </w:rPr>
        <w:instrText xml:space="preserve"> PAGEREF _Toc356807312 \h </w:instrText>
      </w:r>
      <w:r w:rsidR="00E900AA">
        <w:rPr>
          <w:noProof/>
        </w:rPr>
      </w:r>
      <w:r w:rsidR="00E900AA">
        <w:rPr>
          <w:noProof/>
        </w:rPr>
        <w:fldChar w:fldCharType="separate"/>
      </w:r>
      <w:r w:rsidR="00FF3B3D">
        <w:rPr>
          <w:noProof/>
        </w:rPr>
        <w:t>86</w:t>
      </w:r>
      <w:r w:rsidR="00E900AA">
        <w:rPr>
          <w:noProof/>
        </w:rPr>
        <w:fldChar w:fldCharType="end"/>
      </w:r>
    </w:p>
    <w:p w:rsidR="00E47832" w:rsidRDefault="00E47832">
      <w:pPr>
        <w:pStyle w:val="TOC2"/>
        <w:tabs>
          <w:tab w:val="left" w:pos="660"/>
        </w:tabs>
        <w:rPr>
          <w:rFonts w:asciiTheme="minorHAnsi" w:eastAsiaTheme="minorEastAsia" w:hAnsiTheme="minorHAnsi" w:cstheme="minorBidi"/>
          <w:noProof/>
          <w:szCs w:val="22"/>
          <w:lang w:val="en-AU" w:eastAsia="ja-JP"/>
        </w:rPr>
      </w:pPr>
      <w:r>
        <w:rPr>
          <w:noProof/>
        </w:rPr>
        <w:t>6.8</w:t>
      </w:r>
      <w:r>
        <w:rPr>
          <w:rFonts w:asciiTheme="minorHAnsi" w:eastAsiaTheme="minorEastAsia" w:hAnsiTheme="minorHAnsi" w:cstheme="minorBidi"/>
          <w:noProof/>
          <w:szCs w:val="22"/>
          <w:lang w:val="en-AU" w:eastAsia="ja-JP"/>
        </w:rPr>
        <w:tab/>
      </w:r>
      <w:r>
        <w:rPr>
          <w:noProof/>
        </w:rPr>
        <w:t>Calculation of Sun Angles</w:t>
      </w:r>
      <w:r>
        <w:rPr>
          <w:noProof/>
        </w:rPr>
        <w:tab/>
      </w:r>
      <w:r w:rsidR="00E900AA">
        <w:rPr>
          <w:noProof/>
        </w:rPr>
        <w:fldChar w:fldCharType="begin"/>
      </w:r>
      <w:r>
        <w:rPr>
          <w:noProof/>
        </w:rPr>
        <w:instrText xml:space="preserve"> PAGEREF _Toc356807323 \h </w:instrText>
      </w:r>
      <w:r w:rsidR="00E900AA">
        <w:rPr>
          <w:noProof/>
        </w:rPr>
      </w:r>
      <w:r w:rsidR="00E900AA">
        <w:rPr>
          <w:noProof/>
        </w:rPr>
        <w:fldChar w:fldCharType="separate"/>
      </w:r>
      <w:r w:rsidR="00FF3B3D">
        <w:rPr>
          <w:noProof/>
        </w:rPr>
        <w:t>93</w:t>
      </w:r>
      <w:r w:rsidR="00E900AA">
        <w:rPr>
          <w:noProof/>
        </w:rPr>
        <w:fldChar w:fldCharType="end"/>
      </w:r>
    </w:p>
    <w:p w:rsidR="00E47832" w:rsidRDefault="00E47832">
      <w:pPr>
        <w:pStyle w:val="TOC2"/>
        <w:tabs>
          <w:tab w:val="left" w:pos="660"/>
        </w:tabs>
        <w:rPr>
          <w:rFonts w:asciiTheme="minorHAnsi" w:eastAsiaTheme="minorEastAsia" w:hAnsiTheme="minorHAnsi" w:cstheme="minorBidi"/>
          <w:noProof/>
          <w:szCs w:val="22"/>
          <w:lang w:val="en-AU" w:eastAsia="ja-JP"/>
        </w:rPr>
      </w:pPr>
      <w:r>
        <w:rPr>
          <w:noProof/>
        </w:rPr>
        <w:t>6.9</w:t>
      </w:r>
      <w:r>
        <w:rPr>
          <w:rFonts w:asciiTheme="minorHAnsi" w:eastAsiaTheme="minorEastAsia" w:hAnsiTheme="minorHAnsi" w:cstheme="minorBidi"/>
          <w:noProof/>
          <w:szCs w:val="22"/>
          <w:lang w:val="en-AU" w:eastAsia="ja-JP"/>
        </w:rPr>
        <w:tab/>
      </w:r>
      <w:r>
        <w:rPr>
          <w:noProof/>
        </w:rPr>
        <w:t>Calculation of Goniometer Angles</w:t>
      </w:r>
      <w:r>
        <w:rPr>
          <w:noProof/>
        </w:rPr>
        <w:tab/>
      </w:r>
      <w:r w:rsidR="00E900AA">
        <w:rPr>
          <w:noProof/>
        </w:rPr>
        <w:fldChar w:fldCharType="begin"/>
      </w:r>
      <w:r>
        <w:rPr>
          <w:noProof/>
        </w:rPr>
        <w:instrText xml:space="preserve"> PAGEREF _Toc356807324 \h </w:instrText>
      </w:r>
      <w:r w:rsidR="00E900AA">
        <w:rPr>
          <w:noProof/>
        </w:rPr>
      </w:r>
      <w:r w:rsidR="00E900AA">
        <w:rPr>
          <w:noProof/>
        </w:rPr>
        <w:fldChar w:fldCharType="separate"/>
      </w:r>
      <w:r w:rsidR="00FF3B3D">
        <w:rPr>
          <w:noProof/>
        </w:rPr>
        <w:t>94</w:t>
      </w:r>
      <w:r w:rsidR="00E900AA">
        <w:rPr>
          <w:noProof/>
        </w:rPr>
        <w:fldChar w:fldCharType="end"/>
      </w:r>
    </w:p>
    <w:p w:rsidR="00E47832" w:rsidRDefault="00E47832">
      <w:pPr>
        <w:pStyle w:val="TOC1"/>
        <w:tabs>
          <w:tab w:val="left" w:pos="440"/>
        </w:tabs>
        <w:rPr>
          <w:rFonts w:asciiTheme="minorHAnsi" w:eastAsiaTheme="minorEastAsia" w:hAnsiTheme="minorHAnsi" w:cstheme="minorBidi"/>
          <w:b w:val="0"/>
          <w:noProof/>
          <w:sz w:val="22"/>
          <w:szCs w:val="22"/>
          <w:lang w:val="en-AU" w:eastAsia="ja-JP"/>
        </w:rPr>
      </w:pPr>
      <w:r>
        <w:rPr>
          <w:noProof/>
        </w:rPr>
        <w:t>7</w:t>
      </w:r>
      <w:r>
        <w:rPr>
          <w:rFonts w:asciiTheme="minorHAnsi" w:eastAsiaTheme="minorEastAsia" w:hAnsiTheme="minorHAnsi" w:cstheme="minorBidi"/>
          <w:b w:val="0"/>
          <w:noProof/>
          <w:sz w:val="22"/>
          <w:szCs w:val="22"/>
          <w:lang w:val="en-AU" w:eastAsia="ja-JP"/>
        </w:rPr>
        <w:tab/>
      </w:r>
      <w:r>
        <w:rPr>
          <w:noProof/>
        </w:rPr>
        <w:t>Data Query and Output</w:t>
      </w:r>
      <w:r>
        <w:rPr>
          <w:noProof/>
        </w:rPr>
        <w:tab/>
      </w:r>
      <w:r w:rsidR="00E900AA">
        <w:rPr>
          <w:noProof/>
        </w:rPr>
        <w:fldChar w:fldCharType="begin"/>
      </w:r>
      <w:r>
        <w:rPr>
          <w:noProof/>
        </w:rPr>
        <w:instrText xml:space="preserve"> PAGEREF _Toc356807325 \h </w:instrText>
      </w:r>
      <w:r w:rsidR="00E900AA">
        <w:rPr>
          <w:noProof/>
        </w:rPr>
      </w:r>
      <w:r w:rsidR="00E900AA">
        <w:rPr>
          <w:noProof/>
        </w:rPr>
        <w:fldChar w:fldCharType="separate"/>
      </w:r>
      <w:r w:rsidR="00FF3B3D">
        <w:rPr>
          <w:noProof/>
        </w:rPr>
        <w:t>94</w:t>
      </w:r>
      <w:r w:rsidR="00E900AA">
        <w:rPr>
          <w:noProof/>
        </w:rPr>
        <w:fldChar w:fldCharType="end"/>
      </w:r>
    </w:p>
    <w:p w:rsidR="00E47832" w:rsidRDefault="00E47832">
      <w:pPr>
        <w:pStyle w:val="TOC2"/>
        <w:tabs>
          <w:tab w:val="left" w:pos="660"/>
        </w:tabs>
        <w:rPr>
          <w:rFonts w:asciiTheme="minorHAnsi" w:eastAsiaTheme="minorEastAsia" w:hAnsiTheme="minorHAnsi" w:cstheme="minorBidi"/>
          <w:noProof/>
          <w:szCs w:val="22"/>
          <w:lang w:val="en-AU" w:eastAsia="ja-JP"/>
        </w:rPr>
      </w:pPr>
      <w:r>
        <w:rPr>
          <w:noProof/>
        </w:rPr>
        <w:t>7.1</w:t>
      </w:r>
      <w:r>
        <w:rPr>
          <w:rFonts w:asciiTheme="minorHAnsi" w:eastAsiaTheme="minorEastAsia" w:hAnsiTheme="minorHAnsi" w:cstheme="minorBidi"/>
          <w:noProof/>
          <w:szCs w:val="22"/>
          <w:lang w:val="en-AU" w:eastAsia="ja-JP"/>
        </w:rPr>
        <w:tab/>
      </w:r>
      <w:r>
        <w:rPr>
          <w:noProof/>
        </w:rPr>
        <w:t>The Spectrum Browser</w:t>
      </w:r>
      <w:r>
        <w:rPr>
          <w:noProof/>
        </w:rPr>
        <w:tab/>
      </w:r>
      <w:r w:rsidR="00E900AA">
        <w:rPr>
          <w:noProof/>
        </w:rPr>
        <w:fldChar w:fldCharType="begin"/>
      </w:r>
      <w:r>
        <w:rPr>
          <w:noProof/>
        </w:rPr>
        <w:instrText xml:space="preserve"> PAGEREF _Toc356807326 \h </w:instrText>
      </w:r>
      <w:r w:rsidR="00E900AA">
        <w:rPr>
          <w:noProof/>
        </w:rPr>
      </w:r>
      <w:r w:rsidR="00E900AA">
        <w:rPr>
          <w:noProof/>
        </w:rPr>
        <w:fldChar w:fldCharType="separate"/>
      </w:r>
      <w:r w:rsidR="00FF3B3D">
        <w:rPr>
          <w:noProof/>
        </w:rPr>
        <w:t>94</w:t>
      </w:r>
      <w:r w:rsidR="00E900AA">
        <w:rPr>
          <w:noProof/>
        </w:rPr>
        <w:fldChar w:fldCharType="end"/>
      </w:r>
    </w:p>
    <w:p w:rsidR="00E47832" w:rsidRDefault="00E47832">
      <w:pPr>
        <w:pStyle w:val="TOC2"/>
        <w:tabs>
          <w:tab w:val="left" w:pos="660"/>
        </w:tabs>
        <w:rPr>
          <w:rFonts w:asciiTheme="minorHAnsi" w:eastAsiaTheme="minorEastAsia" w:hAnsiTheme="minorHAnsi" w:cstheme="minorBidi"/>
          <w:noProof/>
          <w:szCs w:val="22"/>
          <w:lang w:val="en-AU" w:eastAsia="ja-JP"/>
        </w:rPr>
      </w:pPr>
      <w:r>
        <w:rPr>
          <w:noProof/>
        </w:rPr>
        <w:t>7.2</w:t>
      </w:r>
      <w:r>
        <w:rPr>
          <w:rFonts w:asciiTheme="minorHAnsi" w:eastAsiaTheme="minorEastAsia" w:hAnsiTheme="minorHAnsi" w:cstheme="minorBidi"/>
          <w:noProof/>
          <w:szCs w:val="22"/>
          <w:lang w:val="en-AU" w:eastAsia="ja-JP"/>
        </w:rPr>
        <w:tab/>
      </w:r>
      <w:r>
        <w:rPr>
          <w:noProof/>
        </w:rPr>
        <w:t>Query Builder</w:t>
      </w:r>
      <w:r>
        <w:rPr>
          <w:noProof/>
        </w:rPr>
        <w:tab/>
      </w:r>
      <w:r w:rsidR="00E900AA">
        <w:rPr>
          <w:noProof/>
        </w:rPr>
        <w:fldChar w:fldCharType="begin"/>
      </w:r>
      <w:r>
        <w:rPr>
          <w:noProof/>
        </w:rPr>
        <w:instrText xml:space="preserve"> PAGEREF _Toc356807327 \h </w:instrText>
      </w:r>
      <w:r w:rsidR="00E900AA">
        <w:rPr>
          <w:noProof/>
        </w:rPr>
      </w:r>
      <w:r w:rsidR="00E900AA">
        <w:rPr>
          <w:noProof/>
        </w:rPr>
        <w:fldChar w:fldCharType="separate"/>
      </w:r>
      <w:r w:rsidR="00FF3B3D">
        <w:rPr>
          <w:noProof/>
        </w:rPr>
        <w:t>94</w:t>
      </w:r>
      <w:r w:rsidR="00E900AA">
        <w:rPr>
          <w:noProof/>
        </w:rPr>
        <w:fldChar w:fldCharType="end"/>
      </w:r>
    </w:p>
    <w:p w:rsidR="00E47832" w:rsidRDefault="00E47832">
      <w:pPr>
        <w:pStyle w:val="TOC2"/>
        <w:tabs>
          <w:tab w:val="left" w:pos="660"/>
        </w:tabs>
        <w:rPr>
          <w:rFonts w:asciiTheme="minorHAnsi" w:eastAsiaTheme="minorEastAsia" w:hAnsiTheme="minorHAnsi" w:cstheme="minorBidi"/>
          <w:noProof/>
          <w:szCs w:val="22"/>
          <w:lang w:val="en-AU" w:eastAsia="ja-JP"/>
        </w:rPr>
      </w:pPr>
      <w:r>
        <w:rPr>
          <w:noProof/>
        </w:rPr>
        <w:t>7.3</w:t>
      </w:r>
      <w:r>
        <w:rPr>
          <w:rFonts w:asciiTheme="minorHAnsi" w:eastAsiaTheme="minorEastAsia" w:hAnsiTheme="minorHAnsi" w:cstheme="minorBidi"/>
          <w:noProof/>
          <w:szCs w:val="22"/>
          <w:lang w:val="en-AU" w:eastAsia="ja-JP"/>
        </w:rPr>
        <w:tab/>
      </w:r>
      <w:r>
        <w:rPr>
          <w:noProof/>
        </w:rPr>
        <w:t>Show Report</w:t>
      </w:r>
      <w:r>
        <w:rPr>
          <w:noProof/>
        </w:rPr>
        <w:tab/>
      </w:r>
      <w:r w:rsidR="00E900AA">
        <w:rPr>
          <w:noProof/>
        </w:rPr>
        <w:fldChar w:fldCharType="begin"/>
      </w:r>
      <w:r>
        <w:rPr>
          <w:noProof/>
        </w:rPr>
        <w:instrText xml:space="preserve"> PAGEREF _Toc356807328 \h </w:instrText>
      </w:r>
      <w:r w:rsidR="00E900AA">
        <w:rPr>
          <w:noProof/>
        </w:rPr>
      </w:r>
      <w:r w:rsidR="00E900AA">
        <w:rPr>
          <w:noProof/>
        </w:rPr>
        <w:fldChar w:fldCharType="separate"/>
      </w:r>
      <w:r w:rsidR="00FF3B3D">
        <w:rPr>
          <w:noProof/>
        </w:rPr>
        <w:t>94</w:t>
      </w:r>
      <w:r w:rsidR="00E900AA">
        <w:rPr>
          <w:noProof/>
        </w:rPr>
        <w:fldChar w:fldCharType="end"/>
      </w:r>
    </w:p>
    <w:p w:rsidR="00E47832" w:rsidRDefault="00E47832">
      <w:pPr>
        <w:pStyle w:val="TOC2"/>
        <w:tabs>
          <w:tab w:val="left" w:pos="660"/>
        </w:tabs>
        <w:rPr>
          <w:rFonts w:asciiTheme="minorHAnsi" w:eastAsiaTheme="minorEastAsia" w:hAnsiTheme="minorHAnsi" w:cstheme="minorBidi"/>
          <w:noProof/>
          <w:szCs w:val="22"/>
          <w:lang w:val="en-AU" w:eastAsia="ja-JP"/>
        </w:rPr>
      </w:pPr>
      <w:r>
        <w:rPr>
          <w:noProof/>
        </w:rPr>
        <w:t>7.4</w:t>
      </w:r>
      <w:r>
        <w:rPr>
          <w:rFonts w:asciiTheme="minorHAnsi" w:eastAsiaTheme="minorEastAsia" w:hAnsiTheme="minorHAnsi" w:cstheme="minorBidi"/>
          <w:noProof/>
          <w:szCs w:val="22"/>
          <w:lang w:val="en-AU" w:eastAsia="ja-JP"/>
        </w:rPr>
        <w:tab/>
      </w:r>
      <w:r>
        <w:rPr>
          <w:noProof/>
        </w:rPr>
        <w:t>File Export</w:t>
      </w:r>
      <w:r>
        <w:rPr>
          <w:noProof/>
        </w:rPr>
        <w:tab/>
      </w:r>
      <w:r w:rsidR="00E900AA">
        <w:rPr>
          <w:noProof/>
        </w:rPr>
        <w:fldChar w:fldCharType="begin"/>
      </w:r>
      <w:r>
        <w:rPr>
          <w:noProof/>
        </w:rPr>
        <w:instrText xml:space="preserve"> PAGEREF _Toc356807329 \h </w:instrText>
      </w:r>
      <w:r w:rsidR="00E900AA">
        <w:rPr>
          <w:noProof/>
        </w:rPr>
      </w:r>
      <w:r w:rsidR="00E900AA">
        <w:rPr>
          <w:noProof/>
        </w:rPr>
        <w:fldChar w:fldCharType="separate"/>
      </w:r>
      <w:r w:rsidR="00FF3B3D">
        <w:rPr>
          <w:noProof/>
        </w:rPr>
        <w:t>94</w:t>
      </w:r>
      <w:r w:rsidR="00E900AA">
        <w:rPr>
          <w:noProof/>
        </w:rPr>
        <w:fldChar w:fldCharType="end"/>
      </w:r>
    </w:p>
    <w:p w:rsidR="00E47832" w:rsidRDefault="00E47832">
      <w:pPr>
        <w:pStyle w:val="TOC3"/>
        <w:tabs>
          <w:tab w:val="left" w:pos="1100"/>
        </w:tabs>
        <w:rPr>
          <w:rFonts w:asciiTheme="minorHAnsi" w:eastAsiaTheme="minorEastAsia" w:hAnsiTheme="minorHAnsi" w:cstheme="minorBidi"/>
          <w:noProof/>
          <w:szCs w:val="22"/>
          <w:lang w:val="en-AU" w:eastAsia="ja-JP"/>
        </w:rPr>
      </w:pPr>
      <w:r>
        <w:rPr>
          <w:noProof/>
        </w:rPr>
        <w:t>7.4.1</w:t>
      </w:r>
      <w:r>
        <w:rPr>
          <w:rFonts w:asciiTheme="minorHAnsi" w:eastAsiaTheme="minorEastAsia" w:hAnsiTheme="minorHAnsi" w:cstheme="minorBidi"/>
          <w:noProof/>
          <w:szCs w:val="22"/>
          <w:lang w:val="en-AU" w:eastAsia="ja-JP"/>
        </w:rPr>
        <w:tab/>
      </w:r>
      <w:r>
        <w:rPr>
          <w:noProof/>
        </w:rPr>
        <w:t>CSV File Format</w:t>
      </w:r>
      <w:r>
        <w:rPr>
          <w:noProof/>
        </w:rPr>
        <w:tab/>
      </w:r>
      <w:r w:rsidR="00E900AA">
        <w:rPr>
          <w:noProof/>
        </w:rPr>
        <w:fldChar w:fldCharType="begin"/>
      </w:r>
      <w:r>
        <w:rPr>
          <w:noProof/>
        </w:rPr>
        <w:instrText xml:space="preserve"> PAGEREF _Toc356807330 \h </w:instrText>
      </w:r>
      <w:r w:rsidR="00E900AA">
        <w:rPr>
          <w:noProof/>
        </w:rPr>
      </w:r>
      <w:r w:rsidR="00E900AA">
        <w:rPr>
          <w:noProof/>
        </w:rPr>
        <w:fldChar w:fldCharType="separate"/>
      </w:r>
      <w:r w:rsidR="00FF3B3D">
        <w:rPr>
          <w:noProof/>
        </w:rPr>
        <w:t>94</w:t>
      </w:r>
      <w:r w:rsidR="00E900AA">
        <w:rPr>
          <w:noProof/>
        </w:rPr>
        <w:fldChar w:fldCharType="end"/>
      </w:r>
    </w:p>
    <w:p w:rsidR="00E47832" w:rsidRDefault="00E47832">
      <w:pPr>
        <w:pStyle w:val="TOC2"/>
        <w:tabs>
          <w:tab w:val="left" w:pos="660"/>
        </w:tabs>
        <w:rPr>
          <w:rFonts w:asciiTheme="minorHAnsi" w:eastAsiaTheme="minorEastAsia" w:hAnsiTheme="minorHAnsi" w:cstheme="minorBidi"/>
          <w:noProof/>
          <w:szCs w:val="22"/>
          <w:lang w:val="en-AU" w:eastAsia="ja-JP"/>
        </w:rPr>
      </w:pPr>
      <w:r>
        <w:rPr>
          <w:noProof/>
        </w:rPr>
        <w:t>7.5</w:t>
      </w:r>
      <w:r>
        <w:rPr>
          <w:rFonts w:asciiTheme="minorHAnsi" w:eastAsiaTheme="minorEastAsia" w:hAnsiTheme="minorHAnsi" w:cstheme="minorBidi"/>
          <w:noProof/>
          <w:szCs w:val="22"/>
          <w:lang w:val="en-AU" w:eastAsia="ja-JP"/>
        </w:rPr>
        <w:tab/>
      </w:r>
      <w:r>
        <w:rPr>
          <w:noProof/>
        </w:rPr>
        <w:t>Process</w:t>
      </w:r>
      <w:r>
        <w:rPr>
          <w:noProof/>
        </w:rPr>
        <w:tab/>
      </w:r>
      <w:r w:rsidR="00E900AA">
        <w:rPr>
          <w:noProof/>
        </w:rPr>
        <w:fldChar w:fldCharType="begin"/>
      </w:r>
      <w:r>
        <w:rPr>
          <w:noProof/>
        </w:rPr>
        <w:instrText xml:space="preserve"> PAGEREF _Toc356807331 \h </w:instrText>
      </w:r>
      <w:r w:rsidR="00E900AA">
        <w:rPr>
          <w:noProof/>
        </w:rPr>
      </w:r>
      <w:r w:rsidR="00E900AA">
        <w:rPr>
          <w:noProof/>
        </w:rPr>
        <w:fldChar w:fldCharType="separate"/>
      </w:r>
      <w:r w:rsidR="00FF3B3D">
        <w:rPr>
          <w:noProof/>
        </w:rPr>
        <w:t>94</w:t>
      </w:r>
      <w:r w:rsidR="00E900AA">
        <w:rPr>
          <w:noProof/>
        </w:rPr>
        <w:fldChar w:fldCharType="end"/>
      </w:r>
    </w:p>
    <w:p w:rsidR="00E47832" w:rsidRDefault="00E47832">
      <w:pPr>
        <w:pStyle w:val="TOC2"/>
        <w:tabs>
          <w:tab w:val="left" w:pos="660"/>
        </w:tabs>
        <w:rPr>
          <w:rFonts w:asciiTheme="minorHAnsi" w:eastAsiaTheme="minorEastAsia" w:hAnsiTheme="minorHAnsi" w:cstheme="minorBidi"/>
          <w:noProof/>
          <w:szCs w:val="22"/>
          <w:lang w:val="en-AU" w:eastAsia="ja-JP"/>
        </w:rPr>
      </w:pPr>
      <w:r>
        <w:rPr>
          <w:noProof/>
        </w:rPr>
        <w:t>7.6</w:t>
      </w:r>
      <w:r>
        <w:rPr>
          <w:rFonts w:asciiTheme="minorHAnsi" w:eastAsiaTheme="minorEastAsia" w:hAnsiTheme="minorHAnsi" w:cstheme="minorBidi"/>
          <w:noProof/>
          <w:szCs w:val="22"/>
          <w:lang w:val="en-AU" w:eastAsia="ja-JP"/>
        </w:rPr>
        <w:tab/>
      </w:r>
      <w:r>
        <w:rPr>
          <w:noProof/>
        </w:rPr>
        <w:t>Spectral plot</w:t>
      </w:r>
      <w:r>
        <w:rPr>
          <w:noProof/>
        </w:rPr>
        <w:tab/>
      </w:r>
      <w:r w:rsidR="00E900AA">
        <w:rPr>
          <w:noProof/>
        </w:rPr>
        <w:fldChar w:fldCharType="begin"/>
      </w:r>
      <w:r>
        <w:rPr>
          <w:noProof/>
        </w:rPr>
        <w:instrText xml:space="preserve"> PAGEREF _Toc356807332 \h </w:instrText>
      </w:r>
      <w:r w:rsidR="00E900AA">
        <w:rPr>
          <w:noProof/>
        </w:rPr>
      </w:r>
      <w:r w:rsidR="00E900AA">
        <w:rPr>
          <w:noProof/>
        </w:rPr>
        <w:fldChar w:fldCharType="separate"/>
      </w:r>
      <w:r w:rsidR="00FF3B3D">
        <w:rPr>
          <w:noProof/>
        </w:rPr>
        <w:t>94</w:t>
      </w:r>
      <w:r w:rsidR="00E900AA">
        <w:rPr>
          <w:noProof/>
        </w:rPr>
        <w:fldChar w:fldCharType="end"/>
      </w:r>
    </w:p>
    <w:p w:rsidR="00E47832" w:rsidRDefault="00E47832">
      <w:pPr>
        <w:pStyle w:val="TOC2"/>
        <w:tabs>
          <w:tab w:val="left" w:pos="660"/>
        </w:tabs>
        <w:rPr>
          <w:rFonts w:asciiTheme="minorHAnsi" w:eastAsiaTheme="minorEastAsia" w:hAnsiTheme="minorHAnsi" w:cstheme="minorBidi"/>
          <w:noProof/>
          <w:szCs w:val="22"/>
          <w:lang w:val="en-AU" w:eastAsia="ja-JP"/>
        </w:rPr>
      </w:pPr>
      <w:r>
        <w:rPr>
          <w:noProof/>
        </w:rPr>
        <w:t>7.7</w:t>
      </w:r>
      <w:r>
        <w:rPr>
          <w:rFonts w:asciiTheme="minorHAnsi" w:eastAsiaTheme="minorEastAsia" w:hAnsiTheme="minorHAnsi" w:cstheme="minorBidi"/>
          <w:noProof/>
          <w:szCs w:val="22"/>
          <w:lang w:val="en-AU" w:eastAsia="ja-JP"/>
        </w:rPr>
        <w:tab/>
      </w:r>
      <w:r>
        <w:rPr>
          <w:noProof/>
        </w:rPr>
        <w:t>Refl.calc</w:t>
      </w:r>
      <w:r>
        <w:rPr>
          <w:noProof/>
        </w:rPr>
        <w:tab/>
      </w:r>
      <w:r w:rsidR="00E900AA">
        <w:rPr>
          <w:noProof/>
        </w:rPr>
        <w:fldChar w:fldCharType="begin"/>
      </w:r>
      <w:r>
        <w:rPr>
          <w:noProof/>
        </w:rPr>
        <w:instrText xml:space="preserve"> PAGEREF _Toc356807333 \h </w:instrText>
      </w:r>
      <w:r w:rsidR="00E900AA">
        <w:rPr>
          <w:noProof/>
        </w:rPr>
      </w:r>
      <w:r w:rsidR="00E900AA">
        <w:rPr>
          <w:noProof/>
        </w:rPr>
        <w:fldChar w:fldCharType="separate"/>
      </w:r>
      <w:r w:rsidR="00FF3B3D">
        <w:rPr>
          <w:noProof/>
        </w:rPr>
        <w:t>94</w:t>
      </w:r>
      <w:r w:rsidR="00E900AA">
        <w:rPr>
          <w:noProof/>
        </w:rPr>
        <w:fldChar w:fldCharType="end"/>
      </w:r>
    </w:p>
    <w:p w:rsidR="00E47832" w:rsidRDefault="00E47832">
      <w:pPr>
        <w:pStyle w:val="TOC2"/>
        <w:tabs>
          <w:tab w:val="left" w:pos="660"/>
        </w:tabs>
        <w:rPr>
          <w:rFonts w:asciiTheme="minorHAnsi" w:eastAsiaTheme="minorEastAsia" w:hAnsiTheme="minorHAnsi" w:cstheme="minorBidi"/>
          <w:noProof/>
          <w:szCs w:val="22"/>
          <w:lang w:val="en-AU" w:eastAsia="ja-JP"/>
        </w:rPr>
      </w:pPr>
      <w:r>
        <w:rPr>
          <w:noProof/>
        </w:rPr>
        <w:t>7.8</w:t>
      </w:r>
      <w:r>
        <w:rPr>
          <w:rFonts w:asciiTheme="minorHAnsi" w:eastAsiaTheme="minorEastAsia" w:hAnsiTheme="minorHAnsi" w:cstheme="minorBidi"/>
          <w:noProof/>
          <w:szCs w:val="22"/>
          <w:lang w:val="en-AU" w:eastAsia="ja-JP"/>
        </w:rPr>
        <w:tab/>
      </w:r>
      <w:r>
        <w:rPr>
          <w:noProof/>
        </w:rPr>
        <w:t>Publish Collection</w:t>
      </w:r>
      <w:r>
        <w:rPr>
          <w:noProof/>
        </w:rPr>
        <w:tab/>
      </w:r>
      <w:r w:rsidR="00E900AA">
        <w:rPr>
          <w:noProof/>
        </w:rPr>
        <w:fldChar w:fldCharType="begin"/>
      </w:r>
      <w:r>
        <w:rPr>
          <w:noProof/>
        </w:rPr>
        <w:instrText xml:space="preserve"> PAGEREF _Toc356807334 \h </w:instrText>
      </w:r>
      <w:r w:rsidR="00E900AA">
        <w:rPr>
          <w:noProof/>
        </w:rPr>
      </w:r>
      <w:r w:rsidR="00E900AA">
        <w:rPr>
          <w:noProof/>
        </w:rPr>
        <w:fldChar w:fldCharType="separate"/>
      </w:r>
      <w:r w:rsidR="00FF3B3D">
        <w:rPr>
          <w:noProof/>
        </w:rPr>
        <w:t>94</w:t>
      </w:r>
      <w:r w:rsidR="00E900AA">
        <w:rPr>
          <w:noProof/>
        </w:rPr>
        <w:fldChar w:fldCharType="end"/>
      </w:r>
    </w:p>
    <w:p w:rsidR="00E47832" w:rsidRDefault="00E47832">
      <w:pPr>
        <w:pStyle w:val="TOC1"/>
        <w:tabs>
          <w:tab w:val="left" w:pos="440"/>
        </w:tabs>
        <w:rPr>
          <w:rFonts w:asciiTheme="minorHAnsi" w:eastAsiaTheme="minorEastAsia" w:hAnsiTheme="minorHAnsi" w:cstheme="minorBidi"/>
          <w:b w:val="0"/>
          <w:noProof/>
          <w:sz w:val="22"/>
          <w:szCs w:val="22"/>
          <w:lang w:val="en-AU" w:eastAsia="ja-JP"/>
        </w:rPr>
      </w:pPr>
      <w:r>
        <w:rPr>
          <w:noProof/>
        </w:rPr>
        <w:t>8</w:t>
      </w:r>
      <w:r>
        <w:rPr>
          <w:rFonts w:asciiTheme="minorHAnsi" w:eastAsiaTheme="minorEastAsia" w:hAnsiTheme="minorHAnsi" w:cstheme="minorBidi"/>
          <w:b w:val="0"/>
          <w:noProof/>
          <w:sz w:val="22"/>
          <w:szCs w:val="22"/>
          <w:lang w:val="en-AU" w:eastAsia="ja-JP"/>
        </w:rPr>
        <w:tab/>
      </w:r>
      <w:r>
        <w:rPr>
          <w:noProof/>
        </w:rPr>
        <w:t>Info functions</w:t>
      </w:r>
      <w:r>
        <w:rPr>
          <w:noProof/>
        </w:rPr>
        <w:tab/>
      </w:r>
      <w:r w:rsidR="00E900AA">
        <w:rPr>
          <w:noProof/>
        </w:rPr>
        <w:fldChar w:fldCharType="begin"/>
      </w:r>
      <w:r>
        <w:rPr>
          <w:noProof/>
        </w:rPr>
        <w:instrText xml:space="preserve"> PAGEREF _Toc356807335 \h </w:instrText>
      </w:r>
      <w:r w:rsidR="00E900AA">
        <w:rPr>
          <w:noProof/>
        </w:rPr>
      </w:r>
      <w:r w:rsidR="00E900AA">
        <w:rPr>
          <w:noProof/>
        </w:rPr>
        <w:fldChar w:fldCharType="separate"/>
      </w:r>
      <w:r w:rsidR="00FF3B3D">
        <w:rPr>
          <w:noProof/>
        </w:rPr>
        <w:t>94</w:t>
      </w:r>
      <w:r w:rsidR="00E900AA">
        <w:rPr>
          <w:noProof/>
        </w:rPr>
        <w:fldChar w:fldCharType="end"/>
      </w:r>
    </w:p>
    <w:p w:rsidR="00E47832" w:rsidRDefault="00E47832">
      <w:pPr>
        <w:pStyle w:val="TOC2"/>
        <w:tabs>
          <w:tab w:val="left" w:pos="660"/>
        </w:tabs>
        <w:rPr>
          <w:rFonts w:asciiTheme="minorHAnsi" w:eastAsiaTheme="minorEastAsia" w:hAnsiTheme="minorHAnsi" w:cstheme="minorBidi"/>
          <w:noProof/>
          <w:szCs w:val="22"/>
          <w:lang w:val="en-AU" w:eastAsia="ja-JP"/>
        </w:rPr>
      </w:pPr>
      <w:r>
        <w:rPr>
          <w:noProof/>
        </w:rPr>
        <w:t>8.1</w:t>
      </w:r>
      <w:r>
        <w:rPr>
          <w:rFonts w:asciiTheme="minorHAnsi" w:eastAsiaTheme="minorEastAsia" w:hAnsiTheme="minorHAnsi" w:cstheme="minorBidi"/>
          <w:noProof/>
          <w:szCs w:val="22"/>
          <w:lang w:val="en-AU" w:eastAsia="ja-JP"/>
        </w:rPr>
        <w:tab/>
      </w:r>
      <w:r>
        <w:rPr>
          <w:noProof/>
        </w:rPr>
        <w:t>Info</w:t>
      </w:r>
      <w:r>
        <w:rPr>
          <w:noProof/>
        </w:rPr>
        <w:tab/>
      </w:r>
      <w:r w:rsidR="00E900AA">
        <w:rPr>
          <w:noProof/>
        </w:rPr>
        <w:fldChar w:fldCharType="begin"/>
      </w:r>
      <w:r>
        <w:rPr>
          <w:noProof/>
        </w:rPr>
        <w:instrText xml:space="preserve"> PAGEREF _Toc356807336 \h </w:instrText>
      </w:r>
      <w:r w:rsidR="00E900AA">
        <w:rPr>
          <w:noProof/>
        </w:rPr>
      </w:r>
      <w:r w:rsidR="00E900AA">
        <w:rPr>
          <w:noProof/>
        </w:rPr>
        <w:fldChar w:fldCharType="separate"/>
      </w:r>
      <w:r w:rsidR="00FF3B3D">
        <w:rPr>
          <w:noProof/>
        </w:rPr>
        <w:t>94</w:t>
      </w:r>
      <w:r w:rsidR="00E900AA">
        <w:rPr>
          <w:noProof/>
        </w:rPr>
        <w:fldChar w:fldCharType="end"/>
      </w:r>
    </w:p>
    <w:p w:rsidR="00E47832" w:rsidRDefault="00E47832">
      <w:pPr>
        <w:pStyle w:val="TOC2"/>
        <w:tabs>
          <w:tab w:val="left" w:pos="660"/>
        </w:tabs>
        <w:rPr>
          <w:rFonts w:asciiTheme="minorHAnsi" w:eastAsiaTheme="minorEastAsia" w:hAnsiTheme="minorHAnsi" w:cstheme="minorBidi"/>
          <w:noProof/>
          <w:szCs w:val="22"/>
          <w:lang w:val="en-AU" w:eastAsia="ja-JP"/>
        </w:rPr>
      </w:pPr>
      <w:r>
        <w:rPr>
          <w:noProof/>
        </w:rPr>
        <w:t>8.2</w:t>
      </w:r>
      <w:r>
        <w:rPr>
          <w:rFonts w:asciiTheme="minorHAnsi" w:eastAsiaTheme="minorEastAsia" w:hAnsiTheme="minorHAnsi" w:cstheme="minorBidi"/>
          <w:noProof/>
          <w:szCs w:val="22"/>
          <w:lang w:val="en-AU" w:eastAsia="ja-JP"/>
        </w:rPr>
        <w:tab/>
      </w:r>
      <w:r>
        <w:rPr>
          <w:noProof/>
        </w:rPr>
        <w:t>List available Metadata Elements</w:t>
      </w:r>
      <w:r>
        <w:rPr>
          <w:noProof/>
        </w:rPr>
        <w:tab/>
      </w:r>
      <w:r w:rsidR="00E900AA">
        <w:rPr>
          <w:noProof/>
        </w:rPr>
        <w:fldChar w:fldCharType="begin"/>
      </w:r>
      <w:r>
        <w:rPr>
          <w:noProof/>
        </w:rPr>
        <w:instrText xml:space="preserve"> PAGEREF _Toc356807337 \h </w:instrText>
      </w:r>
      <w:r w:rsidR="00E900AA">
        <w:rPr>
          <w:noProof/>
        </w:rPr>
      </w:r>
      <w:r w:rsidR="00E900AA">
        <w:rPr>
          <w:noProof/>
        </w:rPr>
        <w:fldChar w:fldCharType="separate"/>
      </w:r>
      <w:r w:rsidR="00FF3B3D">
        <w:rPr>
          <w:noProof/>
        </w:rPr>
        <w:t>94</w:t>
      </w:r>
      <w:r w:rsidR="00E900AA">
        <w:rPr>
          <w:noProof/>
        </w:rPr>
        <w:fldChar w:fldCharType="end"/>
      </w:r>
    </w:p>
    <w:p w:rsidR="00E47832" w:rsidRDefault="00E47832">
      <w:pPr>
        <w:pStyle w:val="TOC1"/>
        <w:tabs>
          <w:tab w:val="left" w:pos="440"/>
        </w:tabs>
        <w:rPr>
          <w:rFonts w:asciiTheme="minorHAnsi" w:eastAsiaTheme="minorEastAsia" w:hAnsiTheme="minorHAnsi" w:cstheme="minorBidi"/>
          <w:b w:val="0"/>
          <w:noProof/>
          <w:sz w:val="22"/>
          <w:szCs w:val="22"/>
          <w:lang w:val="en-AU" w:eastAsia="ja-JP"/>
        </w:rPr>
      </w:pPr>
      <w:r>
        <w:rPr>
          <w:noProof/>
        </w:rPr>
        <w:t>9</w:t>
      </w:r>
      <w:r>
        <w:rPr>
          <w:rFonts w:asciiTheme="minorHAnsi" w:eastAsiaTheme="minorEastAsia" w:hAnsiTheme="minorHAnsi" w:cstheme="minorBidi"/>
          <w:b w:val="0"/>
          <w:noProof/>
          <w:sz w:val="22"/>
          <w:szCs w:val="22"/>
          <w:lang w:val="en-AU" w:eastAsia="ja-JP"/>
        </w:rPr>
        <w:tab/>
      </w:r>
      <w:r>
        <w:rPr>
          <w:noProof/>
        </w:rPr>
        <w:t>Publishing Data to ANDS</w:t>
      </w:r>
      <w:r>
        <w:rPr>
          <w:noProof/>
        </w:rPr>
        <w:tab/>
      </w:r>
      <w:r w:rsidR="00E900AA">
        <w:rPr>
          <w:noProof/>
        </w:rPr>
        <w:fldChar w:fldCharType="begin"/>
      </w:r>
      <w:r>
        <w:rPr>
          <w:noProof/>
        </w:rPr>
        <w:instrText xml:space="preserve"> PAGEREF _Toc356807338 \h </w:instrText>
      </w:r>
      <w:r w:rsidR="00E900AA">
        <w:rPr>
          <w:noProof/>
        </w:rPr>
      </w:r>
      <w:r w:rsidR="00E900AA">
        <w:rPr>
          <w:noProof/>
        </w:rPr>
        <w:fldChar w:fldCharType="separate"/>
      </w:r>
      <w:r w:rsidR="00FF3B3D">
        <w:rPr>
          <w:noProof/>
        </w:rPr>
        <w:t>94</w:t>
      </w:r>
      <w:r w:rsidR="00E900AA">
        <w:rPr>
          <w:noProof/>
        </w:rPr>
        <w:fldChar w:fldCharType="end"/>
      </w:r>
    </w:p>
    <w:p w:rsidR="00E47832" w:rsidRDefault="00E47832">
      <w:pPr>
        <w:pStyle w:val="TOC1"/>
        <w:tabs>
          <w:tab w:val="left" w:pos="660"/>
        </w:tabs>
        <w:rPr>
          <w:rFonts w:asciiTheme="minorHAnsi" w:eastAsiaTheme="minorEastAsia" w:hAnsiTheme="minorHAnsi" w:cstheme="minorBidi"/>
          <w:b w:val="0"/>
          <w:noProof/>
          <w:sz w:val="22"/>
          <w:szCs w:val="22"/>
          <w:lang w:val="en-AU" w:eastAsia="ja-JP"/>
        </w:rPr>
      </w:pPr>
      <w:r>
        <w:rPr>
          <w:noProof/>
        </w:rPr>
        <w:t>10</w:t>
      </w:r>
      <w:r>
        <w:rPr>
          <w:rFonts w:asciiTheme="minorHAnsi" w:eastAsiaTheme="minorEastAsia" w:hAnsiTheme="minorHAnsi" w:cstheme="minorBidi"/>
          <w:b w:val="0"/>
          <w:noProof/>
          <w:sz w:val="22"/>
          <w:szCs w:val="22"/>
          <w:lang w:val="en-AU" w:eastAsia="ja-JP"/>
        </w:rPr>
        <w:tab/>
      </w:r>
      <w:r>
        <w:rPr>
          <w:noProof/>
        </w:rPr>
        <w:t>Interactive Processing using Space Networks</w:t>
      </w:r>
      <w:r>
        <w:rPr>
          <w:noProof/>
        </w:rPr>
        <w:tab/>
      </w:r>
      <w:r w:rsidR="00E900AA">
        <w:rPr>
          <w:noProof/>
        </w:rPr>
        <w:fldChar w:fldCharType="begin"/>
      </w:r>
      <w:r>
        <w:rPr>
          <w:noProof/>
        </w:rPr>
        <w:instrText xml:space="preserve"> PAGEREF _Toc356807339 \h </w:instrText>
      </w:r>
      <w:r w:rsidR="00E900AA">
        <w:rPr>
          <w:noProof/>
        </w:rPr>
      </w:r>
      <w:r w:rsidR="00E900AA">
        <w:rPr>
          <w:noProof/>
        </w:rPr>
        <w:fldChar w:fldCharType="separate"/>
      </w:r>
      <w:r w:rsidR="00FF3B3D">
        <w:rPr>
          <w:noProof/>
        </w:rPr>
        <w:t>96</w:t>
      </w:r>
      <w:r w:rsidR="00E900AA">
        <w:rPr>
          <w:noProof/>
        </w:rPr>
        <w:fldChar w:fldCharType="end"/>
      </w:r>
    </w:p>
    <w:p w:rsidR="00E47832" w:rsidRDefault="00E47832">
      <w:pPr>
        <w:pStyle w:val="TOC2"/>
        <w:tabs>
          <w:tab w:val="left" w:pos="660"/>
        </w:tabs>
        <w:rPr>
          <w:rFonts w:asciiTheme="minorHAnsi" w:eastAsiaTheme="minorEastAsia" w:hAnsiTheme="minorHAnsi" w:cstheme="minorBidi"/>
          <w:noProof/>
          <w:szCs w:val="22"/>
          <w:lang w:val="en-AU" w:eastAsia="ja-JP"/>
        </w:rPr>
      </w:pPr>
      <w:r>
        <w:rPr>
          <w:noProof/>
        </w:rPr>
        <w:t>10.1</w:t>
      </w:r>
      <w:r>
        <w:rPr>
          <w:rFonts w:asciiTheme="minorHAnsi" w:eastAsiaTheme="minorEastAsia" w:hAnsiTheme="minorHAnsi" w:cstheme="minorBidi"/>
          <w:noProof/>
          <w:szCs w:val="22"/>
          <w:lang w:val="en-AU" w:eastAsia="ja-JP"/>
        </w:rPr>
        <w:tab/>
      </w:r>
      <w:r>
        <w:rPr>
          <w:noProof/>
        </w:rPr>
        <w:t>Graphical Representations of Spaces and Modules</w:t>
      </w:r>
      <w:r>
        <w:rPr>
          <w:noProof/>
        </w:rPr>
        <w:tab/>
      </w:r>
      <w:r w:rsidR="00E900AA">
        <w:rPr>
          <w:noProof/>
        </w:rPr>
        <w:fldChar w:fldCharType="begin"/>
      </w:r>
      <w:r>
        <w:rPr>
          <w:noProof/>
        </w:rPr>
        <w:instrText xml:space="preserve"> PAGEREF _Toc356807340 \h </w:instrText>
      </w:r>
      <w:r w:rsidR="00E900AA">
        <w:rPr>
          <w:noProof/>
        </w:rPr>
      </w:r>
      <w:r w:rsidR="00E900AA">
        <w:rPr>
          <w:noProof/>
        </w:rPr>
        <w:fldChar w:fldCharType="separate"/>
      </w:r>
      <w:r w:rsidR="00FF3B3D">
        <w:rPr>
          <w:noProof/>
        </w:rPr>
        <w:t>97</w:t>
      </w:r>
      <w:r w:rsidR="00E900AA">
        <w:rPr>
          <w:noProof/>
        </w:rPr>
        <w:fldChar w:fldCharType="end"/>
      </w:r>
    </w:p>
    <w:p w:rsidR="00E47832" w:rsidRDefault="00E47832">
      <w:pPr>
        <w:pStyle w:val="TOC2"/>
        <w:tabs>
          <w:tab w:val="left" w:pos="660"/>
        </w:tabs>
        <w:rPr>
          <w:rFonts w:asciiTheme="minorHAnsi" w:eastAsiaTheme="minorEastAsia" w:hAnsiTheme="minorHAnsi" w:cstheme="minorBidi"/>
          <w:noProof/>
          <w:szCs w:val="22"/>
          <w:lang w:val="en-AU" w:eastAsia="ja-JP"/>
        </w:rPr>
      </w:pPr>
      <w:r>
        <w:rPr>
          <w:noProof/>
        </w:rPr>
        <w:t>10.2</w:t>
      </w:r>
      <w:r>
        <w:rPr>
          <w:rFonts w:asciiTheme="minorHAnsi" w:eastAsiaTheme="minorEastAsia" w:hAnsiTheme="minorHAnsi" w:cstheme="minorBidi"/>
          <w:noProof/>
          <w:szCs w:val="22"/>
          <w:lang w:val="en-AU" w:eastAsia="ja-JP"/>
        </w:rPr>
        <w:tab/>
      </w:r>
      <w:r>
        <w:rPr>
          <w:noProof/>
        </w:rPr>
        <w:t>Adding Modules and linking with Spaces</w:t>
      </w:r>
      <w:r>
        <w:rPr>
          <w:noProof/>
        </w:rPr>
        <w:tab/>
      </w:r>
      <w:r w:rsidR="00E900AA">
        <w:rPr>
          <w:noProof/>
        </w:rPr>
        <w:fldChar w:fldCharType="begin"/>
      </w:r>
      <w:r>
        <w:rPr>
          <w:noProof/>
        </w:rPr>
        <w:instrText xml:space="preserve"> PAGEREF _Toc356807341 \h </w:instrText>
      </w:r>
      <w:r w:rsidR="00E900AA">
        <w:rPr>
          <w:noProof/>
        </w:rPr>
      </w:r>
      <w:r w:rsidR="00E900AA">
        <w:rPr>
          <w:noProof/>
        </w:rPr>
        <w:fldChar w:fldCharType="separate"/>
      </w:r>
      <w:r w:rsidR="00FF3B3D">
        <w:rPr>
          <w:noProof/>
        </w:rPr>
        <w:t>98</w:t>
      </w:r>
      <w:r w:rsidR="00E900AA">
        <w:rPr>
          <w:noProof/>
        </w:rPr>
        <w:fldChar w:fldCharType="end"/>
      </w:r>
    </w:p>
    <w:p w:rsidR="00E47832" w:rsidRDefault="00E47832">
      <w:pPr>
        <w:pStyle w:val="TOC2"/>
        <w:tabs>
          <w:tab w:val="left" w:pos="660"/>
        </w:tabs>
        <w:rPr>
          <w:rFonts w:asciiTheme="minorHAnsi" w:eastAsiaTheme="minorEastAsia" w:hAnsiTheme="minorHAnsi" w:cstheme="minorBidi"/>
          <w:noProof/>
          <w:szCs w:val="22"/>
          <w:lang w:val="en-AU" w:eastAsia="ja-JP"/>
        </w:rPr>
      </w:pPr>
      <w:r>
        <w:rPr>
          <w:noProof/>
        </w:rPr>
        <w:t>10.3</w:t>
      </w:r>
      <w:r>
        <w:rPr>
          <w:rFonts w:asciiTheme="minorHAnsi" w:eastAsiaTheme="minorEastAsia" w:hAnsiTheme="minorHAnsi" w:cstheme="minorBidi"/>
          <w:noProof/>
          <w:szCs w:val="22"/>
          <w:lang w:val="en-AU" w:eastAsia="ja-JP"/>
        </w:rPr>
        <w:tab/>
      </w:r>
      <w:r>
        <w:rPr>
          <w:noProof/>
        </w:rPr>
        <w:t>Configuration of Modules</w:t>
      </w:r>
      <w:r>
        <w:rPr>
          <w:noProof/>
        </w:rPr>
        <w:tab/>
      </w:r>
      <w:r w:rsidR="00E900AA">
        <w:rPr>
          <w:noProof/>
        </w:rPr>
        <w:fldChar w:fldCharType="begin"/>
      </w:r>
      <w:r>
        <w:rPr>
          <w:noProof/>
        </w:rPr>
        <w:instrText xml:space="preserve"> PAGEREF _Toc356807342 \h </w:instrText>
      </w:r>
      <w:r w:rsidR="00E900AA">
        <w:rPr>
          <w:noProof/>
        </w:rPr>
      </w:r>
      <w:r w:rsidR="00E900AA">
        <w:rPr>
          <w:noProof/>
        </w:rPr>
        <w:fldChar w:fldCharType="separate"/>
      </w:r>
      <w:r w:rsidR="00FF3B3D">
        <w:rPr>
          <w:noProof/>
        </w:rPr>
        <w:t>99</w:t>
      </w:r>
      <w:r w:rsidR="00E900AA">
        <w:rPr>
          <w:noProof/>
        </w:rPr>
        <w:fldChar w:fldCharType="end"/>
      </w:r>
    </w:p>
    <w:p w:rsidR="00E47832" w:rsidRDefault="00E47832">
      <w:pPr>
        <w:pStyle w:val="TOC2"/>
        <w:tabs>
          <w:tab w:val="left" w:pos="660"/>
        </w:tabs>
        <w:rPr>
          <w:rFonts w:asciiTheme="minorHAnsi" w:eastAsiaTheme="minorEastAsia" w:hAnsiTheme="minorHAnsi" w:cstheme="minorBidi"/>
          <w:noProof/>
          <w:szCs w:val="22"/>
          <w:lang w:val="en-AU" w:eastAsia="ja-JP"/>
        </w:rPr>
      </w:pPr>
      <w:r>
        <w:rPr>
          <w:noProof/>
        </w:rPr>
        <w:t>10.4</w:t>
      </w:r>
      <w:r>
        <w:rPr>
          <w:rFonts w:asciiTheme="minorHAnsi" w:eastAsiaTheme="minorEastAsia" w:hAnsiTheme="minorHAnsi" w:cstheme="minorBidi"/>
          <w:noProof/>
          <w:szCs w:val="22"/>
          <w:lang w:val="en-AU" w:eastAsia="ja-JP"/>
        </w:rPr>
        <w:tab/>
      </w:r>
      <w:r>
        <w:rPr>
          <w:noProof/>
        </w:rPr>
        <w:t>Processing Module Descriptions</w:t>
      </w:r>
      <w:r>
        <w:rPr>
          <w:noProof/>
        </w:rPr>
        <w:tab/>
      </w:r>
      <w:r w:rsidR="00E900AA">
        <w:rPr>
          <w:noProof/>
        </w:rPr>
        <w:fldChar w:fldCharType="begin"/>
      </w:r>
      <w:r>
        <w:rPr>
          <w:noProof/>
        </w:rPr>
        <w:instrText xml:space="preserve"> PAGEREF _Toc356807343 \h </w:instrText>
      </w:r>
      <w:r w:rsidR="00E900AA">
        <w:rPr>
          <w:noProof/>
        </w:rPr>
      </w:r>
      <w:r w:rsidR="00E900AA">
        <w:rPr>
          <w:noProof/>
        </w:rPr>
        <w:fldChar w:fldCharType="separate"/>
      </w:r>
      <w:r w:rsidR="00FF3B3D">
        <w:rPr>
          <w:noProof/>
        </w:rPr>
        <w:t>99</w:t>
      </w:r>
      <w:r w:rsidR="00E900AA">
        <w:rPr>
          <w:noProof/>
        </w:rPr>
        <w:fldChar w:fldCharType="end"/>
      </w:r>
    </w:p>
    <w:p w:rsidR="00E47832" w:rsidRDefault="00E47832">
      <w:pPr>
        <w:pStyle w:val="TOC3"/>
        <w:tabs>
          <w:tab w:val="left" w:pos="1100"/>
        </w:tabs>
        <w:rPr>
          <w:rFonts w:asciiTheme="minorHAnsi" w:eastAsiaTheme="minorEastAsia" w:hAnsiTheme="minorHAnsi" w:cstheme="minorBidi"/>
          <w:noProof/>
          <w:szCs w:val="22"/>
          <w:lang w:val="en-AU" w:eastAsia="ja-JP"/>
        </w:rPr>
      </w:pPr>
      <w:r>
        <w:rPr>
          <w:noProof/>
        </w:rPr>
        <w:t>10.4.1</w:t>
      </w:r>
      <w:r>
        <w:rPr>
          <w:rFonts w:asciiTheme="minorHAnsi" w:eastAsiaTheme="minorEastAsia" w:hAnsiTheme="minorHAnsi" w:cstheme="minorBidi"/>
          <w:noProof/>
          <w:szCs w:val="22"/>
          <w:lang w:val="en-AU" w:eastAsia="ja-JP"/>
        </w:rPr>
        <w:tab/>
      </w:r>
      <w:r>
        <w:rPr>
          <w:noProof/>
        </w:rPr>
        <w:t>Radiance to Reflectance Transformation</w:t>
      </w:r>
      <w:r>
        <w:rPr>
          <w:noProof/>
        </w:rPr>
        <w:tab/>
      </w:r>
      <w:r w:rsidR="00E900AA">
        <w:rPr>
          <w:noProof/>
        </w:rPr>
        <w:fldChar w:fldCharType="begin"/>
      </w:r>
      <w:r>
        <w:rPr>
          <w:noProof/>
        </w:rPr>
        <w:instrText xml:space="preserve"> PAGEREF _Toc356807344 \h </w:instrText>
      </w:r>
      <w:r w:rsidR="00E900AA">
        <w:rPr>
          <w:noProof/>
        </w:rPr>
      </w:r>
      <w:r w:rsidR="00E900AA">
        <w:rPr>
          <w:noProof/>
        </w:rPr>
        <w:fldChar w:fldCharType="separate"/>
      </w:r>
      <w:r w:rsidR="00FF3B3D">
        <w:rPr>
          <w:noProof/>
        </w:rPr>
        <w:t>99</w:t>
      </w:r>
      <w:r w:rsidR="00E900AA">
        <w:rPr>
          <w:noProof/>
        </w:rPr>
        <w:fldChar w:fldCharType="end"/>
      </w:r>
    </w:p>
    <w:p w:rsidR="00E47832" w:rsidRDefault="00E47832">
      <w:pPr>
        <w:pStyle w:val="TOC3"/>
        <w:tabs>
          <w:tab w:val="left" w:pos="1100"/>
        </w:tabs>
        <w:rPr>
          <w:rFonts w:asciiTheme="minorHAnsi" w:eastAsiaTheme="minorEastAsia" w:hAnsiTheme="minorHAnsi" w:cstheme="minorBidi"/>
          <w:noProof/>
          <w:szCs w:val="22"/>
          <w:lang w:val="en-AU" w:eastAsia="ja-JP"/>
        </w:rPr>
      </w:pPr>
      <w:r>
        <w:rPr>
          <w:noProof/>
        </w:rPr>
        <w:t>10.4.2</w:t>
      </w:r>
      <w:r>
        <w:rPr>
          <w:rFonts w:asciiTheme="minorHAnsi" w:eastAsiaTheme="minorEastAsia" w:hAnsiTheme="minorHAnsi" w:cstheme="minorBidi"/>
          <w:noProof/>
          <w:szCs w:val="22"/>
          <w:lang w:val="en-AU" w:eastAsia="ja-JP"/>
        </w:rPr>
        <w:tab/>
      </w:r>
      <w:r>
        <w:rPr>
          <w:noProof/>
        </w:rPr>
        <w:t>Reference Panel Correction Factors</w:t>
      </w:r>
      <w:r>
        <w:rPr>
          <w:noProof/>
        </w:rPr>
        <w:tab/>
      </w:r>
      <w:r w:rsidR="00E900AA">
        <w:rPr>
          <w:noProof/>
        </w:rPr>
        <w:fldChar w:fldCharType="begin"/>
      </w:r>
      <w:r>
        <w:rPr>
          <w:noProof/>
        </w:rPr>
        <w:instrText xml:space="preserve"> PAGEREF _Toc356807345 \h </w:instrText>
      </w:r>
      <w:r w:rsidR="00E900AA">
        <w:rPr>
          <w:noProof/>
        </w:rPr>
      </w:r>
      <w:r w:rsidR="00E900AA">
        <w:rPr>
          <w:noProof/>
        </w:rPr>
        <w:fldChar w:fldCharType="separate"/>
      </w:r>
      <w:r w:rsidR="00FF3B3D">
        <w:rPr>
          <w:noProof/>
        </w:rPr>
        <w:t>99</w:t>
      </w:r>
      <w:r w:rsidR="00E900AA">
        <w:rPr>
          <w:noProof/>
        </w:rPr>
        <w:fldChar w:fldCharType="end"/>
      </w:r>
    </w:p>
    <w:p w:rsidR="00E47832" w:rsidRDefault="00E47832">
      <w:pPr>
        <w:pStyle w:val="TOC3"/>
        <w:tabs>
          <w:tab w:val="left" w:pos="1100"/>
        </w:tabs>
        <w:rPr>
          <w:rFonts w:asciiTheme="minorHAnsi" w:eastAsiaTheme="minorEastAsia" w:hAnsiTheme="minorHAnsi" w:cstheme="minorBidi"/>
          <w:noProof/>
          <w:szCs w:val="22"/>
          <w:lang w:val="en-AU" w:eastAsia="ja-JP"/>
        </w:rPr>
      </w:pPr>
      <w:r>
        <w:rPr>
          <w:noProof/>
        </w:rPr>
        <w:t>10.4.3</w:t>
      </w:r>
      <w:r>
        <w:rPr>
          <w:rFonts w:asciiTheme="minorHAnsi" w:eastAsiaTheme="minorEastAsia" w:hAnsiTheme="minorHAnsi" w:cstheme="minorBidi"/>
          <w:noProof/>
          <w:szCs w:val="22"/>
          <w:lang w:val="en-AU" w:eastAsia="ja-JP"/>
        </w:rPr>
        <w:tab/>
      </w:r>
      <w:r>
        <w:rPr>
          <w:noProof/>
        </w:rPr>
        <w:t>Correct for Reference Panel Non-Idealness</w:t>
      </w:r>
      <w:r>
        <w:rPr>
          <w:noProof/>
        </w:rPr>
        <w:tab/>
      </w:r>
      <w:r w:rsidR="00E900AA">
        <w:rPr>
          <w:noProof/>
        </w:rPr>
        <w:fldChar w:fldCharType="begin"/>
      </w:r>
      <w:r>
        <w:rPr>
          <w:noProof/>
        </w:rPr>
        <w:instrText xml:space="preserve"> PAGEREF _Toc356807346 \h </w:instrText>
      </w:r>
      <w:r w:rsidR="00E900AA">
        <w:rPr>
          <w:noProof/>
        </w:rPr>
      </w:r>
      <w:r w:rsidR="00E900AA">
        <w:rPr>
          <w:noProof/>
        </w:rPr>
        <w:fldChar w:fldCharType="separate"/>
      </w:r>
      <w:r w:rsidR="00FF3B3D">
        <w:rPr>
          <w:noProof/>
        </w:rPr>
        <w:t>100</w:t>
      </w:r>
      <w:r w:rsidR="00E900AA">
        <w:rPr>
          <w:noProof/>
        </w:rPr>
        <w:fldChar w:fldCharType="end"/>
      </w:r>
    </w:p>
    <w:p w:rsidR="00E47832" w:rsidRDefault="00E47832">
      <w:pPr>
        <w:pStyle w:val="TOC3"/>
        <w:tabs>
          <w:tab w:val="left" w:pos="1100"/>
        </w:tabs>
        <w:rPr>
          <w:rFonts w:asciiTheme="minorHAnsi" w:eastAsiaTheme="minorEastAsia" w:hAnsiTheme="minorHAnsi" w:cstheme="minorBidi"/>
          <w:noProof/>
          <w:szCs w:val="22"/>
          <w:lang w:val="en-AU" w:eastAsia="ja-JP"/>
        </w:rPr>
      </w:pPr>
      <w:r>
        <w:rPr>
          <w:noProof/>
        </w:rPr>
        <w:t>10.4.4</w:t>
      </w:r>
      <w:r>
        <w:rPr>
          <w:rFonts w:asciiTheme="minorHAnsi" w:eastAsiaTheme="minorEastAsia" w:hAnsiTheme="minorHAnsi" w:cstheme="minorBidi"/>
          <w:noProof/>
          <w:szCs w:val="22"/>
          <w:lang w:val="en-AU" w:eastAsia="ja-JP"/>
        </w:rPr>
        <w:tab/>
      </w:r>
      <w:r>
        <w:rPr>
          <w:noProof/>
        </w:rPr>
        <w:t>Delta</w:t>
      </w:r>
      <w:r>
        <w:rPr>
          <w:noProof/>
        </w:rPr>
        <w:tab/>
      </w:r>
      <w:r w:rsidR="00E900AA">
        <w:rPr>
          <w:noProof/>
        </w:rPr>
        <w:fldChar w:fldCharType="begin"/>
      </w:r>
      <w:r>
        <w:rPr>
          <w:noProof/>
        </w:rPr>
        <w:instrText xml:space="preserve"> PAGEREF _Toc356807347 \h </w:instrText>
      </w:r>
      <w:r w:rsidR="00E900AA">
        <w:rPr>
          <w:noProof/>
        </w:rPr>
      </w:r>
      <w:r w:rsidR="00E900AA">
        <w:rPr>
          <w:noProof/>
        </w:rPr>
        <w:fldChar w:fldCharType="separate"/>
      </w:r>
      <w:r w:rsidR="00FF3B3D">
        <w:rPr>
          <w:noProof/>
        </w:rPr>
        <w:t>101</w:t>
      </w:r>
      <w:r w:rsidR="00E900AA">
        <w:rPr>
          <w:noProof/>
        </w:rPr>
        <w:fldChar w:fldCharType="end"/>
      </w:r>
    </w:p>
    <w:p w:rsidR="00E47832" w:rsidRDefault="00E47832">
      <w:pPr>
        <w:pStyle w:val="TOC3"/>
        <w:tabs>
          <w:tab w:val="left" w:pos="1100"/>
        </w:tabs>
        <w:rPr>
          <w:rFonts w:asciiTheme="minorHAnsi" w:eastAsiaTheme="minorEastAsia" w:hAnsiTheme="minorHAnsi" w:cstheme="minorBidi"/>
          <w:noProof/>
          <w:szCs w:val="22"/>
          <w:lang w:val="en-AU" w:eastAsia="ja-JP"/>
        </w:rPr>
      </w:pPr>
      <w:r>
        <w:rPr>
          <w:noProof/>
        </w:rPr>
        <w:t>10.4.5</w:t>
      </w:r>
      <w:r>
        <w:rPr>
          <w:rFonts w:asciiTheme="minorHAnsi" w:eastAsiaTheme="minorEastAsia" w:hAnsiTheme="minorHAnsi" w:cstheme="minorBidi"/>
          <w:noProof/>
          <w:szCs w:val="22"/>
          <w:lang w:val="en-AU" w:eastAsia="ja-JP"/>
        </w:rPr>
        <w:tab/>
      </w:r>
      <w:r>
        <w:rPr>
          <w:noProof/>
        </w:rPr>
        <w:t>Waveband Filter</w:t>
      </w:r>
      <w:r>
        <w:rPr>
          <w:noProof/>
        </w:rPr>
        <w:tab/>
      </w:r>
      <w:r w:rsidR="00E900AA">
        <w:rPr>
          <w:noProof/>
        </w:rPr>
        <w:fldChar w:fldCharType="begin"/>
      </w:r>
      <w:r>
        <w:rPr>
          <w:noProof/>
        </w:rPr>
        <w:instrText xml:space="preserve"> PAGEREF _Toc356807348 \h </w:instrText>
      </w:r>
      <w:r w:rsidR="00E900AA">
        <w:rPr>
          <w:noProof/>
        </w:rPr>
      </w:r>
      <w:r w:rsidR="00E900AA">
        <w:rPr>
          <w:noProof/>
        </w:rPr>
        <w:fldChar w:fldCharType="separate"/>
      </w:r>
      <w:r w:rsidR="00FF3B3D">
        <w:rPr>
          <w:noProof/>
        </w:rPr>
        <w:t>102</w:t>
      </w:r>
      <w:r w:rsidR="00E900AA">
        <w:rPr>
          <w:noProof/>
        </w:rPr>
        <w:fldChar w:fldCharType="end"/>
      </w:r>
    </w:p>
    <w:p w:rsidR="00E47832" w:rsidRDefault="00E47832">
      <w:pPr>
        <w:pStyle w:val="TOC3"/>
        <w:tabs>
          <w:tab w:val="left" w:pos="1100"/>
        </w:tabs>
        <w:rPr>
          <w:rFonts w:asciiTheme="minorHAnsi" w:eastAsiaTheme="minorEastAsia" w:hAnsiTheme="minorHAnsi" w:cstheme="minorBidi"/>
          <w:noProof/>
          <w:szCs w:val="22"/>
          <w:lang w:val="en-AU" w:eastAsia="ja-JP"/>
        </w:rPr>
      </w:pPr>
      <w:r>
        <w:rPr>
          <w:noProof/>
        </w:rPr>
        <w:t>10.4.6</w:t>
      </w:r>
      <w:r>
        <w:rPr>
          <w:rFonts w:asciiTheme="minorHAnsi" w:eastAsiaTheme="minorEastAsia" w:hAnsiTheme="minorHAnsi" w:cstheme="minorBidi"/>
          <w:noProof/>
          <w:szCs w:val="22"/>
          <w:lang w:val="en-AU" w:eastAsia="ja-JP"/>
        </w:rPr>
        <w:tab/>
      </w:r>
      <w:r>
        <w:rPr>
          <w:noProof/>
        </w:rPr>
        <w:t>Broadband and Narrowband Filters</w:t>
      </w:r>
      <w:r>
        <w:rPr>
          <w:noProof/>
        </w:rPr>
        <w:tab/>
      </w:r>
      <w:r w:rsidR="00E900AA">
        <w:rPr>
          <w:noProof/>
        </w:rPr>
        <w:fldChar w:fldCharType="begin"/>
      </w:r>
      <w:r>
        <w:rPr>
          <w:noProof/>
        </w:rPr>
        <w:instrText xml:space="preserve"> PAGEREF _Toc356807349 \h </w:instrText>
      </w:r>
      <w:r w:rsidR="00E900AA">
        <w:rPr>
          <w:noProof/>
        </w:rPr>
      </w:r>
      <w:r w:rsidR="00E900AA">
        <w:rPr>
          <w:noProof/>
        </w:rPr>
        <w:fldChar w:fldCharType="separate"/>
      </w:r>
      <w:r w:rsidR="00FF3B3D">
        <w:rPr>
          <w:noProof/>
        </w:rPr>
        <w:t>103</w:t>
      </w:r>
      <w:r w:rsidR="00E900AA">
        <w:rPr>
          <w:noProof/>
        </w:rPr>
        <w:fldChar w:fldCharType="end"/>
      </w:r>
    </w:p>
    <w:p w:rsidR="00E47832" w:rsidRDefault="00E47832">
      <w:pPr>
        <w:pStyle w:val="TOC2"/>
        <w:tabs>
          <w:tab w:val="left" w:pos="660"/>
        </w:tabs>
        <w:rPr>
          <w:rFonts w:asciiTheme="minorHAnsi" w:eastAsiaTheme="minorEastAsia" w:hAnsiTheme="minorHAnsi" w:cstheme="minorBidi"/>
          <w:noProof/>
          <w:szCs w:val="22"/>
          <w:lang w:val="en-AU" w:eastAsia="ja-JP"/>
        </w:rPr>
      </w:pPr>
      <w:r>
        <w:rPr>
          <w:noProof/>
        </w:rPr>
        <w:t>10.5</w:t>
      </w:r>
      <w:r>
        <w:rPr>
          <w:rFonts w:asciiTheme="minorHAnsi" w:eastAsiaTheme="minorEastAsia" w:hAnsiTheme="minorHAnsi" w:cstheme="minorBidi"/>
          <w:noProof/>
          <w:szCs w:val="22"/>
          <w:lang w:val="en-AU" w:eastAsia="ja-JP"/>
        </w:rPr>
        <w:tab/>
      </w:r>
      <w:r>
        <w:rPr>
          <w:noProof/>
        </w:rPr>
        <w:t>Visualisation Modules</w:t>
      </w:r>
      <w:r>
        <w:rPr>
          <w:noProof/>
        </w:rPr>
        <w:tab/>
      </w:r>
      <w:r w:rsidR="00E900AA">
        <w:rPr>
          <w:noProof/>
        </w:rPr>
        <w:fldChar w:fldCharType="begin"/>
      </w:r>
      <w:r>
        <w:rPr>
          <w:noProof/>
        </w:rPr>
        <w:instrText xml:space="preserve"> PAGEREF _Toc356807350 \h </w:instrText>
      </w:r>
      <w:r w:rsidR="00E900AA">
        <w:rPr>
          <w:noProof/>
        </w:rPr>
      </w:r>
      <w:r w:rsidR="00E900AA">
        <w:rPr>
          <w:noProof/>
        </w:rPr>
        <w:fldChar w:fldCharType="separate"/>
      </w:r>
      <w:r w:rsidR="00FF3B3D">
        <w:rPr>
          <w:noProof/>
        </w:rPr>
        <w:t>104</w:t>
      </w:r>
      <w:r w:rsidR="00E900AA">
        <w:rPr>
          <w:noProof/>
        </w:rPr>
        <w:fldChar w:fldCharType="end"/>
      </w:r>
    </w:p>
    <w:p w:rsidR="00E47832" w:rsidRDefault="00E47832">
      <w:pPr>
        <w:pStyle w:val="TOC3"/>
        <w:tabs>
          <w:tab w:val="left" w:pos="1100"/>
        </w:tabs>
        <w:rPr>
          <w:rFonts w:asciiTheme="minorHAnsi" w:eastAsiaTheme="minorEastAsia" w:hAnsiTheme="minorHAnsi" w:cstheme="minorBidi"/>
          <w:noProof/>
          <w:szCs w:val="22"/>
          <w:lang w:val="en-AU" w:eastAsia="ja-JP"/>
        </w:rPr>
      </w:pPr>
      <w:r>
        <w:rPr>
          <w:noProof/>
        </w:rPr>
        <w:t>10.5.1</w:t>
      </w:r>
      <w:r>
        <w:rPr>
          <w:rFonts w:asciiTheme="minorHAnsi" w:eastAsiaTheme="minorEastAsia" w:hAnsiTheme="minorHAnsi" w:cstheme="minorBidi"/>
          <w:noProof/>
          <w:szCs w:val="22"/>
          <w:lang w:val="en-AU" w:eastAsia="ja-JP"/>
        </w:rPr>
        <w:tab/>
      </w:r>
      <w:r>
        <w:rPr>
          <w:noProof/>
        </w:rPr>
        <w:t>Spectral Line Plot</w:t>
      </w:r>
      <w:r>
        <w:rPr>
          <w:noProof/>
        </w:rPr>
        <w:tab/>
      </w:r>
      <w:r w:rsidR="00E900AA">
        <w:rPr>
          <w:noProof/>
        </w:rPr>
        <w:fldChar w:fldCharType="begin"/>
      </w:r>
      <w:r>
        <w:rPr>
          <w:noProof/>
        </w:rPr>
        <w:instrText xml:space="preserve"> PAGEREF _Toc356807351 \h </w:instrText>
      </w:r>
      <w:r w:rsidR="00E900AA">
        <w:rPr>
          <w:noProof/>
        </w:rPr>
      </w:r>
      <w:r w:rsidR="00E900AA">
        <w:rPr>
          <w:noProof/>
        </w:rPr>
        <w:fldChar w:fldCharType="separate"/>
      </w:r>
      <w:r w:rsidR="00FF3B3D">
        <w:rPr>
          <w:noProof/>
        </w:rPr>
        <w:t>105</w:t>
      </w:r>
      <w:r w:rsidR="00E900AA">
        <w:rPr>
          <w:noProof/>
        </w:rPr>
        <w:fldChar w:fldCharType="end"/>
      </w:r>
    </w:p>
    <w:p w:rsidR="00E47832" w:rsidRDefault="00E47832">
      <w:pPr>
        <w:pStyle w:val="TOC3"/>
        <w:tabs>
          <w:tab w:val="left" w:pos="1100"/>
        </w:tabs>
        <w:rPr>
          <w:rFonts w:asciiTheme="minorHAnsi" w:eastAsiaTheme="minorEastAsia" w:hAnsiTheme="minorHAnsi" w:cstheme="minorBidi"/>
          <w:noProof/>
          <w:szCs w:val="22"/>
          <w:lang w:val="en-AU" w:eastAsia="ja-JP"/>
        </w:rPr>
      </w:pPr>
      <w:r>
        <w:rPr>
          <w:noProof/>
        </w:rPr>
        <w:t>10.5.2</w:t>
      </w:r>
      <w:r>
        <w:rPr>
          <w:rFonts w:asciiTheme="minorHAnsi" w:eastAsiaTheme="minorEastAsia" w:hAnsiTheme="minorHAnsi" w:cstheme="minorBidi"/>
          <w:noProof/>
          <w:szCs w:val="22"/>
          <w:lang w:val="en-AU" w:eastAsia="ja-JP"/>
        </w:rPr>
        <w:tab/>
      </w:r>
      <w:r>
        <w:rPr>
          <w:noProof/>
        </w:rPr>
        <w:t>Spectral Scatter Plot</w:t>
      </w:r>
      <w:r>
        <w:rPr>
          <w:noProof/>
        </w:rPr>
        <w:tab/>
      </w:r>
      <w:r w:rsidR="00E900AA">
        <w:rPr>
          <w:noProof/>
        </w:rPr>
        <w:fldChar w:fldCharType="begin"/>
      </w:r>
      <w:r>
        <w:rPr>
          <w:noProof/>
        </w:rPr>
        <w:instrText xml:space="preserve"> PAGEREF _Toc356807352 \h </w:instrText>
      </w:r>
      <w:r w:rsidR="00E900AA">
        <w:rPr>
          <w:noProof/>
        </w:rPr>
      </w:r>
      <w:r w:rsidR="00E900AA">
        <w:rPr>
          <w:noProof/>
        </w:rPr>
        <w:fldChar w:fldCharType="separate"/>
      </w:r>
      <w:r w:rsidR="00FF3B3D">
        <w:rPr>
          <w:noProof/>
        </w:rPr>
        <w:t>105</w:t>
      </w:r>
      <w:r w:rsidR="00E900AA">
        <w:rPr>
          <w:noProof/>
        </w:rPr>
        <w:fldChar w:fldCharType="end"/>
      </w:r>
    </w:p>
    <w:p w:rsidR="00E47832" w:rsidRDefault="00E47832">
      <w:pPr>
        <w:pStyle w:val="TOC3"/>
        <w:tabs>
          <w:tab w:val="left" w:pos="1100"/>
        </w:tabs>
        <w:rPr>
          <w:rFonts w:asciiTheme="minorHAnsi" w:eastAsiaTheme="minorEastAsia" w:hAnsiTheme="minorHAnsi" w:cstheme="minorBidi"/>
          <w:noProof/>
          <w:szCs w:val="22"/>
          <w:lang w:val="en-AU" w:eastAsia="ja-JP"/>
        </w:rPr>
      </w:pPr>
      <w:r>
        <w:rPr>
          <w:noProof/>
        </w:rPr>
        <w:t>10.5.3</w:t>
      </w:r>
      <w:r>
        <w:rPr>
          <w:rFonts w:asciiTheme="minorHAnsi" w:eastAsiaTheme="minorEastAsia" w:hAnsiTheme="minorHAnsi" w:cstheme="minorBidi"/>
          <w:noProof/>
          <w:szCs w:val="22"/>
          <w:lang w:val="en-AU" w:eastAsia="ja-JP"/>
        </w:rPr>
        <w:tab/>
      </w:r>
      <w:r>
        <w:rPr>
          <w:noProof/>
        </w:rPr>
        <w:t>Gonio Sampling Points Plot</w:t>
      </w:r>
      <w:r>
        <w:rPr>
          <w:noProof/>
        </w:rPr>
        <w:tab/>
      </w:r>
      <w:r w:rsidR="00E900AA">
        <w:rPr>
          <w:noProof/>
        </w:rPr>
        <w:fldChar w:fldCharType="begin"/>
      </w:r>
      <w:r>
        <w:rPr>
          <w:noProof/>
        </w:rPr>
        <w:instrText xml:space="preserve"> PAGEREF _Toc356807353 \h </w:instrText>
      </w:r>
      <w:r w:rsidR="00E900AA">
        <w:rPr>
          <w:noProof/>
        </w:rPr>
      </w:r>
      <w:r w:rsidR="00E900AA">
        <w:rPr>
          <w:noProof/>
        </w:rPr>
        <w:fldChar w:fldCharType="separate"/>
      </w:r>
      <w:r w:rsidR="00FF3B3D">
        <w:rPr>
          <w:noProof/>
        </w:rPr>
        <w:t>106</w:t>
      </w:r>
      <w:r w:rsidR="00E900AA">
        <w:rPr>
          <w:noProof/>
        </w:rPr>
        <w:fldChar w:fldCharType="end"/>
      </w:r>
    </w:p>
    <w:p w:rsidR="00E47832" w:rsidRDefault="00E47832">
      <w:pPr>
        <w:pStyle w:val="TOC3"/>
        <w:tabs>
          <w:tab w:val="left" w:pos="1100"/>
        </w:tabs>
        <w:rPr>
          <w:rFonts w:asciiTheme="minorHAnsi" w:eastAsiaTheme="minorEastAsia" w:hAnsiTheme="minorHAnsi" w:cstheme="minorBidi"/>
          <w:noProof/>
          <w:szCs w:val="22"/>
          <w:lang w:val="en-AU" w:eastAsia="ja-JP"/>
        </w:rPr>
      </w:pPr>
      <w:r>
        <w:rPr>
          <w:noProof/>
        </w:rPr>
        <w:t>10.5.4</w:t>
      </w:r>
      <w:r>
        <w:rPr>
          <w:rFonts w:asciiTheme="minorHAnsi" w:eastAsiaTheme="minorEastAsia" w:hAnsiTheme="minorHAnsi" w:cstheme="minorBidi"/>
          <w:noProof/>
          <w:szCs w:val="22"/>
          <w:lang w:val="en-AU" w:eastAsia="ja-JP"/>
        </w:rPr>
        <w:tab/>
      </w:r>
      <w:r>
        <w:rPr>
          <w:noProof/>
        </w:rPr>
        <w:t>Gonio Hemisphere Explorer</w:t>
      </w:r>
      <w:r>
        <w:rPr>
          <w:noProof/>
        </w:rPr>
        <w:tab/>
      </w:r>
      <w:r w:rsidR="00E900AA">
        <w:rPr>
          <w:noProof/>
        </w:rPr>
        <w:fldChar w:fldCharType="begin"/>
      </w:r>
      <w:r>
        <w:rPr>
          <w:noProof/>
        </w:rPr>
        <w:instrText xml:space="preserve"> PAGEREF _Toc356807354 \h </w:instrText>
      </w:r>
      <w:r w:rsidR="00E900AA">
        <w:rPr>
          <w:noProof/>
        </w:rPr>
      </w:r>
      <w:r w:rsidR="00E900AA">
        <w:rPr>
          <w:noProof/>
        </w:rPr>
        <w:fldChar w:fldCharType="separate"/>
      </w:r>
      <w:r w:rsidR="00FF3B3D">
        <w:rPr>
          <w:noProof/>
        </w:rPr>
        <w:t>106</w:t>
      </w:r>
      <w:r w:rsidR="00E900AA">
        <w:rPr>
          <w:noProof/>
        </w:rPr>
        <w:fldChar w:fldCharType="end"/>
      </w:r>
    </w:p>
    <w:p w:rsidR="00E47832" w:rsidRDefault="00E47832">
      <w:pPr>
        <w:pStyle w:val="TOC3"/>
        <w:tabs>
          <w:tab w:val="left" w:pos="1100"/>
        </w:tabs>
        <w:rPr>
          <w:rFonts w:asciiTheme="minorHAnsi" w:eastAsiaTheme="minorEastAsia" w:hAnsiTheme="minorHAnsi" w:cstheme="minorBidi"/>
          <w:noProof/>
          <w:szCs w:val="22"/>
          <w:lang w:val="en-AU" w:eastAsia="ja-JP"/>
        </w:rPr>
      </w:pPr>
      <w:r>
        <w:rPr>
          <w:noProof/>
        </w:rPr>
        <w:t>10.5.5</w:t>
      </w:r>
      <w:r>
        <w:rPr>
          <w:rFonts w:asciiTheme="minorHAnsi" w:eastAsiaTheme="minorEastAsia" w:hAnsiTheme="minorHAnsi" w:cstheme="minorBidi"/>
          <w:noProof/>
          <w:szCs w:val="22"/>
          <w:lang w:val="en-AU" w:eastAsia="ja-JP"/>
        </w:rPr>
        <w:tab/>
      </w:r>
      <w:r>
        <w:rPr>
          <w:noProof/>
        </w:rPr>
        <w:t>Time Line Plot</w:t>
      </w:r>
      <w:r>
        <w:rPr>
          <w:noProof/>
        </w:rPr>
        <w:tab/>
      </w:r>
      <w:r w:rsidR="00E900AA">
        <w:rPr>
          <w:noProof/>
        </w:rPr>
        <w:fldChar w:fldCharType="begin"/>
      </w:r>
      <w:r>
        <w:rPr>
          <w:noProof/>
        </w:rPr>
        <w:instrText xml:space="preserve"> PAGEREF _Toc356807355 \h </w:instrText>
      </w:r>
      <w:r w:rsidR="00E900AA">
        <w:rPr>
          <w:noProof/>
        </w:rPr>
      </w:r>
      <w:r w:rsidR="00E900AA">
        <w:rPr>
          <w:noProof/>
        </w:rPr>
        <w:fldChar w:fldCharType="separate"/>
      </w:r>
      <w:r w:rsidR="00FF3B3D">
        <w:rPr>
          <w:noProof/>
        </w:rPr>
        <w:t>108</w:t>
      </w:r>
      <w:r w:rsidR="00E900AA">
        <w:rPr>
          <w:noProof/>
        </w:rPr>
        <w:fldChar w:fldCharType="end"/>
      </w:r>
    </w:p>
    <w:p w:rsidR="00E47832" w:rsidRDefault="00E47832">
      <w:pPr>
        <w:pStyle w:val="TOC3"/>
        <w:tabs>
          <w:tab w:val="left" w:pos="1100"/>
        </w:tabs>
        <w:rPr>
          <w:rFonts w:asciiTheme="minorHAnsi" w:eastAsiaTheme="minorEastAsia" w:hAnsiTheme="minorHAnsi" w:cstheme="minorBidi"/>
          <w:noProof/>
          <w:szCs w:val="22"/>
          <w:lang w:val="en-AU" w:eastAsia="ja-JP"/>
        </w:rPr>
      </w:pPr>
      <w:r>
        <w:rPr>
          <w:noProof/>
        </w:rPr>
        <w:t>10.5.6</w:t>
      </w:r>
      <w:r>
        <w:rPr>
          <w:rFonts w:asciiTheme="minorHAnsi" w:eastAsiaTheme="minorEastAsia" w:hAnsiTheme="minorHAnsi" w:cstheme="minorBidi"/>
          <w:noProof/>
          <w:szCs w:val="22"/>
          <w:lang w:val="en-AU" w:eastAsia="ja-JP"/>
        </w:rPr>
        <w:tab/>
      </w:r>
      <w:r>
        <w:rPr>
          <w:noProof/>
        </w:rPr>
        <w:t>Time Line Explorer</w:t>
      </w:r>
      <w:r>
        <w:rPr>
          <w:noProof/>
        </w:rPr>
        <w:tab/>
      </w:r>
      <w:r w:rsidR="00E900AA">
        <w:rPr>
          <w:noProof/>
        </w:rPr>
        <w:fldChar w:fldCharType="begin"/>
      </w:r>
      <w:r>
        <w:rPr>
          <w:noProof/>
        </w:rPr>
        <w:instrText xml:space="preserve"> PAGEREF _Toc356807356 \h </w:instrText>
      </w:r>
      <w:r w:rsidR="00E900AA">
        <w:rPr>
          <w:noProof/>
        </w:rPr>
      </w:r>
      <w:r w:rsidR="00E900AA">
        <w:rPr>
          <w:noProof/>
        </w:rPr>
        <w:fldChar w:fldCharType="separate"/>
      </w:r>
      <w:r w:rsidR="00FF3B3D">
        <w:rPr>
          <w:noProof/>
        </w:rPr>
        <w:t>109</w:t>
      </w:r>
      <w:r w:rsidR="00E900AA">
        <w:rPr>
          <w:noProof/>
        </w:rPr>
        <w:fldChar w:fldCharType="end"/>
      </w:r>
    </w:p>
    <w:p w:rsidR="00E47832" w:rsidRDefault="00E47832">
      <w:pPr>
        <w:pStyle w:val="TOC2"/>
        <w:tabs>
          <w:tab w:val="left" w:pos="660"/>
        </w:tabs>
        <w:rPr>
          <w:rFonts w:asciiTheme="minorHAnsi" w:eastAsiaTheme="minorEastAsia" w:hAnsiTheme="minorHAnsi" w:cstheme="minorBidi"/>
          <w:noProof/>
          <w:szCs w:val="22"/>
          <w:lang w:val="en-AU" w:eastAsia="ja-JP"/>
        </w:rPr>
      </w:pPr>
      <w:r>
        <w:rPr>
          <w:noProof/>
        </w:rPr>
        <w:t>10.6</w:t>
      </w:r>
      <w:r>
        <w:rPr>
          <w:rFonts w:asciiTheme="minorHAnsi" w:eastAsiaTheme="minorEastAsia" w:hAnsiTheme="minorHAnsi" w:cstheme="minorBidi"/>
          <w:noProof/>
          <w:szCs w:val="22"/>
          <w:lang w:val="en-AU" w:eastAsia="ja-JP"/>
        </w:rPr>
        <w:tab/>
      </w:r>
      <w:r>
        <w:rPr>
          <w:noProof/>
        </w:rPr>
        <w:t>File Export Module</w:t>
      </w:r>
      <w:r>
        <w:rPr>
          <w:noProof/>
        </w:rPr>
        <w:tab/>
      </w:r>
      <w:r w:rsidR="00E900AA">
        <w:rPr>
          <w:noProof/>
        </w:rPr>
        <w:fldChar w:fldCharType="begin"/>
      </w:r>
      <w:r>
        <w:rPr>
          <w:noProof/>
        </w:rPr>
        <w:instrText xml:space="preserve"> PAGEREF _Toc356807357 \h </w:instrText>
      </w:r>
      <w:r w:rsidR="00E900AA">
        <w:rPr>
          <w:noProof/>
        </w:rPr>
      </w:r>
      <w:r w:rsidR="00E900AA">
        <w:rPr>
          <w:noProof/>
        </w:rPr>
        <w:fldChar w:fldCharType="separate"/>
      </w:r>
      <w:r w:rsidR="00FF3B3D">
        <w:rPr>
          <w:noProof/>
        </w:rPr>
        <w:t>110</w:t>
      </w:r>
      <w:r w:rsidR="00E900AA">
        <w:rPr>
          <w:noProof/>
        </w:rPr>
        <w:fldChar w:fldCharType="end"/>
      </w:r>
    </w:p>
    <w:p w:rsidR="00E47832" w:rsidRDefault="00E47832">
      <w:pPr>
        <w:pStyle w:val="TOC1"/>
        <w:tabs>
          <w:tab w:val="left" w:pos="660"/>
        </w:tabs>
        <w:rPr>
          <w:rFonts w:asciiTheme="minorHAnsi" w:eastAsiaTheme="minorEastAsia" w:hAnsiTheme="minorHAnsi" w:cstheme="minorBidi"/>
          <w:b w:val="0"/>
          <w:noProof/>
          <w:sz w:val="22"/>
          <w:szCs w:val="22"/>
          <w:lang w:val="en-AU" w:eastAsia="ja-JP"/>
        </w:rPr>
      </w:pPr>
      <w:r>
        <w:rPr>
          <w:noProof/>
        </w:rPr>
        <w:t>11</w:t>
      </w:r>
      <w:r>
        <w:rPr>
          <w:rFonts w:asciiTheme="minorHAnsi" w:eastAsiaTheme="minorEastAsia" w:hAnsiTheme="minorHAnsi" w:cstheme="minorBidi"/>
          <w:b w:val="0"/>
          <w:noProof/>
          <w:sz w:val="22"/>
          <w:szCs w:val="22"/>
          <w:lang w:val="en-AU" w:eastAsia="ja-JP"/>
        </w:rPr>
        <w:tab/>
      </w:r>
      <w:r>
        <w:rPr>
          <w:noProof/>
        </w:rPr>
        <w:t>Data Administration</w:t>
      </w:r>
      <w:r>
        <w:rPr>
          <w:noProof/>
        </w:rPr>
        <w:tab/>
      </w:r>
      <w:r w:rsidR="00E900AA">
        <w:rPr>
          <w:noProof/>
        </w:rPr>
        <w:fldChar w:fldCharType="begin"/>
      </w:r>
      <w:r>
        <w:rPr>
          <w:noProof/>
        </w:rPr>
        <w:instrText xml:space="preserve"> PAGEREF _Toc356807358 \h </w:instrText>
      </w:r>
      <w:r w:rsidR="00E900AA">
        <w:rPr>
          <w:noProof/>
        </w:rPr>
      </w:r>
      <w:r w:rsidR="00E900AA">
        <w:rPr>
          <w:noProof/>
        </w:rPr>
        <w:fldChar w:fldCharType="separate"/>
      </w:r>
      <w:r w:rsidR="00FF3B3D">
        <w:rPr>
          <w:noProof/>
        </w:rPr>
        <w:t>111</w:t>
      </w:r>
      <w:r w:rsidR="00E900AA">
        <w:rPr>
          <w:noProof/>
        </w:rPr>
        <w:fldChar w:fldCharType="end"/>
      </w:r>
    </w:p>
    <w:p w:rsidR="00E47832" w:rsidRDefault="00E47832">
      <w:pPr>
        <w:pStyle w:val="TOC2"/>
        <w:tabs>
          <w:tab w:val="left" w:pos="660"/>
        </w:tabs>
        <w:rPr>
          <w:rFonts w:asciiTheme="minorHAnsi" w:eastAsiaTheme="minorEastAsia" w:hAnsiTheme="minorHAnsi" w:cstheme="minorBidi"/>
          <w:noProof/>
          <w:szCs w:val="22"/>
          <w:lang w:val="en-AU" w:eastAsia="ja-JP"/>
        </w:rPr>
      </w:pPr>
      <w:r>
        <w:rPr>
          <w:noProof/>
        </w:rPr>
        <w:t>11.1</w:t>
      </w:r>
      <w:r>
        <w:rPr>
          <w:rFonts w:asciiTheme="minorHAnsi" w:eastAsiaTheme="minorEastAsia" w:hAnsiTheme="minorHAnsi" w:cstheme="minorBidi"/>
          <w:noProof/>
          <w:szCs w:val="22"/>
          <w:lang w:val="en-AU" w:eastAsia="ja-JP"/>
        </w:rPr>
        <w:tab/>
      </w:r>
      <w:r>
        <w:rPr>
          <w:noProof/>
        </w:rPr>
        <w:t>Removing data</w:t>
      </w:r>
      <w:r>
        <w:rPr>
          <w:noProof/>
        </w:rPr>
        <w:tab/>
      </w:r>
      <w:r w:rsidR="00E900AA">
        <w:rPr>
          <w:noProof/>
        </w:rPr>
        <w:fldChar w:fldCharType="begin"/>
      </w:r>
      <w:r>
        <w:rPr>
          <w:noProof/>
        </w:rPr>
        <w:instrText xml:space="preserve"> PAGEREF _Toc356807359 \h </w:instrText>
      </w:r>
      <w:r w:rsidR="00E900AA">
        <w:rPr>
          <w:noProof/>
        </w:rPr>
      </w:r>
      <w:r w:rsidR="00E900AA">
        <w:rPr>
          <w:noProof/>
        </w:rPr>
        <w:fldChar w:fldCharType="separate"/>
      </w:r>
      <w:r w:rsidR="00FF3B3D">
        <w:rPr>
          <w:noProof/>
        </w:rPr>
        <w:t>111</w:t>
      </w:r>
      <w:r w:rsidR="00E900AA">
        <w:rPr>
          <w:noProof/>
        </w:rPr>
        <w:fldChar w:fldCharType="end"/>
      </w:r>
    </w:p>
    <w:p w:rsidR="00E47832" w:rsidRDefault="00E47832">
      <w:pPr>
        <w:pStyle w:val="TOC2"/>
        <w:tabs>
          <w:tab w:val="left" w:pos="660"/>
        </w:tabs>
        <w:rPr>
          <w:rFonts w:asciiTheme="minorHAnsi" w:eastAsiaTheme="minorEastAsia" w:hAnsiTheme="minorHAnsi" w:cstheme="minorBidi"/>
          <w:noProof/>
          <w:szCs w:val="22"/>
          <w:lang w:val="en-AU" w:eastAsia="ja-JP"/>
        </w:rPr>
      </w:pPr>
      <w:r>
        <w:rPr>
          <w:noProof/>
        </w:rPr>
        <w:t>11.2</w:t>
      </w:r>
      <w:r>
        <w:rPr>
          <w:rFonts w:asciiTheme="minorHAnsi" w:eastAsiaTheme="minorEastAsia" w:hAnsiTheme="minorHAnsi" w:cstheme="minorBidi"/>
          <w:noProof/>
          <w:szCs w:val="22"/>
          <w:lang w:val="en-AU" w:eastAsia="ja-JP"/>
        </w:rPr>
        <w:tab/>
      </w:r>
      <w:r>
        <w:rPr>
          <w:noProof/>
        </w:rPr>
        <w:t>Campaign Export</w:t>
      </w:r>
      <w:r>
        <w:rPr>
          <w:noProof/>
        </w:rPr>
        <w:tab/>
      </w:r>
      <w:r w:rsidR="00E900AA">
        <w:rPr>
          <w:noProof/>
        </w:rPr>
        <w:fldChar w:fldCharType="begin"/>
      </w:r>
      <w:r>
        <w:rPr>
          <w:noProof/>
        </w:rPr>
        <w:instrText xml:space="preserve"> PAGEREF _Toc356807360 \h </w:instrText>
      </w:r>
      <w:r w:rsidR="00E900AA">
        <w:rPr>
          <w:noProof/>
        </w:rPr>
      </w:r>
      <w:r w:rsidR="00E900AA">
        <w:rPr>
          <w:noProof/>
        </w:rPr>
        <w:fldChar w:fldCharType="separate"/>
      </w:r>
      <w:r w:rsidR="00FF3B3D">
        <w:rPr>
          <w:noProof/>
        </w:rPr>
        <w:t>112</w:t>
      </w:r>
      <w:r w:rsidR="00E900AA">
        <w:rPr>
          <w:noProof/>
        </w:rPr>
        <w:fldChar w:fldCharType="end"/>
      </w:r>
    </w:p>
    <w:p w:rsidR="00E47832" w:rsidRDefault="00E47832">
      <w:pPr>
        <w:pStyle w:val="TOC2"/>
        <w:tabs>
          <w:tab w:val="left" w:pos="660"/>
        </w:tabs>
        <w:rPr>
          <w:rFonts w:asciiTheme="minorHAnsi" w:eastAsiaTheme="minorEastAsia" w:hAnsiTheme="minorHAnsi" w:cstheme="minorBidi"/>
          <w:noProof/>
          <w:szCs w:val="22"/>
          <w:lang w:val="en-AU" w:eastAsia="ja-JP"/>
        </w:rPr>
      </w:pPr>
      <w:r>
        <w:rPr>
          <w:noProof/>
        </w:rPr>
        <w:t>11.3</w:t>
      </w:r>
      <w:r>
        <w:rPr>
          <w:rFonts w:asciiTheme="minorHAnsi" w:eastAsiaTheme="minorEastAsia" w:hAnsiTheme="minorHAnsi" w:cstheme="minorBidi"/>
          <w:noProof/>
          <w:szCs w:val="22"/>
          <w:lang w:val="en-AU" w:eastAsia="ja-JP"/>
        </w:rPr>
        <w:tab/>
      </w:r>
      <w:r>
        <w:rPr>
          <w:noProof/>
        </w:rPr>
        <w:t>Campaign Import</w:t>
      </w:r>
      <w:r>
        <w:rPr>
          <w:noProof/>
        </w:rPr>
        <w:tab/>
      </w:r>
      <w:r w:rsidR="00E900AA">
        <w:rPr>
          <w:noProof/>
        </w:rPr>
        <w:fldChar w:fldCharType="begin"/>
      </w:r>
      <w:r>
        <w:rPr>
          <w:noProof/>
        </w:rPr>
        <w:instrText xml:space="preserve"> PAGEREF _Toc356807361 \h </w:instrText>
      </w:r>
      <w:r w:rsidR="00E900AA">
        <w:rPr>
          <w:noProof/>
        </w:rPr>
      </w:r>
      <w:r w:rsidR="00E900AA">
        <w:rPr>
          <w:noProof/>
        </w:rPr>
        <w:fldChar w:fldCharType="separate"/>
      </w:r>
      <w:r w:rsidR="00FF3B3D">
        <w:rPr>
          <w:noProof/>
        </w:rPr>
        <w:t>113</w:t>
      </w:r>
      <w:r w:rsidR="00E900AA">
        <w:rPr>
          <w:noProof/>
        </w:rPr>
        <w:fldChar w:fldCharType="end"/>
      </w:r>
    </w:p>
    <w:p w:rsidR="00E47832" w:rsidRDefault="00E47832">
      <w:pPr>
        <w:pStyle w:val="TOC2"/>
        <w:tabs>
          <w:tab w:val="left" w:pos="660"/>
        </w:tabs>
        <w:rPr>
          <w:rFonts w:asciiTheme="minorHAnsi" w:eastAsiaTheme="minorEastAsia" w:hAnsiTheme="minorHAnsi" w:cstheme="minorBidi"/>
          <w:noProof/>
          <w:szCs w:val="22"/>
          <w:lang w:val="en-AU" w:eastAsia="ja-JP"/>
        </w:rPr>
      </w:pPr>
      <w:r>
        <w:rPr>
          <w:noProof/>
        </w:rPr>
        <w:t>11.4</w:t>
      </w:r>
      <w:r>
        <w:rPr>
          <w:rFonts w:asciiTheme="minorHAnsi" w:eastAsiaTheme="minorEastAsia" w:hAnsiTheme="minorHAnsi" w:cstheme="minorBidi"/>
          <w:noProof/>
          <w:szCs w:val="22"/>
          <w:lang w:val="en-AU" w:eastAsia="ja-JP"/>
        </w:rPr>
        <w:tab/>
      </w:r>
      <w:r>
        <w:rPr>
          <w:noProof/>
        </w:rPr>
        <w:t>Definition of new Sensors</w:t>
      </w:r>
      <w:r>
        <w:rPr>
          <w:noProof/>
        </w:rPr>
        <w:tab/>
      </w:r>
      <w:r w:rsidR="00E900AA">
        <w:rPr>
          <w:noProof/>
        </w:rPr>
        <w:fldChar w:fldCharType="begin"/>
      </w:r>
      <w:r>
        <w:rPr>
          <w:noProof/>
        </w:rPr>
        <w:instrText xml:space="preserve"> PAGEREF _Toc356807362 \h </w:instrText>
      </w:r>
      <w:r w:rsidR="00E900AA">
        <w:rPr>
          <w:noProof/>
        </w:rPr>
      </w:r>
      <w:r w:rsidR="00E900AA">
        <w:rPr>
          <w:noProof/>
        </w:rPr>
        <w:fldChar w:fldCharType="separate"/>
      </w:r>
      <w:r w:rsidR="00FF3B3D">
        <w:rPr>
          <w:noProof/>
        </w:rPr>
        <w:t>114</w:t>
      </w:r>
      <w:r w:rsidR="00E900AA">
        <w:rPr>
          <w:noProof/>
        </w:rPr>
        <w:fldChar w:fldCharType="end"/>
      </w:r>
    </w:p>
    <w:p w:rsidR="00E47832" w:rsidRDefault="00E47832">
      <w:pPr>
        <w:pStyle w:val="TOC2"/>
        <w:tabs>
          <w:tab w:val="left" w:pos="660"/>
        </w:tabs>
        <w:rPr>
          <w:rFonts w:asciiTheme="minorHAnsi" w:eastAsiaTheme="minorEastAsia" w:hAnsiTheme="minorHAnsi" w:cstheme="minorBidi"/>
          <w:noProof/>
          <w:szCs w:val="22"/>
          <w:lang w:val="en-AU" w:eastAsia="ja-JP"/>
        </w:rPr>
      </w:pPr>
      <w:r>
        <w:rPr>
          <w:noProof/>
        </w:rPr>
        <w:t>11.5</w:t>
      </w:r>
      <w:r>
        <w:rPr>
          <w:rFonts w:asciiTheme="minorHAnsi" w:eastAsiaTheme="minorEastAsia" w:hAnsiTheme="minorHAnsi" w:cstheme="minorBidi"/>
          <w:noProof/>
          <w:szCs w:val="22"/>
          <w:lang w:val="en-AU" w:eastAsia="ja-JP"/>
        </w:rPr>
        <w:tab/>
      </w:r>
      <w:r>
        <w:rPr>
          <w:noProof/>
        </w:rPr>
        <w:t>Instrumentation Administration</w:t>
      </w:r>
      <w:r>
        <w:rPr>
          <w:noProof/>
        </w:rPr>
        <w:tab/>
      </w:r>
      <w:r w:rsidR="00E900AA">
        <w:rPr>
          <w:noProof/>
        </w:rPr>
        <w:fldChar w:fldCharType="begin"/>
      </w:r>
      <w:r>
        <w:rPr>
          <w:noProof/>
        </w:rPr>
        <w:instrText xml:space="preserve"> PAGEREF _Toc356807363 \h </w:instrText>
      </w:r>
      <w:r w:rsidR="00E900AA">
        <w:rPr>
          <w:noProof/>
        </w:rPr>
      </w:r>
      <w:r w:rsidR="00E900AA">
        <w:rPr>
          <w:noProof/>
        </w:rPr>
        <w:fldChar w:fldCharType="separate"/>
      </w:r>
      <w:r w:rsidR="00FF3B3D">
        <w:rPr>
          <w:noProof/>
        </w:rPr>
        <w:t>116</w:t>
      </w:r>
      <w:r w:rsidR="00E900AA">
        <w:rPr>
          <w:noProof/>
        </w:rPr>
        <w:fldChar w:fldCharType="end"/>
      </w:r>
    </w:p>
    <w:p w:rsidR="00E47832" w:rsidRDefault="00E47832">
      <w:pPr>
        <w:pStyle w:val="TOC3"/>
        <w:tabs>
          <w:tab w:val="left" w:pos="1100"/>
        </w:tabs>
        <w:rPr>
          <w:rFonts w:asciiTheme="minorHAnsi" w:eastAsiaTheme="minorEastAsia" w:hAnsiTheme="minorHAnsi" w:cstheme="minorBidi"/>
          <w:noProof/>
          <w:szCs w:val="22"/>
          <w:lang w:val="en-AU" w:eastAsia="ja-JP"/>
        </w:rPr>
      </w:pPr>
      <w:r>
        <w:rPr>
          <w:noProof/>
        </w:rPr>
        <w:t>11.5.1</w:t>
      </w:r>
      <w:r>
        <w:rPr>
          <w:rFonts w:asciiTheme="minorHAnsi" w:eastAsiaTheme="minorEastAsia" w:hAnsiTheme="minorHAnsi" w:cstheme="minorBidi"/>
          <w:noProof/>
          <w:szCs w:val="22"/>
          <w:lang w:val="en-AU" w:eastAsia="ja-JP"/>
        </w:rPr>
        <w:tab/>
      </w:r>
      <w:r>
        <w:rPr>
          <w:noProof/>
        </w:rPr>
        <w:t>Instrument Administration</w:t>
      </w:r>
      <w:r>
        <w:rPr>
          <w:noProof/>
        </w:rPr>
        <w:tab/>
      </w:r>
      <w:r w:rsidR="00E900AA">
        <w:rPr>
          <w:noProof/>
        </w:rPr>
        <w:fldChar w:fldCharType="begin"/>
      </w:r>
      <w:r>
        <w:rPr>
          <w:noProof/>
        </w:rPr>
        <w:instrText xml:space="preserve"> PAGEREF _Toc356807364 \h </w:instrText>
      </w:r>
      <w:r w:rsidR="00E900AA">
        <w:rPr>
          <w:noProof/>
        </w:rPr>
        <w:fldChar w:fldCharType="separate"/>
      </w:r>
      <w:r w:rsidR="00FF3B3D">
        <w:rPr>
          <w:b/>
          <w:bCs/>
          <w:noProof/>
          <w:lang w:val="en-US"/>
        </w:rPr>
        <w:t>Error! Bookmark not defined.</w:t>
      </w:r>
      <w:r w:rsidR="00E900AA">
        <w:rPr>
          <w:noProof/>
        </w:rPr>
        <w:fldChar w:fldCharType="end"/>
      </w:r>
    </w:p>
    <w:p w:rsidR="00E47832" w:rsidRDefault="00E47832">
      <w:pPr>
        <w:pStyle w:val="TOC3"/>
        <w:tabs>
          <w:tab w:val="left" w:pos="1100"/>
        </w:tabs>
        <w:rPr>
          <w:rFonts w:asciiTheme="minorHAnsi" w:eastAsiaTheme="minorEastAsia" w:hAnsiTheme="minorHAnsi" w:cstheme="minorBidi"/>
          <w:noProof/>
          <w:szCs w:val="22"/>
          <w:lang w:val="en-AU" w:eastAsia="ja-JP"/>
        </w:rPr>
      </w:pPr>
      <w:r>
        <w:rPr>
          <w:noProof/>
        </w:rPr>
        <w:t>11.5.2</w:t>
      </w:r>
      <w:r>
        <w:rPr>
          <w:rFonts w:asciiTheme="minorHAnsi" w:eastAsiaTheme="minorEastAsia" w:hAnsiTheme="minorHAnsi" w:cstheme="minorBidi"/>
          <w:noProof/>
          <w:szCs w:val="22"/>
          <w:lang w:val="en-AU" w:eastAsia="ja-JP"/>
        </w:rPr>
        <w:tab/>
      </w:r>
      <w:r>
        <w:rPr>
          <w:noProof/>
        </w:rPr>
        <w:t>Reference Panel Administration</w:t>
      </w:r>
      <w:r>
        <w:rPr>
          <w:noProof/>
        </w:rPr>
        <w:tab/>
      </w:r>
      <w:r w:rsidR="00E900AA">
        <w:rPr>
          <w:noProof/>
        </w:rPr>
        <w:fldChar w:fldCharType="begin"/>
      </w:r>
      <w:r>
        <w:rPr>
          <w:noProof/>
        </w:rPr>
        <w:instrText xml:space="preserve"> PAGEREF _Toc356807365 \h </w:instrText>
      </w:r>
      <w:r w:rsidR="00E900AA">
        <w:rPr>
          <w:noProof/>
        </w:rPr>
      </w:r>
      <w:r w:rsidR="00E900AA">
        <w:rPr>
          <w:noProof/>
        </w:rPr>
        <w:fldChar w:fldCharType="separate"/>
      </w:r>
      <w:r w:rsidR="00FF3B3D">
        <w:rPr>
          <w:noProof/>
        </w:rPr>
        <w:t>119</w:t>
      </w:r>
      <w:r w:rsidR="00E900AA">
        <w:rPr>
          <w:noProof/>
        </w:rPr>
        <w:fldChar w:fldCharType="end"/>
      </w:r>
    </w:p>
    <w:p w:rsidR="00E47832" w:rsidRDefault="00E47832">
      <w:pPr>
        <w:pStyle w:val="TOC1"/>
        <w:tabs>
          <w:tab w:val="left" w:pos="660"/>
        </w:tabs>
        <w:rPr>
          <w:rFonts w:asciiTheme="minorHAnsi" w:eastAsiaTheme="minorEastAsia" w:hAnsiTheme="minorHAnsi" w:cstheme="minorBidi"/>
          <w:b w:val="0"/>
          <w:noProof/>
          <w:sz w:val="22"/>
          <w:szCs w:val="22"/>
          <w:lang w:val="en-AU" w:eastAsia="ja-JP"/>
        </w:rPr>
      </w:pPr>
      <w:r>
        <w:rPr>
          <w:noProof/>
        </w:rPr>
        <w:t>12</w:t>
      </w:r>
      <w:r>
        <w:rPr>
          <w:rFonts w:asciiTheme="minorHAnsi" w:eastAsiaTheme="minorEastAsia" w:hAnsiTheme="minorHAnsi" w:cstheme="minorBidi"/>
          <w:b w:val="0"/>
          <w:noProof/>
          <w:sz w:val="22"/>
          <w:szCs w:val="22"/>
          <w:lang w:val="en-AU" w:eastAsia="ja-JP"/>
        </w:rPr>
        <w:tab/>
      </w:r>
      <w:r>
        <w:rPr>
          <w:noProof/>
        </w:rPr>
        <w:t>Matlab Integration</w:t>
      </w:r>
      <w:r>
        <w:rPr>
          <w:noProof/>
        </w:rPr>
        <w:tab/>
      </w:r>
      <w:r w:rsidR="00E900AA">
        <w:rPr>
          <w:noProof/>
        </w:rPr>
        <w:fldChar w:fldCharType="begin"/>
      </w:r>
      <w:r>
        <w:rPr>
          <w:noProof/>
        </w:rPr>
        <w:instrText xml:space="preserve"> PAGEREF _Toc356807366 \h </w:instrText>
      </w:r>
      <w:r w:rsidR="00E900AA">
        <w:rPr>
          <w:noProof/>
        </w:rPr>
      </w:r>
      <w:r w:rsidR="00E900AA">
        <w:rPr>
          <w:noProof/>
        </w:rPr>
        <w:fldChar w:fldCharType="separate"/>
      </w:r>
      <w:r w:rsidR="00FF3B3D">
        <w:rPr>
          <w:noProof/>
        </w:rPr>
        <w:t>123</w:t>
      </w:r>
      <w:r w:rsidR="00E900AA">
        <w:rPr>
          <w:noProof/>
        </w:rPr>
        <w:fldChar w:fldCharType="end"/>
      </w:r>
    </w:p>
    <w:p w:rsidR="00E47832" w:rsidRDefault="00E47832">
      <w:pPr>
        <w:pStyle w:val="TOC1"/>
        <w:tabs>
          <w:tab w:val="left" w:pos="660"/>
        </w:tabs>
        <w:rPr>
          <w:rFonts w:asciiTheme="minorHAnsi" w:eastAsiaTheme="minorEastAsia" w:hAnsiTheme="minorHAnsi" w:cstheme="minorBidi"/>
          <w:b w:val="0"/>
          <w:noProof/>
          <w:sz w:val="22"/>
          <w:szCs w:val="22"/>
          <w:lang w:val="en-AU" w:eastAsia="ja-JP"/>
        </w:rPr>
      </w:pPr>
      <w:r>
        <w:rPr>
          <w:noProof/>
        </w:rPr>
        <w:t>13</w:t>
      </w:r>
      <w:r>
        <w:rPr>
          <w:rFonts w:asciiTheme="minorHAnsi" w:eastAsiaTheme="minorEastAsia" w:hAnsiTheme="minorHAnsi" w:cstheme="minorBidi"/>
          <w:b w:val="0"/>
          <w:noProof/>
          <w:sz w:val="22"/>
          <w:szCs w:val="22"/>
          <w:lang w:val="en-AU" w:eastAsia="ja-JP"/>
        </w:rPr>
        <w:tab/>
      </w:r>
      <w:r>
        <w:rPr>
          <w:noProof/>
        </w:rPr>
        <w:t>Tutorial</w:t>
      </w:r>
      <w:r>
        <w:rPr>
          <w:noProof/>
        </w:rPr>
        <w:tab/>
      </w:r>
      <w:r w:rsidR="00E900AA">
        <w:rPr>
          <w:noProof/>
        </w:rPr>
        <w:fldChar w:fldCharType="begin"/>
      </w:r>
      <w:r>
        <w:rPr>
          <w:noProof/>
        </w:rPr>
        <w:instrText xml:space="preserve"> PAGEREF _Toc356807367 \h </w:instrText>
      </w:r>
      <w:r w:rsidR="00E900AA">
        <w:rPr>
          <w:noProof/>
        </w:rPr>
      </w:r>
      <w:r w:rsidR="00E900AA">
        <w:rPr>
          <w:noProof/>
        </w:rPr>
        <w:fldChar w:fldCharType="separate"/>
      </w:r>
      <w:r w:rsidR="00FF3B3D">
        <w:rPr>
          <w:noProof/>
        </w:rPr>
        <w:t>124</w:t>
      </w:r>
      <w:r w:rsidR="00E900AA">
        <w:rPr>
          <w:noProof/>
        </w:rPr>
        <w:fldChar w:fldCharType="end"/>
      </w:r>
    </w:p>
    <w:p w:rsidR="00E47832" w:rsidRDefault="00E47832">
      <w:pPr>
        <w:pStyle w:val="TOC2"/>
        <w:tabs>
          <w:tab w:val="left" w:pos="660"/>
        </w:tabs>
        <w:rPr>
          <w:rFonts w:asciiTheme="minorHAnsi" w:eastAsiaTheme="minorEastAsia" w:hAnsiTheme="minorHAnsi" w:cstheme="minorBidi"/>
          <w:noProof/>
          <w:szCs w:val="22"/>
          <w:lang w:val="en-AU" w:eastAsia="ja-JP"/>
        </w:rPr>
      </w:pPr>
      <w:r>
        <w:rPr>
          <w:noProof/>
        </w:rPr>
        <w:t>13.1</w:t>
      </w:r>
      <w:r>
        <w:rPr>
          <w:rFonts w:asciiTheme="minorHAnsi" w:eastAsiaTheme="minorEastAsia" w:hAnsiTheme="minorHAnsi" w:cstheme="minorBidi"/>
          <w:noProof/>
          <w:szCs w:val="22"/>
          <w:lang w:val="en-AU" w:eastAsia="ja-JP"/>
        </w:rPr>
        <w:tab/>
      </w:r>
      <w:r>
        <w:rPr>
          <w:noProof/>
        </w:rPr>
        <w:t>SPECCHIO Online Test Database</w:t>
      </w:r>
      <w:r>
        <w:rPr>
          <w:noProof/>
        </w:rPr>
        <w:tab/>
      </w:r>
      <w:r w:rsidR="00E900AA">
        <w:rPr>
          <w:noProof/>
        </w:rPr>
        <w:fldChar w:fldCharType="begin"/>
      </w:r>
      <w:r>
        <w:rPr>
          <w:noProof/>
        </w:rPr>
        <w:instrText xml:space="preserve"> PAGEREF _Toc356807368 \h </w:instrText>
      </w:r>
      <w:r w:rsidR="00E900AA">
        <w:rPr>
          <w:noProof/>
        </w:rPr>
      </w:r>
      <w:r w:rsidR="00E900AA">
        <w:rPr>
          <w:noProof/>
        </w:rPr>
        <w:fldChar w:fldCharType="separate"/>
      </w:r>
      <w:r w:rsidR="00FF3B3D">
        <w:rPr>
          <w:noProof/>
        </w:rPr>
        <w:t>124</w:t>
      </w:r>
      <w:r w:rsidR="00E900AA">
        <w:rPr>
          <w:noProof/>
        </w:rPr>
        <w:fldChar w:fldCharType="end"/>
      </w:r>
    </w:p>
    <w:p w:rsidR="00E47832" w:rsidRDefault="00E47832">
      <w:pPr>
        <w:pStyle w:val="TOC3"/>
        <w:tabs>
          <w:tab w:val="left" w:pos="1100"/>
        </w:tabs>
        <w:rPr>
          <w:rFonts w:asciiTheme="minorHAnsi" w:eastAsiaTheme="minorEastAsia" w:hAnsiTheme="minorHAnsi" w:cstheme="minorBidi"/>
          <w:noProof/>
          <w:szCs w:val="22"/>
          <w:lang w:val="en-AU" w:eastAsia="ja-JP"/>
        </w:rPr>
      </w:pPr>
      <w:r>
        <w:rPr>
          <w:noProof/>
        </w:rPr>
        <w:t>13.1.1</w:t>
      </w:r>
      <w:r>
        <w:rPr>
          <w:rFonts w:asciiTheme="minorHAnsi" w:eastAsiaTheme="minorEastAsia" w:hAnsiTheme="minorHAnsi" w:cstheme="minorBidi"/>
          <w:noProof/>
          <w:szCs w:val="22"/>
          <w:lang w:val="en-AU" w:eastAsia="ja-JP"/>
        </w:rPr>
        <w:tab/>
      </w:r>
      <w:r>
        <w:rPr>
          <w:noProof/>
        </w:rPr>
        <w:t>Creating Campaigns on the Test Database</w:t>
      </w:r>
      <w:r>
        <w:rPr>
          <w:noProof/>
        </w:rPr>
        <w:tab/>
      </w:r>
      <w:r w:rsidR="00E900AA">
        <w:rPr>
          <w:noProof/>
        </w:rPr>
        <w:fldChar w:fldCharType="begin"/>
      </w:r>
      <w:r>
        <w:rPr>
          <w:noProof/>
        </w:rPr>
        <w:instrText xml:space="preserve"> PAGEREF _Toc356807369 \h </w:instrText>
      </w:r>
      <w:r w:rsidR="00E900AA">
        <w:rPr>
          <w:noProof/>
        </w:rPr>
      </w:r>
      <w:r w:rsidR="00E900AA">
        <w:rPr>
          <w:noProof/>
        </w:rPr>
        <w:fldChar w:fldCharType="separate"/>
      </w:r>
      <w:r w:rsidR="00FF3B3D">
        <w:rPr>
          <w:noProof/>
        </w:rPr>
        <w:t>125</w:t>
      </w:r>
      <w:r w:rsidR="00E900AA">
        <w:rPr>
          <w:noProof/>
        </w:rPr>
        <w:fldChar w:fldCharType="end"/>
      </w:r>
    </w:p>
    <w:p w:rsidR="00E47832" w:rsidRDefault="00E47832">
      <w:pPr>
        <w:pStyle w:val="TOC3"/>
        <w:tabs>
          <w:tab w:val="left" w:pos="1100"/>
        </w:tabs>
        <w:rPr>
          <w:rFonts w:asciiTheme="minorHAnsi" w:eastAsiaTheme="minorEastAsia" w:hAnsiTheme="minorHAnsi" w:cstheme="minorBidi"/>
          <w:noProof/>
          <w:szCs w:val="22"/>
          <w:lang w:val="en-AU" w:eastAsia="ja-JP"/>
        </w:rPr>
      </w:pPr>
      <w:r>
        <w:rPr>
          <w:noProof/>
        </w:rPr>
        <w:t>13.1.2</w:t>
      </w:r>
      <w:r>
        <w:rPr>
          <w:rFonts w:asciiTheme="minorHAnsi" w:eastAsiaTheme="minorEastAsia" w:hAnsiTheme="minorHAnsi" w:cstheme="minorBidi"/>
          <w:noProof/>
          <w:szCs w:val="22"/>
          <w:lang w:val="en-AU" w:eastAsia="ja-JP"/>
        </w:rPr>
        <w:tab/>
      </w:r>
      <w:r>
        <w:rPr>
          <w:noProof/>
        </w:rPr>
        <w:t>Downloading Test Data Sets</w:t>
      </w:r>
      <w:r>
        <w:rPr>
          <w:noProof/>
        </w:rPr>
        <w:tab/>
      </w:r>
      <w:r w:rsidR="00E900AA">
        <w:rPr>
          <w:noProof/>
        </w:rPr>
        <w:fldChar w:fldCharType="begin"/>
      </w:r>
      <w:r>
        <w:rPr>
          <w:noProof/>
        </w:rPr>
        <w:instrText xml:space="preserve"> PAGEREF _Toc356807370 \h </w:instrText>
      </w:r>
      <w:r w:rsidR="00E900AA">
        <w:rPr>
          <w:noProof/>
        </w:rPr>
      </w:r>
      <w:r w:rsidR="00E900AA">
        <w:rPr>
          <w:noProof/>
        </w:rPr>
        <w:fldChar w:fldCharType="separate"/>
      </w:r>
      <w:r w:rsidR="00FF3B3D">
        <w:rPr>
          <w:noProof/>
        </w:rPr>
        <w:t>125</w:t>
      </w:r>
      <w:r w:rsidR="00E900AA">
        <w:rPr>
          <w:noProof/>
        </w:rPr>
        <w:fldChar w:fldCharType="end"/>
      </w:r>
    </w:p>
    <w:p w:rsidR="00E47832" w:rsidRDefault="00E47832">
      <w:pPr>
        <w:pStyle w:val="TOC2"/>
        <w:tabs>
          <w:tab w:val="left" w:pos="660"/>
        </w:tabs>
        <w:rPr>
          <w:rFonts w:asciiTheme="minorHAnsi" w:eastAsiaTheme="minorEastAsia" w:hAnsiTheme="minorHAnsi" w:cstheme="minorBidi"/>
          <w:noProof/>
          <w:szCs w:val="22"/>
          <w:lang w:val="en-AU" w:eastAsia="ja-JP"/>
        </w:rPr>
      </w:pPr>
      <w:r>
        <w:rPr>
          <w:noProof/>
        </w:rPr>
        <w:t>13.2</w:t>
      </w:r>
      <w:r>
        <w:rPr>
          <w:rFonts w:asciiTheme="minorHAnsi" w:eastAsiaTheme="minorEastAsia" w:hAnsiTheme="minorHAnsi" w:cstheme="minorBidi"/>
          <w:noProof/>
          <w:szCs w:val="22"/>
          <w:lang w:val="en-AU" w:eastAsia="ja-JP"/>
        </w:rPr>
        <w:tab/>
      </w:r>
      <w:r>
        <w:rPr>
          <w:noProof/>
        </w:rPr>
        <w:t>Part 1: Loading, Editing and Retrieving Data</w:t>
      </w:r>
      <w:r>
        <w:rPr>
          <w:noProof/>
        </w:rPr>
        <w:tab/>
      </w:r>
      <w:r w:rsidR="00E900AA">
        <w:rPr>
          <w:noProof/>
        </w:rPr>
        <w:fldChar w:fldCharType="begin"/>
      </w:r>
      <w:r>
        <w:rPr>
          <w:noProof/>
        </w:rPr>
        <w:instrText xml:space="preserve"> PAGEREF _Toc356807371 \h </w:instrText>
      </w:r>
      <w:r w:rsidR="00E900AA">
        <w:rPr>
          <w:noProof/>
        </w:rPr>
      </w:r>
      <w:r w:rsidR="00E900AA">
        <w:rPr>
          <w:noProof/>
        </w:rPr>
        <w:fldChar w:fldCharType="separate"/>
      </w:r>
      <w:r w:rsidR="00FF3B3D">
        <w:rPr>
          <w:noProof/>
        </w:rPr>
        <w:t>126</w:t>
      </w:r>
      <w:r w:rsidR="00E900AA">
        <w:rPr>
          <w:noProof/>
        </w:rPr>
        <w:fldChar w:fldCharType="end"/>
      </w:r>
    </w:p>
    <w:p w:rsidR="00E47832" w:rsidRDefault="00E47832">
      <w:pPr>
        <w:pStyle w:val="TOC3"/>
        <w:tabs>
          <w:tab w:val="left" w:pos="1100"/>
        </w:tabs>
        <w:rPr>
          <w:rFonts w:asciiTheme="minorHAnsi" w:eastAsiaTheme="minorEastAsia" w:hAnsiTheme="minorHAnsi" w:cstheme="minorBidi"/>
          <w:noProof/>
          <w:szCs w:val="22"/>
          <w:lang w:val="en-AU" w:eastAsia="ja-JP"/>
        </w:rPr>
      </w:pPr>
      <w:r>
        <w:rPr>
          <w:noProof/>
        </w:rPr>
        <w:t>13.2.1</w:t>
      </w:r>
      <w:r>
        <w:rPr>
          <w:rFonts w:asciiTheme="minorHAnsi" w:eastAsiaTheme="minorEastAsia" w:hAnsiTheme="minorHAnsi" w:cstheme="minorBidi"/>
          <w:noProof/>
          <w:szCs w:val="22"/>
          <w:lang w:val="en-AU" w:eastAsia="ja-JP"/>
        </w:rPr>
        <w:tab/>
      </w:r>
      <w:r>
        <w:rPr>
          <w:noProof/>
        </w:rPr>
        <w:t>Examine the Folder and File Structure</w:t>
      </w:r>
      <w:r>
        <w:rPr>
          <w:noProof/>
        </w:rPr>
        <w:tab/>
      </w:r>
      <w:r w:rsidR="00E900AA">
        <w:rPr>
          <w:noProof/>
        </w:rPr>
        <w:fldChar w:fldCharType="begin"/>
      </w:r>
      <w:r>
        <w:rPr>
          <w:noProof/>
        </w:rPr>
        <w:instrText xml:space="preserve"> PAGEREF _Toc356807372 \h </w:instrText>
      </w:r>
      <w:r w:rsidR="00E900AA">
        <w:rPr>
          <w:noProof/>
        </w:rPr>
      </w:r>
      <w:r w:rsidR="00E900AA">
        <w:rPr>
          <w:noProof/>
        </w:rPr>
        <w:fldChar w:fldCharType="separate"/>
      </w:r>
      <w:r w:rsidR="00FF3B3D">
        <w:rPr>
          <w:noProof/>
        </w:rPr>
        <w:t>126</w:t>
      </w:r>
      <w:r w:rsidR="00E900AA">
        <w:rPr>
          <w:noProof/>
        </w:rPr>
        <w:fldChar w:fldCharType="end"/>
      </w:r>
    </w:p>
    <w:p w:rsidR="00E47832" w:rsidRDefault="00E47832">
      <w:pPr>
        <w:pStyle w:val="TOC3"/>
        <w:tabs>
          <w:tab w:val="left" w:pos="1100"/>
        </w:tabs>
        <w:rPr>
          <w:rFonts w:asciiTheme="minorHAnsi" w:eastAsiaTheme="minorEastAsia" w:hAnsiTheme="minorHAnsi" w:cstheme="minorBidi"/>
          <w:noProof/>
          <w:szCs w:val="22"/>
          <w:lang w:val="en-AU" w:eastAsia="ja-JP"/>
        </w:rPr>
      </w:pPr>
      <w:r>
        <w:rPr>
          <w:noProof/>
        </w:rPr>
        <w:t>13.2.2</w:t>
      </w:r>
      <w:r>
        <w:rPr>
          <w:rFonts w:asciiTheme="minorHAnsi" w:eastAsiaTheme="minorEastAsia" w:hAnsiTheme="minorHAnsi" w:cstheme="minorBidi"/>
          <w:noProof/>
          <w:szCs w:val="22"/>
          <w:lang w:val="en-AU" w:eastAsia="ja-JP"/>
        </w:rPr>
        <w:tab/>
      </w:r>
      <w:r>
        <w:rPr>
          <w:noProof/>
        </w:rPr>
        <w:t>Creating a new Campaign and Loading the Spectra</w:t>
      </w:r>
      <w:r>
        <w:rPr>
          <w:noProof/>
        </w:rPr>
        <w:tab/>
      </w:r>
      <w:r w:rsidR="00E900AA">
        <w:rPr>
          <w:noProof/>
        </w:rPr>
        <w:fldChar w:fldCharType="begin"/>
      </w:r>
      <w:r>
        <w:rPr>
          <w:noProof/>
        </w:rPr>
        <w:instrText xml:space="preserve"> PAGEREF _Toc356807373 \h </w:instrText>
      </w:r>
      <w:r w:rsidR="00E900AA">
        <w:rPr>
          <w:noProof/>
        </w:rPr>
      </w:r>
      <w:r w:rsidR="00E900AA">
        <w:rPr>
          <w:noProof/>
        </w:rPr>
        <w:fldChar w:fldCharType="separate"/>
      </w:r>
      <w:r w:rsidR="00FF3B3D">
        <w:rPr>
          <w:noProof/>
        </w:rPr>
        <w:t>126</w:t>
      </w:r>
      <w:r w:rsidR="00E900AA">
        <w:rPr>
          <w:noProof/>
        </w:rPr>
        <w:fldChar w:fldCharType="end"/>
      </w:r>
    </w:p>
    <w:p w:rsidR="00E47832" w:rsidRDefault="00E47832">
      <w:pPr>
        <w:pStyle w:val="TOC3"/>
        <w:tabs>
          <w:tab w:val="left" w:pos="1100"/>
        </w:tabs>
        <w:rPr>
          <w:rFonts w:asciiTheme="minorHAnsi" w:eastAsiaTheme="minorEastAsia" w:hAnsiTheme="minorHAnsi" w:cstheme="minorBidi"/>
          <w:noProof/>
          <w:szCs w:val="22"/>
          <w:lang w:val="en-AU" w:eastAsia="ja-JP"/>
        </w:rPr>
      </w:pPr>
      <w:r>
        <w:rPr>
          <w:noProof/>
        </w:rPr>
        <w:t>13.2.3</w:t>
      </w:r>
      <w:r>
        <w:rPr>
          <w:rFonts w:asciiTheme="minorHAnsi" w:eastAsiaTheme="minorEastAsia" w:hAnsiTheme="minorHAnsi" w:cstheme="minorBidi"/>
          <w:noProof/>
          <w:szCs w:val="22"/>
          <w:lang w:val="en-AU" w:eastAsia="ja-JP"/>
        </w:rPr>
        <w:tab/>
      </w:r>
      <w:r>
        <w:rPr>
          <w:noProof/>
        </w:rPr>
        <w:t>Get to Know Your Data</w:t>
      </w:r>
      <w:r>
        <w:rPr>
          <w:noProof/>
        </w:rPr>
        <w:tab/>
      </w:r>
      <w:r w:rsidR="00E900AA">
        <w:rPr>
          <w:noProof/>
        </w:rPr>
        <w:fldChar w:fldCharType="begin"/>
      </w:r>
      <w:r>
        <w:rPr>
          <w:noProof/>
        </w:rPr>
        <w:instrText xml:space="preserve"> PAGEREF _Toc356807374 \h </w:instrText>
      </w:r>
      <w:r w:rsidR="00E900AA">
        <w:rPr>
          <w:noProof/>
        </w:rPr>
      </w:r>
      <w:r w:rsidR="00E900AA">
        <w:rPr>
          <w:noProof/>
        </w:rPr>
        <w:fldChar w:fldCharType="separate"/>
      </w:r>
      <w:r w:rsidR="00FF3B3D">
        <w:rPr>
          <w:noProof/>
        </w:rPr>
        <w:t>127</w:t>
      </w:r>
      <w:r w:rsidR="00E900AA">
        <w:rPr>
          <w:noProof/>
        </w:rPr>
        <w:fldChar w:fldCharType="end"/>
      </w:r>
    </w:p>
    <w:p w:rsidR="00E47832" w:rsidRDefault="00E47832">
      <w:pPr>
        <w:pStyle w:val="TOC3"/>
        <w:tabs>
          <w:tab w:val="left" w:pos="1100"/>
        </w:tabs>
        <w:rPr>
          <w:rFonts w:asciiTheme="minorHAnsi" w:eastAsiaTheme="minorEastAsia" w:hAnsiTheme="minorHAnsi" w:cstheme="minorBidi"/>
          <w:noProof/>
          <w:szCs w:val="22"/>
          <w:lang w:val="en-AU" w:eastAsia="ja-JP"/>
        </w:rPr>
      </w:pPr>
      <w:r>
        <w:rPr>
          <w:noProof/>
        </w:rPr>
        <w:t>13.2.4</w:t>
      </w:r>
      <w:r>
        <w:rPr>
          <w:rFonts w:asciiTheme="minorHAnsi" w:eastAsiaTheme="minorEastAsia" w:hAnsiTheme="minorHAnsi" w:cstheme="minorBidi"/>
          <w:noProof/>
          <w:szCs w:val="22"/>
          <w:lang w:val="en-AU" w:eastAsia="ja-JP"/>
        </w:rPr>
        <w:tab/>
      </w:r>
      <w:r>
        <w:rPr>
          <w:noProof/>
        </w:rPr>
        <w:t>Exporting Data to CSV</w:t>
      </w:r>
      <w:r>
        <w:rPr>
          <w:noProof/>
        </w:rPr>
        <w:tab/>
      </w:r>
      <w:r w:rsidR="00E900AA">
        <w:rPr>
          <w:noProof/>
        </w:rPr>
        <w:fldChar w:fldCharType="begin"/>
      </w:r>
      <w:r>
        <w:rPr>
          <w:noProof/>
        </w:rPr>
        <w:instrText xml:space="preserve"> PAGEREF _Toc356807375 \h </w:instrText>
      </w:r>
      <w:r w:rsidR="00E900AA">
        <w:rPr>
          <w:noProof/>
        </w:rPr>
      </w:r>
      <w:r w:rsidR="00E900AA">
        <w:rPr>
          <w:noProof/>
        </w:rPr>
        <w:fldChar w:fldCharType="separate"/>
      </w:r>
      <w:r w:rsidR="00FF3B3D">
        <w:rPr>
          <w:noProof/>
        </w:rPr>
        <w:t>128</w:t>
      </w:r>
      <w:r w:rsidR="00E900AA">
        <w:rPr>
          <w:noProof/>
        </w:rPr>
        <w:fldChar w:fldCharType="end"/>
      </w:r>
    </w:p>
    <w:p w:rsidR="00E47832" w:rsidRDefault="00E47832">
      <w:pPr>
        <w:pStyle w:val="TOC3"/>
        <w:tabs>
          <w:tab w:val="left" w:pos="1100"/>
        </w:tabs>
        <w:rPr>
          <w:rFonts w:asciiTheme="minorHAnsi" w:eastAsiaTheme="minorEastAsia" w:hAnsiTheme="minorHAnsi" w:cstheme="minorBidi"/>
          <w:noProof/>
          <w:szCs w:val="22"/>
          <w:lang w:val="en-AU" w:eastAsia="ja-JP"/>
        </w:rPr>
      </w:pPr>
      <w:r>
        <w:rPr>
          <w:noProof/>
        </w:rPr>
        <w:t>13.2.5</w:t>
      </w:r>
      <w:r>
        <w:rPr>
          <w:rFonts w:asciiTheme="minorHAnsi" w:eastAsiaTheme="minorEastAsia" w:hAnsiTheme="minorHAnsi" w:cstheme="minorBidi"/>
          <w:noProof/>
          <w:szCs w:val="22"/>
          <w:lang w:val="en-AU" w:eastAsia="ja-JP"/>
        </w:rPr>
        <w:tab/>
      </w:r>
      <w:r>
        <w:rPr>
          <w:noProof/>
        </w:rPr>
        <w:t>Exporting Data to ENVI Spectral Libraries</w:t>
      </w:r>
      <w:r>
        <w:rPr>
          <w:noProof/>
        </w:rPr>
        <w:tab/>
      </w:r>
      <w:r w:rsidR="00E900AA">
        <w:rPr>
          <w:noProof/>
        </w:rPr>
        <w:fldChar w:fldCharType="begin"/>
      </w:r>
      <w:r>
        <w:rPr>
          <w:noProof/>
        </w:rPr>
        <w:instrText xml:space="preserve"> PAGEREF _Toc356807376 \h </w:instrText>
      </w:r>
      <w:r w:rsidR="00E900AA">
        <w:rPr>
          <w:noProof/>
        </w:rPr>
      </w:r>
      <w:r w:rsidR="00E900AA">
        <w:rPr>
          <w:noProof/>
        </w:rPr>
        <w:fldChar w:fldCharType="separate"/>
      </w:r>
      <w:r w:rsidR="00FF3B3D">
        <w:rPr>
          <w:noProof/>
        </w:rPr>
        <w:t>130</w:t>
      </w:r>
      <w:r w:rsidR="00E900AA">
        <w:rPr>
          <w:noProof/>
        </w:rPr>
        <w:fldChar w:fldCharType="end"/>
      </w:r>
    </w:p>
    <w:p w:rsidR="00E47832" w:rsidRDefault="00E47832">
      <w:pPr>
        <w:pStyle w:val="TOC3"/>
        <w:tabs>
          <w:tab w:val="left" w:pos="1100"/>
        </w:tabs>
        <w:rPr>
          <w:rFonts w:asciiTheme="minorHAnsi" w:eastAsiaTheme="minorEastAsia" w:hAnsiTheme="minorHAnsi" w:cstheme="minorBidi"/>
          <w:noProof/>
          <w:szCs w:val="22"/>
          <w:lang w:val="en-AU" w:eastAsia="ja-JP"/>
        </w:rPr>
      </w:pPr>
      <w:r>
        <w:rPr>
          <w:noProof/>
        </w:rPr>
        <w:t>13.2.6</w:t>
      </w:r>
      <w:r>
        <w:rPr>
          <w:rFonts w:asciiTheme="minorHAnsi" w:eastAsiaTheme="minorEastAsia" w:hAnsiTheme="minorHAnsi" w:cstheme="minorBidi"/>
          <w:noProof/>
          <w:szCs w:val="22"/>
          <w:lang w:val="en-AU" w:eastAsia="ja-JP"/>
        </w:rPr>
        <w:tab/>
      </w:r>
      <w:r>
        <w:rPr>
          <w:noProof/>
        </w:rPr>
        <w:t>Editing Metadata</w:t>
      </w:r>
      <w:r>
        <w:rPr>
          <w:noProof/>
        </w:rPr>
        <w:tab/>
      </w:r>
      <w:r w:rsidR="00E900AA">
        <w:rPr>
          <w:noProof/>
        </w:rPr>
        <w:fldChar w:fldCharType="begin"/>
      </w:r>
      <w:r>
        <w:rPr>
          <w:noProof/>
        </w:rPr>
        <w:instrText xml:space="preserve"> PAGEREF _Toc356807377 \h </w:instrText>
      </w:r>
      <w:r w:rsidR="00E900AA">
        <w:rPr>
          <w:noProof/>
        </w:rPr>
      </w:r>
      <w:r w:rsidR="00E900AA">
        <w:rPr>
          <w:noProof/>
        </w:rPr>
        <w:fldChar w:fldCharType="separate"/>
      </w:r>
      <w:r w:rsidR="00FF3B3D">
        <w:rPr>
          <w:noProof/>
        </w:rPr>
        <w:t>131</w:t>
      </w:r>
      <w:r w:rsidR="00E900AA">
        <w:rPr>
          <w:noProof/>
        </w:rPr>
        <w:fldChar w:fldCharType="end"/>
      </w:r>
    </w:p>
    <w:p w:rsidR="00E47832" w:rsidRDefault="00E47832">
      <w:pPr>
        <w:pStyle w:val="TOC2"/>
        <w:tabs>
          <w:tab w:val="left" w:pos="660"/>
        </w:tabs>
        <w:rPr>
          <w:rFonts w:asciiTheme="minorHAnsi" w:eastAsiaTheme="minorEastAsia" w:hAnsiTheme="minorHAnsi" w:cstheme="minorBidi"/>
          <w:noProof/>
          <w:szCs w:val="22"/>
          <w:lang w:val="en-AU" w:eastAsia="ja-JP"/>
        </w:rPr>
      </w:pPr>
      <w:r>
        <w:rPr>
          <w:noProof/>
        </w:rPr>
        <w:t>13.3</w:t>
      </w:r>
      <w:r>
        <w:rPr>
          <w:rFonts w:asciiTheme="minorHAnsi" w:eastAsiaTheme="minorEastAsia" w:hAnsiTheme="minorHAnsi" w:cstheme="minorBidi"/>
          <w:noProof/>
          <w:szCs w:val="22"/>
          <w:lang w:val="en-AU" w:eastAsia="ja-JP"/>
        </w:rPr>
        <w:tab/>
      </w:r>
      <w:r>
        <w:rPr>
          <w:noProof/>
        </w:rPr>
        <w:t>Part 2: GER Files</w:t>
      </w:r>
      <w:r>
        <w:rPr>
          <w:noProof/>
        </w:rPr>
        <w:tab/>
      </w:r>
      <w:r w:rsidR="00E900AA">
        <w:rPr>
          <w:noProof/>
        </w:rPr>
        <w:fldChar w:fldCharType="begin"/>
      </w:r>
      <w:r>
        <w:rPr>
          <w:noProof/>
        </w:rPr>
        <w:instrText xml:space="preserve"> PAGEREF _Toc356807378 \h </w:instrText>
      </w:r>
      <w:r w:rsidR="00E900AA">
        <w:rPr>
          <w:noProof/>
        </w:rPr>
      </w:r>
      <w:r w:rsidR="00E900AA">
        <w:rPr>
          <w:noProof/>
        </w:rPr>
        <w:fldChar w:fldCharType="separate"/>
      </w:r>
      <w:r w:rsidR="00FF3B3D">
        <w:rPr>
          <w:noProof/>
        </w:rPr>
        <w:t>135</w:t>
      </w:r>
      <w:r w:rsidR="00E900AA">
        <w:rPr>
          <w:noProof/>
        </w:rPr>
        <w:fldChar w:fldCharType="end"/>
      </w:r>
    </w:p>
    <w:p w:rsidR="00E47832" w:rsidRDefault="00E47832">
      <w:pPr>
        <w:pStyle w:val="TOC2"/>
        <w:tabs>
          <w:tab w:val="left" w:pos="660"/>
        </w:tabs>
        <w:rPr>
          <w:rFonts w:asciiTheme="minorHAnsi" w:eastAsiaTheme="minorEastAsia" w:hAnsiTheme="minorHAnsi" w:cstheme="minorBidi"/>
          <w:noProof/>
          <w:szCs w:val="22"/>
          <w:lang w:val="en-AU" w:eastAsia="ja-JP"/>
        </w:rPr>
      </w:pPr>
      <w:r>
        <w:rPr>
          <w:noProof/>
        </w:rPr>
        <w:t>13.4</w:t>
      </w:r>
      <w:r>
        <w:rPr>
          <w:rFonts w:asciiTheme="minorHAnsi" w:eastAsiaTheme="minorEastAsia" w:hAnsiTheme="minorHAnsi" w:cstheme="minorBidi"/>
          <w:noProof/>
          <w:szCs w:val="22"/>
          <w:lang w:val="en-AU" w:eastAsia="ja-JP"/>
        </w:rPr>
        <w:tab/>
      </w:r>
      <w:r>
        <w:rPr>
          <w:noProof/>
        </w:rPr>
        <w:t>Part 3: Directional Data</w:t>
      </w:r>
      <w:r>
        <w:rPr>
          <w:noProof/>
        </w:rPr>
        <w:tab/>
      </w:r>
      <w:r w:rsidR="00E900AA">
        <w:rPr>
          <w:noProof/>
        </w:rPr>
        <w:fldChar w:fldCharType="begin"/>
      </w:r>
      <w:r>
        <w:rPr>
          <w:noProof/>
        </w:rPr>
        <w:instrText xml:space="preserve"> PAGEREF _Toc356807379 \h </w:instrText>
      </w:r>
      <w:r w:rsidR="00E900AA">
        <w:rPr>
          <w:noProof/>
        </w:rPr>
      </w:r>
      <w:r w:rsidR="00E900AA">
        <w:rPr>
          <w:noProof/>
        </w:rPr>
        <w:fldChar w:fldCharType="separate"/>
      </w:r>
      <w:r w:rsidR="00FF3B3D">
        <w:rPr>
          <w:noProof/>
        </w:rPr>
        <w:t>136</w:t>
      </w:r>
      <w:r w:rsidR="00E900AA">
        <w:rPr>
          <w:noProof/>
        </w:rPr>
        <w:fldChar w:fldCharType="end"/>
      </w:r>
    </w:p>
    <w:p w:rsidR="00E47832" w:rsidRDefault="00E47832">
      <w:pPr>
        <w:pStyle w:val="TOC2"/>
        <w:tabs>
          <w:tab w:val="left" w:pos="660"/>
        </w:tabs>
        <w:rPr>
          <w:rFonts w:asciiTheme="minorHAnsi" w:eastAsiaTheme="minorEastAsia" w:hAnsiTheme="minorHAnsi" w:cstheme="minorBidi"/>
          <w:noProof/>
          <w:szCs w:val="22"/>
          <w:lang w:val="en-AU" w:eastAsia="ja-JP"/>
        </w:rPr>
      </w:pPr>
      <w:r>
        <w:rPr>
          <w:noProof/>
        </w:rPr>
        <w:t>13.5</w:t>
      </w:r>
      <w:r>
        <w:rPr>
          <w:rFonts w:asciiTheme="minorHAnsi" w:eastAsiaTheme="minorEastAsia" w:hAnsiTheme="minorHAnsi" w:cstheme="minorBidi"/>
          <w:noProof/>
          <w:szCs w:val="22"/>
          <w:lang w:val="en-AU" w:eastAsia="ja-JP"/>
        </w:rPr>
        <w:tab/>
      </w:r>
      <w:r>
        <w:rPr>
          <w:noProof/>
        </w:rPr>
        <w:t>Part 4: Data Querying, Processing and Exploration</w:t>
      </w:r>
      <w:r>
        <w:rPr>
          <w:noProof/>
        </w:rPr>
        <w:tab/>
      </w:r>
      <w:r w:rsidR="00E900AA">
        <w:rPr>
          <w:noProof/>
        </w:rPr>
        <w:fldChar w:fldCharType="begin"/>
      </w:r>
      <w:r>
        <w:rPr>
          <w:noProof/>
        </w:rPr>
        <w:instrText xml:space="preserve"> PAGEREF _Toc356807380 \h </w:instrText>
      </w:r>
      <w:r w:rsidR="00E900AA">
        <w:rPr>
          <w:noProof/>
        </w:rPr>
      </w:r>
      <w:r w:rsidR="00E900AA">
        <w:rPr>
          <w:noProof/>
        </w:rPr>
        <w:fldChar w:fldCharType="separate"/>
      </w:r>
      <w:r w:rsidR="00FF3B3D">
        <w:rPr>
          <w:noProof/>
        </w:rPr>
        <w:t>139</w:t>
      </w:r>
      <w:r w:rsidR="00E900AA">
        <w:rPr>
          <w:noProof/>
        </w:rPr>
        <w:fldChar w:fldCharType="end"/>
      </w:r>
    </w:p>
    <w:p w:rsidR="00E47832" w:rsidRDefault="00E47832">
      <w:pPr>
        <w:pStyle w:val="TOC3"/>
        <w:tabs>
          <w:tab w:val="left" w:pos="1100"/>
        </w:tabs>
        <w:rPr>
          <w:rFonts w:asciiTheme="minorHAnsi" w:eastAsiaTheme="minorEastAsia" w:hAnsiTheme="minorHAnsi" w:cstheme="minorBidi"/>
          <w:noProof/>
          <w:szCs w:val="22"/>
          <w:lang w:val="en-AU" w:eastAsia="ja-JP"/>
        </w:rPr>
      </w:pPr>
      <w:r>
        <w:rPr>
          <w:noProof/>
        </w:rPr>
        <w:t>13.5.1</w:t>
      </w:r>
      <w:r>
        <w:rPr>
          <w:rFonts w:asciiTheme="minorHAnsi" w:eastAsiaTheme="minorEastAsia" w:hAnsiTheme="minorHAnsi" w:cstheme="minorBidi"/>
          <w:noProof/>
          <w:szCs w:val="22"/>
          <w:lang w:val="en-AU" w:eastAsia="ja-JP"/>
        </w:rPr>
        <w:tab/>
      </w:r>
      <w:r>
        <w:rPr>
          <w:noProof/>
        </w:rPr>
        <w:t>Converting Radiances to Reflectances</w:t>
      </w:r>
      <w:r>
        <w:rPr>
          <w:noProof/>
        </w:rPr>
        <w:tab/>
      </w:r>
      <w:r w:rsidR="00E900AA">
        <w:rPr>
          <w:noProof/>
        </w:rPr>
        <w:fldChar w:fldCharType="begin"/>
      </w:r>
      <w:r>
        <w:rPr>
          <w:noProof/>
        </w:rPr>
        <w:instrText xml:space="preserve"> PAGEREF _Toc356807381 \h </w:instrText>
      </w:r>
      <w:r w:rsidR="00E900AA">
        <w:rPr>
          <w:noProof/>
        </w:rPr>
      </w:r>
      <w:r w:rsidR="00E900AA">
        <w:rPr>
          <w:noProof/>
        </w:rPr>
        <w:fldChar w:fldCharType="separate"/>
      </w:r>
      <w:r w:rsidR="00FF3B3D">
        <w:rPr>
          <w:noProof/>
        </w:rPr>
        <w:t>139</w:t>
      </w:r>
      <w:r w:rsidR="00E900AA">
        <w:rPr>
          <w:noProof/>
        </w:rPr>
        <w:fldChar w:fldCharType="end"/>
      </w:r>
    </w:p>
    <w:p w:rsidR="00E47832" w:rsidRDefault="00E47832">
      <w:pPr>
        <w:pStyle w:val="TOC3"/>
        <w:tabs>
          <w:tab w:val="left" w:pos="1100"/>
        </w:tabs>
        <w:rPr>
          <w:rFonts w:asciiTheme="minorHAnsi" w:eastAsiaTheme="minorEastAsia" w:hAnsiTheme="minorHAnsi" w:cstheme="minorBidi"/>
          <w:noProof/>
          <w:szCs w:val="22"/>
          <w:lang w:val="en-AU" w:eastAsia="ja-JP"/>
        </w:rPr>
      </w:pPr>
      <w:r>
        <w:rPr>
          <w:noProof/>
        </w:rPr>
        <w:t>13.5.2</w:t>
      </w:r>
      <w:r>
        <w:rPr>
          <w:rFonts w:asciiTheme="minorHAnsi" w:eastAsiaTheme="minorEastAsia" w:hAnsiTheme="minorHAnsi" w:cstheme="minorBidi"/>
          <w:noProof/>
          <w:szCs w:val="22"/>
          <w:lang w:val="en-AU" w:eastAsia="ja-JP"/>
        </w:rPr>
        <w:tab/>
      </w:r>
      <w:r>
        <w:rPr>
          <w:noProof/>
        </w:rPr>
        <w:t>Data Queries</w:t>
      </w:r>
      <w:r>
        <w:rPr>
          <w:noProof/>
        </w:rPr>
        <w:tab/>
      </w:r>
      <w:r w:rsidR="00E900AA">
        <w:rPr>
          <w:noProof/>
        </w:rPr>
        <w:fldChar w:fldCharType="begin"/>
      </w:r>
      <w:r>
        <w:rPr>
          <w:noProof/>
        </w:rPr>
        <w:instrText xml:space="preserve"> PAGEREF _Toc356807382 \h </w:instrText>
      </w:r>
      <w:r w:rsidR="00E900AA">
        <w:rPr>
          <w:noProof/>
        </w:rPr>
      </w:r>
      <w:r w:rsidR="00E900AA">
        <w:rPr>
          <w:noProof/>
        </w:rPr>
        <w:fldChar w:fldCharType="separate"/>
      </w:r>
      <w:r w:rsidR="00FF3B3D">
        <w:rPr>
          <w:noProof/>
        </w:rPr>
        <w:t>142</w:t>
      </w:r>
      <w:r w:rsidR="00E900AA">
        <w:rPr>
          <w:noProof/>
        </w:rPr>
        <w:fldChar w:fldCharType="end"/>
      </w:r>
    </w:p>
    <w:p w:rsidR="00E47832" w:rsidRDefault="00E47832">
      <w:pPr>
        <w:pStyle w:val="TOC1"/>
        <w:tabs>
          <w:tab w:val="left" w:pos="660"/>
        </w:tabs>
        <w:rPr>
          <w:rFonts w:asciiTheme="minorHAnsi" w:eastAsiaTheme="minorEastAsia" w:hAnsiTheme="minorHAnsi" w:cstheme="minorBidi"/>
          <w:b w:val="0"/>
          <w:noProof/>
          <w:sz w:val="22"/>
          <w:szCs w:val="22"/>
          <w:lang w:val="en-AU" w:eastAsia="ja-JP"/>
        </w:rPr>
      </w:pPr>
      <w:r>
        <w:rPr>
          <w:noProof/>
        </w:rPr>
        <w:t>14</w:t>
      </w:r>
      <w:r>
        <w:rPr>
          <w:rFonts w:asciiTheme="minorHAnsi" w:eastAsiaTheme="minorEastAsia" w:hAnsiTheme="minorHAnsi" w:cstheme="minorBidi"/>
          <w:b w:val="0"/>
          <w:noProof/>
          <w:sz w:val="22"/>
          <w:szCs w:val="22"/>
          <w:lang w:val="en-AU" w:eastAsia="ja-JP"/>
        </w:rPr>
        <w:tab/>
      </w:r>
      <w:r>
        <w:rPr>
          <w:noProof/>
        </w:rPr>
        <w:t>Regular Expressions Tutorial</w:t>
      </w:r>
      <w:r>
        <w:rPr>
          <w:noProof/>
        </w:rPr>
        <w:tab/>
      </w:r>
      <w:r w:rsidR="00E900AA">
        <w:rPr>
          <w:noProof/>
        </w:rPr>
        <w:fldChar w:fldCharType="begin"/>
      </w:r>
      <w:r>
        <w:rPr>
          <w:noProof/>
        </w:rPr>
        <w:instrText xml:space="preserve"> PAGEREF _Toc356807383 \h </w:instrText>
      </w:r>
      <w:r w:rsidR="00E900AA">
        <w:rPr>
          <w:noProof/>
        </w:rPr>
      </w:r>
      <w:r w:rsidR="00E900AA">
        <w:rPr>
          <w:noProof/>
        </w:rPr>
        <w:fldChar w:fldCharType="separate"/>
      </w:r>
      <w:r w:rsidR="00FF3B3D">
        <w:rPr>
          <w:noProof/>
        </w:rPr>
        <w:t>144</w:t>
      </w:r>
      <w:r w:rsidR="00E900AA">
        <w:rPr>
          <w:noProof/>
        </w:rPr>
        <w:fldChar w:fldCharType="end"/>
      </w:r>
    </w:p>
    <w:p w:rsidR="00E47832" w:rsidRDefault="00E47832">
      <w:pPr>
        <w:pStyle w:val="TOC1"/>
        <w:tabs>
          <w:tab w:val="left" w:pos="660"/>
        </w:tabs>
        <w:rPr>
          <w:rFonts w:asciiTheme="minorHAnsi" w:eastAsiaTheme="minorEastAsia" w:hAnsiTheme="minorHAnsi" w:cstheme="minorBidi"/>
          <w:b w:val="0"/>
          <w:noProof/>
          <w:sz w:val="22"/>
          <w:szCs w:val="22"/>
          <w:lang w:val="en-AU" w:eastAsia="ja-JP"/>
        </w:rPr>
      </w:pPr>
      <w:r>
        <w:rPr>
          <w:noProof/>
        </w:rPr>
        <w:t>15</w:t>
      </w:r>
      <w:r>
        <w:rPr>
          <w:rFonts w:asciiTheme="minorHAnsi" w:eastAsiaTheme="minorEastAsia" w:hAnsiTheme="minorHAnsi" w:cstheme="minorBidi"/>
          <w:b w:val="0"/>
          <w:noProof/>
          <w:sz w:val="22"/>
          <w:szCs w:val="22"/>
          <w:lang w:val="en-AU" w:eastAsia="ja-JP"/>
        </w:rPr>
        <w:tab/>
      </w:r>
      <w:r>
        <w:rPr>
          <w:noProof/>
        </w:rPr>
        <w:t>References – OLD %%%</w:t>
      </w:r>
      <w:r>
        <w:rPr>
          <w:noProof/>
        </w:rPr>
        <w:tab/>
      </w:r>
      <w:r w:rsidR="00E900AA">
        <w:rPr>
          <w:noProof/>
        </w:rPr>
        <w:fldChar w:fldCharType="begin"/>
      </w:r>
      <w:r>
        <w:rPr>
          <w:noProof/>
        </w:rPr>
        <w:instrText xml:space="preserve"> PAGEREF _Toc356807384 \h </w:instrText>
      </w:r>
      <w:r w:rsidR="00E900AA">
        <w:rPr>
          <w:noProof/>
        </w:rPr>
      </w:r>
      <w:r w:rsidR="00E900AA">
        <w:rPr>
          <w:noProof/>
        </w:rPr>
        <w:fldChar w:fldCharType="separate"/>
      </w:r>
      <w:r w:rsidR="00FF3B3D">
        <w:rPr>
          <w:noProof/>
        </w:rPr>
        <w:t>146</w:t>
      </w:r>
      <w:r w:rsidR="00E900AA">
        <w:rPr>
          <w:noProof/>
        </w:rPr>
        <w:fldChar w:fldCharType="end"/>
      </w:r>
    </w:p>
    <w:p w:rsidR="00E47832" w:rsidRDefault="00E47832">
      <w:pPr>
        <w:pStyle w:val="TOC2"/>
        <w:tabs>
          <w:tab w:val="left" w:pos="660"/>
        </w:tabs>
        <w:rPr>
          <w:rFonts w:asciiTheme="minorHAnsi" w:eastAsiaTheme="minorEastAsia" w:hAnsiTheme="minorHAnsi" w:cstheme="minorBidi"/>
          <w:noProof/>
          <w:szCs w:val="22"/>
          <w:lang w:val="en-AU" w:eastAsia="ja-JP"/>
        </w:rPr>
      </w:pPr>
      <w:r>
        <w:rPr>
          <w:noProof/>
        </w:rPr>
        <w:t>15.1</w:t>
      </w:r>
      <w:r>
        <w:rPr>
          <w:rFonts w:asciiTheme="minorHAnsi" w:eastAsiaTheme="minorEastAsia" w:hAnsiTheme="minorHAnsi" w:cstheme="minorBidi"/>
          <w:noProof/>
          <w:szCs w:val="22"/>
          <w:lang w:val="en-AU" w:eastAsia="ja-JP"/>
        </w:rPr>
        <w:tab/>
      </w:r>
      <w:r>
        <w:rPr>
          <w:noProof/>
        </w:rPr>
        <w:t>References from Introduction:</w:t>
      </w:r>
      <w:r>
        <w:rPr>
          <w:noProof/>
        </w:rPr>
        <w:tab/>
      </w:r>
      <w:r w:rsidR="00E900AA">
        <w:rPr>
          <w:noProof/>
        </w:rPr>
        <w:fldChar w:fldCharType="begin"/>
      </w:r>
      <w:r>
        <w:rPr>
          <w:noProof/>
        </w:rPr>
        <w:instrText xml:space="preserve"> PAGEREF _Toc356807385 \h </w:instrText>
      </w:r>
      <w:r w:rsidR="00E900AA">
        <w:rPr>
          <w:noProof/>
        </w:rPr>
      </w:r>
      <w:r w:rsidR="00E900AA">
        <w:rPr>
          <w:noProof/>
        </w:rPr>
        <w:fldChar w:fldCharType="separate"/>
      </w:r>
      <w:r w:rsidR="00FF3B3D">
        <w:rPr>
          <w:noProof/>
        </w:rPr>
        <w:t>146</w:t>
      </w:r>
      <w:r w:rsidR="00E900AA">
        <w:rPr>
          <w:noProof/>
        </w:rPr>
        <w:fldChar w:fldCharType="end"/>
      </w:r>
    </w:p>
    <w:p w:rsidR="00E47832" w:rsidRDefault="00E47832">
      <w:pPr>
        <w:pStyle w:val="TOC2"/>
        <w:tabs>
          <w:tab w:val="left" w:pos="660"/>
        </w:tabs>
        <w:rPr>
          <w:rFonts w:asciiTheme="minorHAnsi" w:eastAsiaTheme="minorEastAsia" w:hAnsiTheme="minorHAnsi" w:cstheme="minorBidi"/>
          <w:noProof/>
          <w:szCs w:val="22"/>
          <w:lang w:val="en-AU" w:eastAsia="ja-JP"/>
        </w:rPr>
      </w:pPr>
      <w:r>
        <w:rPr>
          <w:noProof/>
        </w:rPr>
        <w:t>15.2</w:t>
      </w:r>
      <w:r>
        <w:rPr>
          <w:rFonts w:asciiTheme="minorHAnsi" w:eastAsiaTheme="minorEastAsia" w:hAnsiTheme="minorHAnsi" w:cstheme="minorBidi"/>
          <w:noProof/>
          <w:szCs w:val="22"/>
          <w:lang w:val="en-AU" w:eastAsia="ja-JP"/>
        </w:rPr>
        <w:tab/>
      </w:r>
      <w:r>
        <w:rPr>
          <w:noProof/>
        </w:rPr>
        <w:t>References from End Note field at end of document.</w:t>
      </w:r>
      <w:r>
        <w:rPr>
          <w:noProof/>
        </w:rPr>
        <w:tab/>
      </w:r>
      <w:r w:rsidR="00E900AA">
        <w:rPr>
          <w:noProof/>
        </w:rPr>
        <w:fldChar w:fldCharType="begin"/>
      </w:r>
      <w:r>
        <w:rPr>
          <w:noProof/>
        </w:rPr>
        <w:instrText xml:space="preserve"> PAGEREF _Toc356807386 \h </w:instrText>
      </w:r>
      <w:r w:rsidR="00E900AA">
        <w:rPr>
          <w:noProof/>
        </w:rPr>
      </w:r>
      <w:r w:rsidR="00E900AA">
        <w:rPr>
          <w:noProof/>
        </w:rPr>
        <w:fldChar w:fldCharType="separate"/>
      </w:r>
      <w:r w:rsidR="00FF3B3D">
        <w:rPr>
          <w:noProof/>
        </w:rPr>
        <w:t>146</w:t>
      </w:r>
      <w:r w:rsidR="00E900AA">
        <w:rPr>
          <w:noProof/>
        </w:rPr>
        <w:fldChar w:fldCharType="end"/>
      </w:r>
    </w:p>
    <w:p w:rsidR="00E47832" w:rsidRDefault="00E47832">
      <w:pPr>
        <w:pStyle w:val="TOC1"/>
        <w:tabs>
          <w:tab w:val="left" w:pos="660"/>
        </w:tabs>
        <w:rPr>
          <w:rFonts w:asciiTheme="minorHAnsi" w:eastAsiaTheme="minorEastAsia" w:hAnsiTheme="minorHAnsi" w:cstheme="minorBidi"/>
          <w:b w:val="0"/>
          <w:noProof/>
          <w:sz w:val="22"/>
          <w:szCs w:val="22"/>
          <w:lang w:val="en-AU" w:eastAsia="ja-JP"/>
        </w:rPr>
      </w:pPr>
      <w:r>
        <w:rPr>
          <w:noProof/>
        </w:rPr>
        <w:t>16</w:t>
      </w:r>
      <w:r>
        <w:rPr>
          <w:rFonts w:asciiTheme="minorHAnsi" w:eastAsiaTheme="minorEastAsia" w:hAnsiTheme="minorHAnsi" w:cstheme="minorBidi"/>
          <w:b w:val="0"/>
          <w:noProof/>
          <w:sz w:val="22"/>
          <w:szCs w:val="22"/>
          <w:lang w:val="en-AU" w:eastAsia="ja-JP"/>
        </w:rPr>
        <w:tab/>
      </w:r>
      <w:r>
        <w:rPr>
          <w:noProof/>
        </w:rPr>
        <w:t>References</w:t>
      </w:r>
      <w:r>
        <w:rPr>
          <w:noProof/>
        </w:rPr>
        <w:tab/>
      </w:r>
      <w:r w:rsidR="00E900AA">
        <w:rPr>
          <w:noProof/>
        </w:rPr>
        <w:fldChar w:fldCharType="begin"/>
      </w:r>
      <w:r>
        <w:rPr>
          <w:noProof/>
        </w:rPr>
        <w:instrText xml:space="preserve"> PAGEREF _Toc356807387 \h </w:instrText>
      </w:r>
      <w:r w:rsidR="00E900AA">
        <w:rPr>
          <w:noProof/>
        </w:rPr>
      </w:r>
      <w:r w:rsidR="00E900AA">
        <w:rPr>
          <w:noProof/>
        </w:rPr>
        <w:fldChar w:fldCharType="separate"/>
      </w:r>
      <w:r w:rsidR="00FF3B3D">
        <w:rPr>
          <w:noProof/>
        </w:rPr>
        <w:t>147</w:t>
      </w:r>
      <w:r w:rsidR="00E900AA">
        <w:rPr>
          <w:noProof/>
        </w:rPr>
        <w:fldChar w:fldCharType="end"/>
      </w:r>
    </w:p>
    <w:p w:rsidR="00E47832" w:rsidRDefault="00E47832">
      <w:pPr>
        <w:pStyle w:val="TOC1"/>
        <w:rPr>
          <w:rFonts w:asciiTheme="minorHAnsi" w:eastAsiaTheme="minorEastAsia" w:hAnsiTheme="minorHAnsi" w:cstheme="minorBidi"/>
          <w:b w:val="0"/>
          <w:noProof/>
          <w:sz w:val="22"/>
          <w:szCs w:val="22"/>
          <w:lang w:val="en-AU" w:eastAsia="ja-JP"/>
        </w:rPr>
      </w:pPr>
      <w:r>
        <w:rPr>
          <w:noProof/>
        </w:rPr>
        <w:t>Document History</w:t>
      </w:r>
      <w:r>
        <w:rPr>
          <w:noProof/>
        </w:rPr>
        <w:tab/>
      </w:r>
      <w:r w:rsidR="00E900AA">
        <w:rPr>
          <w:noProof/>
        </w:rPr>
        <w:fldChar w:fldCharType="begin"/>
      </w:r>
      <w:r>
        <w:rPr>
          <w:noProof/>
        </w:rPr>
        <w:instrText xml:space="preserve"> PAGEREF _Toc356807388 \h </w:instrText>
      </w:r>
      <w:r w:rsidR="00E900AA">
        <w:rPr>
          <w:noProof/>
        </w:rPr>
      </w:r>
      <w:r w:rsidR="00E900AA">
        <w:rPr>
          <w:noProof/>
        </w:rPr>
        <w:fldChar w:fldCharType="separate"/>
      </w:r>
      <w:r w:rsidR="00FF3B3D">
        <w:rPr>
          <w:noProof/>
        </w:rPr>
        <w:t>149</w:t>
      </w:r>
      <w:r w:rsidR="00E900AA">
        <w:rPr>
          <w:noProof/>
        </w:rPr>
        <w:fldChar w:fldCharType="end"/>
      </w:r>
    </w:p>
    <w:p w:rsidR="002A0FFE" w:rsidRPr="00084655" w:rsidRDefault="00E900AA">
      <w:pPr>
        <w:pStyle w:val="TOC3"/>
        <w:rPr>
          <w:b/>
        </w:rPr>
      </w:pPr>
      <w:r w:rsidRPr="00084655">
        <w:rPr>
          <w:b/>
        </w:rPr>
        <w:fldChar w:fldCharType="end"/>
      </w:r>
    </w:p>
    <w:p w:rsidR="002A0FFE" w:rsidRPr="00084655" w:rsidRDefault="002A0FFE" w:rsidP="00306258">
      <w:pPr>
        <w:pStyle w:val="Heading1"/>
        <w:keepNext w:val="0"/>
      </w:pPr>
      <w:bookmarkStart w:id="12" w:name="_Ref157228649"/>
      <w:bookmarkStart w:id="13" w:name="_Toc355280328"/>
      <w:bookmarkStart w:id="14" w:name="_Toc356807251"/>
      <w:bookmarkEnd w:id="11"/>
      <w:r w:rsidRPr="00084655">
        <w:t>Introduction</w:t>
      </w:r>
      <w:bookmarkEnd w:id="12"/>
      <w:bookmarkEnd w:id="13"/>
      <w:bookmarkEnd w:id="14"/>
    </w:p>
    <w:p w:rsidR="002A0FFE" w:rsidRDefault="006251A9" w:rsidP="00A7583F">
      <w:pPr>
        <w:pStyle w:val="Body"/>
      </w:pPr>
      <w:r>
        <w:t xml:space="preserve">SPECCHIO is a spectral database combined with user-friendly interface software designed to store spectral data acquired by spectroradiometers and associated metadata. SPECCHIO was developed </w:t>
      </w:r>
      <w:r w:rsidR="00DB5CD4">
        <w:t xml:space="preserve">at the Remote Sensing Labs at the Geography Department, University of Zurich </w:t>
      </w:r>
      <w:r>
        <w:t>to support long term usability and data sharing between researchers.</w:t>
      </w:r>
    </w:p>
    <w:p w:rsidR="002F3529" w:rsidRDefault="002F3529" w:rsidP="00A7583F">
      <w:pPr>
        <w:pStyle w:val="Body"/>
      </w:pPr>
      <w:r>
        <w:t>Specchio is an Italian word meaning “mirror” or “looking glass”. It can also be used to refer to a table of data or a scoreboard.</w:t>
      </w:r>
    </w:p>
    <w:p w:rsidR="002B5ED5" w:rsidRDefault="002B5ED5" w:rsidP="00A7583F">
      <w:pPr>
        <w:pStyle w:val="Body"/>
      </w:pPr>
      <w:r>
        <w:t>%%%%% Elaine: Scope of doc? Target UOW, but release the .DOC to Andy et al to change those parts.</w:t>
      </w:r>
    </w:p>
    <w:p w:rsidR="002B5ED5" w:rsidRDefault="002B5ED5" w:rsidP="00A7583F">
      <w:pPr>
        <w:pStyle w:val="Body"/>
      </w:pPr>
      <w:r>
        <w:t>%%%%% Elaine? All of this chapter...</w:t>
      </w:r>
    </w:p>
    <w:p w:rsidR="007221BB" w:rsidRDefault="007221BB" w:rsidP="007221BB">
      <w:pPr>
        <w:pStyle w:val="Heading2"/>
      </w:pPr>
      <w:bookmarkStart w:id="15" w:name="_Toc355280329"/>
      <w:bookmarkStart w:id="16" w:name="_Toc356807252"/>
      <w:r>
        <w:t>Document scope</w:t>
      </w:r>
      <w:bookmarkEnd w:id="15"/>
      <w:bookmarkEnd w:id="16"/>
    </w:p>
    <w:p w:rsidR="007221BB" w:rsidRPr="007221BB" w:rsidRDefault="00DB5CD4" w:rsidP="007221BB">
      <w:pPr>
        <w:pStyle w:val="Body"/>
      </w:pPr>
      <w:r>
        <w:t xml:space="preserve">Specchio uses a Client-Server architecture. </w:t>
      </w:r>
      <w:r w:rsidR="007221BB">
        <w:t>This Use</w:t>
      </w:r>
      <w:r>
        <w:t>r</w:t>
      </w:r>
      <w:r w:rsidR="007221BB">
        <w:t xml:space="preserve"> Guide covers operation of the </w:t>
      </w:r>
      <w:r>
        <w:t xml:space="preserve">Client </w:t>
      </w:r>
      <w:r w:rsidR="007221BB">
        <w:t xml:space="preserve">component of Specchio only. For information on the Specchio </w:t>
      </w:r>
      <w:r>
        <w:t>S</w:t>
      </w:r>
      <w:r w:rsidR="007221BB">
        <w:t xml:space="preserve">erver and its administration see </w:t>
      </w:r>
      <w:r w:rsidR="007221BB" w:rsidRPr="007221BB">
        <w:rPr>
          <w:rStyle w:val="DocActionChar"/>
        </w:rPr>
        <w:t>%%%</w:t>
      </w:r>
    </w:p>
    <w:p w:rsidR="007221BB" w:rsidRDefault="007221BB" w:rsidP="007221BB">
      <w:pPr>
        <w:pStyle w:val="Heading2"/>
      </w:pPr>
      <w:bookmarkStart w:id="17" w:name="_Toc355280330"/>
      <w:bookmarkStart w:id="18" w:name="_Toc356807253"/>
      <w:r>
        <w:t>Intended audience</w:t>
      </w:r>
      <w:bookmarkEnd w:id="17"/>
      <w:bookmarkEnd w:id="18"/>
    </w:p>
    <w:p w:rsidR="00DB5CD4" w:rsidRDefault="007221BB" w:rsidP="007221BB">
      <w:pPr>
        <w:pStyle w:val="Body"/>
      </w:pPr>
      <w:r>
        <w:t>This document assumes</w:t>
      </w:r>
      <w:r w:rsidR="00DB5CD4">
        <w:t xml:space="preserve"> that readers are familiar with...</w:t>
      </w:r>
    </w:p>
    <w:p w:rsidR="007221BB" w:rsidRPr="007221BB" w:rsidRDefault="007221BB" w:rsidP="00DB5CD4">
      <w:pPr>
        <w:pStyle w:val="Bullet"/>
      </w:pPr>
      <w:r>
        <w:t xml:space="preserve">remote sensing and the disciplines and </w:t>
      </w:r>
      <w:r w:rsidR="004B60CF">
        <w:t>processes</w:t>
      </w:r>
      <w:r w:rsidR="00DB5CD4">
        <w:t xml:space="preserve"> related to it.</w:t>
      </w:r>
    </w:p>
    <w:p w:rsidR="007221BB" w:rsidRDefault="00DB5CD4" w:rsidP="00DB5CD4">
      <w:pPr>
        <w:pStyle w:val="Bullet"/>
      </w:pPr>
      <w:r>
        <w:t>the general operation of their own computer.</w:t>
      </w:r>
    </w:p>
    <w:p w:rsidR="002F3529" w:rsidRPr="007221BB" w:rsidRDefault="002F3529" w:rsidP="00DB5CD4">
      <w:pPr>
        <w:pStyle w:val="Bullet"/>
      </w:pPr>
      <w:r>
        <w:t>the general concept of a client-server architecture.</w:t>
      </w:r>
    </w:p>
    <w:p w:rsidR="007221BB" w:rsidRDefault="007221BB" w:rsidP="007221BB">
      <w:pPr>
        <w:pStyle w:val="Heading2"/>
      </w:pPr>
      <w:bookmarkStart w:id="19" w:name="_Toc355280331"/>
      <w:bookmarkStart w:id="20" w:name="_Toc356807254"/>
      <w:r>
        <w:t>Specchio ownership and access</w:t>
      </w:r>
      <w:bookmarkEnd w:id="19"/>
      <w:bookmarkEnd w:id="20"/>
    </w:p>
    <w:p w:rsidR="007221BB" w:rsidRPr="007221BB" w:rsidRDefault="007221BB" w:rsidP="007221BB">
      <w:pPr>
        <w:pStyle w:val="Body"/>
      </w:pPr>
      <w:r>
        <w:t xml:space="preserve">Specchio was developed by University of Zurich </w:t>
      </w:r>
      <w:r w:rsidRPr="007221BB">
        <w:rPr>
          <w:rStyle w:val="DocActionChar"/>
        </w:rPr>
        <w:t>%%%</w:t>
      </w:r>
    </w:p>
    <w:p w:rsidR="00350C84" w:rsidRDefault="00350C84" w:rsidP="007221BB">
      <w:pPr>
        <w:pStyle w:val="Heading2"/>
      </w:pPr>
      <w:bookmarkStart w:id="21" w:name="_Toc356807255"/>
      <w:bookmarkStart w:id="22" w:name="_Toc355280332"/>
      <w:r>
        <w:t>Further information</w:t>
      </w:r>
      <w:bookmarkEnd w:id="21"/>
    </w:p>
    <w:p w:rsidR="00350C84" w:rsidRDefault="00350C84" w:rsidP="00350C84">
      <w:pPr>
        <w:pStyle w:val="Body"/>
      </w:pPr>
      <w:r w:rsidRPr="00084655">
        <w:t>For further information please refer to the SPECCHIO website (</w:t>
      </w:r>
      <w:hyperlink r:id="rId11" w:history="1">
        <w:r w:rsidRPr="00084655">
          <w:rPr>
            <w:rStyle w:val="Hyperlink"/>
          </w:rPr>
          <w:t>www.specchio.ch</w:t>
        </w:r>
      </w:hyperlink>
      <w:r w:rsidRPr="00084655">
        <w:t>) and to the articles</w:t>
      </w:r>
      <w:r>
        <w:t xml:space="preserve"> listed in </w:t>
      </w:r>
      <w:r w:rsidRPr="00350C84">
        <w:rPr>
          <w:rStyle w:val="CrossReference"/>
        </w:rPr>
        <w:t xml:space="preserve">Chapter </w:t>
      </w:r>
      <w:fldSimple w:instr=" REF _Ref356556512 \r \h  \* MERGEFORMAT ">
        <w:r w:rsidR="00FF3B3D" w:rsidRPr="00FF3B3D">
          <w:rPr>
            <w:rStyle w:val="CrossReference"/>
          </w:rPr>
          <w:t>17</w:t>
        </w:r>
      </w:fldSimple>
      <w:r w:rsidRPr="00350C84">
        <w:rPr>
          <w:rStyle w:val="CrossReference"/>
        </w:rPr>
        <w:t xml:space="preserve"> </w:t>
      </w:r>
      <w:fldSimple w:instr=" REF _Ref356556507 \h  \* MERGEFORMAT ">
        <w:r w:rsidR="00FF3B3D" w:rsidRPr="00FF3B3D">
          <w:rPr>
            <w:rStyle w:val="CrossReference"/>
          </w:rPr>
          <w:t>References</w:t>
        </w:r>
      </w:fldSimple>
      <w:r>
        <w:t>.</w:t>
      </w:r>
    </w:p>
    <w:p w:rsidR="00DB5CD4" w:rsidRDefault="00DB5CD4" w:rsidP="00DB5CD4">
      <w:pPr>
        <w:pStyle w:val="DocAction"/>
      </w:pPr>
      <w:r>
        <w:t>%%% Will there also be some info on the UOW website somewhere too?</w:t>
      </w:r>
    </w:p>
    <w:p w:rsidR="007221BB" w:rsidRDefault="007221BB" w:rsidP="007221BB">
      <w:pPr>
        <w:pStyle w:val="Heading2"/>
      </w:pPr>
      <w:bookmarkStart w:id="23" w:name="_Toc356807256"/>
      <w:r>
        <w:t>Copyright</w:t>
      </w:r>
      <w:r w:rsidR="00564907">
        <w:t xml:space="preserve"> and </w:t>
      </w:r>
      <w:r>
        <w:t>licensing</w:t>
      </w:r>
      <w:bookmarkEnd w:id="22"/>
      <w:bookmarkEnd w:id="23"/>
    </w:p>
    <w:p w:rsidR="007221BB" w:rsidRDefault="007221BB" w:rsidP="007221BB">
      <w:pPr>
        <w:pStyle w:val="Body"/>
      </w:pPr>
      <w:r>
        <w:t xml:space="preserve">Specchio is released under a Creative Commons licence. </w:t>
      </w:r>
      <w:r w:rsidRPr="007221BB">
        <w:rPr>
          <w:rStyle w:val="DocActionChar"/>
        </w:rPr>
        <w:t>%%%</w:t>
      </w:r>
      <w:r w:rsidR="00564907">
        <w:rPr>
          <w:rStyle w:val="DocActionChar"/>
        </w:rPr>
        <w:t xml:space="preserve"> which one?</w:t>
      </w:r>
      <w:r w:rsidR="00DB5CD4">
        <w:rPr>
          <w:rStyle w:val="DocActionChar"/>
        </w:rPr>
        <w:t xml:space="preserve"> </w:t>
      </w:r>
      <w:r w:rsidR="00DB5CD4" w:rsidRPr="00DB5CD4">
        <w:t xml:space="preserve">Therefore its source is readily available for inspection and development. It can be found at </w:t>
      </w:r>
      <w:r w:rsidR="00DB5CD4">
        <w:rPr>
          <w:rStyle w:val="DocActionChar"/>
        </w:rPr>
        <w:t>%%%where?</w:t>
      </w:r>
      <w:r w:rsidR="00DB5CD4" w:rsidRPr="00DB5CD4">
        <w:t>.</w:t>
      </w:r>
    </w:p>
    <w:p w:rsidR="00CC549B" w:rsidRDefault="00CC549B" w:rsidP="007221BB">
      <w:pPr>
        <w:pStyle w:val="Body"/>
      </w:pPr>
      <w:r>
        <w:t>%%%% Elaine will ask which CC licence version.</w:t>
      </w:r>
    </w:p>
    <w:p w:rsidR="00ED2D41" w:rsidRDefault="00ED2D41" w:rsidP="00ED2D41">
      <w:pPr>
        <w:pStyle w:val="Heading1"/>
      </w:pPr>
      <w:r>
        <w:t>Glossary</w:t>
      </w:r>
    </w:p>
    <w:p w:rsidR="00ED2D41" w:rsidRDefault="00ED2D41" w:rsidP="00792B27">
      <w:pPr>
        <w:pStyle w:val="Body"/>
      </w:pPr>
      <w:r>
        <w:t xml:space="preserve">The explanations of words and terms in this glossary include both those terms which may not be familiar to some </w:t>
      </w:r>
      <w:r w:rsidR="00E360A5">
        <w:t>readers</w:t>
      </w:r>
      <w:r>
        <w:t xml:space="preserve"> and those which have a specific meaning in the context of this document.</w:t>
      </w:r>
    </w:p>
    <w:p w:rsidR="00B51F53" w:rsidRPr="00ED2D41" w:rsidRDefault="00B51F53" w:rsidP="00B51F53">
      <w:pPr>
        <w:pStyle w:val="DocAction"/>
      </w:pPr>
      <w:r>
        <w:t>%%% Review Andy’s definitions.</w:t>
      </w:r>
    </w:p>
    <w:tbl>
      <w:tblPr>
        <w:tblStyle w:val="TableSimple"/>
        <w:tblW w:w="0" w:type="auto"/>
        <w:tblLook w:val="04A0"/>
      </w:tblPr>
      <w:tblGrid>
        <w:gridCol w:w="2396"/>
        <w:gridCol w:w="6466"/>
      </w:tblGrid>
      <w:tr w:rsidR="00E360A5" w:rsidRPr="00ED2D41" w:rsidTr="00792B27">
        <w:tc>
          <w:tcPr>
            <w:tcW w:w="2396" w:type="dxa"/>
          </w:tcPr>
          <w:p w:rsidR="00E360A5" w:rsidRPr="00ED2D41" w:rsidRDefault="00E360A5" w:rsidP="00ED2D41">
            <w:pPr>
              <w:pStyle w:val="TableText"/>
              <w:rPr>
                <w:b/>
                <w:color w:val="222222"/>
                <w:lang w:val="en-AU" w:eastAsia="ja-JP"/>
              </w:rPr>
            </w:pPr>
            <w:r>
              <w:rPr>
                <w:b/>
                <w:color w:val="222222"/>
                <w:lang w:val="en-AU" w:eastAsia="ja-JP"/>
              </w:rPr>
              <w:t>ANDS</w:t>
            </w:r>
          </w:p>
        </w:tc>
        <w:tc>
          <w:tcPr>
            <w:tcW w:w="6466" w:type="dxa"/>
          </w:tcPr>
          <w:p w:rsidR="00E360A5" w:rsidRPr="00ED2D41" w:rsidRDefault="00DE46F1" w:rsidP="001F51CB">
            <w:pPr>
              <w:pStyle w:val="TableText"/>
              <w:rPr>
                <w:color w:val="222222"/>
                <w:lang w:val="en-AU" w:eastAsia="ja-JP"/>
              </w:rPr>
            </w:pPr>
            <w:r>
              <w:rPr>
                <w:color w:val="222222"/>
                <w:lang w:val="en-AU" w:eastAsia="ja-JP"/>
              </w:rPr>
              <w:t>%%%</w:t>
            </w:r>
            <w:r w:rsidR="001F51CB">
              <w:rPr>
                <w:color w:val="222222"/>
                <w:lang w:val="en-AU" w:eastAsia="ja-JP"/>
              </w:rPr>
              <w:t xml:space="preserve"> </w:t>
            </w:r>
            <w:r w:rsidR="001F51CB">
              <w:rPr>
                <w:rStyle w:val="Strong"/>
                <w:rFonts w:ascii="Arial" w:hAnsi="Arial" w:cs="Arial"/>
                <w:color w:val="0A450A"/>
                <w:sz w:val="21"/>
                <w:szCs w:val="21"/>
                <w:shd w:val="clear" w:color="auto" w:fill="FFFFFF"/>
              </w:rPr>
              <w:t>Research Data Australia</w:t>
            </w:r>
            <w:r w:rsidR="001F51CB">
              <w:rPr>
                <w:rFonts w:ascii="Arial" w:hAnsi="Arial" w:cs="Arial"/>
                <w:color w:val="000000"/>
                <w:sz w:val="21"/>
                <w:szCs w:val="21"/>
              </w:rPr>
              <w:br/>
            </w:r>
            <w:hyperlink r:id="rId12" w:tgtFrame="_blank" w:tooltip="Find Data on Research Data Australia" w:history="1">
              <w:r w:rsidR="001F51CB">
                <w:rPr>
                  <w:rStyle w:val="Hyperlink"/>
                  <w:rFonts w:ascii="Arial" w:hAnsi="Arial" w:cs="Arial"/>
                  <w:color w:val="D0681C"/>
                  <w:sz w:val="21"/>
                  <w:szCs w:val="21"/>
                  <w:shd w:val="clear" w:color="auto" w:fill="FFFFFF"/>
                </w:rPr>
                <w:t>Research Data Australia</w:t>
              </w:r>
            </w:hyperlink>
            <w:r w:rsidR="001F51CB">
              <w:rPr>
                <w:rFonts w:ascii="Arial" w:hAnsi="Arial" w:cs="Arial"/>
                <w:color w:val="000000"/>
                <w:sz w:val="21"/>
                <w:szCs w:val="21"/>
                <w:shd w:val="clear" w:color="auto" w:fill="FFFFFF"/>
              </w:rPr>
              <w:t>, ANDS’ flagship service, provides a comprehensive window into the Australian Research Data Commons. It is an Internet-based discovery service designed to provide rich connections between data, projects, researchers and institutions, and promote visibility of Australian research data collections in search engines. Australian National Data Service</w:t>
            </w:r>
          </w:p>
        </w:tc>
      </w:tr>
      <w:tr w:rsidR="00E360A5" w:rsidRPr="00ED2D41" w:rsidTr="00792B27">
        <w:tc>
          <w:tcPr>
            <w:tcW w:w="2396" w:type="dxa"/>
          </w:tcPr>
          <w:p w:rsidR="00E360A5" w:rsidRPr="00ED2D41" w:rsidRDefault="00E360A5" w:rsidP="00ED2D41">
            <w:pPr>
              <w:pStyle w:val="TableText"/>
              <w:rPr>
                <w:b/>
                <w:lang w:val="en-AU" w:eastAsia="ja-JP"/>
              </w:rPr>
            </w:pPr>
            <w:r w:rsidRPr="00ED2D41">
              <w:rPr>
                <w:b/>
                <w:lang w:val="en-AU" w:eastAsia="ja-JP"/>
              </w:rPr>
              <w:t>Calibration</w:t>
            </w:r>
          </w:p>
        </w:tc>
        <w:tc>
          <w:tcPr>
            <w:tcW w:w="6466" w:type="dxa"/>
          </w:tcPr>
          <w:p w:rsidR="00E360A5" w:rsidRPr="00ED2D41" w:rsidRDefault="00E360A5" w:rsidP="00ED2D41">
            <w:pPr>
              <w:pStyle w:val="TableText"/>
              <w:rPr>
                <w:color w:val="222222"/>
                <w:lang w:val="en-AU" w:eastAsia="ja-JP"/>
              </w:rPr>
            </w:pPr>
            <w:r w:rsidRPr="00ED2D41">
              <w:rPr>
                <w:color w:val="222222"/>
                <w:lang w:val="en-AU" w:eastAsia="ja-JP"/>
              </w:rPr>
              <w:t>The process of linking on instrument's response to a defined physical input, e.g. assigning the correct wavelengths to a band or estimating factors that describe the relationship between radiance and recorded digital numbers. </w:t>
            </w:r>
          </w:p>
        </w:tc>
      </w:tr>
      <w:tr w:rsidR="00E360A5" w:rsidRPr="00ED2D41" w:rsidTr="00792B27">
        <w:tc>
          <w:tcPr>
            <w:tcW w:w="2396" w:type="dxa"/>
          </w:tcPr>
          <w:p w:rsidR="00E360A5" w:rsidRPr="00ED2D41" w:rsidRDefault="00E360A5" w:rsidP="00ED2D41">
            <w:pPr>
              <w:pStyle w:val="TableText"/>
              <w:rPr>
                <w:b/>
                <w:color w:val="222222"/>
                <w:lang w:val="en-AU" w:eastAsia="ja-JP"/>
              </w:rPr>
            </w:pPr>
            <w:r w:rsidRPr="00ED2D41">
              <w:rPr>
                <w:b/>
                <w:color w:val="222222"/>
                <w:lang w:val="en-AU" w:eastAsia="ja-JP"/>
              </w:rPr>
              <w:t>Campaign</w:t>
            </w:r>
          </w:p>
        </w:tc>
        <w:tc>
          <w:tcPr>
            <w:tcW w:w="6466" w:type="dxa"/>
          </w:tcPr>
          <w:p w:rsidR="00E360A5" w:rsidRPr="00ED2D41" w:rsidRDefault="00E360A5" w:rsidP="00ED2D41">
            <w:pPr>
              <w:pStyle w:val="TableText"/>
            </w:pPr>
            <w:r w:rsidRPr="00ED2D41">
              <w:rPr>
                <w:color w:val="222222"/>
                <w:lang w:val="en-AU" w:eastAsia="ja-JP"/>
              </w:rPr>
              <w:t>Refers to an activity during which spectral samples were acquired. A campaign is defined in a contextual sense, i.e. it is not restricted by any temporal or spatial properties.</w:t>
            </w:r>
          </w:p>
        </w:tc>
      </w:tr>
      <w:tr w:rsidR="00E360A5" w:rsidRPr="00ED2D41" w:rsidTr="00792B27">
        <w:tc>
          <w:tcPr>
            <w:tcW w:w="2396" w:type="dxa"/>
          </w:tcPr>
          <w:p w:rsidR="00E360A5" w:rsidRDefault="00E360A5" w:rsidP="00ED2D41">
            <w:pPr>
              <w:pStyle w:val="TableText"/>
              <w:rPr>
                <w:b/>
                <w:color w:val="222222"/>
                <w:lang w:val="en-AU" w:eastAsia="ja-JP"/>
              </w:rPr>
            </w:pPr>
            <w:r>
              <w:rPr>
                <w:b/>
                <w:color w:val="222222"/>
                <w:lang w:val="en-AU" w:eastAsia="ja-JP"/>
              </w:rPr>
              <w:t>Client-server</w:t>
            </w:r>
          </w:p>
        </w:tc>
        <w:tc>
          <w:tcPr>
            <w:tcW w:w="6466" w:type="dxa"/>
          </w:tcPr>
          <w:p w:rsidR="00E360A5" w:rsidRPr="00ED2D41" w:rsidRDefault="00DE46F1" w:rsidP="00ED2D41">
            <w:pPr>
              <w:pStyle w:val="TableText"/>
              <w:rPr>
                <w:color w:val="222222"/>
                <w:lang w:val="en-AU" w:eastAsia="ja-JP"/>
              </w:rPr>
            </w:pPr>
            <w:r>
              <w:rPr>
                <w:color w:val="222222"/>
                <w:lang w:val="en-AU" w:eastAsia="ja-JP"/>
              </w:rPr>
              <w:t>%%%</w:t>
            </w:r>
          </w:p>
        </w:tc>
      </w:tr>
      <w:tr w:rsidR="00E360A5" w:rsidRPr="00ED2D41" w:rsidTr="00792B27">
        <w:tc>
          <w:tcPr>
            <w:tcW w:w="2396" w:type="dxa"/>
          </w:tcPr>
          <w:p w:rsidR="00E360A5" w:rsidRDefault="00E360A5" w:rsidP="00ED2D41">
            <w:pPr>
              <w:pStyle w:val="TableText"/>
              <w:rPr>
                <w:b/>
                <w:color w:val="222222"/>
                <w:lang w:val="en-AU" w:eastAsia="ja-JP"/>
              </w:rPr>
            </w:pPr>
            <w:r>
              <w:rPr>
                <w:b/>
                <w:color w:val="222222"/>
                <w:lang w:val="en-AU" w:eastAsia="ja-JP"/>
              </w:rPr>
              <w:t>FOR Codes</w:t>
            </w:r>
          </w:p>
        </w:tc>
        <w:tc>
          <w:tcPr>
            <w:tcW w:w="6466" w:type="dxa"/>
          </w:tcPr>
          <w:p w:rsidR="00E360A5" w:rsidRPr="00ED2D41" w:rsidRDefault="00DE46F1" w:rsidP="00ED2D41">
            <w:pPr>
              <w:pStyle w:val="TableText"/>
              <w:rPr>
                <w:color w:val="222222"/>
                <w:lang w:val="en-AU" w:eastAsia="ja-JP"/>
              </w:rPr>
            </w:pPr>
            <w:r>
              <w:rPr>
                <w:color w:val="222222"/>
                <w:lang w:val="en-AU" w:eastAsia="ja-JP"/>
              </w:rPr>
              <w:t>%%%</w:t>
            </w:r>
          </w:p>
        </w:tc>
      </w:tr>
      <w:tr w:rsidR="00E360A5" w:rsidRPr="00ED2D41" w:rsidTr="00792B27">
        <w:tc>
          <w:tcPr>
            <w:tcW w:w="2396" w:type="dxa"/>
          </w:tcPr>
          <w:p w:rsidR="00E360A5" w:rsidRDefault="00E360A5" w:rsidP="00ED2D41">
            <w:pPr>
              <w:pStyle w:val="TableText"/>
              <w:rPr>
                <w:b/>
                <w:color w:val="222222"/>
                <w:lang w:val="en-AU" w:eastAsia="ja-JP"/>
              </w:rPr>
            </w:pPr>
            <w:r>
              <w:rPr>
                <w:b/>
                <w:color w:val="222222"/>
                <w:lang w:val="en-AU" w:eastAsia="ja-JP"/>
              </w:rPr>
              <w:t>HTTP</w:t>
            </w:r>
          </w:p>
        </w:tc>
        <w:tc>
          <w:tcPr>
            <w:tcW w:w="6466" w:type="dxa"/>
          </w:tcPr>
          <w:p w:rsidR="00E360A5" w:rsidRPr="00ED2D41" w:rsidRDefault="00DE46F1" w:rsidP="00ED2D41">
            <w:pPr>
              <w:pStyle w:val="TableText"/>
              <w:rPr>
                <w:color w:val="222222"/>
                <w:lang w:val="en-AU" w:eastAsia="ja-JP"/>
              </w:rPr>
            </w:pPr>
            <w:r>
              <w:rPr>
                <w:color w:val="222222"/>
                <w:lang w:val="en-AU" w:eastAsia="ja-JP"/>
              </w:rPr>
              <w:t>%%%</w:t>
            </w:r>
          </w:p>
        </w:tc>
      </w:tr>
      <w:tr w:rsidR="00E360A5" w:rsidRPr="00ED2D41" w:rsidTr="00792B27">
        <w:tc>
          <w:tcPr>
            <w:tcW w:w="2396" w:type="dxa"/>
          </w:tcPr>
          <w:p w:rsidR="00E360A5" w:rsidRPr="00ED2D41" w:rsidRDefault="00E360A5" w:rsidP="00ED2D41">
            <w:pPr>
              <w:pStyle w:val="TableText"/>
              <w:rPr>
                <w:b/>
                <w:color w:val="222222"/>
                <w:lang w:val="en-AU" w:eastAsia="ja-JP"/>
              </w:rPr>
            </w:pPr>
            <w:r w:rsidRPr="00ED2D41">
              <w:rPr>
                <w:b/>
                <w:color w:val="222222"/>
                <w:lang w:val="en-AU" w:eastAsia="ja-JP"/>
              </w:rPr>
              <w:t>Instrument</w:t>
            </w:r>
          </w:p>
        </w:tc>
        <w:tc>
          <w:tcPr>
            <w:tcW w:w="6466" w:type="dxa"/>
          </w:tcPr>
          <w:p w:rsidR="00E360A5" w:rsidRPr="00ED2D41" w:rsidRDefault="00E360A5" w:rsidP="00ED2D41">
            <w:pPr>
              <w:pStyle w:val="TableText"/>
              <w:rPr>
                <w:color w:val="222222"/>
                <w:lang w:val="en-AU" w:eastAsia="ja-JP"/>
              </w:rPr>
            </w:pPr>
            <w:r w:rsidRPr="00ED2D41">
              <w:rPr>
                <w:color w:val="222222"/>
                <w:lang w:val="en-AU" w:eastAsia="ja-JP"/>
              </w:rPr>
              <w:t>An actual instance of a blueprint sensor, i.e. this is the spectroradiometer used to acquire data and it's specifications are likely to deviate from the blueprint. The instrument references the sensor as it's blueprint definition.</w:t>
            </w:r>
          </w:p>
        </w:tc>
      </w:tr>
      <w:tr w:rsidR="00E360A5" w:rsidRPr="00ED2D41" w:rsidTr="00792B27">
        <w:tc>
          <w:tcPr>
            <w:tcW w:w="2396" w:type="dxa"/>
          </w:tcPr>
          <w:p w:rsidR="00E360A5" w:rsidRPr="00ED2D41" w:rsidRDefault="00E360A5" w:rsidP="00ED2D41">
            <w:pPr>
              <w:pStyle w:val="TableText"/>
              <w:rPr>
                <w:b/>
                <w:color w:val="222222"/>
                <w:lang w:val="en-AU" w:eastAsia="ja-JP"/>
              </w:rPr>
            </w:pPr>
            <w:r w:rsidRPr="00ED2D41">
              <w:rPr>
                <w:b/>
                <w:color w:val="222222"/>
                <w:lang w:val="en-AU" w:eastAsia="ja-JP"/>
              </w:rPr>
              <w:t>Instrument Type</w:t>
            </w:r>
          </w:p>
        </w:tc>
        <w:tc>
          <w:tcPr>
            <w:tcW w:w="6466" w:type="dxa"/>
          </w:tcPr>
          <w:p w:rsidR="00E360A5" w:rsidRPr="00ED2D41" w:rsidRDefault="00E360A5" w:rsidP="00ED2D41">
            <w:pPr>
              <w:pStyle w:val="TableText"/>
              <w:rPr>
                <w:color w:val="222222"/>
                <w:lang w:val="en-AU" w:eastAsia="ja-JP"/>
              </w:rPr>
            </w:pPr>
            <w:r w:rsidRPr="00ED2D41">
              <w:rPr>
                <w:color w:val="222222"/>
                <w:lang w:val="en-AU" w:eastAsia="ja-JP"/>
              </w:rPr>
              <w:t>Equivalent to the sensor type designator, which is a designator for a particular model of a spectroradio</w:t>
            </w:r>
            <w:r>
              <w:rPr>
                <w:color w:val="222222"/>
                <w:lang w:val="en-AU" w:eastAsia="ja-JP"/>
              </w:rPr>
              <w:t>meter produced by a</w:t>
            </w:r>
            <w:r w:rsidRPr="00ED2D41">
              <w:rPr>
                <w:color w:val="222222"/>
                <w:lang w:val="en-AU" w:eastAsia="ja-JP"/>
              </w:rPr>
              <w:t xml:space="preserve"> manufacturer.</w:t>
            </w:r>
          </w:p>
        </w:tc>
      </w:tr>
      <w:tr w:rsidR="00E360A5" w:rsidRPr="00ED2D41" w:rsidTr="00792B27">
        <w:tc>
          <w:tcPr>
            <w:tcW w:w="2396" w:type="dxa"/>
          </w:tcPr>
          <w:p w:rsidR="00E360A5" w:rsidRDefault="00E360A5" w:rsidP="00ED2D41">
            <w:pPr>
              <w:pStyle w:val="TableText"/>
              <w:rPr>
                <w:b/>
                <w:color w:val="222222"/>
                <w:lang w:val="en-AU" w:eastAsia="ja-JP"/>
              </w:rPr>
            </w:pPr>
            <w:r>
              <w:rPr>
                <w:b/>
                <w:color w:val="222222"/>
                <w:lang w:val="en-AU" w:eastAsia="ja-JP"/>
              </w:rPr>
              <w:t>RDA</w:t>
            </w:r>
          </w:p>
        </w:tc>
        <w:tc>
          <w:tcPr>
            <w:tcW w:w="6466" w:type="dxa"/>
          </w:tcPr>
          <w:p w:rsidR="00E360A5" w:rsidRPr="00ED2D41" w:rsidRDefault="00DE46F1" w:rsidP="00ED2D41">
            <w:pPr>
              <w:pStyle w:val="TableText"/>
              <w:rPr>
                <w:color w:val="222222"/>
                <w:lang w:val="en-AU" w:eastAsia="ja-JP"/>
              </w:rPr>
            </w:pPr>
            <w:r>
              <w:rPr>
                <w:color w:val="222222"/>
                <w:lang w:val="en-AU" w:eastAsia="ja-JP"/>
              </w:rPr>
              <w:t>%%%</w:t>
            </w:r>
          </w:p>
        </w:tc>
      </w:tr>
      <w:tr w:rsidR="00E360A5" w:rsidRPr="00ED2D41" w:rsidTr="00792B27">
        <w:tc>
          <w:tcPr>
            <w:tcW w:w="2396" w:type="dxa"/>
          </w:tcPr>
          <w:p w:rsidR="00E360A5" w:rsidRPr="00ED2D41" w:rsidRDefault="00E360A5" w:rsidP="00ED2D41">
            <w:pPr>
              <w:pStyle w:val="TableText"/>
              <w:rPr>
                <w:b/>
                <w:color w:val="222222"/>
                <w:lang w:val="en-AU" w:eastAsia="ja-JP"/>
              </w:rPr>
            </w:pPr>
            <w:r w:rsidRPr="00ED2D41">
              <w:rPr>
                <w:b/>
                <w:color w:val="222222"/>
                <w:lang w:val="en-AU" w:eastAsia="ja-JP"/>
              </w:rPr>
              <w:t>Reference Spectrum</w:t>
            </w:r>
          </w:p>
        </w:tc>
        <w:tc>
          <w:tcPr>
            <w:tcW w:w="6466" w:type="dxa"/>
          </w:tcPr>
          <w:p w:rsidR="00E360A5" w:rsidRPr="00ED2D41" w:rsidRDefault="00E360A5" w:rsidP="00ED2D41">
            <w:pPr>
              <w:pStyle w:val="TableText"/>
              <w:rPr>
                <w:color w:val="222222"/>
                <w:lang w:val="en-AU" w:eastAsia="ja-JP"/>
              </w:rPr>
            </w:pPr>
            <w:r w:rsidRPr="00ED2D41">
              <w:rPr>
                <w:color w:val="222222"/>
                <w:lang w:val="en-AU" w:eastAsia="ja-JP"/>
              </w:rPr>
              <w:t>A spectrum acquired over a reference object. Reference data are used to make measurements comparable between instruments. A typical use is the determination of total solar irradiance by using a white reference panel and its subsequent use in converting a target measurement to a reflectance.</w:t>
            </w:r>
          </w:p>
        </w:tc>
      </w:tr>
      <w:tr w:rsidR="00E360A5" w:rsidRPr="00ED2D41" w:rsidTr="00792B27">
        <w:tc>
          <w:tcPr>
            <w:tcW w:w="2396" w:type="dxa"/>
          </w:tcPr>
          <w:p w:rsidR="00E360A5" w:rsidRPr="00ED2D41" w:rsidRDefault="00E360A5" w:rsidP="00ED2D41">
            <w:pPr>
              <w:pStyle w:val="TableText"/>
              <w:rPr>
                <w:b/>
                <w:color w:val="222222"/>
                <w:lang w:val="en-AU" w:eastAsia="ja-JP"/>
              </w:rPr>
            </w:pPr>
            <w:r w:rsidRPr="00ED2D41">
              <w:rPr>
                <w:b/>
                <w:color w:val="222222"/>
                <w:lang w:val="en-AU" w:eastAsia="ja-JP"/>
              </w:rPr>
              <w:t>Sensor</w:t>
            </w:r>
          </w:p>
        </w:tc>
        <w:tc>
          <w:tcPr>
            <w:tcW w:w="6466" w:type="dxa"/>
          </w:tcPr>
          <w:p w:rsidR="00E360A5" w:rsidRPr="00ED2D41" w:rsidRDefault="00E360A5" w:rsidP="00ED2D41">
            <w:pPr>
              <w:pStyle w:val="TableText"/>
              <w:rPr>
                <w:color w:val="222222"/>
                <w:lang w:val="en-AU" w:eastAsia="ja-JP"/>
              </w:rPr>
            </w:pPr>
            <w:r w:rsidRPr="00ED2D41">
              <w:rPr>
                <w:color w:val="222222"/>
                <w:lang w:val="en-AU" w:eastAsia="ja-JP"/>
              </w:rPr>
              <w:t>In the context of SPECCHIO, as sensor is referring to the blueprint of an actual spectroradiometer, i.e. it describes the nominal performance of an instrument</w:t>
            </w:r>
          </w:p>
        </w:tc>
      </w:tr>
      <w:tr w:rsidR="00E360A5" w:rsidRPr="00ED2D41" w:rsidTr="00792B27">
        <w:tc>
          <w:tcPr>
            <w:tcW w:w="2396" w:type="dxa"/>
          </w:tcPr>
          <w:p w:rsidR="00E360A5" w:rsidRPr="00ED2D41" w:rsidRDefault="00E360A5" w:rsidP="00ED2D41">
            <w:pPr>
              <w:pStyle w:val="TableText"/>
              <w:rPr>
                <w:b/>
                <w:color w:val="222222"/>
                <w:lang w:val="en-AU" w:eastAsia="ja-JP"/>
              </w:rPr>
            </w:pPr>
            <w:r w:rsidRPr="00ED2D41">
              <w:rPr>
                <w:b/>
                <w:color w:val="222222"/>
                <w:lang w:val="en-AU" w:eastAsia="ja-JP"/>
              </w:rPr>
              <w:t>Spectralon</w:t>
            </w:r>
          </w:p>
        </w:tc>
        <w:tc>
          <w:tcPr>
            <w:tcW w:w="6466" w:type="dxa"/>
          </w:tcPr>
          <w:p w:rsidR="00E360A5" w:rsidRPr="00ED2D41" w:rsidRDefault="00E360A5" w:rsidP="00ED2D41">
            <w:pPr>
              <w:pStyle w:val="TableText"/>
              <w:rPr>
                <w:color w:val="222222"/>
                <w:lang w:val="en-AU" w:eastAsia="ja-JP"/>
              </w:rPr>
            </w:pPr>
            <w:r w:rsidRPr="00ED2D41">
              <w:rPr>
                <w:color w:val="222222"/>
                <w:lang w:val="en-AU" w:eastAsia="ja-JP"/>
              </w:rPr>
              <w:t>A particular brand of reference panels, produced by LabSphere. Spectralon panels are available in various configurations, ranging from pure white to greyish and almost black.</w:t>
            </w:r>
          </w:p>
        </w:tc>
      </w:tr>
      <w:tr w:rsidR="00E360A5" w:rsidRPr="00ED2D41" w:rsidTr="00792B27">
        <w:tc>
          <w:tcPr>
            <w:tcW w:w="2396" w:type="dxa"/>
          </w:tcPr>
          <w:p w:rsidR="00E360A5" w:rsidRPr="00ED2D41" w:rsidRDefault="00E360A5" w:rsidP="00ED2D41">
            <w:pPr>
              <w:pStyle w:val="TableText"/>
              <w:rPr>
                <w:b/>
                <w:color w:val="222222"/>
                <w:lang w:val="en-AU" w:eastAsia="ja-JP"/>
              </w:rPr>
            </w:pPr>
            <w:r w:rsidRPr="00ED2D41">
              <w:rPr>
                <w:b/>
                <w:color w:val="222222"/>
                <w:lang w:val="en-AU" w:eastAsia="ja-JP"/>
              </w:rPr>
              <w:t>Target Spectrum</w:t>
            </w:r>
          </w:p>
        </w:tc>
        <w:tc>
          <w:tcPr>
            <w:tcW w:w="6466" w:type="dxa"/>
          </w:tcPr>
          <w:p w:rsidR="00E360A5" w:rsidRPr="00ED2D41" w:rsidRDefault="00E360A5" w:rsidP="00ED2D41">
            <w:pPr>
              <w:pStyle w:val="TableText"/>
              <w:rPr>
                <w:color w:val="222222"/>
                <w:lang w:val="en-AU" w:eastAsia="ja-JP"/>
              </w:rPr>
            </w:pPr>
            <w:r w:rsidRPr="00ED2D41">
              <w:rPr>
                <w:color w:val="222222"/>
                <w:lang w:val="en-AU" w:eastAsia="ja-JP"/>
              </w:rPr>
              <w:t>Spectrum acquired by measuring the target, where the target is the object of interest.</w:t>
            </w:r>
          </w:p>
        </w:tc>
      </w:tr>
      <w:tr w:rsidR="00E360A5" w:rsidRPr="00ED2D41" w:rsidTr="00792B27">
        <w:tc>
          <w:tcPr>
            <w:tcW w:w="2396" w:type="dxa"/>
          </w:tcPr>
          <w:p w:rsidR="00E360A5" w:rsidRPr="00ED2D41" w:rsidRDefault="00E360A5" w:rsidP="00ED2D41">
            <w:pPr>
              <w:pStyle w:val="TableText"/>
              <w:rPr>
                <w:b/>
                <w:color w:val="222222"/>
                <w:lang w:val="en-AU" w:eastAsia="ja-JP"/>
              </w:rPr>
            </w:pPr>
            <w:r>
              <w:rPr>
                <w:b/>
                <w:color w:val="222222"/>
                <w:lang w:val="en-AU" w:eastAsia="ja-JP"/>
              </w:rPr>
              <w:t>TCP/IP</w:t>
            </w:r>
          </w:p>
        </w:tc>
        <w:tc>
          <w:tcPr>
            <w:tcW w:w="6466" w:type="dxa"/>
          </w:tcPr>
          <w:p w:rsidR="00E360A5" w:rsidRPr="00ED2D41" w:rsidRDefault="00DE46F1" w:rsidP="00ED2D41">
            <w:pPr>
              <w:pStyle w:val="TableText"/>
              <w:rPr>
                <w:color w:val="222222"/>
                <w:lang w:val="en-AU" w:eastAsia="ja-JP"/>
              </w:rPr>
            </w:pPr>
            <w:r>
              <w:rPr>
                <w:color w:val="222222"/>
                <w:lang w:val="en-AU" w:eastAsia="ja-JP"/>
              </w:rPr>
              <w:t>%%%</w:t>
            </w:r>
          </w:p>
        </w:tc>
      </w:tr>
      <w:tr w:rsidR="00E360A5" w:rsidRPr="00ED2D41" w:rsidTr="00792B27">
        <w:tc>
          <w:tcPr>
            <w:tcW w:w="2396" w:type="dxa"/>
          </w:tcPr>
          <w:p w:rsidR="00E360A5" w:rsidRPr="00ED2D41" w:rsidRDefault="00E360A5" w:rsidP="00ED2D41">
            <w:pPr>
              <w:pStyle w:val="TableText"/>
              <w:rPr>
                <w:b/>
                <w:color w:val="222222"/>
                <w:lang w:val="en-AU" w:eastAsia="ja-JP"/>
              </w:rPr>
            </w:pPr>
            <w:r w:rsidRPr="00ED2D41">
              <w:rPr>
                <w:b/>
                <w:color w:val="222222"/>
                <w:lang w:val="en-AU" w:eastAsia="ja-JP"/>
              </w:rPr>
              <w:t>White Reference Spectrum</w:t>
            </w:r>
          </w:p>
        </w:tc>
        <w:tc>
          <w:tcPr>
            <w:tcW w:w="6466" w:type="dxa"/>
          </w:tcPr>
          <w:p w:rsidR="00E360A5" w:rsidRPr="00ED2D41" w:rsidRDefault="00E360A5" w:rsidP="00ED2D41">
            <w:pPr>
              <w:pStyle w:val="TableText"/>
              <w:rPr>
                <w:color w:val="222222"/>
                <w:lang w:val="en-AU" w:eastAsia="ja-JP"/>
              </w:rPr>
            </w:pPr>
            <w:r w:rsidRPr="00ED2D41">
              <w:rPr>
                <w:color w:val="222222"/>
                <w:lang w:val="en-AU" w:eastAsia="ja-JP"/>
              </w:rPr>
              <w:t>A spectrum acquired over a reference panel that with a reflectance of approximately 100%.</w:t>
            </w:r>
          </w:p>
        </w:tc>
      </w:tr>
      <w:tr w:rsidR="00792B27" w:rsidRPr="00ED2D41" w:rsidTr="00792B27">
        <w:tc>
          <w:tcPr>
            <w:tcW w:w="2396" w:type="dxa"/>
          </w:tcPr>
          <w:p w:rsidR="00792B27" w:rsidRPr="00ED2D41" w:rsidRDefault="00792B27" w:rsidP="00ED2D41">
            <w:pPr>
              <w:pStyle w:val="TableText"/>
              <w:rPr>
                <w:b/>
                <w:color w:val="222222"/>
                <w:lang w:val="en-AU" w:eastAsia="ja-JP"/>
              </w:rPr>
            </w:pPr>
            <w:r>
              <w:rPr>
                <w:b/>
                <w:color w:val="222222"/>
                <w:lang w:val="en-AU" w:eastAsia="ja-JP"/>
              </w:rPr>
              <w:t>Reference Target</w:t>
            </w:r>
          </w:p>
        </w:tc>
        <w:tc>
          <w:tcPr>
            <w:tcW w:w="6466" w:type="dxa"/>
          </w:tcPr>
          <w:p w:rsidR="00792B27" w:rsidRPr="00ED2D41" w:rsidRDefault="00DE46F1" w:rsidP="00ED2D41">
            <w:pPr>
              <w:pStyle w:val="TableText"/>
              <w:rPr>
                <w:color w:val="222222"/>
                <w:lang w:val="en-AU" w:eastAsia="ja-JP"/>
              </w:rPr>
            </w:pPr>
            <w:r>
              <w:rPr>
                <w:color w:val="222222"/>
                <w:lang w:val="en-AU" w:eastAsia="ja-JP"/>
              </w:rPr>
              <w:t>%%%</w:t>
            </w:r>
          </w:p>
        </w:tc>
      </w:tr>
      <w:tr w:rsidR="00792B27" w:rsidRPr="00ED2D41" w:rsidTr="00792B27">
        <w:tc>
          <w:tcPr>
            <w:tcW w:w="2396" w:type="dxa"/>
          </w:tcPr>
          <w:p w:rsidR="00792B27" w:rsidRDefault="00792B27" w:rsidP="00ED2D41">
            <w:pPr>
              <w:pStyle w:val="TableText"/>
              <w:rPr>
                <w:b/>
                <w:color w:val="222222"/>
                <w:lang w:val="en-AU" w:eastAsia="ja-JP"/>
              </w:rPr>
            </w:pPr>
            <w:r>
              <w:rPr>
                <w:b/>
                <w:color w:val="222222"/>
                <w:lang w:val="en-AU" w:eastAsia="ja-JP"/>
              </w:rPr>
              <w:t>Reference Panel</w:t>
            </w:r>
          </w:p>
        </w:tc>
        <w:tc>
          <w:tcPr>
            <w:tcW w:w="6466" w:type="dxa"/>
          </w:tcPr>
          <w:p w:rsidR="00792B27" w:rsidRPr="00ED2D41" w:rsidRDefault="00DE46F1" w:rsidP="00ED2D41">
            <w:pPr>
              <w:pStyle w:val="TableText"/>
              <w:rPr>
                <w:color w:val="222222"/>
                <w:lang w:val="en-AU" w:eastAsia="ja-JP"/>
              </w:rPr>
            </w:pPr>
            <w:r>
              <w:rPr>
                <w:color w:val="222222"/>
                <w:lang w:val="en-AU" w:eastAsia="ja-JP"/>
              </w:rPr>
              <w:t>%%%</w:t>
            </w:r>
          </w:p>
        </w:tc>
      </w:tr>
      <w:tr w:rsidR="00792B27" w:rsidRPr="00ED2D41" w:rsidTr="00792B27">
        <w:tc>
          <w:tcPr>
            <w:tcW w:w="2396" w:type="dxa"/>
          </w:tcPr>
          <w:p w:rsidR="00792B27" w:rsidRDefault="00792B27" w:rsidP="00ED2D41">
            <w:pPr>
              <w:pStyle w:val="TableText"/>
              <w:rPr>
                <w:b/>
                <w:color w:val="222222"/>
                <w:lang w:val="en-AU" w:eastAsia="ja-JP"/>
              </w:rPr>
            </w:pPr>
            <w:r>
              <w:rPr>
                <w:b/>
                <w:color w:val="222222"/>
                <w:lang w:val="en-AU" w:eastAsia="ja-JP"/>
              </w:rPr>
              <w:t>Sample</w:t>
            </w:r>
          </w:p>
        </w:tc>
        <w:tc>
          <w:tcPr>
            <w:tcW w:w="6466" w:type="dxa"/>
          </w:tcPr>
          <w:p w:rsidR="00792B27" w:rsidRPr="00ED2D41" w:rsidRDefault="00DE46F1" w:rsidP="00ED2D41">
            <w:pPr>
              <w:pStyle w:val="TableText"/>
              <w:rPr>
                <w:color w:val="222222"/>
                <w:lang w:val="en-AU" w:eastAsia="ja-JP"/>
              </w:rPr>
            </w:pPr>
            <w:r>
              <w:rPr>
                <w:color w:val="222222"/>
                <w:lang w:val="en-AU" w:eastAsia="ja-JP"/>
              </w:rPr>
              <w:t>%%%</w:t>
            </w:r>
          </w:p>
        </w:tc>
      </w:tr>
      <w:tr w:rsidR="009D3992" w:rsidRPr="00ED2D41" w:rsidTr="00792B27">
        <w:tc>
          <w:tcPr>
            <w:tcW w:w="2396" w:type="dxa"/>
          </w:tcPr>
          <w:p w:rsidR="009D3992" w:rsidRDefault="009D3992" w:rsidP="00ED2D41">
            <w:pPr>
              <w:pStyle w:val="TableText"/>
              <w:rPr>
                <w:b/>
                <w:color w:val="222222"/>
                <w:lang w:val="en-AU" w:eastAsia="ja-JP"/>
              </w:rPr>
            </w:pPr>
            <w:r>
              <w:rPr>
                <w:b/>
                <w:color w:val="222222"/>
                <w:lang w:val="en-AU" w:eastAsia="ja-JP"/>
              </w:rPr>
              <w:t>Regular Expression</w:t>
            </w:r>
          </w:p>
        </w:tc>
        <w:tc>
          <w:tcPr>
            <w:tcW w:w="6466" w:type="dxa"/>
          </w:tcPr>
          <w:p w:rsidR="009D3992" w:rsidRDefault="009D3992" w:rsidP="00ED2D41">
            <w:pPr>
              <w:pStyle w:val="TableText"/>
              <w:rPr>
                <w:color w:val="222222"/>
                <w:lang w:val="en-AU" w:eastAsia="ja-JP"/>
              </w:rPr>
            </w:pPr>
          </w:p>
        </w:tc>
      </w:tr>
    </w:tbl>
    <w:p w:rsidR="002A0FFE" w:rsidRPr="00084655" w:rsidRDefault="002A0FFE" w:rsidP="00306258">
      <w:pPr>
        <w:pStyle w:val="Heading1"/>
      </w:pPr>
      <w:bookmarkStart w:id="24" w:name="_Toc355280333"/>
      <w:bookmarkStart w:id="25" w:name="_Toc356807257"/>
      <w:r w:rsidRPr="00084655">
        <w:t>Installation and Configuration</w:t>
      </w:r>
      <w:bookmarkEnd w:id="24"/>
      <w:bookmarkEnd w:id="25"/>
    </w:p>
    <w:p w:rsidR="00821767" w:rsidRDefault="00821767" w:rsidP="00306258">
      <w:pPr>
        <w:pStyle w:val="Heading2"/>
      </w:pPr>
      <w:bookmarkStart w:id="26" w:name="_Toc355280334"/>
      <w:bookmarkStart w:id="27" w:name="_Toc356807258"/>
      <w:bookmarkStart w:id="28" w:name="_Ref130804782"/>
      <w:r>
        <w:t>Before you install</w:t>
      </w:r>
      <w:bookmarkEnd w:id="26"/>
      <w:bookmarkEnd w:id="27"/>
    </w:p>
    <w:bookmarkEnd w:id="28"/>
    <w:p w:rsidR="002A0FFE" w:rsidRPr="00084655" w:rsidRDefault="002A0FFE" w:rsidP="00821767">
      <w:pPr>
        <w:pStyle w:val="Body"/>
      </w:pPr>
      <w:r w:rsidRPr="00084655">
        <w:t xml:space="preserve">SPECCHIO requires </w:t>
      </w:r>
      <w:r w:rsidR="00C90EF8">
        <w:t xml:space="preserve">that </w:t>
      </w:r>
      <w:r w:rsidRPr="00084655">
        <w:t xml:space="preserve">Java </w:t>
      </w:r>
      <w:r w:rsidR="00C90EF8" w:rsidRPr="00084655">
        <w:t xml:space="preserve">Runtime Environment </w:t>
      </w:r>
      <w:r w:rsidR="00CF19AD">
        <w:t>(JRE) version 1.6</w:t>
      </w:r>
      <w:r w:rsidRPr="00084655">
        <w:t xml:space="preserve"> </w:t>
      </w:r>
      <w:r w:rsidR="00821767">
        <w:t>or</w:t>
      </w:r>
      <w:r w:rsidRPr="00084655">
        <w:t xml:space="preserve"> higher</w:t>
      </w:r>
      <w:r w:rsidR="00821767">
        <w:t xml:space="preserve"> is already installed on your computer before installing Specchio itself</w:t>
      </w:r>
      <w:r w:rsidRPr="00084655">
        <w:t>.</w:t>
      </w:r>
      <w:r w:rsidR="00DB5CD4">
        <w:t xml:space="preserve"> </w:t>
      </w:r>
      <w:r w:rsidR="00DB5CD4" w:rsidRPr="00DB5CD4">
        <w:rPr>
          <w:rStyle w:val="DocActionChar"/>
        </w:rPr>
        <w:t>%%% Confirm required Java version just prior to release.</w:t>
      </w:r>
    </w:p>
    <w:p w:rsidR="002A0FFE" w:rsidRPr="00084655" w:rsidRDefault="002A0FFE" w:rsidP="00821767">
      <w:pPr>
        <w:pStyle w:val="Body"/>
      </w:pPr>
      <w:r w:rsidRPr="00084655">
        <w:t xml:space="preserve">To check the </w:t>
      </w:r>
      <w:r w:rsidR="00821767" w:rsidRPr="00084655">
        <w:t xml:space="preserve">Java </w:t>
      </w:r>
      <w:r w:rsidRPr="00084655">
        <w:t xml:space="preserve">version on your system open </w:t>
      </w:r>
      <w:r w:rsidR="00821767">
        <w:t>a command window under Windows</w:t>
      </w:r>
      <w:r w:rsidR="00C90EF8">
        <w:t>,</w:t>
      </w:r>
      <w:r w:rsidRPr="00084655">
        <w:t xml:space="preserve"> </w:t>
      </w:r>
      <w:r w:rsidR="00C90EF8">
        <w:t>or</w:t>
      </w:r>
      <w:r w:rsidR="00821767">
        <w:t xml:space="preserve"> a </w:t>
      </w:r>
      <w:r w:rsidRPr="00084655">
        <w:t xml:space="preserve">terminal for Macintosh </w:t>
      </w:r>
      <w:r w:rsidR="00821767">
        <w:t>or</w:t>
      </w:r>
      <w:r w:rsidRPr="00084655">
        <w:t xml:space="preserve"> UNIX systems</w:t>
      </w:r>
      <w:r w:rsidR="00C90EF8">
        <w:t>,</w:t>
      </w:r>
      <w:r w:rsidRPr="00084655">
        <w:t xml:space="preserve"> and type:</w:t>
      </w:r>
    </w:p>
    <w:p w:rsidR="002A0FFE" w:rsidRPr="00084655" w:rsidRDefault="002A0FFE" w:rsidP="00C96D90">
      <w:pPr>
        <w:pStyle w:val="Code"/>
      </w:pPr>
      <w:r w:rsidRPr="00084655">
        <w:t>java -version</w:t>
      </w:r>
    </w:p>
    <w:p w:rsidR="002A0FFE" w:rsidRPr="00084655" w:rsidRDefault="002A0FFE" w:rsidP="00821767">
      <w:pPr>
        <w:pStyle w:val="Body"/>
      </w:pPr>
      <w:r w:rsidRPr="00084655">
        <w:t>The output will be similar to:</w:t>
      </w:r>
    </w:p>
    <w:p w:rsidR="00CF19AD" w:rsidRPr="00CF19AD" w:rsidRDefault="00CF19AD" w:rsidP="00C96D90">
      <w:pPr>
        <w:pStyle w:val="Code"/>
      </w:pPr>
      <w:r w:rsidRPr="00CF19AD">
        <w:t>java version "1.7.0_17"</w:t>
      </w:r>
    </w:p>
    <w:p w:rsidR="00CF19AD" w:rsidRPr="00CF19AD" w:rsidRDefault="00CF19AD" w:rsidP="00C96D90">
      <w:pPr>
        <w:pStyle w:val="Code"/>
      </w:pPr>
      <w:r w:rsidRPr="00CF19AD">
        <w:t>Java(TM) SE Runtime Environment (build 1.7.0_17-b02)</w:t>
      </w:r>
    </w:p>
    <w:p w:rsidR="00CF19AD" w:rsidRDefault="00CF19AD" w:rsidP="00C96D90">
      <w:pPr>
        <w:pStyle w:val="Code"/>
      </w:pPr>
      <w:r w:rsidRPr="00CF19AD">
        <w:t>Java HotSpot(TM) Client VM (build 23.7-b01, mixed mode, sharing)</w:t>
      </w:r>
    </w:p>
    <w:p w:rsidR="00821767" w:rsidRPr="00084655" w:rsidRDefault="00821767" w:rsidP="00CF19AD">
      <w:pPr>
        <w:pStyle w:val="Body"/>
      </w:pPr>
      <w:r>
        <w:t>If you do not have Java installed, or the version</w:t>
      </w:r>
      <w:r w:rsidR="00E0577E">
        <w:t xml:space="preserve"> number</w:t>
      </w:r>
      <w:r>
        <w:t xml:space="preserve"> is less than 1.</w:t>
      </w:r>
      <w:r w:rsidR="00F14D8B">
        <w:t>6</w:t>
      </w:r>
      <w:r>
        <w:t xml:space="preserve">, </w:t>
      </w:r>
      <w:r w:rsidRPr="00821767">
        <w:rPr>
          <w:rStyle w:val="DocActionChar"/>
        </w:rPr>
        <w:t>%%%</w:t>
      </w:r>
      <w:r w:rsidR="00DB5CD4">
        <w:rPr>
          <w:rStyle w:val="DocActionChar"/>
        </w:rPr>
        <w:t xml:space="preserve"> where can people get a good one from?</w:t>
      </w:r>
    </w:p>
    <w:p w:rsidR="002A0FFE" w:rsidRPr="00084655" w:rsidRDefault="00821767" w:rsidP="00821767">
      <w:pPr>
        <w:pStyle w:val="Heading2"/>
      </w:pPr>
      <w:bookmarkStart w:id="29" w:name="_Toc355280335"/>
      <w:bookmarkStart w:id="30" w:name="_Toc356807259"/>
      <w:r>
        <w:t xml:space="preserve">The Specchio </w:t>
      </w:r>
      <w:r w:rsidR="002A0FFE" w:rsidRPr="00084655">
        <w:t>Application Bundle</w:t>
      </w:r>
      <w:bookmarkEnd w:id="29"/>
      <w:bookmarkEnd w:id="30"/>
    </w:p>
    <w:p w:rsidR="002A0FFE" w:rsidRDefault="002A0FFE" w:rsidP="00821767">
      <w:pPr>
        <w:pStyle w:val="Body"/>
      </w:pPr>
      <w:r w:rsidRPr="00084655">
        <w:t xml:space="preserve">The SPECCHIO application plus the libraries </w:t>
      </w:r>
      <w:r w:rsidR="00DB5CD4">
        <w:t xml:space="preserve">it uses </w:t>
      </w:r>
      <w:r w:rsidRPr="00084655">
        <w:t xml:space="preserve">are supplied as </w:t>
      </w:r>
      <w:r w:rsidR="00821767">
        <w:t xml:space="preserve">an </w:t>
      </w:r>
      <w:r w:rsidRPr="00084655">
        <w:t>applica</w:t>
      </w:r>
      <w:r w:rsidR="00821767">
        <w:t>tion bundle in ZIP file format.</w:t>
      </w:r>
      <w:r w:rsidR="00A20C5B">
        <w:t xml:space="preserve"> The installation bundle is usable on Windows, Mac and Unix systems.</w:t>
      </w:r>
    </w:p>
    <w:p w:rsidR="00A20C5B" w:rsidRPr="001F5FAB" w:rsidRDefault="00A20C5B" w:rsidP="00A20C5B">
      <w:pPr>
        <w:pStyle w:val="DocAction"/>
      </w:pPr>
      <w:r w:rsidRPr="001F5FAB">
        <w:t>%%% Th</w:t>
      </w:r>
      <w:r>
        <w:t>e following</w:t>
      </w:r>
      <w:r w:rsidRPr="001F5FAB">
        <w:t xml:space="preserve"> was not consistent with my experience of installation. Is a doc change needed here, or will the production system actually match this process?</w:t>
      </w:r>
      <w:r>
        <w:t xml:space="preserve"> Re-evaluate when the installation process is settled.</w:t>
      </w:r>
    </w:p>
    <w:p w:rsidR="002A0FFE" w:rsidRDefault="002A0FFE" w:rsidP="00821767">
      <w:pPr>
        <w:pStyle w:val="Body"/>
      </w:pPr>
      <w:r w:rsidRPr="00084655">
        <w:t>The files contained in the bundle are</w:t>
      </w:r>
      <w:r w:rsidR="00821767">
        <w:t>…</w:t>
      </w:r>
    </w:p>
    <w:tbl>
      <w:tblPr>
        <w:tblStyle w:val="TableGeneral"/>
        <w:tblW w:w="0" w:type="auto"/>
        <w:tblLook w:val="04A0"/>
      </w:tblPr>
      <w:tblGrid>
        <w:gridCol w:w="1565"/>
        <w:gridCol w:w="7297"/>
      </w:tblGrid>
      <w:tr w:rsidR="00DB5CD4" w:rsidTr="00DB5CD4">
        <w:trPr>
          <w:cnfStyle w:val="100000000000"/>
        </w:trPr>
        <w:tc>
          <w:tcPr>
            <w:tcW w:w="0" w:type="auto"/>
          </w:tcPr>
          <w:p w:rsidR="00DB5CD4" w:rsidRPr="00084655" w:rsidRDefault="00DB5CD4" w:rsidP="00DB5CD4">
            <w:pPr>
              <w:pStyle w:val="TableText"/>
            </w:pPr>
            <w:r>
              <w:t>Category</w:t>
            </w:r>
          </w:p>
        </w:tc>
        <w:tc>
          <w:tcPr>
            <w:tcW w:w="0" w:type="auto"/>
          </w:tcPr>
          <w:p w:rsidR="00DB5CD4" w:rsidRPr="00DB5CD4" w:rsidRDefault="00DB5CD4" w:rsidP="00DB5CD4">
            <w:pPr>
              <w:pStyle w:val="TableText"/>
            </w:pPr>
            <w:r w:rsidRPr="00DB5CD4">
              <w:t>Purpose</w:t>
            </w:r>
          </w:p>
        </w:tc>
      </w:tr>
      <w:tr w:rsidR="00821767" w:rsidTr="00DB5CD4">
        <w:tc>
          <w:tcPr>
            <w:tcW w:w="0" w:type="auto"/>
          </w:tcPr>
          <w:p w:rsidR="00821767" w:rsidRDefault="00821767" w:rsidP="00DB5CD4">
            <w:pPr>
              <w:pStyle w:val="TableText"/>
            </w:pPr>
            <w:r w:rsidRPr="00084655">
              <w:t>Application Files</w:t>
            </w:r>
          </w:p>
        </w:tc>
        <w:tc>
          <w:tcPr>
            <w:tcW w:w="0" w:type="auto"/>
          </w:tcPr>
          <w:p w:rsidR="00821767" w:rsidRPr="00084655" w:rsidRDefault="00821767" w:rsidP="00DB5CD4">
            <w:pPr>
              <w:pStyle w:val="TableText"/>
            </w:pPr>
            <w:r w:rsidRPr="00084655">
              <w:t xml:space="preserve">The SPECCHIO application is contained in a Java archive file: </w:t>
            </w:r>
            <w:r w:rsidRPr="00DB5CD4">
              <w:rPr>
                <w:rStyle w:val="CodeChar"/>
              </w:rPr>
              <w:t>SPECCHIO_App_V&lt;x.xx&gt;.jar</w:t>
            </w:r>
            <w:r w:rsidRPr="00084655">
              <w:t xml:space="preserve">. &lt;x.xx&gt; stands for the version tag, e.g. 1.0c, i.e. the jar file would be named </w:t>
            </w:r>
            <w:r w:rsidRPr="00DB5CD4">
              <w:rPr>
                <w:rStyle w:val="CodeChar"/>
              </w:rPr>
              <w:t>SPECCHIO_App_V1.0c.jar</w:t>
            </w:r>
            <w:r w:rsidRPr="00084655">
              <w:t>.</w:t>
            </w:r>
          </w:p>
          <w:p w:rsidR="00821767" w:rsidRDefault="00821767" w:rsidP="00DB5CD4">
            <w:pPr>
              <w:pStyle w:val="TableText"/>
            </w:pPr>
            <w:r w:rsidRPr="00084655">
              <w:t>The file db_config.txt contains database connection configurations.</w:t>
            </w:r>
          </w:p>
        </w:tc>
      </w:tr>
      <w:tr w:rsidR="00821767" w:rsidTr="00DB5CD4">
        <w:trPr>
          <w:cnfStyle w:val="000000010000"/>
        </w:trPr>
        <w:tc>
          <w:tcPr>
            <w:tcW w:w="0" w:type="auto"/>
          </w:tcPr>
          <w:p w:rsidR="00821767" w:rsidRDefault="00821767" w:rsidP="00DB5CD4">
            <w:pPr>
              <w:pStyle w:val="TableText"/>
            </w:pPr>
            <w:r w:rsidRPr="00084655">
              <w:t>Java Library Extensions</w:t>
            </w:r>
          </w:p>
        </w:tc>
        <w:tc>
          <w:tcPr>
            <w:tcW w:w="0" w:type="auto"/>
          </w:tcPr>
          <w:p w:rsidR="00821767" w:rsidRPr="00084655" w:rsidRDefault="00821767" w:rsidP="00DB5CD4">
            <w:pPr>
              <w:pStyle w:val="TableText"/>
            </w:pPr>
            <w:r w:rsidRPr="00084655">
              <w:t>The following files are needed to run SPECCHIO:</w:t>
            </w:r>
          </w:p>
          <w:p w:rsidR="00821767" w:rsidRPr="00084655" w:rsidRDefault="00821767" w:rsidP="00DB5CD4">
            <w:pPr>
              <w:pStyle w:val="Code"/>
            </w:pPr>
            <w:commentRangeStart w:id="31"/>
            <w:r w:rsidRPr="00084655">
              <w:t>jcommon-1.0.5.jar</w:t>
            </w:r>
            <w:commentRangeEnd w:id="31"/>
            <w:r>
              <w:rPr>
                <w:rStyle w:val="CommentReference"/>
              </w:rPr>
              <w:commentReference w:id="31"/>
            </w:r>
          </w:p>
          <w:p w:rsidR="00821767" w:rsidRDefault="00821767" w:rsidP="00DB5CD4">
            <w:pPr>
              <w:pStyle w:val="Code"/>
            </w:pPr>
            <w:r w:rsidRPr="00084655">
              <w:t>jfreechart-1.0.2.jar</w:t>
            </w:r>
          </w:p>
          <w:p w:rsidR="00821767" w:rsidRPr="00084655" w:rsidRDefault="00821767" w:rsidP="00DB5CD4">
            <w:pPr>
              <w:pStyle w:val="Code"/>
            </w:pPr>
            <w:r>
              <w:t>jgraph.jar</w:t>
            </w:r>
          </w:p>
          <w:p w:rsidR="00821767" w:rsidRDefault="00821767" w:rsidP="00DB5CD4">
            <w:pPr>
              <w:pStyle w:val="Code"/>
            </w:pPr>
            <w:r w:rsidRPr="00084655">
              <w:t>mysql-connector-java-3.1.13-bin.jar</w:t>
            </w:r>
          </w:p>
          <w:p w:rsidR="00821767" w:rsidRDefault="00821767" w:rsidP="00DB5CD4">
            <w:pPr>
              <w:pStyle w:val="Code"/>
            </w:pPr>
            <w:r w:rsidRPr="00C448CA">
              <w:t>qcchart3djava.jar</w:t>
            </w:r>
          </w:p>
          <w:p w:rsidR="00821767" w:rsidRDefault="00821767" w:rsidP="00DB5CD4">
            <w:pPr>
              <w:pStyle w:val="Code"/>
            </w:pPr>
            <w:r>
              <w:t>jhdf.jar</w:t>
            </w:r>
          </w:p>
          <w:p w:rsidR="00821767" w:rsidRDefault="00821767" w:rsidP="00DB5CD4">
            <w:pPr>
              <w:pStyle w:val="Code"/>
            </w:pPr>
            <w:r>
              <w:t>jhdf5.jar</w:t>
            </w:r>
          </w:p>
          <w:p w:rsidR="00821767" w:rsidRDefault="00821767" w:rsidP="00DB5CD4">
            <w:pPr>
              <w:pStyle w:val="Code"/>
            </w:pPr>
            <w:r>
              <w:t>jhdf5obj.jar</w:t>
            </w:r>
          </w:p>
          <w:p w:rsidR="00821767" w:rsidRDefault="00821767" w:rsidP="00DB5CD4">
            <w:pPr>
              <w:pStyle w:val="Code"/>
            </w:pPr>
            <w:r>
              <w:t>jhdfobj.</w:t>
            </w:r>
            <w:commentRangeStart w:id="32"/>
            <w:commentRangeStart w:id="33"/>
            <w:r>
              <w:t>jar</w:t>
            </w:r>
            <w:commentRangeEnd w:id="32"/>
            <w:r>
              <w:rPr>
                <w:rStyle w:val="CommentReference"/>
              </w:rPr>
              <w:commentReference w:id="32"/>
            </w:r>
            <w:commentRangeEnd w:id="33"/>
          </w:p>
          <w:p w:rsidR="00821767" w:rsidRDefault="00821767" w:rsidP="00DB5CD4">
            <w:pPr>
              <w:pStyle w:val="Code"/>
            </w:pPr>
            <w:r>
              <w:rPr>
                <w:rStyle w:val="CommentReference"/>
              </w:rPr>
              <w:commentReference w:id="33"/>
            </w:r>
            <w:r>
              <w:t>jsch-0.1.44.jar</w:t>
            </w:r>
          </w:p>
          <w:p w:rsidR="00821767" w:rsidRDefault="00821767" w:rsidP="00A20C5B">
            <w:pPr>
              <w:pStyle w:val="Code"/>
            </w:pPr>
            <w:r w:rsidRPr="00667AA2">
              <w:t>ganymed-ssh2-build251beta1.jar</w:t>
            </w:r>
          </w:p>
          <w:p w:rsidR="00821767" w:rsidRPr="00084655" w:rsidRDefault="00821767" w:rsidP="00A20C5B">
            <w:pPr>
              <w:pStyle w:val="Code"/>
            </w:pPr>
            <w:r w:rsidRPr="00471317">
              <w:t>jcalendar.jar</w:t>
            </w:r>
          </w:p>
          <w:p w:rsidR="00821767" w:rsidRDefault="00821767" w:rsidP="00A20C5B">
            <w:pPr>
              <w:pStyle w:val="TableText"/>
            </w:pPr>
            <w:r w:rsidRPr="00084655">
              <w:t>The extensions are supplied in the same folder as the SPECCHIO application file.</w:t>
            </w:r>
          </w:p>
        </w:tc>
      </w:tr>
      <w:tr w:rsidR="00821767" w:rsidTr="00DB5CD4">
        <w:tc>
          <w:tcPr>
            <w:tcW w:w="0" w:type="auto"/>
          </w:tcPr>
          <w:p w:rsidR="00821767" w:rsidRDefault="00821767" w:rsidP="00DB5CD4">
            <w:pPr>
              <w:pStyle w:val="TableText"/>
            </w:pPr>
            <w:r>
              <w:t>Matlab Integration Files</w:t>
            </w:r>
          </w:p>
          <w:p w:rsidR="00821767" w:rsidRDefault="00821767" w:rsidP="00DB5CD4">
            <w:pPr>
              <w:pStyle w:val="TableText"/>
            </w:pPr>
          </w:p>
        </w:tc>
        <w:tc>
          <w:tcPr>
            <w:tcW w:w="0" w:type="auto"/>
          </w:tcPr>
          <w:p w:rsidR="00821767" w:rsidRDefault="00821767" w:rsidP="00DB5CD4">
            <w:pPr>
              <w:pStyle w:val="TableText"/>
            </w:pPr>
            <w:r>
              <w:t>The following files are supplied to simplify the access of SPECCHIO databases from Matlab:</w:t>
            </w:r>
          </w:p>
          <w:p w:rsidR="00821767" w:rsidRPr="00084655" w:rsidRDefault="00821767" w:rsidP="00A20C5B">
            <w:pPr>
              <w:pStyle w:val="Code"/>
            </w:pPr>
            <w:r w:rsidRPr="00682910">
              <w:t>get_spectral_data_from_specchio.m</w:t>
            </w:r>
          </w:p>
          <w:p w:rsidR="00821767" w:rsidRDefault="00821767" w:rsidP="00A20C5B">
            <w:pPr>
              <w:pStyle w:val="Code"/>
            </w:pPr>
            <w:r w:rsidRPr="00682910">
              <w:t>getquery.fig</w:t>
            </w:r>
          </w:p>
          <w:p w:rsidR="00821767" w:rsidRDefault="00821767" w:rsidP="00A20C5B">
            <w:pPr>
              <w:pStyle w:val="Code"/>
            </w:pPr>
            <w:r>
              <w:t>getquery.m</w:t>
            </w:r>
          </w:p>
        </w:tc>
      </w:tr>
    </w:tbl>
    <w:p w:rsidR="002A0FFE" w:rsidRDefault="002A0FFE" w:rsidP="00821767">
      <w:pPr>
        <w:pStyle w:val="Heading2"/>
      </w:pPr>
      <w:bookmarkStart w:id="34" w:name="_Ref355279324"/>
      <w:bookmarkStart w:id="35" w:name="_Toc355280336"/>
      <w:bookmarkStart w:id="36" w:name="_Toc356807260"/>
      <w:r w:rsidRPr="00084655">
        <w:t>Microsoft Windows</w:t>
      </w:r>
      <w:r w:rsidR="00821767">
        <w:t xml:space="preserve"> Installation</w:t>
      </w:r>
      <w:bookmarkEnd w:id="34"/>
      <w:bookmarkEnd w:id="35"/>
      <w:bookmarkEnd w:id="36"/>
    </w:p>
    <w:p w:rsidR="00475196" w:rsidRDefault="00475196" w:rsidP="00475196">
      <w:pPr>
        <w:pStyle w:val="DocAction"/>
      </w:pPr>
      <w:r>
        <w:t>%%% What permissions are required to install, and which users can use it afterwards?</w:t>
      </w:r>
    </w:p>
    <w:p w:rsidR="002A0FFE" w:rsidRPr="00084655" w:rsidRDefault="00475196" w:rsidP="00475196">
      <w:pPr>
        <w:pStyle w:val="Body"/>
      </w:pPr>
      <w:r>
        <w:t xml:space="preserve">To install Specchio on Microsoft Windows, unzip </w:t>
      </w:r>
      <w:r w:rsidR="002A0FFE" w:rsidRPr="00084655">
        <w:t xml:space="preserve">the </w:t>
      </w:r>
      <w:r>
        <w:t>entire</w:t>
      </w:r>
      <w:r w:rsidR="002A0FFE" w:rsidRPr="00084655">
        <w:t xml:space="preserve"> content</w:t>
      </w:r>
      <w:r>
        <w:t>s</w:t>
      </w:r>
      <w:r w:rsidR="002A0FFE" w:rsidRPr="00084655">
        <w:t xml:space="preserve"> of the ZIP file </w:t>
      </w:r>
      <w:r>
        <w:t>in</w:t>
      </w:r>
      <w:r w:rsidR="002A0FFE" w:rsidRPr="00084655">
        <w:t xml:space="preserve">to </w:t>
      </w:r>
      <w:r>
        <w:t>a</w:t>
      </w:r>
      <w:r w:rsidR="002A0FFE" w:rsidRPr="00084655">
        <w:t xml:space="preserve"> new directory on your </w:t>
      </w:r>
      <w:r>
        <w:t>computer</w:t>
      </w:r>
      <w:r w:rsidR="002A0FFE" w:rsidRPr="00084655">
        <w:t>. It is recommended to create a</w:t>
      </w:r>
      <w:r>
        <w:t xml:space="preserve"> new folder in </w:t>
      </w:r>
      <w:r w:rsidRPr="00475196">
        <w:rPr>
          <w:rStyle w:val="CodeChar"/>
        </w:rPr>
        <w:t>C:\Program Files</w:t>
      </w:r>
      <w:r>
        <w:t xml:space="preserve">, for example </w:t>
      </w:r>
      <w:r w:rsidRPr="00475196">
        <w:rPr>
          <w:rStyle w:val="CodeChar"/>
        </w:rPr>
        <w:t>C:\Program Files\Specchio V3</w:t>
      </w:r>
      <w:r>
        <w:t>.</w:t>
      </w:r>
    </w:p>
    <w:p w:rsidR="00475196" w:rsidRDefault="002A0FFE" w:rsidP="00475196">
      <w:pPr>
        <w:pStyle w:val="Body"/>
      </w:pPr>
      <w:r w:rsidRPr="00084655">
        <w:t xml:space="preserve">To </w:t>
      </w:r>
      <w:r w:rsidR="00475196">
        <w:t>launch</w:t>
      </w:r>
      <w:r w:rsidRPr="00084655">
        <w:t xml:space="preserve"> the SPECCHIO Application double click the </w:t>
      </w:r>
      <w:r w:rsidRPr="00A20C5B">
        <w:rPr>
          <w:rStyle w:val="CodeChar"/>
        </w:rPr>
        <w:t>SPECCHIO_App_V&lt;x.xx&gt;.jar</w:t>
      </w:r>
      <w:r w:rsidRPr="00084655">
        <w:t xml:space="preserve"> icon</w:t>
      </w:r>
      <w:r w:rsidR="00A20C5B">
        <w:t xml:space="preserve"> or file</w:t>
      </w:r>
      <w:r w:rsidRPr="00084655">
        <w:t>.</w:t>
      </w:r>
    </w:p>
    <w:p w:rsidR="002A0FFE" w:rsidRPr="00084655" w:rsidRDefault="00475196" w:rsidP="00475196">
      <w:pPr>
        <w:pStyle w:val="Body"/>
      </w:pPr>
      <w:r>
        <w:t>You may wish to create a shortcut on your desktop. The process varies depending on your Windows version, but will be similar to the following.</w:t>
      </w:r>
    </w:p>
    <w:p w:rsidR="00475196" w:rsidRDefault="00475196" w:rsidP="00475196">
      <w:pPr>
        <w:pStyle w:val="Bullet"/>
      </w:pPr>
      <w:r>
        <w:t xml:space="preserve">Right click on your desktop and select </w:t>
      </w:r>
      <w:r w:rsidRPr="00475196">
        <w:rPr>
          <w:rStyle w:val="GUIWord"/>
        </w:rPr>
        <w:t>New</w:t>
      </w:r>
      <w:r>
        <w:t xml:space="preserve"> and </w:t>
      </w:r>
      <w:r w:rsidRPr="00475196">
        <w:rPr>
          <w:rStyle w:val="GUIWord"/>
        </w:rPr>
        <w:t>Shortcut</w:t>
      </w:r>
      <w:r>
        <w:t xml:space="preserve"> from the menu which appears.</w:t>
      </w:r>
    </w:p>
    <w:p w:rsidR="00475196" w:rsidRDefault="00475196" w:rsidP="00475196">
      <w:pPr>
        <w:pStyle w:val="Bullet"/>
      </w:pPr>
      <w:r>
        <w:t xml:space="preserve">Follow the prompts, entering </w:t>
      </w:r>
      <w:r w:rsidRPr="00475196">
        <w:rPr>
          <w:rStyle w:val="CodeChar"/>
        </w:rPr>
        <w:t>C:\Program Files\Specchio V3</w:t>
      </w:r>
      <w:r>
        <w:rPr>
          <w:rStyle w:val="CodeChar"/>
        </w:rPr>
        <w:t>\</w:t>
      </w:r>
      <w:r w:rsidRPr="00475196">
        <w:rPr>
          <w:rStyle w:val="CodeChar"/>
        </w:rPr>
        <w:t>SPECCHIO_App_V&lt;x.xx&gt;.jar</w:t>
      </w:r>
      <w:r w:rsidRPr="00475196">
        <w:t xml:space="preserve"> as the </w:t>
      </w:r>
      <w:r>
        <w:t>location of the item, and the description of your choice.</w:t>
      </w:r>
    </w:p>
    <w:p w:rsidR="00475196" w:rsidRPr="00084655" w:rsidRDefault="00475196" w:rsidP="00475196">
      <w:pPr>
        <w:pStyle w:val="Bullet"/>
      </w:pPr>
      <w:r>
        <w:t>Move the new shortcut to your desired location, for example, your task bar.</w:t>
      </w:r>
    </w:p>
    <w:p w:rsidR="002A0FFE" w:rsidRPr="00084655" w:rsidRDefault="002A0FFE" w:rsidP="001310CE">
      <w:pPr>
        <w:pStyle w:val="Heading2"/>
      </w:pPr>
      <w:bookmarkStart w:id="37" w:name="_Ref354991724"/>
      <w:bookmarkStart w:id="38" w:name="_Ref354991733"/>
      <w:bookmarkStart w:id="39" w:name="_Ref355279326"/>
      <w:bookmarkStart w:id="40" w:name="_Toc355280337"/>
      <w:bookmarkStart w:id="41" w:name="_Toc356807261"/>
      <w:r w:rsidRPr="00084655">
        <w:t>UNIX</w:t>
      </w:r>
      <w:bookmarkEnd w:id="37"/>
      <w:bookmarkEnd w:id="38"/>
      <w:r w:rsidR="001310CE">
        <w:t xml:space="preserve"> Installation</w:t>
      </w:r>
      <w:bookmarkEnd w:id="39"/>
      <w:bookmarkEnd w:id="40"/>
      <w:bookmarkEnd w:id="41"/>
    </w:p>
    <w:p w:rsidR="002A0FFE" w:rsidRPr="00084655" w:rsidRDefault="002A0FFE" w:rsidP="001310CE">
      <w:pPr>
        <w:pStyle w:val="Body"/>
      </w:pPr>
      <w:r w:rsidRPr="00084655">
        <w:t>Th</w:t>
      </w:r>
      <w:r w:rsidR="001310CE">
        <w:t>is</w:t>
      </w:r>
      <w:r w:rsidRPr="00084655">
        <w:t xml:space="preserve"> installation procedure installs the software in a user directory. This implies that only users with access to this user account can run the software. </w:t>
      </w:r>
      <w:r w:rsidR="001310CE">
        <w:t>To install so that all users can run Specchio,</w:t>
      </w:r>
      <w:r w:rsidRPr="00084655">
        <w:t xml:space="preserve"> you need administrator rights on the </w:t>
      </w:r>
      <w:r w:rsidR="001310CE">
        <w:t>computer</w:t>
      </w:r>
      <w:r w:rsidRPr="00084655">
        <w:t xml:space="preserve"> or </w:t>
      </w:r>
      <w:r w:rsidR="00A20C5B">
        <w:t xml:space="preserve">need to </w:t>
      </w:r>
      <w:r w:rsidRPr="00084655">
        <w:t>have it installed by the system administrator.</w:t>
      </w:r>
      <w:r w:rsidR="001310CE">
        <w:t xml:space="preserve"> Alternatively, each user who wants to run Specchio can install it separately themselves.</w:t>
      </w:r>
    </w:p>
    <w:p w:rsidR="002A0FFE" w:rsidRPr="00084655" w:rsidRDefault="002A0FFE" w:rsidP="001310CE">
      <w:pPr>
        <w:pStyle w:val="Body"/>
      </w:pPr>
      <w:r w:rsidRPr="00084655">
        <w:t xml:space="preserve">Copy the </w:t>
      </w:r>
      <w:r w:rsidR="001310CE">
        <w:t>entire</w:t>
      </w:r>
      <w:r w:rsidRPr="00084655">
        <w:t xml:space="preserve"> content</w:t>
      </w:r>
      <w:r w:rsidR="001310CE">
        <w:t>s</w:t>
      </w:r>
      <w:r w:rsidRPr="00084655">
        <w:t xml:space="preserve"> of the ZIP file to </w:t>
      </w:r>
      <w:r w:rsidR="001310CE">
        <w:t>a</w:t>
      </w:r>
      <w:r w:rsidRPr="00084655">
        <w:t xml:space="preserve"> new directory on your user account.</w:t>
      </w:r>
    </w:p>
    <w:p w:rsidR="002A0FFE" w:rsidRPr="00084655" w:rsidRDefault="00A20C5B" w:rsidP="001310CE">
      <w:pPr>
        <w:pStyle w:val="Body"/>
      </w:pPr>
      <w:r>
        <w:t>The preferred way t</w:t>
      </w:r>
      <w:r w:rsidR="002A0FFE" w:rsidRPr="00084655">
        <w:t xml:space="preserve">o </w:t>
      </w:r>
      <w:r w:rsidR="001310CE">
        <w:t>launch</w:t>
      </w:r>
      <w:r w:rsidR="002A0FFE" w:rsidRPr="00084655">
        <w:t xml:space="preserve"> the software </w:t>
      </w:r>
      <w:r>
        <w:t xml:space="preserve">is to </w:t>
      </w:r>
      <w:r w:rsidR="002A0FFE" w:rsidRPr="00084655">
        <w:t xml:space="preserve">double-click the </w:t>
      </w:r>
      <w:r w:rsidR="002A0FFE" w:rsidRPr="00A20C5B">
        <w:rPr>
          <w:rStyle w:val="CodeChar"/>
        </w:rPr>
        <w:t>SPECCHIO_App_V&lt;x.xx&gt;.jar</w:t>
      </w:r>
      <w:r w:rsidR="002A0FFE" w:rsidRPr="00084655">
        <w:t xml:space="preserve"> file</w:t>
      </w:r>
      <w:r>
        <w:t xml:space="preserve">. However this </w:t>
      </w:r>
      <w:r w:rsidR="002A0FFE" w:rsidRPr="00084655">
        <w:t>may not work on all UNIX systems</w:t>
      </w:r>
      <w:r>
        <w:t xml:space="preserve">. If it does not work, </w:t>
      </w:r>
      <w:r w:rsidR="002A0FFE" w:rsidRPr="00084655">
        <w:t>open a shell (terminal), navigate to the directory containing the applications and type</w:t>
      </w:r>
      <w:r>
        <w:t>...</w:t>
      </w:r>
    </w:p>
    <w:p w:rsidR="002A0FFE" w:rsidRPr="00084655" w:rsidRDefault="002A0FFE" w:rsidP="00C96D90">
      <w:pPr>
        <w:pStyle w:val="Code"/>
      </w:pPr>
      <w:r w:rsidRPr="00084655">
        <w:t>java –jar SPECCHIO_App_V&lt;x.xx&gt;.jar</w:t>
      </w:r>
    </w:p>
    <w:p w:rsidR="001310CE" w:rsidRDefault="001310CE" w:rsidP="001310CE">
      <w:pPr>
        <w:pStyle w:val="DocAction"/>
      </w:pPr>
      <w:r>
        <w:t>%%% Is the following relevant for this version?</w:t>
      </w:r>
    </w:p>
    <w:p w:rsidR="002A0FFE" w:rsidRPr="00084655" w:rsidRDefault="002A0FFE" w:rsidP="001310CE">
      <w:pPr>
        <w:pStyle w:val="Body"/>
      </w:pPr>
      <w:r w:rsidRPr="00084655">
        <w:t>For remote execution when having installed the application in your home drive which is</w:t>
      </w:r>
      <w:r w:rsidR="00A20C5B">
        <w:t xml:space="preserve"> mapped on to the servers, type...</w:t>
      </w:r>
    </w:p>
    <w:p w:rsidR="002A0FFE" w:rsidRPr="00084655" w:rsidRDefault="002A0FFE" w:rsidP="00C96D90">
      <w:pPr>
        <w:pStyle w:val="Code"/>
      </w:pPr>
      <w:r w:rsidRPr="00084655">
        <w:t>ssh –X &lt;server_name&gt; java -jar &lt;path&gt;/ SPECCHIO_App_V&lt;x.xx&gt;.jar</w:t>
      </w:r>
    </w:p>
    <w:p w:rsidR="002A0FFE" w:rsidRPr="00084655" w:rsidRDefault="002A0FFE" w:rsidP="001310CE">
      <w:pPr>
        <w:pStyle w:val="Body"/>
      </w:pPr>
      <w:r w:rsidRPr="00084655">
        <w:t>E.g. to use terra as server with version 1.0c of the SPECCHIO application:</w:t>
      </w:r>
    </w:p>
    <w:p w:rsidR="002A0FFE" w:rsidRPr="00084655" w:rsidRDefault="002A0FFE" w:rsidP="00C96D90">
      <w:pPr>
        <w:pStyle w:val="Code"/>
      </w:pPr>
      <w:r w:rsidRPr="00084655">
        <w:t>ssh –X terra java -jar /home/rsl1/ahueni/SPECCHIO/SPECCHIO_App_V1.0c.jar</w:t>
      </w:r>
    </w:p>
    <w:p w:rsidR="002A0FFE" w:rsidRDefault="002A0FFE" w:rsidP="001310CE">
      <w:pPr>
        <w:pStyle w:val="Heading2"/>
      </w:pPr>
      <w:bookmarkStart w:id="42" w:name="_Ref355279327"/>
      <w:bookmarkStart w:id="43" w:name="_Toc355280338"/>
      <w:bookmarkStart w:id="44" w:name="_Toc356807262"/>
      <w:r w:rsidRPr="00084655">
        <w:t>Apple Macintosh</w:t>
      </w:r>
      <w:r w:rsidR="001310CE">
        <w:t xml:space="preserve"> Installation</w:t>
      </w:r>
      <w:bookmarkEnd w:id="42"/>
      <w:bookmarkEnd w:id="43"/>
      <w:bookmarkEnd w:id="44"/>
    </w:p>
    <w:p w:rsidR="001310CE" w:rsidRPr="001310CE" w:rsidRDefault="001310CE" w:rsidP="001310CE">
      <w:pPr>
        <w:pStyle w:val="DocAction"/>
      </w:pPr>
      <w:r>
        <w:t xml:space="preserve">%%% Is there a </w:t>
      </w:r>
      <w:ins w:id="45" w:author="Peter" w:date="2013-05-08T09:19:00Z">
        <w:r w:rsidR="00F442DF">
          <w:t xml:space="preserve">file access </w:t>
        </w:r>
      </w:ins>
      <w:r>
        <w:t>permission issue here too?</w:t>
      </w:r>
    </w:p>
    <w:p w:rsidR="002A0FFE" w:rsidRPr="00084655" w:rsidRDefault="002A0FFE" w:rsidP="001310CE">
      <w:pPr>
        <w:pStyle w:val="Body"/>
      </w:pPr>
      <w:r w:rsidRPr="00084655">
        <w:t xml:space="preserve">Double click the ZIP file. This will create a new folder </w:t>
      </w:r>
      <w:r w:rsidR="001310CE">
        <w:t>and copy the entire ZIP file contents into it.</w:t>
      </w:r>
    </w:p>
    <w:p w:rsidR="002A0FFE" w:rsidRPr="00084655" w:rsidRDefault="002A0FFE" w:rsidP="001310CE">
      <w:pPr>
        <w:pStyle w:val="Body"/>
      </w:pPr>
      <w:r w:rsidRPr="00084655">
        <w:t>Copy the unzipped folder into the Applications (or some other directory of your choice)</w:t>
      </w:r>
      <w:r w:rsidR="00A20C5B">
        <w:t>.</w:t>
      </w:r>
    </w:p>
    <w:p w:rsidR="002A0FFE" w:rsidRDefault="002A0FFE" w:rsidP="001310CE">
      <w:pPr>
        <w:pStyle w:val="Body"/>
      </w:pPr>
      <w:r w:rsidRPr="00084655">
        <w:t xml:space="preserve">Double click the </w:t>
      </w:r>
      <w:r w:rsidRPr="001310CE">
        <w:rPr>
          <w:rStyle w:val="CodeChar"/>
        </w:rPr>
        <w:t>SPECCHIO_App_V&lt;x.xx&gt;.jar</w:t>
      </w:r>
      <w:r w:rsidRPr="00084655">
        <w:t xml:space="preserve"> file to run SPECCHIO</w:t>
      </w:r>
      <w:r w:rsidR="00A20C5B">
        <w:t>.</w:t>
      </w:r>
    </w:p>
    <w:p w:rsidR="00E47832" w:rsidRDefault="00E47832" w:rsidP="00E47832">
      <w:pPr>
        <w:pStyle w:val="Note"/>
      </w:pPr>
      <w:r>
        <w:t xml:space="preserve">Note </w:t>
      </w:r>
      <w:r>
        <w:tab/>
        <w:t>Specchio operation requires the right button on the mouse to be used for some operations. Mac users should ensure that their system is enabled for right button operation.</w:t>
      </w:r>
    </w:p>
    <w:p w:rsidR="001310CE" w:rsidRPr="00084655" w:rsidRDefault="001310CE" w:rsidP="00306258">
      <w:pPr>
        <w:pStyle w:val="Heading1"/>
      </w:pPr>
      <w:bookmarkStart w:id="46" w:name="_Toc355280339"/>
      <w:bookmarkStart w:id="47" w:name="_Toc356807263"/>
      <w:bookmarkStart w:id="48" w:name="_Ref130603700"/>
      <w:r w:rsidRPr="00084655">
        <w:t>SPECCHIO Concepts</w:t>
      </w:r>
      <w:bookmarkEnd w:id="46"/>
      <w:bookmarkEnd w:id="47"/>
    </w:p>
    <w:p w:rsidR="0039469A" w:rsidRDefault="0039469A" w:rsidP="001310CE">
      <w:pPr>
        <w:pStyle w:val="Body"/>
      </w:pPr>
      <w:bookmarkStart w:id="49" w:name="_Ref153625210"/>
      <w:r>
        <w:t>Specchio is a distributed client-server system</w:t>
      </w:r>
      <w:r w:rsidR="00A20C5B">
        <w:t xml:space="preserve">. The client, which operates on the user’s computer, </w:t>
      </w:r>
      <w:r>
        <w:t>has been written using Java</w:t>
      </w:r>
      <w:r w:rsidR="00A20C5B">
        <w:t xml:space="preserve">. No Specchio data is stored locally on the client computer. The server uses </w:t>
      </w:r>
      <w:r>
        <w:t>MySQL</w:t>
      </w:r>
      <w:r w:rsidR="00A20C5B">
        <w:t xml:space="preserve"> to manage its database</w:t>
      </w:r>
      <w:r>
        <w:t>.</w:t>
      </w:r>
      <w:r w:rsidR="00A20C5B">
        <w:t xml:space="preserve"> Communication between the client and the server is done over an intranet or the internet using the HTTPS protocol.</w:t>
      </w:r>
    </w:p>
    <w:p w:rsidR="00971581" w:rsidRDefault="00A20C5B" w:rsidP="001310CE">
      <w:pPr>
        <w:pStyle w:val="Body"/>
      </w:pPr>
      <w:r>
        <w:t>This</w:t>
      </w:r>
      <w:r w:rsidR="001310CE">
        <w:t xml:space="preserve"> system architecture allows for multiple </w:t>
      </w:r>
      <w:r>
        <w:t xml:space="preserve">servers, each with their own </w:t>
      </w:r>
      <w:r w:rsidR="001310CE">
        <w:t xml:space="preserve">database, but each site will generally access only a single </w:t>
      </w:r>
      <w:r>
        <w:t>server</w:t>
      </w:r>
      <w:r w:rsidR="001310CE">
        <w:t>.</w:t>
      </w:r>
    </w:p>
    <w:p w:rsidR="00C03D2A" w:rsidRDefault="00E900AA" w:rsidP="00C03D2A">
      <w:pPr>
        <w:pStyle w:val="Figure"/>
        <w:rPr>
          <w:ins w:id="50" w:author="Peter Roberts" w:date="2013-05-08T09:19:00Z"/>
        </w:rPr>
      </w:pPr>
      <w:ins w:id="51" w:author="Peter Roberts" w:date="2013-05-08T09:19:00Z">
        <w:r>
          <w:pict>
            <v:group id="_x0000_s1026" editas="canvas" style="width:467.75pt;height:418.7pt;mso-position-horizontal-relative:char;mso-position-vertical-relative:line" coordorigin="2127,3505" coordsize="9355,8374">
              <o:lock v:ext="edit" aspectratio="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left:2127;top:3505;width:9355;height:8374" o:preferrelative="f">
                <v:fill o:detectmouseclick="t"/>
                <v:path o:extrusionok="t" o:connecttype="none"/>
                <o:lock v:ext="edit" text="t"/>
              </v:shape>
              <v:rect id="_x0000_s1028" style="position:absolute;left:2370;top:3650;width:3000;height:3930" fillcolor="#f2f2f2 [3052]"/>
              <v:shapetype id="_x0000_t202" coordsize="21600,21600" o:spt="202" path="m,l,21600r21600,l21600,xe">
                <v:stroke joinstyle="miter"/>
                <v:path gradientshapeok="t" o:connecttype="rect"/>
              </v:shapetype>
              <v:shape id="_x0000_s1029" type="#_x0000_t202" style="position:absolute;left:2370;top:3650;width:2670;height:450" filled="f" fillcolor="#f2f2f2 [3052]" stroked="f">
                <v:textbox>
                  <w:txbxContent>
                    <w:p w:rsidR="00FF3B3D" w:rsidRPr="00953B21" w:rsidRDefault="00FF3B3D">
                      <w:pPr>
                        <w:rPr>
                          <w:ins w:id="52" w:author="Peter Roberts" w:date="2013-05-08T09:19:00Z"/>
                          <w:b/>
                          <w:lang w:val="en-AU"/>
                        </w:rPr>
                      </w:pPr>
                      <w:ins w:id="53" w:author="Peter Roberts" w:date="2013-05-08T09:19:00Z">
                        <w:r w:rsidRPr="00953B21">
                          <w:rPr>
                            <w:b/>
                            <w:lang w:val="en-AU"/>
                          </w:rPr>
                          <w:t>User A’s Computer</w:t>
                        </w:r>
                      </w:ins>
                    </w:p>
                  </w:txbxContent>
                </v:textbox>
              </v:shape>
              <v:rect id="_x0000_s1030" style="position:absolute;left:7680;top:4370;width:3480;height:6135" fillcolor="#f2f2f2 [3052]"/>
              <v:shape id="_x0000_s1031" type="#_x0000_t202" style="position:absolute;left:7680;top:4370;width:3120;height:769" filled="f" fillcolor="#f2f2f2 [3052]" stroked="f">
                <v:textbox>
                  <w:txbxContent>
                    <w:p w:rsidR="00FF3B3D" w:rsidRPr="00953B21" w:rsidRDefault="00FF3B3D">
                      <w:pPr>
                        <w:rPr>
                          <w:ins w:id="54" w:author="Peter Roberts" w:date="2013-05-08T09:19:00Z"/>
                          <w:b/>
                          <w:lang w:val="en-AU"/>
                        </w:rPr>
                      </w:pPr>
                      <w:ins w:id="55" w:author="Peter Roberts" w:date="2013-05-08T09:19:00Z">
                        <w:r>
                          <w:rPr>
                            <w:b/>
                            <w:lang w:val="en-AU"/>
                          </w:rPr>
                          <w:t>Web Application</w:t>
                        </w:r>
                        <w:r w:rsidRPr="00953B21">
                          <w:rPr>
                            <w:b/>
                            <w:lang w:val="en-AU"/>
                          </w:rPr>
                          <w:t xml:space="preserve"> Server</w:t>
                        </w:r>
                      </w:ins>
                    </w:p>
                  </w:txbxContent>
                </v:textbox>
              </v:shape>
              <v:shapetype id="_x0000_t106" coordsize="21600,21600" o:spt="106" adj="1350,25920" path="ar,7165,4345,13110,1950,7185,1080,12690,475,11732,4835,17650,1080,12690,2910,17640,2387,9757,10107,20300,2910,17640,8235,19545,7660,12382,14412,21597,8235,19545,14280,18330,12910,11080,18695,18947,14280,18330,18690,15045,14822,5862,21597,15082,18690,15045,20895,7665,15772,2592,21105,9865,20895,7665,19140,2715,14330,,19187,6595,19140,2715,14910,1170,10992,,15357,5945,14910,1170,11250,1665,6692,650,12025,7917,11250,1665,7005,2580,1912,1972,8665,11162,7005,2580,1950,7185xear,7165,4345,13110,1080,12690,2340,13080nfear475,11732,4835,17650,2910,17640,3465,17445nfear7660,12382,14412,21597,7905,18675,8235,19545nfear7660,12382,14412,21597,14280,18330,14400,17370nfear12910,11080,18695,18947,18690,15045,17070,11475nfear15772,2592,21105,9865,20175,9015,20895,7665nfear14330,,19187,6595,19200,3345,19140,2715nfear14330,,19187,6595,14910,1170,14550,1980nfear10992,,15357,5945,11250,1665,11040,2340nfear1912,1972,8665,11162,7650,3270,7005,2580nfear1912,1972,8665,11162,1950,7185,2070,7890nfem@23@37qx@35@24@23@36@34@24@23@37xem@16@33qx@31@17@16@32@30@17@16@33xem@38@29qx@27@39@38@28@26@39@38@29xe">
                <v:formulas>
                  <v:f eqn="sum #0 0 10800"/>
                  <v:f eqn="sum #1 0 10800"/>
                  <v:f eqn="cosatan2 10800 @0 @1"/>
                  <v:f eqn="sinatan2 10800 @0 @1"/>
                  <v:f eqn="sum @2 10800 0"/>
                  <v:f eqn="sum @3 10800 0"/>
                  <v:f eqn="sum @4 0 #0"/>
                  <v:f eqn="sum @5 0 #1"/>
                  <v:f eqn="mod @6 @7 0"/>
                  <v:f eqn="prod 600 11 1"/>
                  <v:f eqn="sum @8 0 @9"/>
                  <v:f eqn="prod @10 1 3"/>
                  <v:f eqn="prod 600 3 1"/>
                  <v:f eqn="sum @11 @12 0"/>
                  <v:f eqn="prod @13 @6 @8"/>
                  <v:f eqn="prod @13 @7 @8"/>
                  <v:f eqn="sum @14 #0 0"/>
                  <v:f eqn="sum @15 #1 0"/>
                  <v:f eqn="prod 600 8 1"/>
                  <v:f eqn="prod @11 2 1"/>
                  <v:f eqn="sum @18 @19 0"/>
                  <v:f eqn="prod @20 @6 @8"/>
                  <v:f eqn="prod @20 @7 @8"/>
                  <v:f eqn="sum @21 #0 0"/>
                  <v:f eqn="sum @22 #1 0"/>
                  <v:f eqn="prod 600 2 1"/>
                  <v:f eqn="sum #0 600 0"/>
                  <v:f eqn="sum #0 0 600"/>
                  <v:f eqn="sum #1 600 0"/>
                  <v:f eqn="sum #1 0 600"/>
                  <v:f eqn="sum @16 @25 0"/>
                  <v:f eqn="sum @16 0 @25"/>
                  <v:f eqn="sum @17 @25 0"/>
                  <v:f eqn="sum @17 0 @25"/>
                  <v:f eqn="sum @23 @12 0"/>
                  <v:f eqn="sum @23 0 @12"/>
                  <v:f eqn="sum @24 @12 0"/>
                  <v:f eqn="sum @24 0 @12"/>
                  <v:f eqn="val #0"/>
                  <v:f eqn="val #1"/>
                </v:formulas>
                <v:path o:extrusionok="f" o:connecttype="custom" o:connectlocs="67,10800;10800,21577;21582,10800;10800,1235;@38,@39" textboxrect="2977,3262,17087,17337"/>
                <v:handles>
                  <v:h position="#0,#1"/>
                </v:handles>
                <o:complex v:ext="view"/>
              </v:shapetype>
              <v:shape id="_x0000_s1032" type="#_x0000_t106" style="position:absolute;left:5608;top:4950;width:1922;height:2840;v-text-anchor:middle" adj="2574,9857" fillcolor="#b2a1c7 [1943]" strokecolor="#b2a1c7 [1943]" strokeweight="1pt">
                <v:fill color2="#e5dfec [663]" angle="-45" focus="-50%" type="gradient"/>
                <v:shadow on="t" type="perspective" color="#3f3151 [1607]" opacity=".5" offset="1pt" offset2="-3pt"/>
                <v:textbox>
                  <w:txbxContent>
                    <w:p w:rsidR="00FF3B3D" w:rsidRPr="00953B21" w:rsidRDefault="00FF3B3D" w:rsidP="00953B21">
                      <w:pPr>
                        <w:jc w:val="center"/>
                        <w:rPr>
                          <w:ins w:id="56" w:author="Peter Roberts" w:date="2013-05-08T09:19:00Z"/>
                          <w:b/>
                          <w:lang w:val="en-AU"/>
                        </w:rPr>
                      </w:pPr>
                      <w:r>
                        <w:rPr>
                          <w:b/>
                          <w:lang w:val="en-AU"/>
                        </w:rPr>
                        <w:t>Intranet</w:t>
                      </w:r>
                      <w:ins w:id="57" w:author="Peter Roberts" w:date="2013-05-08T09:19:00Z">
                        <w:r w:rsidRPr="00953B21">
                          <w:rPr>
                            <w:b/>
                            <w:lang w:val="en-AU"/>
                          </w:rPr>
                          <w:t xml:space="preserve"> or Internet</w:t>
                        </w:r>
                      </w:ins>
                    </w:p>
                  </w:txbxContent>
                </v:textbox>
              </v:shape>
              <v:rect id="_x0000_s1033" style="position:absolute;left:8475;top:4950;width:2025;height:1026" fillcolor="#92cddc [1944]" strokecolor="#92cddc [1944]" strokeweight="1pt">
                <v:fill color2="#daeef3 [664]" angle="-45" focus="-50%" type="gradient"/>
                <v:shadow on="t" type="perspective" color="#205867 [1608]" opacity=".5" offset="1pt" offset2="-3pt"/>
                <v:textbox>
                  <w:txbxContent>
                    <w:p w:rsidR="00FF3B3D" w:rsidRPr="00872665" w:rsidRDefault="00FF3B3D" w:rsidP="00C03D2A">
                      <w:pPr>
                        <w:rPr>
                          <w:ins w:id="58" w:author="Peter Roberts" w:date="2013-05-08T09:19:00Z"/>
                          <w:lang w:val="en-AU"/>
                        </w:rPr>
                      </w:pPr>
                      <w:ins w:id="59" w:author="Peter Roberts" w:date="2013-05-08T09:19:00Z">
                        <w:r>
                          <w:rPr>
                            <w:lang w:val="en-AU"/>
                          </w:rPr>
                          <w:t>MySQL</w:t>
                        </w:r>
                        <w:r>
                          <w:rPr>
                            <w:lang w:val="en-AU"/>
                          </w:rPr>
                          <w:br/>
                          <w:t>Database</w:t>
                        </w:r>
                        <w:r>
                          <w:rPr>
                            <w:lang w:val="en-AU"/>
                          </w:rPr>
                          <w:br/>
                          <w:t>Server</w:t>
                        </w:r>
                      </w:ins>
                    </w:p>
                  </w:txbxContent>
                </v:textbox>
              </v:rect>
              <v:shapetype id="_x0000_t69" coordsize="21600,21600" o:spt="69" adj="4320,5400" path="m,10800l@0,21600@0@3@2@3@2,21600,21600,10800@2,0@2@1@0@1@0,xe">
                <v:stroke joinstyle="miter"/>
                <v:formulas>
                  <v:f eqn="val #0"/>
                  <v:f eqn="val #1"/>
                  <v:f eqn="sum 21600 0 #0"/>
                  <v:f eqn="sum 21600 0 #1"/>
                  <v:f eqn="prod #0 #1 10800"/>
                  <v:f eqn="sum #0 0 @4"/>
                  <v:f eqn="sum 21600 0 @5"/>
                </v:formulas>
                <v:path o:connecttype="custom" o:connectlocs="@2,0;10800,@1;@0,0;0,10800;@0,21600;10800,@3;@2,21600;21600,10800" o:connectangles="270,270,270,180,90,90,90,0" textboxrect="@5,@1,@6,@3"/>
                <v:handles>
                  <v:h position="#0,#1" xrange="0,10800" yrange="0,10800"/>
                </v:handles>
              </v:shapetype>
              <v:shape id="_x0000_s1034" type="#_x0000_t69" style="position:absolute;left:7260;top:5370;width:1380;height:495" fillcolor="#b2a1c7 [1943]" strokecolor="#8064a2 [3207]" strokeweight="1pt">
                <v:fill color2="#8064a2 [3207]" focus="50%" type="gradient"/>
                <v:shadow on="t" type="perspective" color="#3f3151 [1607]" offset="1pt" offset2="-3pt"/>
              </v:shape>
              <v:rect id="_x0000_s1035" style="position:absolute;left:3046;top:4230;width:1469;height:1065" fillcolor="#d99594 [1941]" strokecolor="#d99594 [1941]" strokeweight="1pt">
                <v:fill color2="#f2dbdb [661]" angle="-45" focus="-50%" type="gradient"/>
                <v:shadow on="t" type="perspective" color="#622423 [1605]" opacity=".5" offset="1pt" offset2="-3pt"/>
                <v:textbox>
                  <w:txbxContent>
                    <w:p w:rsidR="00FF3B3D" w:rsidRPr="00872665" w:rsidRDefault="00FF3B3D" w:rsidP="00C03D2A">
                      <w:pPr>
                        <w:rPr>
                          <w:ins w:id="60" w:author="Peter Roberts" w:date="2013-05-08T09:19:00Z"/>
                          <w:lang w:val="en-AU"/>
                        </w:rPr>
                      </w:pPr>
                      <w:ins w:id="61" w:author="Peter Roberts" w:date="2013-05-08T09:19:00Z">
                        <w:r>
                          <w:rPr>
                            <w:lang w:val="en-AU"/>
                          </w:rPr>
                          <w:t>Specchio User Application</w:t>
                        </w:r>
                      </w:ins>
                    </w:p>
                  </w:txbxContent>
                </v:textbox>
              </v:rect>
              <v:shapetype id="_x0000_t132" coordsize="21600,21600" o:spt="132" path="m10800,qx,3391l,18209qy10800,21600,21600,18209l21600,3391qy10800,xem,3391nfqy10800,6782,21600,3391e">
                <v:path o:extrusionok="f" gradientshapeok="t" o:connecttype="custom" o:connectlocs="10800,6782;10800,0;0,10800;10800,21600;21600,10800" o:connectangles="270,270,180,90,0" textboxrect="0,6782,21600,18209"/>
              </v:shapetype>
              <v:shape id="_x0000_s1036" type="#_x0000_t132" style="position:absolute;left:2744;top:5550;width:2071;height:1640" fillcolor="#c6d9f1 [671]">
                <v:textbox>
                  <w:txbxContent>
                    <w:p w:rsidR="00FF3B3D" w:rsidRPr="00872665" w:rsidRDefault="00FF3B3D" w:rsidP="00C03D2A">
                      <w:pPr>
                        <w:rPr>
                          <w:ins w:id="62" w:author="Peter Roberts" w:date="2013-05-08T09:19:00Z"/>
                          <w:lang w:val="en-AU"/>
                        </w:rPr>
                      </w:pPr>
                      <w:ins w:id="63" w:author="Peter Roberts" w:date="2013-05-08T09:19:00Z">
                        <w:r>
                          <w:rPr>
                            <w:lang w:val="en-AU"/>
                          </w:rPr>
                          <w:t>User A’s Campaign Data Directories</w:t>
                        </w:r>
                      </w:ins>
                    </w:p>
                  </w:txbxContent>
                </v:textbox>
              </v:shape>
              <v:shape id="_x0000_s1037" type="#_x0000_t69" style="position:absolute;left:4320;top:4860;width:1890;height:510;rotation:2024194fd" fillcolor="#b2a1c7 [1943]" strokecolor="#8064a2 [3207]" strokeweight="1pt">
                <v:fill color2="#8064a2 [3207]" focus="50%" type="gradient"/>
                <v:shadow on="t" type="perspective" color="#3f3151 [1607]" offset="1pt" offset2="-3pt"/>
              </v:shape>
              <v:shapetype id="_x0000_t68" coordsize="21600,21600" o:spt="68" adj="5400,5400" path="m0@0l@1@0@1,21600@2,21600@2@0,21600@0,10800,xe">
                <v:stroke joinstyle="miter"/>
                <v:formulas>
                  <v:f eqn="val #0"/>
                  <v:f eqn="val #1"/>
                  <v:f eqn="sum 21600 0 #1"/>
                  <v:f eqn="prod #0 #1 10800"/>
                  <v:f eqn="sum #0 0 @3"/>
                </v:formulas>
                <v:path o:connecttype="custom" o:connectlocs="10800,0;0,@0;10800,21600;21600,@0" o:connectangles="270,180,90,0" textboxrect="@1,@4,@2,21600"/>
                <v:handles>
                  <v:h position="#1,#0" xrange="0,10800" yrange="0,21600"/>
                </v:handles>
              </v:shapetype>
              <v:shape id="_x0000_s1038" type="#_x0000_t68" style="position:absolute;left:3675;top:5235;width:210;height:390" fillcolor="#666 [1936]" strokecolor="#666 [1936]" strokeweight="1pt">
                <v:fill color2="#ccc [656]" angle="-45" focus="-50%" type="gradient"/>
                <v:shadow on="t" type="perspective" color="#7f7f7f [1601]" opacity=".5" offset="1pt" offset2="-3pt"/>
                <v:textbox style="layout-flow:vertical-ideographic"/>
              </v:shape>
              <v:shapetype id="_x0000_t22" coordsize="21600,21600" o:spt="22" adj="5400" path="m10800,qx0@1l0@2qy10800,21600,21600@2l21600@1qy10800,xem0@1qy10800@0,21600@1nfe">
                <v:formulas>
                  <v:f eqn="val #0"/>
                  <v:f eqn="prod #0 1 2"/>
                  <v:f eqn="sum height 0 @1"/>
                </v:formulas>
                <v:path o:extrusionok="f" gradientshapeok="t" o:connecttype="custom" o:connectlocs="10800,@0;10800,0;0,10800;10800,21600;21600,10800" o:connectangles="270,270,180,90,0" textboxrect="0,@0,21600,@2"/>
                <v:handles>
                  <v:h position="center,#0" yrange="0,10800"/>
                </v:handles>
                <o:complex v:ext="view"/>
              </v:shapetype>
              <v:shape id="_x0000_s1039" type="#_x0000_t22" style="position:absolute;left:8010;top:6140;width:2925;height:4095" fillcolor="#92cddc [1944]" strokecolor="#92cddc [1944]" strokeweight="1pt">
                <v:fill color2="#daeef3 [664]" angle="-45" focus="-50%" type="gradient"/>
                <v:shadow on="t" type="perspective" color="#205867 [1608]" opacity=".5" offset="1pt" offset2="-3pt"/>
              </v:shape>
              <v:shape id="_x0000_s1040" type="#_x0000_t202" style="position:absolute;left:8174;top:6410;width:2626;height:480" filled="f" stroked="f">
                <v:textbox>
                  <w:txbxContent>
                    <w:p w:rsidR="00FF3B3D" w:rsidRPr="00953B21" w:rsidRDefault="00FF3B3D">
                      <w:pPr>
                        <w:rPr>
                          <w:ins w:id="64" w:author="Peter Roberts" w:date="2013-05-08T09:19:00Z"/>
                          <w:b/>
                          <w:lang w:val="en-AU"/>
                        </w:rPr>
                      </w:pPr>
                      <w:ins w:id="65" w:author="Peter Roberts" w:date="2013-05-08T09:19:00Z">
                        <w:r w:rsidRPr="00953B21">
                          <w:rPr>
                            <w:b/>
                            <w:lang w:val="en-AU"/>
                          </w:rPr>
                          <w:t>Specchio Database</w:t>
                        </w:r>
                      </w:ins>
                    </w:p>
                  </w:txbxContent>
                </v:textbox>
              </v:shape>
              <v:rect id="_x0000_s1041" style="position:absolute;left:8309;top:7370;width:2356;height:1005" fillcolor="#c6d9f1 [671]" stroked="f" strokecolor="white [3212]">
                <v:textbox>
                  <w:txbxContent>
                    <w:p w:rsidR="00FF3B3D" w:rsidRPr="00C074B4" w:rsidRDefault="00FF3B3D">
                      <w:pPr>
                        <w:rPr>
                          <w:ins w:id="66" w:author="Peter Roberts" w:date="2013-05-08T09:19:00Z"/>
                          <w:lang w:val="en-AU"/>
                        </w:rPr>
                      </w:pPr>
                      <w:ins w:id="67" w:author="Peter Roberts" w:date="2013-05-08T09:19:00Z">
                        <w:r>
                          <w:rPr>
                            <w:lang w:val="en-AU"/>
                          </w:rPr>
                          <w:t>Uploaded copy of User A’s Campaign data</w:t>
                        </w:r>
                      </w:ins>
                    </w:p>
                  </w:txbxContent>
                </v:textbox>
              </v:rect>
              <v:shapetype id="_x0000_t32" coordsize="21600,21600" o:spt="32" o:oned="t" path="m,l21600,21600e" filled="f">
                <v:path arrowok="t" fillok="f" o:connecttype="none"/>
                <o:lock v:ext="edit" shapetype="t"/>
              </v:shapetype>
              <v:shape id="_x0000_s1042" type="#_x0000_t32" style="position:absolute;left:4815;top:6370;width:3494;height:1503" o:connectortype="straight">
                <v:stroke dashstyle="dash" startarrow="block" endarrow="block"/>
              </v:shape>
              <v:shapetype id="_x0000_t70" coordsize="21600,21600" o:spt="70" adj="5400,4320" path="m10800,l21600@0@3@0@3@2,21600@2,10800,21600,0@2@1@2@1@0,0@0xe">
                <v:stroke joinstyle="miter"/>
                <v:formulas>
                  <v:f eqn="val #1"/>
                  <v:f eqn="val #0"/>
                  <v:f eqn="sum 21600 0 #1"/>
                  <v:f eqn="sum 21600 0 #0"/>
                  <v:f eqn="prod #1 #0 10800"/>
                  <v:f eqn="sum #1 0 @4"/>
                  <v:f eqn="sum 21600 0 @5"/>
                </v:formulas>
                <v:path o:connecttype="custom" o:connectlocs="10800,0;0,@0;@1,10800;0,@2;10800,21600;21600,@2;@3,10800;21600,@0" o:connectangles="270,180,180,180,90,0,0,0" textboxrect="@1,@5,@3,@6"/>
                <v:handles>
                  <v:h position="#0,#1" xrange="0,10800" yrange="0,10800"/>
                </v:handles>
              </v:shapetype>
              <v:shape id="_x0000_s1043" type="#_x0000_t70" style="position:absolute;left:9375;top:5790;width:390;height:500" fillcolor="#666 [1936]" strokecolor="#666 [1936]" strokeweight="1pt">
                <v:fill color2="#ccc [656]" angle="-45" focus="-50%" type="gradient"/>
                <v:shadow on="t" type="perspective" color="#7f7f7f [1601]" opacity=".5" offset="1pt" offset2="-3pt"/>
                <v:textbox style="layout-flow:vertical-ideographic"/>
              </v:shape>
              <v:rect id="_x0000_s1044" style="position:absolute;left:2370;top:7873;width:3000;height:3930" fillcolor="#f2f2f2 [3052]"/>
              <v:shape id="_x0000_s1045" type="#_x0000_t202" style="position:absolute;left:2370;top:7873;width:2670;height:450" filled="f" fillcolor="#f2f2f2 [3052]" stroked="f">
                <v:textbox>
                  <w:txbxContent>
                    <w:p w:rsidR="00FF3B3D" w:rsidRPr="00953B21" w:rsidRDefault="00FF3B3D">
                      <w:pPr>
                        <w:rPr>
                          <w:ins w:id="68" w:author="Peter Roberts" w:date="2013-05-08T09:19:00Z"/>
                          <w:b/>
                          <w:lang w:val="en-AU"/>
                        </w:rPr>
                      </w:pPr>
                      <w:ins w:id="69" w:author="Peter Roberts" w:date="2013-05-08T09:19:00Z">
                        <w:r w:rsidRPr="00953B21">
                          <w:rPr>
                            <w:b/>
                            <w:lang w:val="en-AU"/>
                          </w:rPr>
                          <w:t>User B’s Computer</w:t>
                        </w:r>
                      </w:ins>
                    </w:p>
                  </w:txbxContent>
                </v:textbox>
              </v:shape>
              <v:rect id="_x0000_s1046" style="position:absolute;left:3046;top:8453;width:1469;height:1065" fillcolor="#d99594 [1941]" strokecolor="#d99594 [1941]" strokeweight="1pt">
                <v:fill color2="#f2dbdb [661]" angle="-45" focus="-50%" type="gradient"/>
                <v:shadow on="t" type="perspective" color="#622423 [1605]" opacity=".5" offset="1pt" offset2="-3pt"/>
                <v:textbox>
                  <w:txbxContent>
                    <w:p w:rsidR="00FF3B3D" w:rsidRPr="00872665" w:rsidRDefault="00FF3B3D" w:rsidP="00C03D2A">
                      <w:pPr>
                        <w:rPr>
                          <w:ins w:id="70" w:author="Peter Roberts" w:date="2013-05-08T09:19:00Z"/>
                          <w:lang w:val="en-AU"/>
                        </w:rPr>
                      </w:pPr>
                      <w:ins w:id="71" w:author="Peter Roberts" w:date="2013-05-08T09:19:00Z">
                        <w:r>
                          <w:rPr>
                            <w:lang w:val="en-AU"/>
                          </w:rPr>
                          <w:t>Specchio User Application</w:t>
                        </w:r>
                      </w:ins>
                    </w:p>
                  </w:txbxContent>
                </v:textbox>
              </v:rect>
              <v:shape id="_x0000_s1047" type="#_x0000_t132" style="position:absolute;left:2744;top:9773;width:2071;height:1640" fillcolor="#eaf1dd [662]">
                <v:textbox>
                  <w:txbxContent>
                    <w:p w:rsidR="00FF3B3D" w:rsidRPr="00872665" w:rsidRDefault="00FF3B3D" w:rsidP="00C03D2A">
                      <w:pPr>
                        <w:rPr>
                          <w:ins w:id="72" w:author="Peter Roberts" w:date="2013-05-08T09:19:00Z"/>
                          <w:lang w:val="en-AU"/>
                        </w:rPr>
                      </w:pPr>
                      <w:ins w:id="73" w:author="Peter Roberts" w:date="2013-05-08T09:19:00Z">
                        <w:r>
                          <w:rPr>
                            <w:lang w:val="en-AU"/>
                          </w:rPr>
                          <w:t>User B’s Campaign Data Directories</w:t>
                        </w:r>
                      </w:ins>
                    </w:p>
                  </w:txbxContent>
                </v:textbox>
              </v:shape>
              <v:shape id="_x0000_s1048" type="#_x0000_t68" style="position:absolute;left:3675;top:9458;width:210;height:390" fillcolor="#666 [1936]" strokecolor="#666 [1936]" strokeweight="1pt">
                <v:fill color2="#ccc [656]" angle="-45" focus="-50%" type="gradient"/>
                <v:shadow on="t" type="perspective" color="#7f7f7f [1601]" opacity=".5" offset="1pt" offset2="-3pt"/>
                <v:textbox style="layout-flow:vertical-ideographic"/>
              </v:shape>
              <v:shape id="_x0000_s1049" type="#_x0000_t69" style="position:absolute;left:4190;top:7621;width:2257;height:510;rotation:-2600839fd" fillcolor="#b2a1c7 [1943]" strokecolor="#8064a2 [3207]" strokeweight="1pt">
                <v:fill color2="#8064a2 [3207]" focus="50%" type="gradient"/>
                <v:shadow on="t" type="perspective" color="#3f3151 [1607]" offset="1pt" offset2="-3pt"/>
              </v:shape>
              <v:rect id="_x0000_s1050" style="position:absolute;left:8309;top:8600;width:2356;height:1005" fillcolor="#eaf1dd [662]" stroked="f" strokecolor="white [3212]">
                <v:textbox>
                  <w:txbxContent>
                    <w:p w:rsidR="00FF3B3D" w:rsidRPr="00C074B4" w:rsidRDefault="00FF3B3D">
                      <w:pPr>
                        <w:rPr>
                          <w:ins w:id="74" w:author="Peter Roberts" w:date="2013-05-08T09:19:00Z"/>
                          <w:lang w:val="en-AU"/>
                        </w:rPr>
                      </w:pPr>
                      <w:ins w:id="75" w:author="Peter Roberts" w:date="2013-05-08T09:19:00Z">
                        <w:r>
                          <w:rPr>
                            <w:lang w:val="en-AU"/>
                          </w:rPr>
                          <w:t>Uploaded copy of User B’s Campaign data</w:t>
                        </w:r>
                      </w:ins>
                    </w:p>
                  </w:txbxContent>
                </v:textbox>
              </v:rect>
              <v:shape id="_x0000_s1051" type="#_x0000_t32" style="position:absolute;left:4815;top:9103;width:3494;height:1490;flip:y" o:connectortype="straight">
                <v:stroke dashstyle="dash" startarrow="block" endarrow="block"/>
              </v:shape>
              <v:shapetype id="_x0000_t45" coordsize="21600,21600" o:spt="45" adj="-10080,24300,-3600,4050,-1800,4050" path="m@0@1l@2@3@4@5nfem@4,l@4,21600nfem,l21600,r,21600l,21600nsxe">
                <v:stroke joinstyle="miter"/>
                <v:formulas>
                  <v:f eqn="val #0"/>
                  <v:f eqn="val #1"/>
                  <v:f eqn="val #2"/>
                  <v:f eqn="val #3"/>
                  <v:f eqn="val #4"/>
                  <v:f eqn="val #5"/>
                </v:formulas>
                <v:path arrowok="t" o:extrusionok="f" gradientshapeok="t" o:connecttype="custom" o:connectlocs="@0,@1;10800,0;10800,21600;0,10800;21600,10800"/>
                <v:handles>
                  <v:h position="#0,#1"/>
                  <v:h position="#2,#3"/>
                  <v:h position="#4,#5"/>
                </v:handles>
                <o:callout v:ext="edit" on="t" accentbar="t" textborder="f"/>
              </v:shapetype>
              <v:shape id="_x0000_s1052" type="#_x0000_t45" style="position:absolute;left:6915;top:10683;width:2048;height:960" adj="-6254,-14310,-3090,4073,0,4073,105,46665">
                <v:textbox style="mso-next-textbox:#_x0000_s1052" inset="1.5mm">
                  <w:txbxContent>
                    <w:p w:rsidR="00FF3B3D" w:rsidRPr="00CE038C" w:rsidRDefault="00FF3B3D">
                      <w:pPr>
                        <w:rPr>
                          <w:ins w:id="76" w:author="Peter Roberts" w:date="2013-05-08T09:19:00Z"/>
                          <w:lang w:val="en-AU"/>
                        </w:rPr>
                      </w:pPr>
                      <w:ins w:id="77" w:author="Peter Roberts" w:date="2013-05-08T09:19:00Z">
                        <w:r>
                          <w:rPr>
                            <w:lang w:val="en-AU"/>
                          </w:rPr>
                          <w:t>Both copies</w:t>
                        </w:r>
                      </w:ins>
                      <w:r>
                        <w:rPr>
                          <w:lang w:val="en-AU"/>
                        </w:rPr>
                        <w:t xml:space="preserve"> of spectral data</w:t>
                      </w:r>
                      <w:ins w:id="78" w:author="Peter Roberts" w:date="2013-05-08T09:19:00Z">
                        <w:r>
                          <w:rPr>
                            <w:lang w:val="en-AU"/>
                          </w:rPr>
                          <w:t xml:space="preserve"> kept after uploading</w:t>
                        </w:r>
                      </w:ins>
                    </w:p>
                  </w:txbxContent>
                </v:textbox>
                <o:callout v:ext="edit" gap="0" distance="9.05pt" length="-.1pt"/>
              </v:shape>
              <w10:wrap type="none"/>
              <w10:anchorlock/>
            </v:group>
          </w:pict>
        </w:r>
      </w:ins>
    </w:p>
    <w:p w:rsidR="00C03D2A" w:rsidRPr="00084655" w:rsidRDefault="00C03D2A" w:rsidP="00C03D2A">
      <w:pPr>
        <w:pStyle w:val="Caption"/>
      </w:pPr>
      <w:r w:rsidRPr="00084655">
        <w:t xml:space="preserve">Figure </w:t>
      </w:r>
      <w:fldSimple w:instr=" SEQ Figure \* ARABIC ">
        <w:r w:rsidR="00FF3B3D">
          <w:rPr>
            <w:noProof/>
          </w:rPr>
          <w:t>1</w:t>
        </w:r>
      </w:fldSimple>
      <w:r w:rsidRPr="00084655">
        <w:t xml:space="preserve">: </w:t>
      </w:r>
      <w:r w:rsidR="005755A6">
        <w:t xml:space="preserve">The </w:t>
      </w:r>
      <w:r>
        <w:t>Specchio distributed processing</w:t>
      </w:r>
      <w:r w:rsidR="00953B21">
        <w:t xml:space="preserve"> model</w:t>
      </w:r>
    </w:p>
    <w:p w:rsidR="001310CE" w:rsidRDefault="001310CE" w:rsidP="00C03D2A">
      <w:pPr>
        <w:pStyle w:val="Body"/>
      </w:pPr>
      <w:r>
        <w:t xml:space="preserve">Each </w:t>
      </w:r>
      <w:r w:rsidR="00106BCD">
        <w:t xml:space="preserve">User identifies the </w:t>
      </w:r>
      <w:r>
        <w:t xml:space="preserve">database </w:t>
      </w:r>
      <w:r w:rsidR="00106BCD">
        <w:t>they are accessing</w:t>
      </w:r>
      <w:r>
        <w:t xml:space="preserve"> using the following three fields.</w:t>
      </w:r>
    </w:p>
    <w:p w:rsidR="001310CE" w:rsidRDefault="001310CE" w:rsidP="001310CE">
      <w:pPr>
        <w:pStyle w:val="HangingIndent"/>
      </w:pPr>
      <w:r w:rsidRPr="005220B7">
        <w:rPr>
          <w:rStyle w:val="Strong"/>
        </w:rPr>
        <w:t xml:space="preserve">Web Application Server </w:t>
      </w:r>
      <w:r>
        <w:t xml:space="preserve">  </w:t>
      </w:r>
      <w:r>
        <w:tab/>
        <w:t>A URL string which indicates the computer on which the Specchio database server is running.</w:t>
      </w:r>
    </w:p>
    <w:p w:rsidR="001310CE" w:rsidRDefault="001310CE" w:rsidP="001310CE">
      <w:pPr>
        <w:pStyle w:val="HangingIndent"/>
      </w:pPr>
      <w:r w:rsidRPr="005220B7">
        <w:rPr>
          <w:rStyle w:val="Strong"/>
        </w:rPr>
        <w:t>Port</w:t>
      </w:r>
      <w:r>
        <w:tab/>
        <w:t>The TCP/IP port number on which the Web Application Server must be accessed.</w:t>
      </w:r>
    </w:p>
    <w:p w:rsidR="001310CE" w:rsidRDefault="001310CE" w:rsidP="001310CE">
      <w:pPr>
        <w:pStyle w:val="HangingIndent"/>
      </w:pPr>
      <w:r w:rsidRPr="005220B7">
        <w:rPr>
          <w:rStyle w:val="Strong"/>
        </w:rPr>
        <w:t>Application Path</w:t>
      </w:r>
      <w:r>
        <w:tab/>
        <w:t>The path of the application on the Web Application Server.</w:t>
      </w:r>
    </w:p>
    <w:p w:rsidR="00792B27" w:rsidRPr="00792B27" w:rsidRDefault="001310CE" w:rsidP="00792B27">
      <w:pPr>
        <w:pStyle w:val="Body"/>
      </w:pPr>
      <w:r>
        <w:t xml:space="preserve">You should </w:t>
      </w:r>
      <w:r w:rsidR="00792B27">
        <w:t xml:space="preserve">check the Specchio release notes for the version of Specchio which you have installed, or you should </w:t>
      </w:r>
      <w:r>
        <w:t>contact your site’s database administrator to find out the value</w:t>
      </w:r>
      <w:r w:rsidR="00971581">
        <w:t>s</w:t>
      </w:r>
      <w:r>
        <w:t xml:space="preserve"> </w:t>
      </w:r>
      <w:r w:rsidRPr="00792B27">
        <w:t xml:space="preserve">of these </w:t>
      </w:r>
      <w:r w:rsidR="00106BCD" w:rsidRPr="00792B27">
        <w:t>th</w:t>
      </w:r>
      <w:r w:rsidR="005755A6" w:rsidRPr="00792B27">
        <w:t>r</w:t>
      </w:r>
      <w:r w:rsidR="00106BCD" w:rsidRPr="00792B27">
        <w:t xml:space="preserve">ee </w:t>
      </w:r>
      <w:r w:rsidRPr="00792B27">
        <w:t>fields for your site.</w:t>
      </w:r>
      <w:r w:rsidR="00DC1E70" w:rsidRPr="00792B27">
        <w:t xml:space="preserve"> </w:t>
      </w:r>
    </w:p>
    <w:p w:rsidR="001310CE" w:rsidRDefault="001310CE" w:rsidP="00971581">
      <w:pPr>
        <w:pStyle w:val="Heading2"/>
      </w:pPr>
      <w:bookmarkStart w:id="79" w:name="_Ref353786217"/>
      <w:bookmarkStart w:id="80" w:name="_Ref353786223"/>
      <w:bookmarkStart w:id="81" w:name="_Toc355280340"/>
      <w:bookmarkStart w:id="82" w:name="_Toc356807264"/>
      <w:r>
        <w:t>User Accounts</w:t>
      </w:r>
      <w:bookmarkEnd w:id="79"/>
      <w:bookmarkEnd w:id="80"/>
      <w:bookmarkEnd w:id="81"/>
      <w:bookmarkEnd w:id="82"/>
    </w:p>
    <w:p w:rsidR="001310CE" w:rsidRDefault="001310CE" w:rsidP="001310CE">
      <w:pPr>
        <w:pStyle w:val="Body"/>
      </w:pPr>
      <w:r>
        <w:t xml:space="preserve">In order to log in to a Specchio </w:t>
      </w:r>
      <w:r w:rsidR="0051611C">
        <w:t xml:space="preserve">server </w:t>
      </w:r>
      <w:r>
        <w:t xml:space="preserve">database, you will need a User Name and Password. These are assigned automatically, so anyone who has downloaded the Specchio Application and knows the URL, Port Number and Path for a Specchio </w:t>
      </w:r>
      <w:r w:rsidR="0051611C">
        <w:t xml:space="preserve">server </w:t>
      </w:r>
      <w:r>
        <w:t xml:space="preserve">database can create </w:t>
      </w:r>
      <w:r w:rsidR="00106BCD">
        <w:t>a User Name and Password</w:t>
      </w:r>
      <w:r>
        <w:t xml:space="preserve"> for that database.</w:t>
      </w:r>
    </w:p>
    <w:p w:rsidR="001310CE" w:rsidRDefault="001310CE" w:rsidP="001310CE">
      <w:pPr>
        <w:pStyle w:val="Body"/>
      </w:pPr>
      <w:r>
        <w:t>All data that you upload to Specchio will be tagged with your User Name.</w:t>
      </w:r>
    </w:p>
    <w:p w:rsidR="001310CE" w:rsidRDefault="001310CE" w:rsidP="001310CE">
      <w:pPr>
        <w:pStyle w:val="Note"/>
      </w:pPr>
      <w:r>
        <w:t>Note</w:t>
      </w:r>
      <w:r w:rsidR="00CF7D38">
        <w:t>s</w:t>
      </w:r>
      <w:r>
        <w:tab/>
        <w:t>User Accounts are not intended to be secure. It is assumed that Specchio will be run from computers in safe environments.</w:t>
      </w:r>
    </w:p>
    <w:p w:rsidR="001310CE" w:rsidRDefault="001310CE" w:rsidP="001310CE">
      <w:pPr>
        <w:pStyle w:val="Note"/>
      </w:pPr>
      <w:r>
        <w:tab/>
        <w:t xml:space="preserve">There is nothing preventing anyone who knows the Web Application Server’s URL, Port and Path from creating a User Account and accessing </w:t>
      </w:r>
      <w:r w:rsidR="00106BCD">
        <w:t xml:space="preserve">all of </w:t>
      </w:r>
      <w:r>
        <w:t xml:space="preserve">the data in </w:t>
      </w:r>
      <w:r w:rsidR="00106BCD">
        <w:t>that Server’s</w:t>
      </w:r>
      <w:r>
        <w:t xml:space="preserve"> database. However, they will not be able to remove or change any data except </w:t>
      </w:r>
      <w:r w:rsidR="00106BCD">
        <w:t>the data</w:t>
      </w:r>
      <w:r>
        <w:t xml:space="preserve"> which they upload. </w:t>
      </w:r>
    </w:p>
    <w:p w:rsidR="001310CE" w:rsidRDefault="001310CE" w:rsidP="001310CE">
      <w:pPr>
        <w:pStyle w:val="Note"/>
      </w:pPr>
      <w:r>
        <w:tab/>
        <w:t xml:space="preserve">User Names and Passwords are stored in plain text in the </w:t>
      </w:r>
      <w:r w:rsidRPr="00106BCD">
        <w:rPr>
          <w:rStyle w:val="CodeChar"/>
        </w:rPr>
        <w:t>db-config.txt</w:t>
      </w:r>
      <w:r>
        <w:t xml:space="preserve"> file to support convenient logging in. Therefore, anyone with access to your computer can </w:t>
      </w:r>
      <w:r w:rsidR="005755A6">
        <w:t xml:space="preserve">easily </w:t>
      </w:r>
      <w:r>
        <w:t>log in to Specchio as you.</w:t>
      </w:r>
    </w:p>
    <w:p w:rsidR="001310CE" w:rsidRDefault="001310CE" w:rsidP="0051611C">
      <w:pPr>
        <w:pStyle w:val="ProcessHeading"/>
      </w:pPr>
      <w:r>
        <w:t>To create a User account…</w:t>
      </w:r>
    </w:p>
    <w:tbl>
      <w:tblPr>
        <w:tblStyle w:val="Instructions"/>
        <w:tblW w:w="0" w:type="auto"/>
        <w:tblLook w:val="04A0"/>
      </w:tblPr>
      <w:tblGrid>
        <w:gridCol w:w="8862"/>
      </w:tblGrid>
      <w:tr w:rsidR="0051611C" w:rsidTr="0051611C">
        <w:tc>
          <w:tcPr>
            <w:tcW w:w="9571" w:type="dxa"/>
          </w:tcPr>
          <w:p w:rsidR="0051611C" w:rsidRPr="00A9779B" w:rsidRDefault="0051611C" w:rsidP="0051611C">
            <w:pPr>
              <w:pStyle w:val="ProcessStep"/>
              <w:rPr>
                <w:rStyle w:val="DocActionChar"/>
                <w:i w:val="0"/>
                <w:color w:val="auto"/>
              </w:rPr>
            </w:pPr>
            <w:r>
              <w:t xml:space="preserve">Start the Specchio Application on your local computer. (See the instructions specific to your computer – sections </w:t>
            </w:r>
            <w:fldSimple w:instr=" REF _Ref355279324 \r \h  \* MERGEFORMAT ">
              <w:r w:rsidR="00FF3B3D" w:rsidRPr="00FF3B3D">
                <w:rPr>
                  <w:rStyle w:val="CrossReference"/>
                </w:rPr>
                <w:t>3.3</w:t>
              </w:r>
            </w:fldSimple>
            <w:r>
              <w:t xml:space="preserve">, </w:t>
            </w:r>
            <w:fldSimple w:instr=" REF _Ref355279326 \r \h  \* MERGEFORMAT ">
              <w:r w:rsidR="00FF3B3D" w:rsidRPr="00FF3B3D">
                <w:rPr>
                  <w:rStyle w:val="CrossReference"/>
                </w:rPr>
                <w:t>3.4</w:t>
              </w:r>
            </w:fldSimple>
            <w:r>
              <w:t xml:space="preserve"> or </w:t>
            </w:r>
            <w:fldSimple w:instr=" REF _Ref355279327 \r \h  \* MERGEFORMAT ">
              <w:r w:rsidR="00FF3B3D" w:rsidRPr="00FF3B3D">
                <w:rPr>
                  <w:rStyle w:val="CrossReference"/>
                </w:rPr>
                <w:t>3.5</w:t>
              </w:r>
            </w:fldSimple>
            <w:r>
              <w:t xml:space="preserve"> for Microsoft, Unix or Windows.)</w:t>
            </w:r>
          </w:p>
          <w:p w:rsidR="0051611C" w:rsidRDefault="0051611C" w:rsidP="0051611C">
            <w:pPr>
              <w:pStyle w:val="ProcessStep"/>
            </w:pPr>
            <w:r>
              <w:t xml:space="preserve">Select the </w:t>
            </w:r>
            <w:r w:rsidRPr="00E12A44">
              <w:rPr>
                <w:rStyle w:val="GUIWord"/>
              </w:rPr>
              <w:t>Database</w:t>
            </w:r>
            <w:r>
              <w:t xml:space="preserve"> and </w:t>
            </w:r>
            <w:r w:rsidRPr="00E12A44">
              <w:rPr>
                <w:rStyle w:val="GUIWord"/>
              </w:rPr>
              <w:t>Create new user account</w:t>
            </w:r>
            <w:r>
              <w:t xml:space="preserve"> menu items to display the following dialog box.</w:t>
            </w:r>
          </w:p>
          <w:p w:rsidR="0051611C" w:rsidRDefault="0051611C" w:rsidP="0051611C">
            <w:pPr>
              <w:pStyle w:val="Figure"/>
            </w:pPr>
            <w:r>
              <w:rPr>
                <w:lang w:val="en-AU"/>
              </w:rPr>
              <w:drawing>
                <wp:inline distT="0" distB="0" distL="0" distR="0">
                  <wp:extent cx="3399064" cy="3374684"/>
                  <wp:effectExtent l="19050" t="0" r="0" b="0"/>
                  <wp:docPr id="10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a:srcRect/>
                          <a:stretch>
                            <a:fillRect/>
                          </a:stretch>
                        </pic:blipFill>
                        <pic:spPr bwMode="auto">
                          <a:xfrm>
                            <a:off x="0" y="0"/>
                            <a:ext cx="3399298" cy="3374916"/>
                          </a:xfrm>
                          <a:prstGeom prst="rect">
                            <a:avLst/>
                          </a:prstGeom>
                          <a:noFill/>
                          <a:ln w="9525">
                            <a:noFill/>
                            <a:miter lim="800000"/>
                            <a:headEnd/>
                            <a:tailEnd/>
                          </a:ln>
                        </pic:spPr>
                      </pic:pic>
                    </a:graphicData>
                  </a:graphic>
                </wp:inline>
              </w:drawing>
            </w:r>
          </w:p>
          <w:p w:rsidR="0051611C" w:rsidRPr="00084655" w:rsidRDefault="0051611C" w:rsidP="0051611C">
            <w:pPr>
              <w:pStyle w:val="Caption"/>
            </w:pPr>
            <w:r w:rsidRPr="00084655">
              <w:t xml:space="preserve">Figure </w:t>
            </w:r>
            <w:fldSimple w:instr=" SEQ Figure \* ARABIC ">
              <w:r w:rsidR="00FF3B3D">
                <w:rPr>
                  <w:noProof/>
                </w:rPr>
                <w:t>2</w:t>
              </w:r>
            </w:fldSimple>
            <w:r w:rsidRPr="00084655">
              <w:t xml:space="preserve">: </w:t>
            </w:r>
            <w:r>
              <w:t>Create User Account dialog</w:t>
            </w:r>
          </w:p>
          <w:p w:rsidR="0051611C" w:rsidRDefault="0051611C" w:rsidP="0051611C">
            <w:pPr>
              <w:pStyle w:val="ProcessStep"/>
            </w:pPr>
            <w:r>
              <w:t xml:space="preserve">Enter the </w:t>
            </w:r>
            <w:r w:rsidRPr="00E12A44">
              <w:rPr>
                <w:rStyle w:val="GUIWord"/>
              </w:rPr>
              <w:t>Web Application Server</w:t>
            </w:r>
            <w:r>
              <w:t xml:space="preserve">, </w:t>
            </w:r>
            <w:r w:rsidRPr="00E12A44">
              <w:rPr>
                <w:rStyle w:val="GUIWord"/>
              </w:rPr>
              <w:t>Port</w:t>
            </w:r>
            <w:r>
              <w:t xml:space="preserve"> and </w:t>
            </w:r>
            <w:r w:rsidRPr="00E12A44">
              <w:rPr>
                <w:rStyle w:val="GUIWord"/>
              </w:rPr>
              <w:t>Application Path</w:t>
            </w:r>
            <w:r>
              <w:t xml:space="preserve"> strings that have been supplied to you by your database administrator.</w:t>
            </w:r>
          </w:p>
          <w:p w:rsidR="0051611C" w:rsidRDefault="0051611C" w:rsidP="0051611C">
            <w:pPr>
              <w:pStyle w:val="ProcessStep"/>
            </w:pPr>
            <w:r>
              <w:t xml:space="preserve">Click on </w:t>
            </w:r>
            <w:r w:rsidRPr="00CE3F4D">
              <w:rPr>
                <w:rStyle w:val="ActionButton"/>
              </w:rPr>
              <w:t xml:space="preserve"> </w:t>
            </w:r>
            <w:r w:rsidRPr="00E12A44">
              <w:rPr>
                <w:rStyle w:val="ActionButton"/>
              </w:rPr>
              <w:t>Connect</w:t>
            </w:r>
            <w:r>
              <w:rPr>
                <w:rStyle w:val="ActionButton"/>
              </w:rPr>
              <w:t xml:space="preserve"> </w:t>
            </w:r>
            <w:r>
              <w:t>.</w:t>
            </w:r>
          </w:p>
          <w:p w:rsidR="0051611C" w:rsidRDefault="0051611C" w:rsidP="0051611C">
            <w:pPr>
              <w:pStyle w:val="ProcessStepFollow"/>
            </w:pPr>
            <w:r>
              <w:t xml:space="preserve">The remaining fields on the screen will become active. If ANDS Publishing is supported for your database, ANDS related fields will appear in the dialog box as shown below. See </w:t>
            </w:r>
            <w:r w:rsidRPr="005755A6">
              <w:rPr>
                <w:rStyle w:val="CrossReference"/>
              </w:rPr>
              <w:t xml:space="preserve">Chapter </w:t>
            </w:r>
            <w:fldSimple w:instr=" REF _Ref355008517 \r \h  \* MERGEFORMAT ">
              <w:r w:rsidR="00FF3B3D" w:rsidRPr="00FF3B3D">
                <w:rPr>
                  <w:rStyle w:val="CrossReference"/>
                </w:rPr>
                <w:t>9</w:t>
              </w:r>
            </w:fldSimple>
            <w:r w:rsidRPr="005755A6">
              <w:rPr>
                <w:rStyle w:val="CrossReference"/>
              </w:rPr>
              <w:t xml:space="preserve"> </w:t>
            </w:r>
            <w:fldSimple w:instr=" REF _Ref356399222 \h  \* MERGEFORMAT ">
              <w:r w:rsidR="00FF3B3D" w:rsidRPr="00FF3B3D">
                <w:rPr>
                  <w:rStyle w:val="CrossReference"/>
                </w:rPr>
                <w:t>Publishing Data to ANDS</w:t>
              </w:r>
            </w:fldSimple>
            <w:r>
              <w:rPr>
                <w:rStyle w:val="CrossReference"/>
              </w:rPr>
              <w:t xml:space="preserve"> </w:t>
            </w:r>
            <w:r>
              <w:t>for more information about the ANDS service and its operation.</w:t>
            </w:r>
          </w:p>
          <w:p w:rsidR="0051611C" w:rsidRDefault="0051611C" w:rsidP="0051611C">
            <w:pPr>
              <w:pStyle w:val="Figure"/>
            </w:pPr>
            <w:r>
              <w:rPr>
                <w:lang w:val="en-AU"/>
              </w:rPr>
              <w:drawing>
                <wp:inline distT="0" distB="0" distL="0" distR="0">
                  <wp:extent cx="3344019" cy="3868057"/>
                  <wp:effectExtent l="19050" t="0" r="8781" b="0"/>
                  <wp:docPr id="114"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5"/>
                          <a:srcRect/>
                          <a:stretch>
                            <a:fillRect/>
                          </a:stretch>
                        </pic:blipFill>
                        <pic:spPr bwMode="auto">
                          <a:xfrm>
                            <a:off x="0" y="0"/>
                            <a:ext cx="3344154" cy="3868213"/>
                          </a:xfrm>
                          <a:prstGeom prst="rect">
                            <a:avLst/>
                          </a:prstGeom>
                          <a:noFill/>
                          <a:ln w="9525">
                            <a:noFill/>
                            <a:miter lim="800000"/>
                            <a:headEnd/>
                            <a:tailEnd/>
                          </a:ln>
                        </pic:spPr>
                      </pic:pic>
                    </a:graphicData>
                  </a:graphic>
                </wp:inline>
              </w:drawing>
            </w:r>
          </w:p>
          <w:p w:rsidR="0051611C" w:rsidRPr="00084655" w:rsidRDefault="0051611C" w:rsidP="0051611C">
            <w:pPr>
              <w:pStyle w:val="Caption"/>
            </w:pPr>
            <w:r w:rsidRPr="00084655">
              <w:t xml:space="preserve">Figure </w:t>
            </w:r>
            <w:fldSimple w:instr=" SEQ Figure \* ARABIC ">
              <w:r w:rsidR="00FF3B3D">
                <w:rPr>
                  <w:noProof/>
                </w:rPr>
                <w:t>3</w:t>
              </w:r>
            </w:fldSimple>
            <w:r w:rsidRPr="00084655">
              <w:t xml:space="preserve">: </w:t>
            </w:r>
            <w:r>
              <w:t>Create User Account dialog for ANDS users</w:t>
            </w:r>
          </w:p>
          <w:p w:rsidR="0051611C" w:rsidRDefault="0051611C" w:rsidP="0051611C">
            <w:pPr>
              <w:pStyle w:val="ProcessStep"/>
            </w:pPr>
            <w:r>
              <w:t xml:space="preserve">Select your </w:t>
            </w:r>
            <w:r w:rsidRPr="00E12A44">
              <w:rPr>
                <w:rStyle w:val="GUIWord"/>
              </w:rPr>
              <w:t>Title</w:t>
            </w:r>
            <w:r>
              <w:t xml:space="preserve"> and enter your </w:t>
            </w:r>
            <w:r w:rsidRPr="00E12A44">
              <w:rPr>
                <w:rStyle w:val="GUIWord"/>
              </w:rPr>
              <w:t>First</w:t>
            </w:r>
            <w:r>
              <w:t xml:space="preserve"> and </w:t>
            </w:r>
            <w:r w:rsidRPr="00E12A44">
              <w:rPr>
                <w:rStyle w:val="GUIWord"/>
              </w:rPr>
              <w:t>Last Names</w:t>
            </w:r>
            <w:r>
              <w:t>. These will be used to identify the data which you upload to Specchio to other Specchio users.</w:t>
            </w:r>
          </w:p>
          <w:p w:rsidR="0051611C" w:rsidRDefault="0051611C" w:rsidP="0051611C">
            <w:pPr>
              <w:pStyle w:val="ProcessStep"/>
            </w:pPr>
            <w:r>
              <w:t xml:space="preserve">Select the name of your </w:t>
            </w:r>
            <w:r w:rsidRPr="00E12A44">
              <w:rPr>
                <w:rStyle w:val="GUIWord"/>
              </w:rPr>
              <w:t>Institute</w:t>
            </w:r>
            <w:r>
              <w:t xml:space="preserve"> from the dropdown list. If the name of your Institute is not present in the list, click on </w:t>
            </w:r>
            <w:r>
              <w:rPr>
                <w:rStyle w:val="ActionButton"/>
              </w:rPr>
              <w:t> </w:t>
            </w:r>
            <w:r w:rsidRPr="005755A6">
              <w:rPr>
                <w:rStyle w:val="ActionButton"/>
              </w:rPr>
              <w:t>Add new institute…</w:t>
            </w:r>
            <w:r>
              <w:rPr>
                <w:rStyle w:val="ActionButton"/>
              </w:rPr>
              <w:t> </w:t>
            </w:r>
            <w:r>
              <w:t xml:space="preserve"> This will cause a small dialog box to appear. Enter your institute and department name and click </w:t>
            </w:r>
            <w:r w:rsidRPr="00E12A44">
              <w:rPr>
                <w:rStyle w:val="ActionButton"/>
              </w:rPr>
              <w:t>Create</w:t>
            </w:r>
            <w:r>
              <w:rPr>
                <w:rStyle w:val="ActionButton"/>
              </w:rPr>
              <w:t> </w:t>
            </w:r>
            <w:r>
              <w:t>. This will create an entry for your institute on the Specchio server. It is possible to create an empty institute name where both Institute and Department are blank. (Take care to enter these details correctly. There is no function to change or remove these names from the Specchio server. If there is a need to change or remove a name, you will need to request your database administrator to do it for you.)</w:t>
            </w:r>
          </w:p>
          <w:p w:rsidR="0051611C" w:rsidRDefault="0051611C" w:rsidP="0051611C">
            <w:pPr>
              <w:pStyle w:val="ProcessStep"/>
            </w:pPr>
            <w:r>
              <w:t>Enter your email address and a URL which other Specchio users can use to contact you and access information about you.</w:t>
            </w:r>
            <w:r w:rsidR="008F2BEE">
              <w:t xml:space="preserve"> The URL is an optional field.</w:t>
            </w:r>
          </w:p>
          <w:p w:rsidR="0051611C" w:rsidRDefault="0051611C" w:rsidP="0051611C">
            <w:pPr>
              <w:pStyle w:val="ProcessStep"/>
            </w:pPr>
            <w:r>
              <w:t xml:space="preserve">If your database supports ANDS Publishing and you already have an </w:t>
            </w:r>
            <w:r w:rsidRPr="00E12A44">
              <w:rPr>
                <w:rStyle w:val="GUIWord"/>
              </w:rPr>
              <w:t>ANDS Party Identifier</w:t>
            </w:r>
            <w:r>
              <w:t>, set the checkbox and enter your</w:t>
            </w:r>
            <w:r w:rsidRPr="00E12A44">
              <w:rPr>
                <w:rStyle w:val="GUIWord"/>
              </w:rPr>
              <w:t xml:space="preserve"> ANDS Party Identifier</w:t>
            </w:r>
            <w:r>
              <w:t xml:space="preserve"> in the following field. Take care when entering this field. You cannot change it once entered. If you do not have an ANDS Party Identifier, leave the checkbox unchecked and Specchio will create one for you.</w:t>
            </w:r>
          </w:p>
          <w:p w:rsidR="0051611C" w:rsidRDefault="0051611C" w:rsidP="0051611C">
            <w:pPr>
              <w:pStyle w:val="ProcessStep"/>
            </w:pPr>
            <w:r>
              <w:t xml:space="preserve">Click on </w:t>
            </w:r>
            <w:r w:rsidRPr="005755A6">
              <w:rPr>
                <w:rStyle w:val="ActionButton"/>
              </w:rPr>
              <w:t> </w:t>
            </w:r>
            <w:r w:rsidRPr="00E12A44">
              <w:rPr>
                <w:rStyle w:val="ActionButton"/>
              </w:rPr>
              <w:t>Create</w:t>
            </w:r>
            <w:r>
              <w:rPr>
                <w:rStyle w:val="ActionButton"/>
              </w:rPr>
              <w:t> </w:t>
            </w:r>
            <w:r>
              <w:t>. The dialog box will close.</w:t>
            </w:r>
          </w:p>
        </w:tc>
      </w:tr>
    </w:tbl>
    <w:p w:rsidR="001310CE" w:rsidRDefault="001310CE" w:rsidP="001310CE">
      <w:pPr>
        <w:pStyle w:val="Body"/>
      </w:pPr>
      <w:r>
        <w:t xml:space="preserve">This process will generate the following information and store it in the </w:t>
      </w:r>
      <w:r w:rsidR="008F2BEE">
        <w:t xml:space="preserve">server </w:t>
      </w:r>
      <w:r>
        <w:t>database’s User list.</w:t>
      </w:r>
    </w:p>
    <w:p w:rsidR="001310CE" w:rsidRDefault="001310CE" w:rsidP="001310CE">
      <w:pPr>
        <w:pStyle w:val="HangingIndent"/>
      </w:pPr>
      <w:r w:rsidRPr="005220B7">
        <w:rPr>
          <w:rStyle w:val="Strong"/>
        </w:rPr>
        <w:t>User Name</w:t>
      </w:r>
      <w:r>
        <w:tab/>
        <w:t xml:space="preserve">A short </w:t>
      </w:r>
      <w:r w:rsidR="008F2BEE">
        <w:t xml:space="preserve">unique </w:t>
      </w:r>
      <w:r>
        <w:t xml:space="preserve">name constructed from your own name which will be used to identify you when you log into the Specchio </w:t>
      </w:r>
      <w:r w:rsidR="008F2BEE">
        <w:t>server</w:t>
      </w:r>
      <w:r>
        <w:t>.</w:t>
      </w:r>
    </w:p>
    <w:p w:rsidR="001310CE" w:rsidRDefault="001310CE" w:rsidP="001310CE">
      <w:pPr>
        <w:pStyle w:val="HangingIndent"/>
      </w:pPr>
      <w:r w:rsidRPr="005220B7">
        <w:rPr>
          <w:rStyle w:val="Strong"/>
        </w:rPr>
        <w:t>Password</w:t>
      </w:r>
      <w:r>
        <w:tab/>
        <w:t xml:space="preserve">A password that is required when you log into the Specchio </w:t>
      </w:r>
      <w:r w:rsidR="008F2BEE">
        <w:t>server</w:t>
      </w:r>
      <w:r>
        <w:t>.</w:t>
      </w:r>
    </w:p>
    <w:p w:rsidR="001310CE" w:rsidRDefault="001310CE" w:rsidP="001310CE">
      <w:pPr>
        <w:pStyle w:val="HangingIndent"/>
      </w:pPr>
      <w:r w:rsidRPr="005220B7">
        <w:rPr>
          <w:rStyle w:val="Strong"/>
        </w:rPr>
        <w:t>ANDS Party Identifier</w:t>
      </w:r>
      <w:r>
        <w:t xml:space="preserve">   </w:t>
      </w:r>
      <w:r>
        <w:tab/>
        <w:t>If your database supports ANDS Publishing, this string is generated. It identifies data which you Publish to ANDS. To view your ANDS Party Identifier, follow the procedure shown below for editing your User Account details.</w:t>
      </w:r>
    </w:p>
    <w:p w:rsidR="001310CE" w:rsidRDefault="001310CE" w:rsidP="001310CE">
      <w:pPr>
        <w:pStyle w:val="Body"/>
      </w:pPr>
      <w:r>
        <w:t xml:space="preserve">A line is also added to the </w:t>
      </w:r>
      <w:r w:rsidRPr="00CE3F4D">
        <w:rPr>
          <w:rStyle w:val="CodeChar"/>
        </w:rPr>
        <w:t>db-config.txt file</w:t>
      </w:r>
      <w:r>
        <w:t xml:space="preserve"> on your computer. This line holds sufficient information for you to log into your database. </w:t>
      </w:r>
      <w:ins w:id="83" w:author="Peter" w:date="2013-05-08T09:19:00Z">
        <w:r w:rsidR="00D04BE3">
          <w:t xml:space="preserve">If you edit this file, you can add </w:t>
        </w:r>
      </w:ins>
      <w:r w:rsidR="008F2BEE">
        <w:t xml:space="preserve">other </w:t>
      </w:r>
      <w:ins w:id="84" w:author="Peter" w:date="2013-05-08T09:19:00Z">
        <w:r w:rsidR="00D04BE3">
          <w:t>known accounts to it. The account which appears as the first non-comment line is the default account in the login dialog. Follow the instructions in the comment lines in the file if you wish to make manual changes.</w:t>
        </w:r>
      </w:ins>
      <w:del w:id="85" w:author="Peter" w:date="2013-05-08T09:19:00Z">
        <w:r>
          <w:delText xml:space="preserve">See the next section for more information. </w:delText>
        </w:r>
      </w:del>
    </w:p>
    <w:p w:rsidR="001310CE" w:rsidRDefault="001310CE" w:rsidP="001310CE">
      <w:pPr>
        <w:pStyle w:val="Body"/>
      </w:pPr>
      <w:r>
        <w:t xml:space="preserve">When you are logged on to Specchio, you can edit </w:t>
      </w:r>
      <w:r w:rsidR="008F2BEE">
        <w:t>the</w:t>
      </w:r>
      <w:r>
        <w:t xml:space="preserve"> User Account information</w:t>
      </w:r>
      <w:ins w:id="86" w:author="Peter" w:date="2013-05-08T09:19:00Z">
        <w:r w:rsidR="00D04BE3">
          <w:t xml:space="preserve"> which is stored in the Specchio database</w:t>
        </w:r>
      </w:ins>
      <w:r>
        <w:t>.</w:t>
      </w:r>
    </w:p>
    <w:p w:rsidR="008F2BEE" w:rsidRDefault="008F2BEE" w:rsidP="008F2BEE">
      <w:pPr>
        <w:pStyle w:val="Note"/>
      </w:pPr>
      <w:r>
        <w:t>Note</w:t>
      </w:r>
      <w:r>
        <w:tab/>
        <w:t>You cannot change the short username or password which the Specchio assigned to you.</w:t>
      </w:r>
    </w:p>
    <w:p w:rsidR="008F2BEE" w:rsidRDefault="008F2BEE" w:rsidP="008F2BEE">
      <w:pPr>
        <w:pStyle w:val="ProcessHeading"/>
      </w:pPr>
      <w:r>
        <w:t>To edit your User Account information...</w:t>
      </w:r>
    </w:p>
    <w:tbl>
      <w:tblPr>
        <w:tblStyle w:val="Instructions"/>
        <w:tblW w:w="0" w:type="auto"/>
        <w:tblLook w:val="04A0"/>
      </w:tblPr>
      <w:tblGrid>
        <w:gridCol w:w="8862"/>
      </w:tblGrid>
      <w:tr w:rsidR="008F2BEE" w:rsidTr="008F2BEE">
        <w:tc>
          <w:tcPr>
            <w:tcW w:w="9571" w:type="dxa"/>
          </w:tcPr>
          <w:p w:rsidR="008F2BEE" w:rsidRDefault="008F2BEE" w:rsidP="008F2BEE">
            <w:pPr>
              <w:pStyle w:val="ProcessStep"/>
            </w:pPr>
            <w:r>
              <w:t xml:space="preserve">Select the </w:t>
            </w:r>
            <w:r w:rsidRPr="00E12A44">
              <w:rPr>
                <w:rStyle w:val="GUIWord"/>
              </w:rPr>
              <w:t>Database</w:t>
            </w:r>
            <w:r>
              <w:t xml:space="preserve"> and </w:t>
            </w:r>
            <w:r w:rsidRPr="00E12A44">
              <w:rPr>
                <w:rStyle w:val="GUIWord"/>
              </w:rPr>
              <w:t>Edit user information</w:t>
            </w:r>
            <w:r>
              <w:t xml:space="preserve"> menu items from the Main Window. The following dialog box is displayed.</w:t>
            </w:r>
          </w:p>
          <w:p w:rsidR="008F2BEE" w:rsidRDefault="008F2BEE" w:rsidP="008F2BEE">
            <w:pPr>
              <w:pStyle w:val="Figure"/>
            </w:pPr>
            <w:r>
              <w:rPr>
                <w:lang w:val="en-AU"/>
              </w:rPr>
              <w:drawing>
                <wp:inline distT="0" distB="0" distL="0" distR="0">
                  <wp:extent cx="3362387" cy="2735943"/>
                  <wp:effectExtent l="19050" t="0" r="9463" b="0"/>
                  <wp:docPr id="122"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6"/>
                          <a:srcRect/>
                          <a:stretch>
                            <a:fillRect/>
                          </a:stretch>
                        </pic:blipFill>
                        <pic:spPr bwMode="auto">
                          <a:xfrm>
                            <a:off x="0" y="0"/>
                            <a:ext cx="3362387" cy="2735943"/>
                          </a:xfrm>
                          <a:prstGeom prst="rect">
                            <a:avLst/>
                          </a:prstGeom>
                          <a:noFill/>
                          <a:ln w="9525">
                            <a:noFill/>
                            <a:miter lim="800000"/>
                            <a:headEnd/>
                            <a:tailEnd/>
                          </a:ln>
                        </pic:spPr>
                      </pic:pic>
                    </a:graphicData>
                  </a:graphic>
                </wp:inline>
              </w:drawing>
            </w:r>
            <w:r>
              <w:br/>
            </w:r>
            <w:r w:rsidRPr="00ED49E4">
              <w:rPr>
                <w:rStyle w:val="DocActionChar"/>
              </w:rPr>
              <w:t xml:space="preserve">%%% Confirm what </w:t>
            </w:r>
            <w:del w:id="87" w:author="Peter Roberts" w:date="2013-05-08T09:19:00Z">
              <w:r w:rsidRPr="00ED49E4">
                <w:rPr>
                  <w:rStyle w:val="DocActionChar"/>
                </w:rPr>
                <w:delText>details</w:delText>
              </w:r>
            </w:del>
            <w:ins w:id="88" w:author="Peter Roberts" w:date="2013-05-08T09:19:00Z">
              <w:r>
                <w:rPr>
                  <w:rStyle w:val="DocActionChar"/>
                </w:rPr>
                <w:t>user data</w:t>
              </w:r>
            </w:ins>
            <w:r>
              <w:rPr>
                <w:rStyle w:val="DocActionChar"/>
              </w:rPr>
              <w:t xml:space="preserve"> </w:t>
            </w:r>
            <w:r w:rsidRPr="00ED49E4">
              <w:rPr>
                <w:rStyle w:val="DocActionChar"/>
              </w:rPr>
              <w:t>should be in this screen dump.</w:t>
            </w:r>
          </w:p>
          <w:p w:rsidR="008F2BEE" w:rsidRPr="00084655" w:rsidRDefault="008F2BEE" w:rsidP="008F2BEE">
            <w:pPr>
              <w:pStyle w:val="Caption"/>
            </w:pPr>
            <w:r w:rsidRPr="00084655">
              <w:t xml:space="preserve">Figure </w:t>
            </w:r>
            <w:fldSimple w:instr=" SEQ Figure \* ARABIC ">
              <w:r w:rsidR="00FF3B3D">
                <w:rPr>
                  <w:noProof/>
                </w:rPr>
                <w:t>4</w:t>
              </w:r>
            </w:fldSimple>
            <w:r w:rsidRPr="00084655">
              <w:t xml:space="preserve">: </w:t>
            </w:r>
            <w:r>
              <w:t>Edit User Account dialog</w:t>
            </w:r>
          </w:p>
          <w:p w:rsidR="008F2BEE" w:rsidRDefault="008F2BEE" w:rsidP="008F2BEE">
            <w:pPr>
              <w:pStyle w:val="ProcessStep"/>
            </w:pPr>
            <w:r>
              <w:t xml:space="preserve">Update the details as you require and click on </w:t>
            </w:r>
            <w:r w:rsidRPr="005755A6">
              <w:rPr>
                <w:rStyle w:val="ActionButton"/>
              </w:rPr>
              <w:t> </w:t>
            </w:r>
            <w:r w:rsidRPr="00E12A44">
              <w:rPr>
                <w:rStyle w:val="ActionButton"/>
              </w:rPr>
              <w:t>Update</w:t>
            </w:r>
            <w:r>
              <w:rPr>
                <w:rStyle w:val="ActionButton"/>
              </w:rPr>
              <w:t> </w:t>
            </w:r>
            <w:r>
              <w:t xml:space="preserve">. All fields can be changed on this dialog box except the </w:t>
            </w:r>
            <w:r w:rsidRPr="00E12A44">
              <w:rPr>
                <w:rStyle w:val="GUIWord"/>
              </w:rPr>
              <w:t>ANDS Party Identifier</w:t>
            </w:r>
            <w:r>
              <w:t>.</w:t>
            </w:r>
          </w:p>
        </w:tc>
      </w:tr>
    </w:tbl>
    <w:p w:rsidR="001310CE" w:rsidRDefault="001310CE" w:rsidP="00106BCD">
      <w:pPr>
        <w:pStyle w:val="Heading2"/>
      </w:pPr>
      <w:bookmarkStart w:id="89" w:name="_Toc355280341"/>
      <w:bookmarkStart w:id="90" w:name="_Toc356807265"/>
      <w:r>
        <w:t>Administrator Access</w:t>
      </w:r>
      <w:bookmarkEnd w:id="89"/>
      <w:bookmarkEnd w:id="90"/>
    </w:p>
    <w:p w:rsidR="001310CE" w:rsidRDefault="001310CE" w:rsidP="001310CE">
      <w:pPr>
        <w:pStyle w:val="Body"/>
      </w:pPr>
      <w:r>
        <w:t xml:space="preserve">Certain Specchio functions, such as </w:t>
      </w:r>
      <w:r w:rsidR="00E0577E">
        <w:t>uploading Instrument definitions and Calibrations</w:t>
      </w:r>
      <w:r>
        <w:t xml:space="preserve">, require administrator permission. For normal Users, these </w:t>
      </w:r>
      <w:r w:rsidR="008F2BEE">
        <w:t xml:space="preserve">menu </w:t>
      </w:r>
      <w:r>
        <w:t>operations are greyed out.</w:t>
      </w:r>
    </w:p>
    <w:p w:rsidR="001310CE" w:rsidRPr="00D778C5" w:rsidRDefault="001310CE" w:rsidP="001310CE">
      <w:pPr>
        <w:pStyle w:val="Body"/>
      </w:pPr>
      <w:r>
        <w:t>When the Specchio database is created, it has an Administrator account defined. The User Name and Password for this account are not generally advertised. See your Specchio Administrator if you require access to these administration functions.</w:t>
      </w:r>
    </w:p>
    <w:p w:rsidR="00E10D8B" w:rsidRDefault="00E10D8B" w:rsidP="00E10D8B">
      <w:pPr>
        <w:pStyle w:val="Heading2"/>
      </w:pPr>
      <w:bookmarkStart w:id="91" w:name="_Toc356807266"/>
      <w:moveToRangeStart w:id="92" w:author="Peter Roberts" w:date="2013-05-08T09:19:00Z" w:name="move355768085"/>
      <w:moveTo w:id="93" w:author="Peter Roberts" w:date="2013-05-08T09:19:00Z">
        <w:r>
          <w:t>Campaigns</w:t>
        </w:r>
      </w:moveTo>
      <w:bookmarkEnd w:id="91"/>
    </w:p>
    <w:moveToRangeEnd w:id="92"/>
    <w:p w:rsidR="00556D60" w:rsidRDefault="00606196" w:rsidP="00E10D8B">
      <w:pPr>
        <w:pStyle w:val="Body"/>
      </w:pPr>
      <w:r>
        <w:t>Specchio organise the spectra for</w:t>
      </w:r>
      <w:moveFromRangeStart w:id="94" w:author="Peter Roberts" w:date="2013-05-08T09:19:00Z" w:name="move355768085"/>
      <w:moveFrom w:id="95" w:author="Peter Roberts" w:date="2013-05-08T09:19:00Z">
        <w:r w:rsidR="00556D60">
          <w:t xml:space="preserve">Data uploaded to </w:t>
        </w:r>
        <w:r w:rsidR="00E10D8B" w:rsidRPr="00084655">
          <w:t xml:space="preserve">SPECCHIO </w:t>
        </w:r>
        <w:r w:rsidR="00556D60">
          <w:t>are organised into Campaigns.</w:t>
        </w:r>
      </w:moveFrom>
      <w:moveFromRangeEnd w:id="94"/>
      <w:r w:rsidR="00556D60">
        <w:t xml:space="preserve"> </w:t>
      </w:r>
      <w:del w:id="96" w:author="Peter Roberts" w:date="2013-05-08T09:19:00Z">
        <w:r w:rsidR="00556D60">
          <w:delText>every</w:delText>
        </w:r>
      </w:del>
      <w:ins w:id="97" w:author="Peter Roberts" w:date="2013-05-08T09:19:00Z">
        <w:r w:rsidR="006716AF">
          <w:t>each</w:t>
        </w:r>
      </w:ins>
      <w:r w:rsidR="00556D60">
        <w:t xml:space="preserve"> new sampling experiment</w:t>
      </w:r>
      <w:r>
        <w:t xml:space="preserve"> into C</w:t>
      </w:r>
      <w:r w:rsidRPr="00084655">
        <w:t>ampaign</w:t>
      </w:r>
      <w:r>
        <w:t>s</w:t>
      </w:r>
      <w:r w:rsidR="00556D60">
        <w:t>.</w:t>
      </w:r>
      <w:r>
        <w:t xml:space="preserve"> The spectral data in each Campaign can be operated on as a unit.</w:t>
      </w:r>
    </w:p>
    <w:p w:rsidR="00606196" w:rsidRDefault="00556D60" w:rsidP="00E10D8B">
      <w:pPr>
        <w:pStyle w:val="Body"/>
      </w:pPr>
      <w:r>
        <w:t>On your computer, t</w:t>
      </w:r>
      <w:r w:rsidR="00E10D8B" w:rsidRPr="00084655">
        <w:t xml:space="preserve">he spectral data files </w:t>
      </w:r>
      <w:r>
        <w:t>for</w:t>
      </w:r>
      <w:r w:rsidR="00E10D8B" w:rsidRPr="00084655">
        <w:t xml:space="preserve"> a </w:t>
      </w:r>
      <w:r w:rsidRPr="00084655">
        <w:t xml:space="preserve">Campaign </w:t>
      </w:r>
      <w:r w:rsidR="00E10D8B" w:rsidRPr="00084655">
        <w:t xml:space="preserve">must be </w:t>
      </w:r>
      <w:r w:rsidR="008F2BEE">
        <w:t>placed into</w:t>
      </w:r>
      <w:r w:rsidR="00E10D8B" w:rsidRPr="00084655">
        <w:t xml:space="preserve"> a </w:t>
      </w:r>
      <w:r>
        <w:t>sub-directory</w:t>
      </w:r>
      <w:r w:rsidR="00E10D8B" w:rsidRPr="00084655">
        <w:t xml:space="preserve"> structure </w:t>
      </w:r>
      <w:r>
        <w:t xml:space="preserve">which organises the </w:t>
      </w:r>
      <w:r w:rsidR="00606196">
        <w:t>spectra</w:t>
      </w:r>
      <w:r>
        <w:t xml:space="preserve"> according to their function</w:t>
      </w:r>
      <w:r w:rsidR="00E10D8B" w:rsidRPr="00084655">
        <w:t xml:space="preserve">. </w:t>
      </w:r>
      <w:r>
        <w:t xml:space="preserve">(For more information see </w:t>
      </w:r>
      <w:r w:rsidR="00E47832" w:rsidRPr="00E47832">
        <w:rPr>
          <w:rStyle w:val="CrossReference"/>
        </w:rPr>
        <w:t xml:space="preserve">Chapter </w:t>
      </w:r>
      <w:fldSimple w:instr=" REF _Ref356807389 \r \h  \* MERGEFORMAT ">
        <w:r w:rsidR="00FF3B3D" w:rsidRPr="00FF3B3D">
          <w:rPr>
            <w:rStyle w:val="CrossReference"/>
          </w:rPr>
          <w:t>5</w:t>
        </w:r>
      </w:fldSimple>
      <w:r w:rsidR="00E47832" w:rsidRPr="00E47832">
        <w:rPr>
          <w:rStyle w:val="CrossReference"/>
        </w:rPr>
        <w:t xml:space="preserve"> </w:t>
      </w:r>
      <w:fldSimple w:instr=" REF _Ref356807390 \h  \* MERGEFORMAT ">
        <w:r w:rsidR="00FF3B3D" w:rsidRPr="00FF3B3D">
          <w:rPr>
            <w:rStyle w:val="CrossReference"/>
          </w:rPr>
          <w:t>Design of Sampling Experiments and Data Structuring</w:t>
        </w:r>
      </w:fldSimple>
      <w:r>
        <w:t xml:space="preserve">.) </w:t>
      </w:r>
      <w:r w:rsidR="00E10D8B" w:rsidRPr="00084655">
        <w:t xml:space="preserve">This </w:t>
      </w:r>
      <w:r>
        <w:t xml:space="preserve">sub-directory structure will be replicated in the Specchio database when </w:t>
      </w:r>
      <w:r w:rsidR="00606196">
        <w:t>the Campaign data are uploaded.</w:t>
      </w:r>
    </w:p>
    <w:p w:rsidR="00E10D8B" w:rsidRPr="00084655" w:rsidRDefault="00E10D8B" w:rsidP="00E10D8B">
      <w:pPr>
        <w:pStyle w:val="Body"/>
      </w:pPr>
      <w:r>
        <w:t>N</w:t>
      </w:r>
      <w:r w:rsidRPr="00084655">
        <w:t>ew data can be added</w:t>
      </w:r>
      <w:r>
        <w:t xml:space="preserve"> to </w:t>
      </w:r>
      <w:r w:rsidRPr="00084655">
        <w:t xml:space="preserve">ongoing </w:t>
      </w:r>
      <w:r w:rsidR="00556D60" w:rsidRPr="00084655">
        <w:t xml:space="preserve">Campaigns </w:t>
      </w:r>
      <w:r w:rsidRPr="00084655">
        <w:t xml:space="preserve">by </w:t>
      </w:r>
      <w:r w:rsidR="00556D60" w:rsidRPr="00084655">
        <w:t xml:space="preserve">first </w:t>
      </w:r>
      <w:r w:rsidRPr="00084655">
        <w:t xml:space="preserve">storing </w:t>
      </w:r>
      <w:r w:rsidR="00606196">
        <w:t>that data</w:t>
      </w:r>
      <w:r w:rsidRPr="00084655">
        <w:t xml:space="preserve"> in the already existing </w:t>
      </w:r>
      <w:r w:rsidR="0039469A">
        <w:t xml:space="preserve">Campaign sub-directory </w:t>
      </w:r>
      <w:r>
        <w:t xml:space="preserve">data </w:t>
      </w:r>
      <w:r w:rsidRPr="00084655">
        <w:t>stru</w:t>
      </w:r>
      <w:r>
        <w:t xml:space="preserve">cture on </w:t>
      </w:r>
      <w:r w:rsidR="0039469A">
        <w:t>your computer’s disk</w:t>
      </w:r>
      <w:r>
        <w:t xml:space="preserve"> and </w:t>
      </w:r>
      <w:r w:rsidR="0039469A">
        <w:t xml:space="preserve">then </w:t>
      </w:r>
      <w:r w:rsidRPr="00084655">
        <w:t xml:space="preserve">invoking the SPECCHIO loading operation </w:t>
      </w:r>
      <w:r>
        <w:t xml:space="preserve">for the </w:t>
      </w:r>
      <w:r w:rsidR="0039469A">
        <w:t>entire C</w:t>
      </w:r>
      <w:r>
        <w:t xml:space="preserve">ampaign </w:t>
      </w:r>
      <w:r w:rsidRPr="00084655">
        <w:t xml:space="preserve">again. Only new spectra </w:t>
      </w:r>
      <w:r w:rsidR="00556D60">
        <w:t xml:space="preserve">discovered in the </w:t>
      </w:r>
      <w:r w:rsidR="0039469A">
        <w:t>sub-</w:t>
      </w:r>
      <w:r w:rsidR="00556D60">
        <w:t xml:space="preserve">directory hierarchy </w:t>
      </w:r>
      <w:r w:rsidRPr="00084655">
        <w:t>will be added to the database.</w:t>
      </w:r>
      <w:r w:rsidR="00556D60">
        <w:t xml:space="preserve"> Existing data will not be duplicated.</w:t>
      </w:r>
    </w:p>
    <w:p w:rsidR="00606196" w:rsidRPr="00084655" w:rsidRDefault="00606196" w:rsidP="00606196">
      <w:pPr>
        <w:pStyle w:val="Heading2"/>
      </w:pPr>
      <w:bookmarkStart w:id="98" w:name="_Toc356807267"/>
      <w:bookmarkStart w:id="99" w:name="_Toc355280343"/>
      <w:ins w:id="100" w:author="Peter Roberts" w:date="2013-05-08T09:19:00Z">
        <w:r>
          <w:t xml:space="preserve">Operational </w:t>
        </w:r>
        <w:r w:rsidRPr="00084655">
          <w:t>Dataflow</w:t>
        </w:r>
      </w:ins>
      <w:bookmarkEnd w:id="98"/>
    </w:p>
    <w:p w:rsidR="00606196" w:rsidRPr="00084655" w:rsidRDefault="00606196" w:rsidP="00606196">
      <w:pPr>
        <w:pStyle w:val="Body"/>
        <w:rPr>
          <w:ins w:id="101" w:author="Peter Roberts" w:date="2013-05-08T09:19:00Z"/>
        </w:rPr>
      </w:pPr>
      <w:ins w:id="102" w:author="Peter Roberts" w:date="2013-05-08T09:19:00Z">
        <w:r w:rsidRPr="00084655">
          <w:t xml:space="preserve">A typical dataflow is illustrated in </w:t>
        </w:r>
        <w:r w:rsidR="00E900AA">
          <w:fldChar w:fldCharType="begin"/>
        </w:r>
        <w:r>
          <w:instrText xml:space="preserve"> REF _Ref122057866 \h </w:instrText>
        </w:r>
      </w:ins>
      <w:ins w:id="103" w:author="Peter Roberts" w:date="2013-05-08T09:19:00Z">
        <w:r w:rsidR="00E900AA">
          <w:fldChar w:fldCharType="separate"/>
        </w:r>
        <w:r w:rsidR="00FF3B3D" w:rsidRPr="00084655">
          <w:t xml:space="preserve">Figure </w:t>
        </w:r>
      </w:ins>
      <w:r w:rsidR="00FF3B3D">
        <w:rPr>
          <w:noProof/>
        </w:rPr>
        <w:t>5</w:t>
      </w:r>
      <w:ins w:id="104" w:author="Peter Roberts" w:date="2013-05-08T09:19:00Z">
        <w:r w:rsidR="00E900AA">
          <w:fldChar w:fldCharType="end"/>
        </w:r>
        <w:r w:rsidRPr="00084655">
          <w:t>. A spectroradiometer is used to capture the radiance of field objects. Optionally a GPS connected to the field laptop (where supported by the capturing software) records the spatial position of the field object. This is a recommended setup as the spatial position can later be automatically lo</w:t>
        </w:r>
        <w:r>
          <w:t>aded into the database. Spectra</w:t>
        </w:r>
        <w:r w:rsidRPr="00084655">
          <w:t xml:space="preserve"> and metadata are saved on the field laptop.</w:t>
        </w:r>
      </w:ins>
    </w:p>
    <w:p w:rsidR="00606196" w:rsidRDefault="00606196" w:rsidP="00606196">
      <w:pPr>
        <w:pStyle w:val="Body"/>
      </w:pPr>
      <w:ins w:id="105" w:author="Peter Roberts" w:date="2013-05-08T09:19:00Z">
        <w:r w:rsidRPr="00084655">
          <w:t>These files are transferred to a laboratory computer where they are read by the SPECCHIO application and stored in the relevant tables in the spectral database.</w:t>
        </w:r>
      </w:ins>
    </w:p>
    <w:p w:rsidR="00606196" w:rsidRPr="00084655" w:rsidRDefault="00103802" w:rsidP="00606196">
      <w:pPr>
        <w:pStyle w:val="Figure"/>
        <w:rPr>
          <w:ins w:id="106" w:author="Peter Roberts" w:date="2013-05-08T09:19:00Z"/>
        </w:rPr>
      </w:pPr>
      <w:ins w:id="107" w:author="Peter Roberts" w:date="2013-05-08T09:19:00Z">
        <w:r>
          <w:rPr>
            <w:lang w:val="en-AU"/>
          </w:rPr>
          <w:drawing>
            <wp:inline distT="0" distB="0" distL="0" distR="0">
              <wp:extent cx="4572000" cy="1613535"/>
              <wp:effectExtent l="19050" t="0" r="0" b="0"/>
              <wp:docPr id="12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7"/>
                      <a:srcRect/>
                      <a:stretch>
                        <a:fillRect/>
                      </a:stretch>
                    </pic:blipFill>
                    <pic:spPr bwMode="auto">
                      <a:xfrm>
                        <a:off x="0" y="0"/>
                        <a:ext cx="4572000" cy="1613535"/>
                      </a:xfrm>
                      <a:prstGeom prst="rect">
                        <a:avLst/>
                      </a:prstGeom>
                      <a:noFill/>
                      <a:ln w="9525">
                        <a:noFill/>
                        <a:miter lim="800000"/>
                        <a:headEnd/>
                        <a:tailEnd/>
                      </a:ln>
                    </pic:spPr>
                  </pic:pic>
                </a:graphicData>
              </a:graphic>
            </wp:inline>
          </w:drawing>
        </w:r>
      </w:ins>
    </w:p>
    <w:p w:rsidR="00606196" w:rsidRPr="00084655" w:rsidRDefault="00606196" w:rsidP="00606196">
      <w:pPr>
        <w:pStyle w:val="Caption"/>
        <w:rPr>
          <w:ins w:id="108" w:author="Peter Roberts" w:date="2013-05-08T09:19:00Z"/>
        </w:rPr>
      </w:pPr>
      <w:bookmarkStart w:id="109" w:name="_Ref122057866"/>
      <w:bookmarkStart w:id="110" w:name="_Toc129431964"/>
      <w:ins w:id="111" w:author="Peter Roberts" w:date="2013-05-08T09:19:00Z">
        <w:r w:rsidRPr="00084655">
          <w:t xml:space="preserve">Figure </w:t>
        </w:r>
        <w:r w:rsidR="00E900AA">
          <w:fldChar w:fldCharType="begin"/>
        </w:r>
        <w:r>
          <w:instrText xml:space="preserve"> SEQ Figure \* ARABIC </w:instrText>
        </w:r>
        <w:r w:rsidR="00E900AA">
          <w:fldChar w:fldCharType="separate"/>
        </w:r>
      </w:ins>
      <w:r w:rsidR="00FF3B3D">
        <w:rPr>
          <w:noProof/>
        </w:rPr>
        <w:t>5</w:t>
      </w:r>
      <w:ins w:id="112" w:author="Peter Roberts" w:date="2013-05-08T09:19:00Z">
        <w:r w:rsidR="00E900AA">
          <w:fldChar w:fldCharType="end"/>
        </w:r>
        <w:bookmarkEnd w:id="109"/>
        <w:r w:rsidRPr="00084655">
          <w:t>: Dataflow and involved hardware</w:t>
        </w:r>
        <w:bookmarkEnd w:id="110"/>
      </w:ins>
    </w:p>
    <w:p w:rsidR="00606196" w:rsidRPr="00084655" w:rsidRDefault="00606196" w:rsidP="00606196">
      <w:pPr>
        <w:pStyle w:val="Body"/>
      </w:pPr>
      <w:r w:rsidRPr="00084655">
        <w:t>Typically, the operations carried out for each campaign are:</w:t>
      </w:r>
    </w:p>
    <w:p w:rsidR="00606196" w:rsidRPr="00084655" w:rsidRDefault="00606196" w:rsidP="00606196">
      <w:pPr>
        <w:pStyle w:val="Bullet"/>
      </w:pPr>
      <w:bookmarkStart w:id="113" w:name="_Ref131844226"/>
      <w:r w:rsidRPr="00084655">
        <w:t xml:space="preserve">Creation of a new </w:t>
      </w:r>
      <w:bookmarkEnd w:id="113"/>
      <w:r>
        <w:t>C</w:t>
      </w:r>
      <w:r w:rsidRPr="00084655">
        <w:t>ampaign</w:t>
      </w:r>
      <w:r>
        <w:t xml:space="preserve"> in Specchio and linking it to the sub-directory of spectra on your computer’s disk</w:t>
      </w:r>
    </w:p>
    <w:p w:rsidR="00606196" w:rsidRPr="00084655" w:rsidRDefault="00606196" w:rsidP="00606196">
      <w:pPr>
        <w:pStyle w:val="Bullet"/>
      </w:pPr>
      <w:r>
        <w:t>Upl</w:t>
      </w:r>
      <w:r w:rsidRPr="00084655">
        <w:t>oading of spectra</w:t>
      </w:r>
      <w:r>
        <w:t xml:space="preserve"> data from your local disk to the Specchio database</w:t>
      </w:r>
    </w:p>
    <w:p w:rsidR="00606196" w:rsidRPr="00084655" w:rsidRDefault="00606196" w:rsidP="00606196">
      <w:pPr>
        <w:pStyle w:val="Bullet"/>
      </w:pPr>
      <w:r w:rsidRPr="00084655">
        <w:t>Entering of metadata</w:t>
      </w:r>
      <w:r>
        <w:t xml:space="preserve"> into the Specchio database for the uploaded spectra</w:t>
      </w:r>
    </w:p>
    <w:p w:rsidR="00606196" w:rsidRPr="00084655" w:rsidRDefault="00606196" w:rsidP="00606196">
      <w:pPr>
        <w:pStyle w:val="Bullet"/>
      </w:pPr>
      <w:r w:rsidRPr="00084655">
        <w:t>Repeated data query, visualisation</w:t>
      </w:r>
      <w:r>
        <w:t>, processing</w:t>
      </w:r>
      <w:r w:rsidRPr="00084655">
        <w:t xml:space="preserve"> and file output</w:t>
      </w:r>
      <w:r>
        <w:t xml:space="preserve"> based on the uploaded data</w:t>
      </w:r>
    </w:p>
    <w:p w:rsidR="001310CE" w:rsidRDefault="001310CE" w:rsidP="00971581">
      <w:pPr>
        <w:pStyle w:val="Heading2"/>
      </w:pPr>
      <w:bookmarkStart w:id="114" w:name="_Toc356807268"/>
      <w:r>
        <w:t>Research Groups and Accessing Specchio Data</w:t>
      </w:r>
      <w:bookmarkEnd w:id="99"/>
      <w:bookmarkEnd w:id="114"/>
    </w:p>
    <w:p w:rsidR="001310CE" w:rsidRDefault="001310CE" w:rsidP="001310CE">
      <w:pPr>
        <w:pStyle w:val="Body"/>
      </w:pPr>
      <w:r>
        <w:t>When you upload data</w:t>
      </w:r>
      <w:r w:rsidR="00556D60">
        <w:t xml:space="preserve"> for a Campaign</w:t>
      </w:r>
      <w:r>
        <w:t xml:space="preserve"> to Specchio, all Users of your Specchio database can access your </w:t>
      </w:r>
      <w:r w:rsidR="00556D60">
        <w:t>Campaign</w:t>
      </w:r>
      <w:r>
        <w:t xml:space="preserve">. However, only you can modify or delete it unless you specifically allow others to have write access to </w:t>
      </w:r>
      <w:r w:rsidR="00556D60">
        <w:t>it</w:t>
      </w:r>
      <w:r>
        <w:t>. This access is controlled by setting a Research Group of Users for each Campaign that you upload.</w:t>
      </w:r>
      <w:r w:rsidRPr="006B29D5">
        <w:t xml:space="preserve"> </w:t>
      </w:r>
      <w:r>
        <w:t>Just as you can add other Users to the Campaign’s Research Group, so you can remove them too.</w:t>
      </w:r>
    </w:p>
    <w:p w:rsidR="001310CE" w:rsidRDefault="001310CE" w:rsidP="001310CE">
      <w:pPr>
        <w:pStyle w:val="Body"/>
      </w:pPr>
      <w:r>
        <w:t xml:space="preserve">The membership of each Research Group is stored as metadata for the Campaign. </w:t>
      </w:r>
      <w:r w:rsidR="00606196">
        <w:t>Each Research Group applies only to one Campaign. (</w:t>
      </w:r>
      <w:r>
        <w:t xml:space="preserve">See </w:t>
      </w:r>
      <w:fldSimple w:instr=" REF _Ref354084379 \r \h  \* MERGEFORMAT ">
        <w:r w:rsidR="00FF3B3D" w:rsidRPr="00FF3B3D">
          <w:rPr>
            <w:rStyle w:val="CrossReference"/>
          </w:rPr>
          <w:t>4.12.1</w:t>
        </w:r>
      </w:fldSimple>
      <w:r w:rsidRPr="001A42EB">
        <w:rPr>
          <w:rStyle w:val="CrossReference"/>
        </w:rPr>
        <w:t xml:space="preserve"> </w:t>
      </w:r>
      <w:fldSimple w:instr=" REF _Ref354084379 \h  \* MERGEFORMAT ">
        <w:r w:rsidR="00FF3B3D" w:rsidRPr="00FF3B3D">
          <w:rPr>
            <w:rStyle w:val="CrossReference"/>
          </w:rPr>
          <w:t>Campaign-related Metadata</w:t>
        </w:r>
      </w:fldSimple>
      <w:r>
        <w:t xml:space="preserve"> for more information about metadata and </w:t>
      </w:r>
      <w:fldSimple w:instr=" REF _Ref354142563 \r \h  \* MERGEFORMAT ">
        <w:r w:rsidR="00FF3B3D" w:rsidRPr="00FF3B3D">
          <w:rPr>
            <w:rStyle w:val="CrossReference"/>
          </w:rPr>
          <w:t>7.7.1</w:t>
        </w:r>
      </w:fldSimple>
      <w:r w:rsidRPr="001A42EB">
        <w:rPr>
          <w:rStyle w:val="CrossReference"/>
        </w:rPr>
        <w:t xml:space="preserve"> </w:t>
      </w:r>
      <w:fldSimple w:instr=" REF _Ref354142567 \h  \* MERGEFORMAT ">
        <w:ins w:id="115" w:author="Peter" w:date="2013-05-08T09:19:00Z">
          <w:r w:rsidR="00FF3B3D" w:rsidRPr="00FF3B3D">
            <w:rPr>
              <w:rStyle w:val="CrossReference"/>
            </w:rPr>
            <w:t xml:space="preserve">Displaying and </w:t>
          </w:r>
        </w:ins>
        <w:r w:rsidR="00FF3B3D" w:rsidRPr="00FF3B3D">
          <w:rPr>
            <w:rStyle w:val="CrossReference"/>
          </w:rPr>
          <w:t>Editing Campaign Metadata</w:t>
        </w:r>
      </w:fldSimple>
      <w:r>
        <w:t xml:space="preserve"> for instructions for updatin</w:t>
      </w:r>
      <w:r w:rsidR="00606196">
        <w:t>g it.)</w:t>
      </w:r>
    </w:p>
    <w:p w:rsidR="001310CE" w:rsidRDefault="001310CE" w:rsidP="001310CE">
      <w:pPr>
        <w:pStyle w:val="Body"/>
      </w:pPr>
      <w:r>
        <w:t>When you add another Specchio User to the Research Group for your Campaign, that User gets all the rights that you have for that Campaign. That is, they can modify the data, add to it or remove it. They can also change the membership of the Research Group.</w:t>
      </w:r>
    </w:p>
    <w:p w:rsidR="001310CE" w:rsidRPr="00595C57" w:rsidRDefault="001310CE" w:rsidP="001310CE">
      <w:pPr>
        <w:pStyle w:val="Note"/>
      </w:pPr>
      <w:r>
        <w:t>Note</w:t>
      </w:r>
      <w:r>
        <w:tab/>
        <w:t>It is not recommended to remove the original uploader of the Campaign from the list of Users in the access Research Group. Th</w:t>
      </w:r>
      <w:r w:rsidR="00106BCD">
        <w:t>is</w:t>
      </w:r>
      <w:r>
        <w:t xml:space="preserve"> does not make sense, and may lead to unexpected results. </w:t>
      </w:r>
    </w:p>
    <w:p w:rsidR="001310CE" w:rsidRPr="00084655" w:rsidRDefault="001310CE" w:rsidP="00306258">
      <w:pPr>
        <w:pStyle w:val="Heading2"/>
      </w:pPr>
      <w:bookmarkStart w:id="116" w:name="_Toc355280344"/>
      <w:bookmarkStart w:id="117" w:name="_Toc356807269"/>
      <w:bookmarkEnd w:id="49"/>
      <w:r w:rsidRPr="00084655">
        <w:t>Time Data</w:t>
      </w:r>
      <w:bookmarkEnd w:id="116"/>
      <w:bookmarkEnd w:id="117"/>
    </w:p>
    <w:p w:rsidR="001310CE" w:rsidRPr="00084655" w:rsidRDefault="001310CE" w:rsidP="00A7583F">
      <w:pPr>
        <w:pStyle w:val="Body"/>
      </w:pPr>
      <w:r w:rsidRPr="00084655">
        <w:t xml:space="preserve">SPECCHIO expects </w:t>
      </w:r>
      <w:r w:rsidR="00D63F99">
        <w:t xml:space="preserve">acquisition </w:t>
      </w:r>
      <w:r w:rsidRPr="00084655">
        <w:t>time</w:t>
      </w:r>
      <w:r w:rsidR="00243D76">
        <w:t>s for Spectra acquisition to be</w:t>
      </w:r>
      <w:r w:rsidRPr="00084655">
        <w:t xml:space="preserve"> in UTC (Coordinated Universal Time). For practical purposes UTC is</w:t>
      </w:r>
      <w:r w:rsidR="00104C68">
        <w:t xml:space="preserve"> considered equivalent to GMT. H</w:t>
      </w:r>
      <w:r w:rsidRPr="00084655">
        <w:t>owever, the term UTC is recommended for technical contexts</w:t>
      </w:r>
      <w:r w:rsidR="00243D76">
        <w:t xml:space="preserve"> </w:t>
      </w:r>
      <w:sdt>
        <w:sdtPr>
          <w:id w:val="12084323"/>
          <w:citation/>
        </w:sdtPr>
        <w:sdtContent>
          <w:r w:rsidR="00E900AA">
            <w:fldChar w:fldCharType="begin"/>
          </w:r>
          <w:r w:rsidR="00243D76">
            <w:rPr>
              <w:lang w:val="en-AU"/>
            </w:rPr>
            <w:instrText xml:space="preserve"> CITATION Ast03 \l 3081 </w:instrText>
          </w:r>
          <w:r w:rsidR="00E900AA">
            <w:fldChar w:fldCharType="separate"/>
          </w:r>
          <w:r w:rsidR="003E3549" w:rsidRPr="003E3549">
            <w:rPr>
              <w:noProof/>
              <w:lang w:val="en-AU"/>
            </w:rPr>
            <w:t>(Astronomical Applications Department of the U.S. Naval Observatory, 2003)</w:t>
          </w:r>
          <w:r w:rsidR="00E900AA">
            <w:fldChar w:fldCharType="end"/>
          </w:r>
        </w:sdtContent>
      </w:sdt>
      <w:r w:rsidRPr="00084655">
        <w:t>.</w:t>
      </w:r>
    </w:p>
    <w:p w:rsidR="001310CE" w:rsidRDefault="001310CE" w:rsidP="00A7583F">
      <w:pPr>
        <w:pStyle w:val="Body"/>
      </w:pPr>
      <w:r w:rsidRPr="00084655">
        <w:t xml:space="preserve">The above implies that all computers capturing data for use in SPECCHIO </w:t>
      </w:r>
      <w:r w:rsidR="00606196">
        <w:t xml:space="preserve">should </w:t>
      </w:r>
      <w:r w:rsidRPr="00084655">
        <w:t>have their time</w:t>
      </w:r>
      <w:r>
        <w:t xml:space="preserve"> </w:t>
      </w:r>
      <w:r w:rsidRPr="00084655">
        <w:t xml:space="preserve">zone set to GMT and their system time adjusted to UTC. </w:t>
      </w:r>
      <w:r w:rsidR="00104C68">
        <w:t>However, this is not usual, so t</w:t>
      </w:r>
      <w:r w:rsidRPr="00084655">
        <w:t xml:space="preserve">he </w:t>
      </w:r>
      <w:r w:rsidR="00243D76">
        <w:t>Spectrum acquisition</w:t>
      </w:r>
      <w:r w:rsidR="00243D76" w:rsidRPr="00084655">
        <w:t xml:space="preserve"> </w:t>
      </w:r>
      <w:r w:rsidRPr="00084655">
        <w:t xml:space="preserve">date/time can be modified in the database if a time different </w:t>
      </w:r>
      <w:r w:rsidR="00104C68">
        <w:t>from</w:t>
      </w:r>
      <w:r w:rsidRPr="00084655">
        <w:t xml:space="preserve"> UTC was used.</w:t>
      </w:r>
    </w:p>
    <w:p w:rsidR="00606196" w:rsidRPr="00084655" w:rsidRDefault="00606196" w:rsidP="00A7583F">
      <w:pPr>
        <w:pStyle w:val="Body"/>
      </w:pPr>
      <w:r>
        <w:t xml:space="preserve">Other times, such as spectra upload times and calibration times, are </w:t>
      </w:r>
      <w:r w:rsidR="00D63F99">
        <w:t xml:space="preserve">usually </w:t>
      </w:r>
      <w:r>
        <w:t>stored in local time.</w:t>
      </w:r>
    </w:p>
    <w:p w:rsidR="001310CE" w:rsidRPr="00084655" w:rsidRDefault="001310CE" w:rsidP="00306258">
      <w:pPr>
        <w:pStyle w:val="Heading2"/>
      </w:pPr>
      <w:bookmarkStart w:id="118" w:name="_Ref153677830"/>
      <w:bookmarkStart w:id="119" w:name="_Toc355280345"/>
      <w:bookmarkStart w:id="120" w:name="_Toc356807270"/>
      <w:r w:rsidRPr="00084655">
        <w:t>Data Links</w:t>
      </w:r>
      <w:bookmarkEnd w:id="118"/>
      <w:bookmarkEnd w:id="119"/>
      <w:bookmarkEnd w:id="120"/>
    </w:p>
    <w:p w:rsidR="00C9189A" w:rsidRDefault="00C9189A" w:rsidP="00C9189A">
      <w:pPr>
        <w:pStyle w:val="DocAction"/>
        <w:rPr>
          <w:del w:id="121" w:author="Peter Roberts" w:date="2013-05-08T09:19:00Z"/>
        </w:rPr>
      </w:pPr>
      <w:del w:id="122" w:author="Peter Roberts" w:date="2013-05-08T09:19:00Z">
        <w:r>
          <w:delText>%%% Are there still three varieties of data link?</w:delText>
        </w:r>
        <w:r w:rsidR="00E56406">
          <w:delText xml:space="preserve"> 2/5 Nick will check with Andy.</w:delText>
        </w:r>
      </w:del>
    </w:p>
    <w:p w:rsidR="008A1618" w:rsidRDefault="00D63F99" w:rsidP="00A7583F">
      <w:pPr>
        <w:pStyle w:val="Body"/>
      </w:pPr>
      <w:r>
        <w:t xml:space="preserve">For </w:t>
      </w:r>
      <w:r w:rsidR="008A1618">
        <w:t>some</w:t>
      </w:r>
      <w:r>
        <w:t xml:space="preserve"> calculations</w:t>
      </w:r>
      <w:r w:rsidR="008A1618">
        <w:t xml:space="preserve"> on Spectra</w:t>
      </w:r>
      <w:r>
        <w:t xml:space="preserve">, </w:t>
      </w:r>
      <w:r w:rsidR="008A1618">
        <w:t xml:space="preserve">such as the conversion of a Radiance Spectrum to an Irradiance Spectrum, </w:t>
      </w:r>
      <w:r>
        <w:t xml:space="preserve">Specchio needs to know the </w:t>
      </w:r>
      <w:r w:rsidR="00B91ACB">
        <w:t xml:space="preserve">related </w:t>
      </w:r>
      <w:r w:rsidR="00E9540C">
        <w:t>White Reference</w:t>
      </w:r>
      <w:r>
        <w:t xml:space="preserve"> </w:t>
      </w:r>
      <w:r w:rsidR="00B91ACB">
        <w:t>Spectr</w:t>
      </w:r>
      <w:r w:rsidR="008A1618">
        <w:t>um</w:t>
      </w:r>
      <w:r w:rsidR="00B91ACB">
        <w:t xml:space="preserve"> for each </w:t>
      </w:r>
      <w:r w:rsidR="008A1618">
        <w:t xml:space="preserve">Target </w:t>
      </w:r>
      <w:r w:rsidR="00B91ACB">
        <w:t xml:space="preserve">Spectrum. </w:t>
      </w:r>
      <w:r w:rsidR="001310CE" w:rsidRPr="00084655">
        <w:t xml:space="preserve">Data links </w:t>
      </w:r>
      <w:r w:rsidR="004C44BF">
        <w:t xml:space="preserve">are used to </w:t>
      </w:r>
      <w:r w:rsidR="00104C68">
        <w:t>define</w:t>
      </w:r>
      <w:r w:rsidR="001310CE" w:rsidRPr="00084655">
        <w:t xml:space="preserve"> </w:t>
      </w:r>
      <w:r w:rsidR="008A1618">
        <w:t xml:space="preserve">these </w:t>
      </w:r>
      <w:r w:rsidR="00E10D8B" w:rsidRPr="00084655">
        <w:t>relationships</w:t>
      </w:r>
      <w:r w:rsidR="008A1618">
        <w:t>.</w:t>
      </w:r>
    </w:p>
    <w:p w:rsidR="008A1618" w:rsidRDefault="008A1618" w:rsidP="00A7583F">
      <w:pPr>
        <w:pStyle w:val="Body"/>
      </w:pPr>
      <w:r>
        <w:t xml:space="preserve">A data link is a reference from a Target Spectrum to its related Reference Spectrum. There are two </w:t>
      </w:r>
      <w:r w:rsidR="00EC00C7">
        <w:t>types of calculation for which</w:t>
      </w:r>
      <w:r>
        <w:t xml:space="preserve"> Specchio uses Reference Spectra.</w:t>
      </w:r>
      <w:r w:rsidR="00EC00C7">
        <w:t xml:space="preserve"> The type is selected automatically based on Target Spectrum’s Metadata Attributes.</w:t>
      </w:r>
    </w:p>
    <w:p w:rsidR="008A1618" w:rsidRDefault="008A1618" w:rsidP="008A1618">
      <w:pPr>
        <w:pStyle w:val="HangingIndent"/>
      </w:pPr>
      <w:r>
        <w:t>White Reference</w:t>
      </w:r>
      <w:r>
        <w:tab/>
        <w:t xml:space="preserve">The Reference Spectrum is the Spectrum of a white </w:t>
      </w:r>
      <w:r w:rsidR="00E9540C">
        <w:t>Reference Panel</w:t>
      </w:r>
      <w:r>
        <w:t xml:space="preserve">, such as a </w:t>
      </w:r>
      <w:ins w:id="123" w:author="Peter Roberts" w:date="2013-05-08T09:19:00Z">
        <w:r>
          <w:t>Spectralon</w:t>
        </w:r>
      </w:ins>
      <w:r>
        <w:t xml:space="preserve"> panel, in the same lighting conditions. If a Target Sp</w:t>
      </w:r>
      <w:r w:rsidRPr="008A1618">
        <w:t xml:space="preserve">ectrum has </w:t>
      </w:r>
      <w:r>
        <w:t xml:space="preserve">its </w:t>
      </w:r>
      <w:r w:rsidRPr="008A1618">
        <w:t>Measurement Unit</w:t>
      </w:r>
      <w:r>
        <w:t xml:space="preserve"> Metadata Attribute set to Radiance, the link will be assumed to be a White Reference link. </w:t>
      </w:r>
    </w:p>
    <w:p w:rsidR="008A1618" w:rsidRDefault="008A1618" w:rsidP="008A1618">
      <w:pPr>
        <w:pStyle w:val="HangingIndent"/>
      </w:pPr>
      <w:ins w:id="124" w:author="Peter Roberts" w:date="2013-05-08T09:19:00Z">
        <w:r>
          <w:t>Cosine</w:t>
        </w:r>
      </w:ins>
      <w:r>
        <w:tab/>
        <w:t xml:space="preserve">The Reference Spectrum is the Spectrum of </w:t>
      </w:r>
      <w:r w:rsidRPr="00EC00C7">
        <w:rPr>
          <w:rStyle w:val="DocActionChar"/>
        </w:rPr>
        <w:t>%%%</w:t>
      </w:r>
      <w:r w:rsidR="00EC00C7" w:rsidRPr="00EC00C7">
        <w:rPr>
          <w:rStyle w:val="DocActionChar"/>
        </w:rPr>
        <w:t xml:space="preserve"> what does it do with it?</w:t>
      </w:r>
      <w:r>
        <w:t>. If a Target Spectrum has its Measurement Unit Metadata Attribute set to Irradiance, the link will be assumed to be a Cosine link.</w:t>
      </w:r>
    </w:p>
    <w:p w:rsidR="008A1618" w:rsidRDefault="008A1618" w:rsidP="008A1618">
      <w:pPr>
        <w:pStyle w:val="Body"/>
      </w:pPr>
      <w:r>
        <w:t>Data links do not make sense for Target Spectra with Measurement Units other than Radiance and Irradiance. They should not be set.</w:t>
      </w:r>
    </w:p>
    <w:p w:rsidR="001310CE" w:rsidRPr="00084655" w:rsidRDefault="00E10D8B" w:rsidP="00A7583F">
      <w:pPr>
        <w:pStyle w:val="Body"/>
      </w:pPr>
      <w:r>
        <w:t>I</w:t>
      </w:r>
      <w:r w:rsidRPr="00084655">
        <w:t>n some cases</w:t>
      </w:r>
      <w:r>
        <w:t xml:space="preserve"> d</w:t>
      </w:r>
      <w:r w:rsidR="001310CE" w:rsidRPr="00084655">
        <w:t xml:space="preserve">ata links are set up automatically during </w:t>
      </w:r>
      <w:r w:rsidR="008A1618">
        <w:t>C</w:t>
      </w:r>
      <w:r w:rsidR="001310CE" w:rsidRPr="00084655">
        <w:t xml:space="preserve">ampaign data loading. </w:t>
      </w:r>
      <w:r w:rsidR="001310CE">
        <w:t>For example,</w:t>
      </w:r>
      <w:r w:rsidR="001310CE" w:rsidRPr="00084655">
        <w:t xml:space="preserve"> GER signature files include the </w:t>
      </w:r>
      <w:r w:rsidR="008A1618" w:rsidRPr="00084655">
        <w:t xml:space="preserve">Spectra </w:t>
      </w:r>
      <w:r w:rsidR="001310CE" w:rsidRPr="00084655">
        <w:t xml:space="preserve">of both target and white reference. </w:t>
      </w:r>
    </w:p>
    <w:p w:rsidR="001310CE" w:rsidRPr="00084655" w:rsidRDefault="00E9540C" w:rsidP="0080641E">
      <w:pPr>
        <w:pStyle w:val="Heading2"/>
      </w:pPr>
      <w:bookmarkStart w:id="125" w:name="_Ref153696358"/>
      <w:bookmarkStart w:id="126" w:name="_Toc355280346"/>
      <w:bookmarkStart w:id="127" w:name="_Toc356807271"/>
      <w:r>
        <w:t xml:space="preserve">Manufacturers, </w:t>
      </w:r>
      <w:r w:rsidR="00BE1D96">
        <w:t xml:space="preserve">Sensors, </w:t>
      </w:r>
      <w:r w:rsidR="001310CE" w:rsidRPr="00084655">
        <w:t>Instruments</w:t>
      </w:r>
      <w:bookmarkEnd w:id="125"/>
      <w:bookmarkEnd w:id="126"/>
      <w:r w:rsidR="00BE1D96">
        <w:t xml:space="preserve"> and Calibrations</w:t>
      </w:r>
      <w:bookmarkEnd w:id="127"/>
    </w:p>
    <w:p w:rsidR="00B61E92" w:rsidRDefault="00B61E92" w:rsidP="00B61E92">
      <w:pPr>
        <w:pStyle w:val="Bullet"/>
      </w:pPr>
      <w:r w:rsidRPr="00084655">
        <w:t>Proprietary sensor definition file. Sensor definition files are an efficient way of defining new sensors in the database.</w:t>
      </w:r>
      <w:r>
        <w:t xml:space="preserve"> </w:t>
      </w:r>
      <w:r w:rsidRPr="00B61E92">
        <w:rPr>
          <w:rStyle w:val="DocActionChar"/>
        </w:rPr>
        <w:t>%%% This was copied from elsewhere – fit it in somehow.</w:t>
      </w:r>
    </w:p>
    <w:p w:rsidR="001310CE" w:rsidRDefault="001310CE" w:rsidP="00A7583F">
      <w:pPr>
        <w:pStyle w:val="Body"/>
      </w:pPr>
      <w:r w:rsidRPr="00084655">
        <w:t>SPECCHIO defines</w:t>
      </w:r>
      <w:r w:rsidR="00EC00C7">
        <w:t xml:space="preserve"> Manufacturers,</w:t>
      </w:r>
      <w:r w:rsidRPr="00084655">
        <w:t xml:space="preserve"> </w:t>
      </w:r>
      <w:r w:rsidR="00E0577E">
        <w:t>S</w:t>
      </w:r>
      <w:r w:rsidR="00E9540C">
        <w:t xml:space="preserve">ensors, </w:t>
      </w:r>
      <w:r w:rsidR="00E0577E">
        <w:t>I</w:t>
      </w:r>
      <w:r w:rsidRPr="00084655">
        <w:t>nstruments</w:t>
      </w:r>
      <w:r w:rsidR="00E9540C">
        <w:t xml:space="preserve"> and Calibrations</w:t>
      </w:r>
      <w:r w:rsidR="00E0577E">
        <w:t>, which</w:t>
      </w:r>
      <w:r w:rsidRPr="00084655">
        <w:t xml:space="preserve"> </w:t>
      </w:r>
      <w:r w:rsidR="00E9540C">
        <w:t>each has its own table</w:t>
      </w:r>
      <w:r w:rsidR="00E9540C" w:rsidRPr="00084655">
        <w:t xml:space="preserve"> </w:t>
      </w:r>
      <w:r w:rsidRPr="00084655">
        <w:t>in the database.</w:t>
      </w:r>
    </w:p>
    <w:p w:rsidR="00E9540C" w:rsidRDefault="00EC00C7" w:rsidP="00E9540C">
      <w:pPr>
        <w:pStyle w:val="HangingIndent"/>
      </w:pPr>
      <w:r>
        <w:t>Manufacturer</w:t>
      </w:r>
      <w:r>
        <w:tab/>
        <w:t>A manufacturer of a spectrop</w:t>
      </w:r>
      <w:r w:rsidR="00E9540C">
        <w:t>hotometric instruments.</w:t>
      </w:r>
      <w:r w:rsidR="00E9540C">
        <w:br/>
      </w:r>
      <w:r>
        <w:t>The list of possible Manufacturers is a fixed table in Specchio. Users cannot add to it</w:t>
      </w:r>
      <w:r w:rsidR="00E9540C">
        <w:t>, change it or even view it</w:t>
      </w:r>
      <w:r>
        <w:t xml:space="preserve">. If you require a new Manufacturer to be added, you must contact your System Administrator. The table as released with this </w:t>
      </w:r>
      <w:r w:rsidR="00E9540C">
        <w:t>version</w:t>
      </w:r>
      <w:r>
        <w:t xml:space="preserve"> of Specchio can be found in the section </w:t>
      </w:r>
      <w:fldSimple w:instr=" REF _Ref357089162 \r \h  \* MERGEFORMAT ">
        <w:r w:rsidR="00FF3B3D" w:rsidRPr="00FF3B3D">
          <w:rPr>
            <w:rStyle w:val="CrossReference"/>
          </w:rPr>
          <w:t>12.4</w:t>
        </w:r>
      </w:fldSimple>
      <w:r w:rsidRPr="00EC00C7">
        <w:rPr>
          <w:rStyle w:val="CrossReference"/>
        </w:rPr>
        <w:t xml:space="preserve"> </w:t>
      </w:r>
      <w:fldSimple w:instr=" REF _Ref357089166 \h  \* MERGEFORMAT ">
        <w:r w:rsidR="00FF3B3D" w:rsidRPr="00FF3B3D">
          <w:rPr>
            <w:rStyle w:val="CrossReference"/>
          </w:rPr>
          <w:t>Definition of new Sensors</w:t>
        </w:r>
      </w:fldSimple>
      <w:r w:rsidR="00E9540C">
        <w:t xml:space="preserve"> in this document</w:t>
      </w:r>
      <w:r>
        <w:t>.</w:t>
      </w:r>
      <w:r w:rsidR="00E9540C">
        <w:br/>
        <w:t>Each Manufacturer is assigned an integer Manufacturer ID.</w:t>
      </w:r>
    </w:p>
    <w:p w:rsidR="001310CE" w:rsidRPr="00A93CFC" w:rsidRDefault="00E0577E" w:rsidP="00E0577E">
      <w:pPr>
        <w:pStyle w:val="HangingIndent"/>
      </w:pPr>
      <w:r>
        <w:t>Sensor</w:t>
      </w:r>
      <w:r>
        <w:tab/>
        <w:t>A</w:t>
      </w:r>
      <w:r w:rsidR="001310CE" w:rsidRPr="00084655">
        <w:t xml:space="preserve"> </w:t>
      </w:r>
      <w:r w:rsidR="00E9540C">
        <w:t xml:space="preserve">description of a </w:t>
      </w:r>
      <w:r w:rsidR="001310CE" w:rsidRPr="00084655">
        <w:t>physical setup of sensors</w:t>
      </w:r>
      <w:r w:rsidR="00E9540C">
        <w:t xml:space="preserve"> or a model of a spectrophotometric instrument</w:t>
      </w:r>
      <w:r w:rsidR="00C670E2">
        <w:t xml:space="preserve"> (Also referred to as a “sensor type” or “instrument model”.)</w:t>
      </w:r>
      <w:r w:rsidR="00E9540C">
        <w:br/>
        <w:t>Each sensor has a fixed</w:t>
      </w:r>
      <w:r w:rsidR="001310CE" w:rsidRPr="00084655">
        <w:t xml:space="preserve"> number of channels, average </w:t>
      </w:r>
      <w:r w:rsidR="00A93CFC">
        <w:t>wavelength and FWHM per channel and</w:t>
      </w:r>
      <w:r w:rsidR="001310CE" w:rsidRPr="00084655">
        <w:t xml:space="preserve"> </w:t>
      </w:r>
      <w:r w:rsidR="00E9540C">
        <w:t xml:space="preserve">a </w:t>
      </w:r>
      <w:r w:rsidR="001310CE" w:rsidRPr="00084655">
        <w:t xml:space="preserve">sensor type number (usually a code given by the manufacturer). </w:t>
      </w:r>
      <w:r w:rsidR="00A93CFC">
        <w:t xml:space="preserve">Each </w:t>
      </w:r>
      <w:r w:rsidR="00C670E2">
        <w:t>S</w:t>
      </w:r>
      <w:r w:rsidR="00C670E2" w:rsidRPr="00084655">
        <w:t>ensor</w:t>
      </w:r>
      <w:r w:rsidR="00C670E2">
        <w:t xml:space="preserve"> Type </w:t>
      </w:r>
      <w:r w:rsidR="00A93CFC">
        <w:t>is</w:t>
      </w:r>
      <w:r w:rsidR="001310CE" w:rsidRPr="00084655">
        <w:t xml:space="preserve"> defined only once in the databas</w:t>
      </w:r>
      <w:r w:rsidR="001310CE" w:rsidRPr="00A93CFC">
        <w:t xml:space="preserve">e. </w:t>
      </w:r>
      <w:r w:rsidR="00C670E2">
        <w:t xml:space="preserve">As released, Specchio has a standard set of Sensors already defined in its database. The table as released with this version of Specchio can be found in the section </w:t>
      </w:r>
      <w:fldSimple w:instr=" REF _Ref357089162 \r \h  \* MERGEFORMAT ">
        <w:r w:rsidR="00FF3B3D" w:rsidRPr="00FF3B3D">
          <w:rPr>
            <w:rStyle w:val="CrossReference"/>
          </w:rPr>
          <w:t>12.4</w:t>
        </w:r>
      </w:fldSimple>
      <w:r w:rsidR="00C670E2" w:rsidRPr="00EC00C7">
        <w:rPr>
          <w:rStyle w:val="CrossReference"/>
        </w:rPr>
        <w:t xml:space="preserve"> </w:t>
      </w:r>
      <w:fldSimple w:instr=" REF _Ref357089166 \h  \* MERGEFORMAT ">
        <w:r w:rsidR="00FF3B3D" w:rsidRPr="00FF3B3D">
          <w:rPr>
            <w:rStyle w:val="CrossReference"/>
          </w:rPr>
          <w:t>Definition of new Sensors</w:t>
        </w:r>
      </w:fldSimple>
      <w:r w:rsidR="00C670E2">
        <w:t xml:space="preserve"> in this document.</w:t>
      </w:r>
      <w:r w:rsidR="00E9540C">
        <w:br/>
        <w:t>Each Sensor Type is assigned an integer Sensor ID.</w:t>
      </w:r>
    </w:p>
    <w:p w:rsidR="00E9540C" w:rsidRDefault="001310CE" w:rsidP="00E9540C">
      <w:pPr>
        <w:pStyle w:val="HangingIndent"/>
      </w:pPr>
      <w:r w:rsidRPr="00084655">
        <w:t>Instrument</w:t>
      </w:r>
      <w:r w:rsidR="00E0577E">
        <w:tab/>
      </w:r>
      <w:r w:rsidR="00606196">
        <w:t xml:space="preserve">An </w:t>
      </w:r>
      <w:r w:rsidRPr="00084655">
        <w:t xml:space="preserve">instance of a certain </w:t>
      </w:r>
      <w:r w:rsidR="00BE1D96" w:rsidRPr="00084655">
        <w:t>Sensor Type</w:t>
      </w:r>
      <w:r w:rsidRPr="00084655">
        <w:t xml:space="preserve">. There can be several different </w:t>
      </w:r>
      <w:r w:rsidR="00BE1D96" w:rsidRPr="00084655">
        <w:t xml:space="preserve">Instruments </w:t>
      </w:r>
      <w:r w:rsidRPr="00084655">
        <w:t xml:space="preserve">that are all of one </w:t>
      </w:r>
      <w:r w:rsidR="00BE1D96" w:rsidRPr="00084655">
        <w:t>Sensor Type</w:t>
      </w:r>
      <w:r w:rsidRPr="00084655">
        <w:t xml:space="preserve">. </w:t>
      </w:r>
      <w:r w:rsidR="00E9540C">
        <w:t xml:space="preserve">Each </w:t>
      </w:r>
      <w:r w:rsidRPr="00084655">
        <w:t>Instrument</w:t>
      </w:r>
      <w:r w:rsidR="00E9540C">
        <w:t xml:space="preserve"> has</w:t>
      </w:r>
      <w:r w:rsidRPr="00084655">
        <w:t xml:space="preserve"> a defined owner</w:t>
      </w:r>
      <w:r w:rsidR="00606196">
        <w:t>.</w:t>
      </w:r>
      <w:r w:rsidR="00BE1D96">
        <w:t xml:space="preserve"> Each Instrument record </w:t>
      </w:r>
      <w:r w:rsidR="00E9540C">
        <w:t xml:space="preserve">in the Instrument Table </w:t>
      </w:r>
      <w:r w:rsidR="00BE1D96">
        <w:t xml:space="preserve">refers to its </w:t>
      </w:r>
      <w:r w:rsidR="00F650F0">
        <w:t xml:space="preserve">related entry in the </w:t>
      </w:r>
      <w:r w:rsidR="00BE1D96">
        <w:t xml:space="preserve">Sensor </w:t>
      </w:r>
      <w:r w:rsidR="00F650F0">
        <w:t>table</w:t>
      </w:r>
      <w:r w:rsidR="00BE1D96">
        <w:t xml:space="preserve"> so that its technical details can be accessed.</w:t>
      </w:r>
      <w:r w:rsidR="00E9540C">
        <w:br/>
        <w:t>Each Instrument is assigned an integer Instrument Number.</w:t>
      </w:r>
    </w:p>
    <w:p w:rsidR="00BE1D96" w:rsidRPr="00084655" w:rsidRDefault="00BE1D96" w:rsidP="00E0577E">
      <w:pPr>
        <w:pStyle w:val="HangingIndent"/>
      </w:pPr>
      <w:r>
        <w:t>Calibration</w:t>
      </w:r>
      <w:r>
        <w:tab/>
      </w:r>
      <w:r w:rsidRPr="00084655">
        <w:t xml:space="preserve">Instruments </w:t>
      </w:r>
      <w:r w:rsidR="00EF5480">
        <w:t xml:space="preserve">optionally </w:t>
      </w:r>
      <w:r w:rsidRPr="00084655">
        <w:t xml:space="preserve">have </w:t>
      </w:r>
      <w:r w:rsidR="006B7D47">
        <w:t xml:space="preserve">a </w:t>
      </w:r>
      <w:r>
        <w:t xml:space="preserve">history of </w:t>
      </w:r>
      <w:r w:rsidR="006B7D47">
        <w:t>Calibrations</w:t>
      </w:r>
      <w:r>
        <w:t>.</w:t>
      </w:r>
      <w:r w:rsidR="006B7D47">
        <w:t xml:space="preserve"> </w:t>
      </w:r>
      <w:r>
        <w:t xml:space="preserve">There are generally multiple Calibrations </w:t>
      </w:r>
      <w:r w:rsidR="00EF5480">
        <w:t xml:space="preserve">in that </w:t>
      </w:r>
      <w:r w:rsidR="00E36F51">
        <w:t>history</w:t>
      </w:r>
      <w:r>
        <w:t xml:space="preserve">, each Calibration being identified by either a date, or a Calibration Number which is </w:t>
      </w:r>
      <w:r w:rsidR="00E9540C">
        <w:t xml:space="preserve">a sequence number </w:t>
      </w:r>
      <w:r>
        <w:t xml:space="preserve">incremented each time the Instrument is sent for </w:t>
      </w:r>
      <w:r w:rsidR="00EF5480">
        <w:t>c</w:t>
      </w:r>
      <w:r>
        <w:t>alibration.</w:t>
      </w:r>
      <w:r w:rsidR="00052D06">
        <w:t xml:space="preserve"> Calibration Numbers are only unique for an Instrument.</w:t>
      </w:r>
      <w:r w:rsidR="006B7D47">
        <w:t xml:space="preserve"> A Calibration defines </w:t>
      </w:r>
      <w:r w:rsidR="00EF5480">
        <w:t>an updated</w:t>
      </w:r>
      <w:r w:rsidR="006B7D47">
        <w:t xml:space="preserve"> set of average wavelengths per channel. When a Calibration is available, its information overrides the information in the Sensor record for the Instrument.</w:t>
      </w:r>
    </w:p>
    <w:p w:rsidR="00EF5480" w:rsidRPr="00813A30" w:rsidRDefault="00EF5480" w:rsidP="00E36F51">
      <w:pPr>
        <w:pStyle w:val="HeadingSubUnnumbered"/>
      </w:pPr>
      <w:r w:rsidRPr="00813A30">
        <w:t>Example</w:t>
      </w:r>
    </w:p>
    <w:p w:rsidR="006B7D47" w:rsidRDefault="00E900AA" w:rsidP="006B7D47">
      <w:pPr>
        <w:pStyle w:val="Figure"/>
      </w:pPr>
      <w:r>
        <w:pict>
          <v:group id="_x0000_s1086" editas="canvas" style="width:435.95pt;height:154.3pt;mso-position-horizontal-relative:char;mso-position-vertical-relative:line" coordorigin="2289,1926" coordsize="8719,3086">
            <o:lock v:ext="edit" aspectratio="t"/>
            <v:shape id="_x0000_s1085" type="#_x0000_t75" style="position:absolute;left:2289;top:1926;width:8719;height:3086" o:preferrelative="f" filled="t" fillcolor="#f2f2f2 [3052]">
              <v:fill o:detectmouseclick="t"/>
              <v:path o:extrusionok="t" o:connecttype="none"/>
              <o:lock v:ext="edit" text="t"/>
            </v:shape>
            <v:rect id="_x0000_s1092" style="position:absolute;left:8899;top:2641;width:1774;height:1429">
              <v:textbox>
                <w:txbxContent>
                  <w:p w:rsidR="00FF3B3D" w:rsidRPr="00F650F0" w:rsidRDefault="00FF3B3D">
                    <w:pPr>
                      <w:rPr>
                        <w:rStyle w:val="Strong"/>
                        <w:sz w:val="20"/>
                      </w:rPr>
                    </w:pPr>
                    <w:r w:rsidRPr="00F650F0">
                      <w:rPr>
                        <w:rStyle w:val="Strong"/>
                        <w:sz w:val="20"/>
                      </w:rPr>
                      <w:t>Calibration 1</w:t>
                    </w:r>
                  </w:p>
                </w:txbxContent>
              </v:textbox>
            </v:rect>
            <v:rect id="_x0000_s1091" style="position:absolute;left:8801;top:2877;width:1773;height:1428">
              <v:textbox>
                <w:txbxContent>
                  <w:p w:rsidR="00FF3B3D" w:rsidRPr="00F650F0" w:rsidRDefault="00FF3B3D">
                    <w:pPr>
                      <w:rPr>
                        <w:rStyle w:val="Strong"/>
                        <w:sz w:val="20"/>
                      </w:rPr>
                    </w:pPr>
                    <w:r w:rsidRPr="00F650F0">
                      <w:rPr>
                        <w:rStyle w:val="Strong"/>
                        <w:sz w:val="20"/>
                      </w:rPr>
                      <w:t>Calibration 2</w:t>
                    </w:r>
                  </w:p>
                </w:txbxContent>
              </v:textbox>
            </v:rect>
            <v:rect id="_x0000_s1087" style="position:absolute;left:6567;top:2050;width:1615;height:2076">
              <v:textbox>
                <w:txbxContent>
                  <w:p w:rsidR="00FF3B3D" w:rsidRPr="00F650F0" w:rsidRDefault="00FF3B3D">
                    <w:pPr>
                      <w:rPr>
                        <w:rStyle w:val="Strong"/>
                        <w:sz w:val="20"/>
                      </w:rPr>
                    </w:pPr>
                    <w:r w:rsidRPr="00F650F0">
                      <w:rPr>
                        <w:rStyle w:val="Strong"/>
                        <w:sz w:val="20"/>
                      </w:rPr>
                      <w:t>Instrument “Joe’s GER 3700”</w:t>
                    </w:r>
                  </w:p>
                  <w:p w:rsidR="00FF3B3D" w:rsidRPr="00F650F0" w:rsidRDefault="00FF3B3D">
                    <w:pPr>
                      <w:rPr>
                        <w:sz w:val="14"/>
                        <w:szCs w:val="18"/>
                        <w:lang w:val="en-AU"/>
                      </w:rPr>
                    </w:pPr>
                  </w:p>
                  <w:p w:rsidR="00FF3B3D" w:rsidRDefault="00FF3B3D">
                    <w:pPr>
                      <w:rPr>
                        <w:sz w:val="14"/>
                        <w:szCs w:val="18"/>
                        <w:lang w:val="en-AU"/>
                      </w:rPr>
                    </w:pPr>
                    <w:r>
                      <w:rPr>
                        <w:sz w:val="14"/>
                        <w:szCs w:val="18"/>
                        <w:lang w:val="en-AU"/>
                      </w:rPr>
                      <w:t>Instrument Number,</w:t>
                    </w:r>
                  </w:p>
                  <w:p w:rsidR="00FF3B3D" w:rsidRPr="00F650F0" w:rsidRDefault="00FF3B3D">
                    <w:pPr>
                      <w:rPr>
                        <w:sz w:val="14"/>
                        <w:szCs w:val="18"/>
                        <w:lang w:val="en-AU"/>
                      </w:rPr>
                    </w:pPr>
                    <w:r w:rsidRPr="00F650F0">
                      <w:rPr>
                        <w:sz w:val="14"/>
                        <w:szCs w:val="18"/>
                        <w:lang w:val="en-AU"/>
                      </w:rPr>
                      <w:t>Name,</w:t>
                    </w:r>
                  </w:p>
                  <w:p w:rsidR="00FF3B3D" w:rsidRPr="00F650F0" w:rsidRDefault="00FF3B3D">
                    <w:pPr>
                      <w:rPr>
                        <w:sz w:val="14"/>
                        <w:szCs w:val="18"/>
                        <w:lang w:val="en-AU"/>
                      </w:rPr>
                    </w:pPr>
                    <w:r>
                      <w:rPr>
                        <w:sz w:val="14"/>
                        <w:szCs w:val="18"/>
                        <w:lang w:val="en-AU"/>
                      </w:rPr>
                      <w:t>Owning Institute,</w:t>
                    </w:r>
                    <w:r>
                      <w:rPr>
                        <w:sz w:val="14"/>
                        <w:szCs w:val="18"/>
                        <w:lang w:val="en-AU"/>
                      </w:rPr>
                      <w:br/>
                      <w:t>Serial Number,</w:t>
                    </w:r>
                    <w:r>
                      <w:rPr>
                        <w:sz w:val="14"/>
                        <w:szCs w:val="18"/>
                        <w:lang w:val="en-AU"/>
                      </w:rPr>
                      <w:br/>
                      <w:t>Sensor ID,</w:t>
                    </w:r>
                    <w:r>
                      <w:rPr>
                        <w:sz w:val="14"/>
                        <w:szCs w:val="18"/>
                        <w:lang w:val="en-AU"/>
                      </w:rPr>
                      <w:br/>
                    </w:r>
                    <w:r w:rsidRPr="00F650F0">
                      <w:rPr>
                        <w:sz w:val="14"/>
                        <w:szCs w:val="18"/>
                        <w:lang w:val="en-AU"/>
                      </w:rPr>
                      <w:t>Picture</w:t>
                    </w:r>
                  </w:p>
                </w:txbxContent>
              </v:textbox>
            </v:rect>
            <v:rect id="_x0000_s1088" style="position:absolute;left:4675;top:2530;width:1504;height:2181">
              <v:textbox>
                <w:txbxContent>
                  <w:p w:rsidR="00FF3B3D" w:rsidRPr="00F650F0" w:rsidRDefault="00FF3B3D">
                    <w:pPr>
                      <w:rPr>
                        <w:rStyle w:val="Strong"/>
                        <w:sz w:val="20"/>
                      </w:rPr>
                    </w:pPr>
                    <w:r w:rsidRPr="00F650F0">
                      <w:rPr>
                        <w:rStyle w:val="Strong"/>
                        <w:sz w:val="20"/>
                      </w:rPr>
                      <w:t>Sensor “GER 3700”</w:t>
                    </w:r>
                  </w:p>
                  <w:p w:rsidR="00FF3B3D" w:rsidRPr="00F650F0" w:rsidRDefault="00FF3B3D">
                    <w:pPr>
                      <w:rPr>
                        <w:sz w:val="14"/>
                        <w:szCs w:val="18"/>
                        <w:lang w:val="en-AU"/>
                      </w:rPr>
                    </w:pPr>
                  </w:p>
                  <w:p w:rsidR="00FF3B3D" w:rsidRPr="00F650F0" w:rsidRDefault="00FF3B3D">
                    <w:pPr>
                      <w:rPr>
                        <w:sz w:val="14"/>
                        <w:szCs w:val="18"/>
                        <w:lang w:val="en-AU"/>
                      </w:rPr>
                    </w:pPr>
                    <w:r>
                      <w:rPr>
                        <w:sz w:val="14"/>
                        <w:szCs w:val="18"/>
                        <w:lang w:val="en-AU"/>
                      </w:rPr>
                      <w:t>Sensor ID,</w:t>
                    </w:r>
                    <w:r>
                      <w:rPr>
                        <w:sz w:val="14"/>
                        <w:szCs w:val="18"/>
                        <w:lang w:val="en-AU"/>
                      </w:rPr>
                      <w:br/>
                    </w:r>
                    <w:r w:rsidRPr="00F650F0">
                      <w:rPr>
                        <w:sz w:val="14"/>
                        <w:szCs w:val="18"/>
                        <w:lang w:val="en-AU"/>
                      </w:rPr>
                      <w:t>Name,</w:t>
                    </w:r>
                  </w:p>
                  <w:p w:rsidR="00FF3B3D" w:rsidRPr="00F650F0" w:rsidRDefault="00FF3B3D">
                    <w:pPr>
                      <w:rPr>
                        <w:sz w:val="14"/>
                        <w:szCs w:val="18"/>
                        <w:lang w:val="en-AU"/>
                      </w:rPr>
                    </w:pPr>
                    <w:r w:rsidRPr="00F650F0">
                      <w:rPr>
                        <w:sz w:val="14"/>
                        <w:szCs w:val="18"/>
                        <w:lang w:val="en-AU"/>
                      </w:rPr>
                      <w:t>Description,</w:t>
                    </w:r>
                  </w:p>
                  <w:p w:rsidR="00FF3B3D" w:rsidRPr="00F650F0" w:rsidRDefault="00FF3B3D">
                    <w:pPr>
                      <w:rPr>
                        <w:sz w:val="14"/>
                        <w:szCs w:val="18"/>
                        <w:lang w:val="en-AU"/>
                      </w:rPr>
                    </w:pPr>
                    <w:r w:rsidRPr="00F650F0">
                      <w:rPr>
                        <w:sz w:val="14"/>
                        <w:szCs w:val="18"/>
                        <w:lang w:val="en-AU"/>
                      </w:rPr>
                      <w:t>Manufacturer ID,</w:t>
                    </w:r>
                  </w:p>
                  <w:p w:rsidR="00FF3B3D" w:rsidRPr="00F650F0" w:rsidRDefault="00FF3B3D">
                    <w:pPr>
                      <w:rPr>
                        <w:sz w:val="14"/>
                        <w:szCs w:val="18"/>
                        <w:lang w:val="en-AU"/>
                      </w:rPr>
                    </w:pPr>
                    <w:r w:rsidRPr="00F650F0">
                      <w:rPr>
                        <w:sz w:val="14"/>
                        <w:szCs w:val="18"/>
                        <w:lang w:val="en-AU"/>
                      </w:rPr>
                      <w:t>Type No,</w:t>
                    </w:r>
                  </w:p>
                  <w:p w:rsidR="00FF3B3D" w:rsidRPr="00F650F0" w:rsidRDefault="00FF3B3D">
                    <w:pPr>
                      <w:rPr>
                        <w:sz w:val="14"/>
                        <w:szCs w:val="18"/>
                        <w:lang w:val="en-AU"/>
                      </w:rPr>
                    </w:pPr>
                    <w:r w:rsidRPr="00F650F0">
                      <w:rPr>
                        <w:sz w:val="14"/>
                        <w:szCs w:val="18"/>
                        <w:lang w:val="en-AU"/>
                      </w:rPr>
                      <w:t>No of Bands,</w:t>
                    </w:r>
                  </w:p>
                  <w:p w:rsidR="00FF3B3D" w:rsidRPr="00F650F0" w:rsidRDefault="00FF3B3D">
                    <w:pPr>
                      <w:rPr>
                        <w:sz w:val="14"/>
                        <w:szCs w:val="18"/>
                        <w:lang w:val="en-AU"/>
                      </w:rPr>
                    </w:pPr>
                    <w:r w:rsidRPr="00F650F0">
                      <w:rPr>
                        <w:sz w:val="14"/>
                        <w:szCs w:val="18"/>
                        <w:lang w:val="en-AU"/>
                      </w:rPr>
                      <w:t>Wavelength at each band</w:t>
                    </w:r>
                  </w:p>
                </w:txbxContent>
              </v:textbox>
            </v:rect>
            <v:shape id="_x0000_s1089" type="#_x0000_t32" style="position:absolute;left:6179;top:3088;width:388;height:533;flip:x" o:connectortype="straight">
              <v:stroke endarrow="block"/>
            </v:shape>
            <v:rect id="_x0000_s1090" style="position:absolute;left:8672;top:3080;width:1774;height:1429">
              <v:textbox>
                <w:txbxContent>
                  <w:p w:rsidR="00FF3B3D" w:rsidRPr="00F650F0" w:rsidRDefault="00FF3B3D">
                    <w:pPr>
                      <w:rPr>
                        <w:rStyle w:val="Strong"/>
                        <w:sz w:val="20"/>
                      </w:rPr>
                    </w:pPr>
                    <w:r w:rsidRPr="00F650F0">
                      <w:rPr>
                        <w:rStyle w:val="Strong"/>
                        <w:sz w:val="20"/>
                      </w:rPr>
                      <w:t>Calibration 3</w:t>
                    </w:r>
                  </w:p>
                  <w:p w:rsidR="00FF3B3D" w:rsidRPr="00F650F0" w:rsidRDefault="00FF3B3D">
                    <w:pPr>
                      <w:rPr>
                        <w:sz w:val="14"/>
                        <w:szCs w:val="18"/>
                        <w:lang w:val="en-AU"/>
                      </w:rPr>
                    </w:pPr>
                  </w:p>
                  <w:p w:rsidR="00FF3B3D" w:rsidRPr="00F650F0" w:rsidRDefault="00FF3B3D">
                    <w:pPr>
                      <w:rPr>
                        <w:sz w:val="14"/>
                        <w:szCs w:val="18"/>
                        <w:lang w:val="en-AU"/>
                      </w:rPr>
                    </w:pPr>
                    <w:r w:rsidRPr="00F650F0">
                      <w:rPr>
                        <w:sz w:val="14"/>
                        <w:szCs w:val="18"/>
                        <w:lang w:val="en-AU"/>
                      </w:rPr>
                      <w:t>Date,</w:t>
                    </w:r>
                  </w:p>
                  <w:p w:rsidR="00FF3B3D" w:rsidRPr="00F650F0" w:rsidRDefault="00FF3B3D">
                    <w:pPr>
                      <w:rPr>
                        <w:sz w:val="14"/>
                        <w:szCs w:val="18"/>
                        <w:lang w:val="en-AU"/>
                      </w:rPr>
                    </w:pPr>
                    <w:r w:rsidRPr="00F650F0">
                      <w:rPr>
                        <w:sz w:val="14"/>
                        <w:szCs w:val="18"/>
                        <w:lang w:val="en-AU"/>
                      </w:rPr>
                      <w:t>Calibration Number, Comments,</w:t>
                    </w:r>
                  </w:p>
                  <w:p w:rsidR="00FF3B3D" w:rsidRPr="00F650F0" w:rsidRDefault="00FF3B3D">
                    <w:pPr>
                      <w:rPr>
                        <w:sz w:val="14"/>
                        <w:szCs w:val="18"/>
                        <w:lang w:val="en-AU"/>
                      </w:rPr>
                    </w:pPr>
                    <w:r w:rsidRPr="00F650F0">
                      <w:rPr>
                        <w:sz w:val="14"/>
                        <w:szCs w:val="18"/>
                        <w:lang w:val="en-AU"/>
                      </w:rPr>
                      <w:t>Measured wavelength at each band</w:t>
                    </w:r>
                  </w:p>
                </w:txbxContent>
              </v:textbox>
            </v:rect>
            <v:rect id="_x0000_s1093" style="position:absolute;left:8522;top:2530;width:2277;height:2106" filled="f">
              <v:stroke dashstyle="dash"/>
            </v:rect>
            <v:shape id="_x0000_s1094" type="#_x0000_t32" style="position:absolute;left:8182;top:3088;width:340;height:495" o:connectortype="straight">
              <v:stroke endarrow="block"/>
            </v:shape>
            <v:shape id="_x0000_s1095" type="#_x0000_t202" style="position:absolute;left:8414;top:2221;width:2332;height:420" filled="f" stroked="f">
              <v:textbox>
                <w:txbxContent>
                  <w:p w:rsidR="00FF3B3D" w:rsidRPr="006B7D47" w:rsidRDefault="00FF3B3D">
                    <w:pPr>
                      <w:rPr>
                        <w:sz w:val="18"/>
                        <w:szCs w:val="18"/>
                        <w:lang w:val="en-AU"/>
                      </w:rPr>
                    </w:pPr>
                    <w:r>
                      <w:rPr>
                        <w:sz w:val="18"/>
                        <w:szCs w:val="18"/>
                        <w:lang w:val="en-AU"/>
                      </w:rPr>
                      <w:t>Calibration</w:t>
                    </w:r>
                    <w:r w:rsidRPr="006B7D47">
                      <w:rPr>
                        <w:sz w:val="18"/>
                        <w:szCs w:val="18"/>
                        <w:lang w:val="en-AU"/>
                      </w:rPr>
                      <w:t xml:space="preserve"> History</w:t>
                    </w:r>
                  </w:p>
                </w:txbxContent>
              </v:textbox>
            </v:shape>
            <v:rect id="_x0000_s1098" style="position:absolute;left:2504;top:3379;width:1708;height:1493">
              <v:textbox>
                <w:txbxContent>
                  <w:p w:rsidR="00FF3B3D" w:rsidRPr="00F650F0" w:rsidRDefault="00FF3B3D">
                    <w:pPr>
                      <w:rPr>
                        <w:rStyle w:val="Strong"/>
                        <w:sz w:val="20"/>
                      </w:rPr>
                    </w:pPr>
                    <w:r>
                      <w:rPr>
                        <w:rStyle w:val="Strong"/>
                        <w:sz w:val="20"/>
                      </w:rPr>
                      <w:t>Manufacturer</w:t>
                    </w:r>
                    <w:r w:rsidRPr="00F650F0">
                      <w:rPr>
                        <w:rStyle w:val="Strong"/>
                        <w:sz w:val="20"/>
                      </w:rPr>
                      <w:t xml:space="preserve"> “GER”</w:t>
                    </w:r>
                  </w:p>
                  <w:p w:rsidR="00FF3B3D" w:rsidRPr="00F650F0" w:rsidRDefault="00FF3B3D">
                    <w:pPr>
                      <w:rPr>
                        <w:sz w:val="14"/>
                        <w:szCs w:val="18"/>
                        <w:lang w:val="en-AU"/>
                      </w:rPr>
                    </w:pPr>
                  </w:p>
                  <w:p w:rsidR="00FF3B3D" w:rsidRPr="00F650F0" w:rsidRDefault="00FF3B3D">
                    <w:pPr>
                      <w:rPr>
                        <w:sz w:val="14"/>
                        <w:szCs w:val="18"/>
                        <w:lang w:val="en-AU"/>
                      </w:rPr>
                    </w:pPr>
                    <w:r w:rsidRPr="00F650F0">
                      <w:rPr>
                        <w:sz w:val="14"/>
                        <w:szCs w:val="18"/>
                        <w:lang w:val="en-AU"/>
                      </w:rPr>
                      <w:t>Manufacturer ID,</w:t>
                    </w:r>
                  </w:p>
                  <w:p w:rsidR="00FF3B3D" w:rsidRDefault="00FF3B3D" w:rsidP="00F650F0">
                    <w:pPr>
                      <w:rPr>
                        <w:sz w:val="14"/>
                        <w:szCs w:val="18"/>
                        <w:lang w:val="en-AU"/>
                      </w:rPr>
                    </w:pPr>
                    <w:r w:rsidRPr="00F650F0">
                      <w:rPr>
                        <w:sz w:val="14"/>
                        <w:szCs w:val="18"/>
                        <w:lang w:val="en-AU"/>
                      </w:rPr>
                      <w:t>Name,</w:t>
                    </w:r>
                    <w:r>
                      <w:rPr>
                        <w:sz w:val="14"/>
                        <w:szCs w:val="18"/>
                        <w:lang w:val="en-AU"/>
                      </w:rPr>
                      <w:br/>
                      <w:t>URL,</w:t>
                    </w:r>
                  </w:p>
                  <w:p w:rsidR="00FF3B3D" w:rsidRPr="00F650F0" w:rsidRDefault="00FF3B3D" w:rsidP="00F650F0">
                    <w:pPr>
                      <w:rPr>
                        <w:sz w:val="14"/>
                        <w:szCs w:val="18"/>
                        <w:lang w:val="en-AU"/>
                      </w:rPr>
                    </w:pPr>
                    <w:r>
                      <w:rPr>
                        <w:sz w:val="14"/>
                        <w:szCs w:val="18"/>
                        <w:lang w:val="en-AU"/>
                      </w:rPr>
                      <w:t>Short Name</w:t>
                    </w:r>
                  </w:p>
                </w:txbxContent>
              </v:textbox>
            </v:rect>
            <v:shape id="_x0000_s1099" type="#_x0000_t32" style="position:absolute;left:4212;top:3621;width:463;height:505;flip:x" o:connectortype="straight">
              <v:stroke endarrow="block"/>
            </v:shape>
            <w10:wrap type="none"/>
            <w10:anchorlock/>
          </v:group>
        </w:pict>
      </w:r>
    </w:p>
    <w:p w:rsidR="00EF5480" w:rsidRPr="00084655" w:rsidRDefault="00EF5480" w:rsidP="00EF5480">
      <w:pPr>
        <w:pStyle w:val="Caption"/>
        <w:rPr>
          <w:ins w:id="128" w:author="Peter Roberts" w:date="2013-05-08T09:19:00Z"/>
        </w:rPr>
      </w:pPr>
      <w:ins w:id="129" w:author="Peter Roberts" w:date="2013-05-08T09:19:00Z">
        <w:r w:rsidRPr="00084655">
          <w:t xml:space="preserve">Figure </w:t>
        </w:r>
        <w:r w:rsidR="00E900AA">
          <w:fldChar w:fldCharType="begin"/>
        </w:r>
        <w:r>
          <w:instrText xml:space="preserve"> SEQ Figure \* ARABIC </w:instrText>
        </w:r>
        <w:r w:rsidR="00E900AA">
          <w:fldChar w:fldCharType="separate"/>
        </w:r>
      </w:ins>
      <w:r w:rsidR="00FF3B3D">
        <w:rPr>
          <w:noProof/>
        </w:rPr>
        <w:t>6</w:t>
      </w:r>
      <w:ins w:id="130" w:author="Peter Roberts" w:date="2013-05-08T09:19:00Z">
        <w:r w:rsidR="00E900AA">
          <w:fldChar w:fldCharType="end"/>
        </w:r>
        <w:r w:rsidRPr="00084655">
          <w:t xml:space="preserve">: </w:t>
        </w:r>
      </w:ins>
      <w:r>
        <w:t xml:space="preserve">Relationship between an Instrument, its </w:t>
      </w:r>
      <w:r w:rsidR="00884B44">
        <w:t xml:space="preserve">Calibrations, </w:t>
      </w:r>
      <w:r>
        <w:t xml:space="preserve">Sensor and </w:t>
      </w:r>
      <w:r w:rsidR="00884B44">
        <w:t>Manufacturer</w:t>
      </w:r>
    </w:p>
    <w:p w:rsidR="00884B44" w:rsidRDefault="00EF5480" w:rsidP="00A7583F">
      <w:pPr>
        <w:pStyle w:val="Body"/>
      </w:pPr>
      <w:r>
        <w:t>Consider the example of Joe’s</w:t>
      </w:r>
      <w:r w:rsidR="001310CE" w:rsidRPr="00084655">
        <w:t xml:space="preserve"> GER 3700 </w:t>
      </w:r>
      <w:r w:rsidRPr="00084655">
        <w:t>Instrument</w:t>
      </w:r>
      <w:r w:rsidR="00BE1D96">
        <w:t>. T</w:t>
      </w:r>
      <w:r w:rsidR="001310CE" w:rsidRPr="00084655">
        <w:t xml:space="preserve">his </w:t>
      </w:r>
      <w:r w:rsidRPr="00084655">
        <w:t xml:space="preserve">Instrument </w:t>
      </w:r>
      <w:r w:rsidR="001310CE" w:rsidRPr="00084655">
        <w:t xml:space="preserve">is an instance of a GER 3700 </w:t>
      </w:r>
      <w:r w:rsidRPr="00084655">
        <w:t>Sensor</w:t>
      </w:r>
      <w:r w:rsidR="001310CE" w:rsidRPr="00084655">
        <w:t xml:space="preserve">. The </w:t>
      </w:r>
      <w:r w:rsidRPr="00084655">
        <w:t xml:space="preserve">Sensor </w:t>
      </w:r>
      <w:r w:rsidR="001310CE" w:rsidRPr="00084655">
        <w:t>defines the average wavelength per channel</w:t>
      </w:r>
      <w:r w:rsidR="00813A30">
        <w:t xml:space="preserve"> (or band)</w:t>
      </w:r>
      <w:r w:rsidR="001310CE" w:rsidRPr="00084655">
        <w:t xml:space="preserve">. </w:t>
      </w:r>
      <w:r w:rsidR="00884B44">
        <w:t>In turn, the Sensor has a reference to the Manufacturer record for that Sensor’s Manufacturer.</w:t>
      </w:r>
    </w:p>
    <w:p w:rsidR="001310CE" w:rsidRDefault="001310CE" w:rsidP="00A7583F">
      <w:pPr>
        <w:pStyle w:val="Body"/>
      </w:pPr>
      <w:r w:rsidRPr="00084655">
        <w:t xml:space="preserve">As long as no </w:t>
      </w:r>
      <w:r w:rsidR="00EF5480" w:rsidRPr="00084655">
        <w:t xml:space="preserve">Calibration </w:t>
      </w:r>
      <w:r w:rsidRPr="00084655">
        <w:t xml:space="preserve">for the </w:t>
      </w:r>
      <w:r w:rsidR="00EF5480" w:rsidRPr="00084655">
        <w:t xml:space="preserve">Instrument </w:t>
      </w:r>
      <w:r w:rsidRPr="00084655">
        <w:t xml:space="preserve">has been entered into the database the channels defined in the </w:t>
      </w:r>
      <w:r w:rsidR="00EF5480" w:rsidRPr="00084655">
        <w:t xml:space="preserve">Sensor </w:t>
      </w:r>
      <w:r w:rsidRPr="00084655">
        <w:t xml:space="preserve">will be used for plotting and exporting spectral data. When </w:t>
      </w:r>
      <w:r w:rsidR="00EF5480" w:rsidRPr="00084655">
        <w:t xml:space="preserve">Calibrations </w:t>
      </w:r>
      <w:r w:rsidRPr="00084655">
        <w:t xml:space="preserve">are entered for </w:t>
      </w:r>
      <w:r w:rsidR="00EF5480" w:rsidRPr="00084655">
        <w:t>Instruments</w:t>
      </w:r>
      <w:r w:rsidR="00813A30">
        <w:t xml:space="preserve">, </w:t>
      </w:r>
      <w:r w:rsidRPr="00084655">
        <w:t>the</w:t>
      </w:r>
      <w:r w:rsidR="00813A30">
        <w:t xml:space="preserve"> measured wavelengths </w:t>
      </w:r>
      <w:r w:rsidRPr="00084655">
        <w:t xml:space="preserve">override the </w:t>
      </w:r>
      <w:r w:rsidR="00EF5480" w:rsidRPr="00084655">
        <w:t xml:space="preserve">Sensor </w:t>
      </w:r>
      <w:r w:rsidRPr="00084655">
        <w:t xml:space="preserve">specifications. For further information please refer to </w:t>
      </w:r>
      <w:sdt>
        <w:sdtPr>
          <w:id w:val="12084321"/>
          <w:citation/>
        </w:sdtPr>
        <w:sdtContent>
          <w:r w:rsidR="00E900AA">
            <w:fldChar w:fldCharType="begin"/>
          </w:r>
          <w:r w:rsidR="00E0577E">
            <w:rPr>
              <w:lang w:val="en-AU"/>
            </w:rPr>
            <w:instrText xml:space="preserve"> CITATION Hün07 \l 3081 </w:instrText>
          </w:r>
          <w:r w:rsidR="00E900AA">
            <w:fldChar w:fldCharType="separate"/>
          </w:r>
          <w:r w:rsidR="003E3549" w:rsidRPr="003E3549">
            <w:rPr>
              <w:noProof/>
              <w:lang w:val="en-AU"/>
            </w:rPr>
            <w:t>(Hüni &amp; Kneubühler, 2007)</w:t>
          </w:r>
          <w:r w:rsidR="00E900AA">
            <w:fldChar w:fldCharType="end"/>
          </w:r>
        </w:sdtContent>
      </w:sdt>
      <w:r w:rsidR="00A93CFC">
        <w:t>.</w:t>
      </w:r>
      <w:r w:rsidR="00E0577E">
        <w:t xml:space="preserve"> </w:t>
      </w:r>
      <w:r w:rsidR="00E0577E" w:rsidRPr="00243D76">
        <w:rPr>
          <w:rStyle w:val="DocActionChar"/>
        </w:rPr>
        <w:t>%%% Check this reference. It could be one of three. Even better, remove the need for it, because these references are all references to info which should be in this document</w:t>
      </w:r>
      <w:r w:rsidRPr="00084655">
        <w:t xml:space="preserve">. </w:t>
      </w:r>
    </w:p>
    <w:p w:rsidR="001310CE" w:rsidRDefault="00243D76" w:rsidP="00243D76">
      <w:pPr>
        <w:pStyle w:val="Note"/>
      </w:pPr>
      <w:r>
        <w:t>Note</w:t>
      </w:r>
      <w:r>
        <w:tab/>
      </w:r>
      <w:r w:rsidR="001310CE">
        <w:t>Instruments that change the number of stored spectral bands based on user configurations (such as is possible with the new SVC HR-1024) are not yet supported.</w:t>
      </w:r>
    </w:p>
    <w:p w:rsidR="003A363C" w:rsidRPr="00084655" w:rsidRDefault="003A363C" w:rsidP="003A363C">
      <w:pPr>
        <w:pStyle w:val="Heading2"/>
      </w:pPr>
      <w:bookmarkStart w:id="131" w:name="_Toc355280353"/>
      <w:bookmarkStart w:id="132" w:name="_Toc356807279"/>
      <w:bookmarkStart w:id="133" w:name="_Ref357161197"/>
      <w:bookmarkStart w:id="134" w:name="_Ref357161199"/>
      <w:bookmarkStart w:id="135" w:name="_Ref356491633"/>
      <w:bookmarkStart w:id="136" w:name="_Toc356807272"/>
      <w:r>
        <w:t>Supported Input Spectrum File Formats</w:t>
      </w:r>
      <w:bookmarkEnd w:id="131"/>
      <w:bookmarkEnd w:id="132"/>
      <w:bookmarkEnd w:id="133"/>
      <w:bookmarkEnd w:id="134"/>
    </w:p>
    <w:p w:rsidR="003A363C" w:rsidRDefault="003A363C" w:rsidP="003A363C">
      <w:pPr>
        <w:pStyle w:val="Body"/>
      </w:pPr>
      <w:r>
        <w:t>The following Spectrum file types are supported for loading into Specchio Campaigns.</w:t>
      </w:r>
    </w:p>
    <w:p w:rsidR="003E3549" w:rsidRDefault="003E3549" w:rsidP="003E3549">
      <w:pPr>
        <w:pStyle w:val="DocAction"/>
      </w:pPr>
      <w:r>
        <w:t>%%% Remove comments about sensors and instruments… Too complex – see below.</w:t>
      </w:r>
    </w:p>
    <w:p w:rsidR="00923E7C" w:rsidRDefault="00923E7C" w:rsidP="003A363C">
      <w:pPr>
        <w:pStyle w:val="Body"/>
      </w:pPr>
      <w:r>
        <w:t xml:space="preserve">In the following tables, the following entries relate to the way the relevant sensor is identified when a file of this format is read. Refer to section </w:t>
      </w:r>
      <w:fldSimple w:instr=" REF _Ref357159594 \r \h  \* MERGEFORMAT ">
        <w:r w:rsidR="00FF3B3D" w:rsidRPr="00FF3B3D">
          <w:rPr>
            <w:rStyle w:val="CrossReference"/>
          </w:rPr>
          <w:t>4.11</w:t>
        </w:r>
      </w:fldSimple>
      <w:r w:rsidRPr="00923E7C">
        <w:rPr>
          <w:rStyle w:val="CrossReference"/>
        </w:rPr>
        <w:t xml:space="preserve"> </w:t>
      </w:r>
      <w:fldSimple w:instr=" REF _Ref357159594 \h  \* MERGEFORMAT ">
        <w:r w:rsidR="00FF3B3D" w:rsidRPr="00FF3B3D">
          <w:rPr>
            <w:rStyle w:val="CrossReference"/>
          </w:rPr>
          <w:t>Matching Spectra to Instruments and Sensors on Loading</w:t>
        </w:r>
      </w:fldSimple>
      <w:r>
        <w:t xml:space="preserve"> for an explanation of the reading process.</w:t>
      </w:r>
    </w:p>
    <w:p w:rsidR="00923E7C" w:rsidRDefault="00923E7C" w:rsidP="00923E7C">
      <w:pPr>
        <w:pStyle w:val="HangingIndent"/>
      </w:pPr>
      <w:r>
        <w:t xml:space="preserve">Specchio Instrument Type Numbers   </w:t>
      </w:r>
      <w:r>
        <w:tab/>
        <w:t>The Specchio file reader will determine an Instrument Type number (or Sensor number) by this method when a file of this type is read. This number is used in combination with other details to search the Sensor table for the Sensor which created this Spectrum.</w:t>
      </w:r>
    </w:p>
    <w:p w:rsidR="00923E7C" w:rsidRDefault="00923E7C" w:rsidP="00923E7C">
      <w:pPr>
        <w:pStyle w:val="HangingIndent"/>
      </w:pPr>
      <w:r>
        <w:t xml:space="preserve">Sensor Selection Method on Reading   </w:t>
      </w:r>
      <w:r>
        <w:tab/>
        <w:t>The tests in this box indicate what other information is used to determine if a Sensor matches the input Spectrum.</w:t>
      </w:r>
    </w:p>
    <w:p w:rsidR="003A363C" w:rsidRDefault="003A363C" w:rsidP="003A363C">
      <w:pPr>
        <w:pStyle w:val="Heading3"/>
      </w:pPr>
      <w:bookmarkStart w:id="137" w:name="_Toc355280370"/>
      <w:bookmarkStart w:id="138" w:name="_Toc356807295"/>
      <w:bookmarkStart w:id="139" w:name="_Ref153795826"/>
      <w:r>
        <w:t>ASD Binary Files</w:t>
      </w:r>
      <w:bookmarkEnd w:id="137"/>
      <w:bookmarkEnd w:id="138"/>
    </w:p>
    <w:tbl>
      <w:tblPr>
        <w:tblStyle w:val="TableGrid"/>
        <w:tblW w:w="0" w:type="auto"/>
        <w:tblInd w:w="709" w:type="dxa"/>
        <w:tblLook w:val="04A0"/>
      </w:tblPr>
      <w:tblGrid>
        <w:gridCol w:w="3676"/>
        <w:gridCol w:w="5186"/>
      </w:tblGrid>
      <w:tr w:rsidR="003A363C" w:rsidTr="006D42F9">
        <w:tc>
          <w:tcPr>
            <w:tcW w:w="0" w:type="auto"/>
          </w:tcPr>
          <w:p w:rsidR="003A363C" w:rsidRDefault="00C65D61" w:rsidP="00C65D61">
            <w:pPr>
              <w:pStyle w:val="Body"/>
              <w:ind w:left="0"/>
            </w:pPr>
            <w:r>
              <w:t>Standard or Format Owner</w:t>
            </w:r>
          </w:p>
        </w:tc>
        <w:tc>
          <w:tcPr>
            <w:tcW w:w="0" w:type="auto"/>
          </w:tcPr>
          <w:p w:rsidR="003A363C" w:rsidRDefault="003A363C" w:rsidP="003A363C">
            <w:pPr>
              <w:pStyle w:val="Body"/>
              <w:ind w:left="0"/>
            </w:pPr>
            <w:r>
              <w:rPr>
                <w:lang w:val="en-US"/>
              </w:rPr>
              <w:t>Analytical Spectral Devices</w:t>
            </w:r>
          </w:p>
        </w:tc>
      </w:tr>
      <w:tr w:rsidR="003A363C" w:rsidTr="006D42F9">
        <w:tc>
          <w:tcPr>
            <w:tcW w:w="0" w:type="auto"/>
          </w:tcPr>
          <w:p w:rsidR="003A363C" w:rsidRDefault="003A363C" w:rsidP="003A363C">
            <w:pPr>
              <w:pStyle w:val="Body"/>
              <w:ind w:left="0"/>
            </w:pPr>
            <w:r>
              <w:t>Devices</w:t>
            </w:r>
          </w:p>
        </w:tc>
        <w:tc>
          <w:tcPr>
            <w:tcW w:w="0" w:type="auto"/>
          </w:tcPr>
          <w:p w:rsidR="003A363C" w:rsidRDefault="003A363C" w:rsidP="003A363C">
            <w:pPr>
              <w:pStyle w:val="Body"/>
              <w:ind w:left="0"/>
            </w:pPr>
            <w:r w:rsidRPr="00084655">
              <w:t>ASD FieldSpecPro</w:t>
            </w:r>
            <w:r>
              <w:t>/FS3 s</w:t>
            </w:r>
            <w:r w:rsidRPr="00084655">
              <w:t>pectroradiometer</w:t>
            </w:r>
            <w:r>
              <w:t>s</w:t>
            </w:r>
          </w:p>
        </w:tc>
      </w:tr>
      <w:tr w:rsidR="003A363C" w:rsidTr="006D42F9">
        <w:tc>
          <w:tcPr>
            <w:tcW w:w="0" w:type="auto"/>
          </w:tcPr>
          <w:p w:rsidR="003A363C" w:rsidRDefault="006D42F9" w:rsidP="00C65D61">
            <w:pPr>
              <w:pStyle w:val="Body"/>
              <w:ind w:left="0"/>
            </w:pPr>
            <w:r>
              <w:t xml:space="preserve">Supported </w:t>
            </w:r>
            <w:r w:rsidR="00C65D61">
              <w:t>Formats</w:t>
            </w:r>
          </w:p>
        </w:tc>
        <w:tc>
          <w:tcPr>
            <w:tcW w:w="0" w:type="auto"/>
          </w:tcPr>
          <w:p w:rsidR="003A363C" w:rsidRDefault="003A363C" w:rsidP="003A363C">
            <w:pPr>
              <w:pStyle w:val="Body"/>
              <w:ind w:left="0"/>
            </w:pPr>
            <w:r>
              <w:rPr>
                <w:lang w:val="en-US"/>
              </w:rPr>
              <w:t>Old and new file formats</w:t>
            </w:r>
          </w:p>
          <w:p w:rsidR="003A363C" w:rsidRDefault="003A363C" w:rsidP="003A363C">
            <w:pPr>
              <w:pStyle w:val="Body"/>
              <w:ind w:left="0"/>
            </w:pPr>
            <w:r>
              <w:t>ASD FS3, ASD FS PRO and ASD FSVNIR binary files</w:t>
            </w:r>
          </w:p>
          <w:p w:rsidR="006D42F9" w:rsidRPr="00084655" w:rsidRDefault="006D42F9" w:rsidP="003A363C">
            <w:pPr>
              <w:pStyle w:val="Body"/>
              <w:ind w:left="0"/>
            </w:pPr>
            <w:r>
              <w:t>Indico Version 7</w:t>
            </w:r>
          </w:p>
        </w:tc>
      </w:tr>
      <w:tr w:rsidR="006D42F9" w:rsidTr="006D42F9">
        <w:tc>
          <w:tcPr>
            <w:tcW w:w="0" w:type="auto"/>
          </w:tcPr>
          <w:p w:rsidR="006D42F9" w:rsidRDefault="006D42F9" w:rsidP="003A363C">
            <w:pPr>
              <w:pStyle w:val="Body"/>
              <w:ind w:left="0"/>
            </w:pPr>
            <w:r>
              <w:t>Specchio Instrument Type Numbers</w:t>
            </w:r>
          </w:p>
        </w:tc>
        <w:tc>
          <w:tcPr>
            <w:tcW w:w="0" w:type="auto"/>
          </w:tcPr>
          <w:p w:rsidR="006D42F9" w:rsidRDefault="00C65D61" w:rsidP="006D42F9">
            <w:pPr>
              <w:pStyle w:val="TableText"/>
              <w:rPr>
                <w:rFonts w:cstheme="minorBidi"/>
                <w:sz w:val="24"/>
                <w:lang w:val="en-US"/>
              </w:rPr>
            </w:pPr>
            <w:r>
              <w:rPr>
                <w:lang w:val="en-US"/>
              </w:rPr>
              <w:t>Read from file:</w:t>
            </w:r>
            <w:r w:rsidR="00923E7C">
              <w:rPr>
                <w:lang w:val="en-US"/>
              </w:rPr>
              <w:t xml:space="preserve"> They are</w:t>
            </w:r>
            <w:r w:rsidR="00052D06">
              <w:rPr>
                <w:lang w:val="en-US"/>
              </w:rPr>
              <w:t xml:space="preserve"> currently…</w:t>
            </w:r>
          </w:p>
          <w:p w:rsidR="006D42F9" w:rsidRDefault="006D42F9" w:rsidP="006D42F9">
            <w:pPr>
              <w:pStyle w:val="TableText"/>
            </w:pPr>
            <w:r>
              <w:t>UNKNOWN_INSTRUMENT=0</w:t>
            </w:r>
            <w:r w:rsidR="00923E7C">
              <w:t xml:space="preserve"> (calibration file)</w:t>
            </w:r>
          </w:p>
          <w:p w:rsidR="006D42F9" w:rsidRDefault="006D42F9" w:rsidP="006D42F9">
            <w:pPr>
              <w:pStyle w:val="TableText"/>
            </w:pPr>
            <w:r>
              <w:t>PSII_INSTRUMENT=1</w:t>
            </w:r>
          </w:p>
          <w:p w:rsidR="006D42F9" w:rsidRDefault="006D42F9" w:rsidP="006D42F9">
            <w:pPr>
              <w:pStyle w:val="TableText"/>
            </w:pPr>
            <w:r>
              <w:t>LSVNIR_INSTRUMENT=2</w:t>
            </w:r>
          </w:p>
          <w:p w:rsidR="006D42F9" w:rsidRDefault="006D42F9" w:rsidP="006D42F9">
            <w:pPr>
              <w:pStyle w:val="TableText"/>
            </w:pPr>
            <w:r>
              <w:t>FSVNIR_INSTRUMENT=3</w:t>
            </w:r>
          </w:p>
          <w:p w:rsidR="006D42F9" w:rsidRDefault="006D42F9" w:rsidP="006D42F9">
            <w:pPr>
              <w:pStyle w:val="TableText"/>
            </w:pPr>
            <w:r>
              <w:t>FSFR_INSTRUMENT=4</w:t>
            </w:r>
          </w:p>
          <w:p w:rsidR="006D42F9" w:rsidRDefault="006D42F9" w:rsidP="006D42F9">
            <w:pPr>
              <w:pStyle w:val="TableText"/>
            </w:pPr>
            <w:r>
              <w:t>FSNIR_INSTRUMENT=5</w:t>
            </w:r>
          </w:p>
          <w:p w:rsidR="006D42F9" w:rsidRDefault="006D42F9" w:rsidP="006D42F9">
            <w:pPr>
              <w:pStyle w:val="TableText"/>
            </w:pPr>
            <w:r>
              <w:t>CHEM_INSTRUMENT=6</w:t>
            </w:r>
          </w:p>
          <w:p w:rsidR="006D42F9" w:rsidRDefault="006D42F9" w:rsidP="006D42F9">
            <w:pPr>
              <w:pStyle w:val="Body"/>
              <w:ind w:left="0"/>
              <w:rPr>
                <w:lang w:val="en-US"/>
              </w:rPr>
            </w:pPr>
            <w:r>
              <w:t>FSFR_UNATTENDED_INSTRUMENT=7</w:t>
            </w:r>
          </w:p>
        </w:tc>
      </w:tr>
    </w:tbl>
    <w:p w:rsidR="00923E7C" w:rsidRDefault="00923E7C" w:rsidP="00923E7C">
      <w:pPr>
        <w:pStyle w:val="Note"/>
      </w:pPr>
      <w:bookmarkStart w:id="140" w:name="_Toc355280371"/>
      <w:bookmarkStart w:id="141" w:name="_Toc356807296"/>
      <w:r>
        <w:t>Note</w:t>
      </w:r>
      <w:r>
        <w:tab/>
        <w:t xml:space="preserve">ASD Calibration files should not be </w:t>
      </w:r>
      <w:r w:rsidR="0007482B">
        <w:t xml:space="preserve">loaded using Specchio’s Spectrum load functions. They are read using the Instrument Admin functions described in section </w:t>
      </w:r>
      <w:fldSimple w:instr=" REF _Ref97355090 \r \h  \* MERGEFORMAT ">
        <w:r w:rsidR="00FF3B3D" w:rsidRPr="00FF3B3D">
          <w:rPr>
            <w:rStyle w:val="CrossReference"/>
          </w:rPr>
          <w:t>12.5</w:t>
        </w:r>
      </w:fldSimple>
      <w:r w:rsidR="0007482B" w:rsidRPr="0007482B">
        <w:rPr>
          <w:rStyle w:val="CrossReference"/>
        </w:rPr>
        <w:t xml:space="preserve"> </w:t>
      </w:r>
      <w:fldSimple w:instr=" REF _Ref97355090 \h  \* MERGEFORMAT ">
        <w:r w:rsidR="00FF3B3D" w:rsidRPr="00FF3B3D">
          <w:rPr>
            <w:rStyle w:val="CrossReference"/>
          </w:rPr>
          <w:t>Instrument Administration</w:t>
        </w:r>
      </w:fldSimple>
      <w:r w:rsidR="0007482B">
        <w:t>.</w:t>
      </w:r>
    </w:p>
    <w:p w:rsidR="003A363C" w:rsidRDefault="003A363C" w:rsidP="003A363C">
      <w:pPr>
        <w:pStyle w:val="Heading3"/>
      </w:pPr>
      <w:r w:rsidRPr="00084655">
        <w:t>GER Signature Files</w:t>
      </w:r>
      <w:bookmarkEnd w:id="139"/>
      <w:bookmarkEnd w:id="140"/>
      <w:bookmarkEnd w:id="141"/>
    </w:p>
    <w:tbl>
      <w:tblPr>
        <w:tblStyle w:val="TableGrid"/>
        <w:tblW w:w="0" w:type="auto"/>
        <w:tblInd w:w="709" w:type="dxa"/>
        <w:tblLook w:val="04A0"/>
      </w:tblPr>
      <w:tblGrid>
        <w:gridCol w:w="1671"/>
        <w:gridCol w:w="7191"/>
      </w:tblGrid>
      <w:tr w:rsidR="006D42F9" w:rsidTr="006D42F9">
        <w:tc>
          <w:tcPr>
            <w:tcW w:w="0" w:type="auto"/>
          </w:tcPr>
          <w:p w:rsidR="006D42F9" w:rsidRDefault="00C65D61" w:rsidP="00A23C3C">
            <w:pPr>
              <w:pStyle w:val="Body"/>
              <w:ind w:left="0"/>
            </w:pPr>
            <w:r>
              <w:t>Standard or Format Owner</w:t>
            </w:r>
          </w:p>
        </w:tc>
        <w:tc>
          <w:tcPr>
            <w:tcW w:w="0" w:type="auto"/>
          </w:tcPr>
          <w:p w:rsidR="006D42F9" w:rsidRPr="00C65D61" w:rsidRDefault="00C65D61" w:rsidP="00A23C3C">
            <w:pPr>
              <w:pStyle w:val="Body"/>
              <w:ind w:left="0"/>
            </w:pPr>
            <w:r w:rsidRPr="00C65D61">
              <w:t>Spectra Vista Corporation</w:t>
            </w:r>
          </w:p>
        </w:tc>
      </w:tr>
      <w:tr w:rsidR="006D42F9" w:rsidTr="006D42F9">
        <w:tc>
          <w:tcPr>
            <w:tcW w:w="0" w:type="auto"/>
          </w:tcPr>
          <w:p w:rsidR="006D42F9" w:rsidRDefault="006D42F9" w:rsidP="00A23C3C">
            <w:pPr>
              <w:pStyle w:val="Body"/>
              <w:ind w:left="0"/>
            </w:pPr>
            <w:r>
              <w:t>Devices</w:t>
            </w:r>
          </w:p>
        </w:tc>
        <w:tc>
          <w:tcPr>
            <w:tcW w:w="0" w:type="auto"/>
          </w:tcPr>
          <w:p w:rsidR="006D42F9" w:rsidRDefault="00CB1FEC" w:rsidP="00A23C3C">
            <w:pPr>
              <w:pStyle w:val="Body"/>
              <w:ind w:left="0"/>
            </w:pPr>
            <w:r>
              <w:t>GER 3700</w:t>
            </w:r>
            <w:r w:rsidR="00C65D61">
              <w:t xml:space="preserve"> </w:t>
            </w:r>
            <w:r w:rsidR="00C65D61" w:rsidRPr="00084655">
              <w:t xml:space="preserve">(Files produced by other GER instruments </w:t>
            </w:r>
            <w:r w:rsidR="00C65D61">
              <w:t>are</w:t>
            </w:r>
            <w:r w:rsidR="00C65D61" w:rsidRPr="00084655">
              <w:t xml:space="preserve"> </w:t>
            </w:r>
            <w:r w:rsidR="00C65D61">
              <w:t>un</w:t>
            </w:r>
            <w:r w:rsidR="00C65D61" w:rsidRPr="00084655">
              <w:t>test</w:t>
            </w:r>
            <w:r w:rsidR="00C65D61">
              <w:t>ed</w:t>
            </w:r>
            <w:r w:rsidR="00C65D61" w:rsidRPr="00084655">
              <w:t>)</w:t>
            </w:r>
          </w:p>
        </w:tc>
      </w:tr>
      <w:tr w:rsidR="006D42F9" w:rsidTr="006D42F9">
        <w:tc>
          <w:tcPr>
            <w:tcW w:w="0" w:type="auto"/>
          </w:tcPr>
          <w:p w:rsidR="006D42F9" w:rsidRDefault="006D42F9" w:rsidP="00A23C3C">
            <w:pPr>
              <w:pStyle w:val="Body"/>
              <w:ind w:left="0"/>
            </w:pPr>
            <w:r>
              <w:t>Supported Formats</w:t>
            </w:r>
          </w:p>
        </w:tc>
        <w:tc>
          <w:tcPr>
            <w:tcW w:w="0" w:type="auto"/>
          </w:tcPr>
          <w:p w:rsidR="00CB1FEC" w:rsidRPr="00084655" w:rsidRDefault="00CB1FEC" w:rsidP="00C65D61">
            <w:pPr>
              <w:pStyle w:val="TableText"/>
            </w:pPr>
            <w:r w:rsidRPr="00084655">
              <w:t xml:space="preserve">GER </w:t>
            </w:r>
            <w:r w:rsidR="00C65D61">
              <w:t xml:space="preserve">3700 </w:t>
            </w:r>
            <w:r w:rsidRPr="00084655">
              <w:t xml:space="preserve">signature </w:t>
            </w:r>
            <w:r>
              <w:t xml:space="preserve">text </w:t>
            </w:r>
            <w:r w:rsidRPr="00084655">
              <w:t>files</w:t>
            </w:r>
          </w:p>
        </w:tc>
      </w:tr>
      <w:tr w:rsidR="006D42F9" w:rsidTr="006D42F9">
        <w:tc>
          <w:tcPr>
            <w:tcW w:w="0" w:type="auto"/>
          </w:tcPr>
          <w:p w:rsidR="006D42F9" w:rsidRDefault="006D42F9" w:rsidP="00A23C3C">
            <w:pPr>
              <w:pStyle w:val="Body"/>
              <w:ind w:left="0"/>
            </w:pPr>
            <w:r>
              <w:t>Specchio Instrument Type Numbers</w:t>
            </w:r>
          </w:p>
        </w:tc>
        <w:tc>
          <w:tcPr>
            <w:tcW w:w="0" w:type="auto"/>
          </w:tcPr>
          <w:p w:rsidR="006D42F9" w:rsidRPr="00152B61" w:rsidRDefault="00C65D61" w:rsidP="006D42F9">
            <w:pPr>
              <w:pStyle w:val="TableText"/>
              <w:rPr>
                <w:rFonts w:cstheme="minorBidi"/>
                <w:sz w:val="24"/>
                <w:lang w:val="en-US"/>
              </w:rPr>
            </w:pPr>
            <w:r>
              <w:rPr>
                <w:lang w:val="en-US"/>
              </w:rPr>
              <w:t xml:space="preserve">Read from </w:t>
            </w:r>
            <w:r w:rsidR="006D42F9">
              <w:rPr>
                <w:lang w:val="en-US"/>
              </w:rPr>
              <w:t>input file</w:t>
            </w:r>
            <w:r w:rsidR="00052D06">
              <w:rPr>
                <w:lang w:val="en-US"/>
              </w:rPr>
              <w:t xml:space="preserve"> using the </w:t>
            </w:r>
            <w:r w:rsidR="006D42F9">
              <w:rPr>
                <w:lang w:val="en-US"/>
              </w:rPr>
              <w:t>first number on instrument line</w:t>
            </w:r>
            <w:r w:rsidR="00052D06">
              <w:rPr>
                <w:lang w:val="en-US"/>
              </w:rPr>
              <w:t>. In the following example, it will be 3700.</w:t>
            </w:r>
          </w:p>
          <w:p w:rsidR="006D42F9" w:rsidRDefault="006D42F9" w:rsidP="00C65D61">
            <w:pPr>
              <w:pStyle w:val="CodeinTable"/>
              <w:rPr>
                <w:lang w:val="en-US"/>
              </w:rPr>
            </w:pPr>
            <w:r>
              <w:rPr>
                <w:lang w:val="en-US"/>
              </w:rPr>
              <w:t>instrument= 3700: 1002</w:t>
            </w:r>
          </w:p>
        </w:tc>
      </w:tr>
      <w:tr w:rsidR="006D42F9" w:rsidTr="006D42F9">
        <w:tc>
          <w:tcPr>
            <w:tcW w:w="0" w:type="auto"/>
          </w:tcPr>
          <w:p w:rsidR="006D42F9" w:rsidRDefault="006D42F9" w:rsidP="00A23C3C">
            <w:pPr>
              <w:pStyle w:val="Body"/>
              <w:ind w:left="0"/>
            </w:pPr>
            <w:r>
              <w:t>Comments</w:t>
            </w:r>
          </w:p>
        </w:tc>
        <w:tc>
          <w:tcPr>
            <w:tcW w:w="0" w:type="auto"/>
          </w:tcPr>
          <w:p w:rsidR="006D42F9" w:rsidRPr="00084655" w:rsidRDefault="006D42F9" w:rsidP="006D42F9">
            <w:pPr>
              <w:pStyle w:val="TableText"/>
            </w:pPr>
            <w:r w:rsidRPr="00084655">
              <w:t xml:space="preserve">These files hold two spectral measurements at once: the </w:t>
            </w:r>
            <w:r w:rsidR="00052D06">
              <w:t>T</w:t>
            </w:r>
            <w:r w:rsidRPr="00084655">
              <w:t xml:space="preserve">arget </w:t>
            </w:r>
            <w:r w:rsidR="00C65D61">
              <w:t xml:space="preserve">Spectrum </w:t>
            </w:r>
            <w:r w:rsidRPr="00084655">
              <w:t xml:space="preserve">and the white </w:t>
            </w:r>
            <w:r w:rsidR="00052D06">
              <w:t>R</w:t>
            </w:r>
            <w:r w:rsidRPr="00084655">
              <w:t>eference Spectr</w:t>
            </w:r>
            <w:r w:rsidR="00C65D61">
              <w:t>um</w:t>
            </w:r>
            <w:r w:rsidRPr="00084655">
              <w:t xml:space="preserve">. When </w:t>
            </w:r>
            <w:r w:rsidR="00052D06">
              <w:t>read</w:t>
            </w:r>
            <w:r w:rsidR="00C670E2">
              <w:t>,</w:t>
            </w:r>
            <w:r w:rsidR="00052D06">
              <w:t xml:space="preserve"> two sub-directories </w:t>
            </w:r>
            <w:r w:rsidRPr="00084655">
              <w:t xml:space="preserve">named </w:t>
            </w:r>
            <w:r>
              <w:rPr>
                <w:rStyle w:val="GUIWord"/>
              </w:rPr>
              <w:t>t</w:t>
            </w:r>
            <w:r w:rsidRPr="002574CB">
              <w:rPr>
                <w:rStyle w:val="GUIWord"/>
              </w:rPr>
              <w:t>argets</w:t>
            </w:r>
            <w:r w:rsidRPr="00084655">
              <w:t xml:space="preserve"> and </w:t>
            </w:r>
            <w:r>
              <w:rPr>
                <w:rStyle w:val="GUIWord"/>
              </w:rPr>
              <w:t>r</w:t>
            </w:r>
            <w:r w:rsidRPr="002574CB">
              <w:rPr>
                <w:rStyle w:val="GUIWord"/>
              </w:rPr>
              <w:t>eferences</w:t>
            </w:r>
            <w:r>
              <w:t xml:space="preserve"> are created</w:t>
            </w:r>
            <w:r w:rsidR="00052D06">
              <w:t xml:space="preserve">. </w:t>
            </w:r>
            <w:r w:rsidRPr="00084655">
              <w:t xml:space="preserve">The </w:t>
            </w:r>
            <w:r w:rsidR="00052D06">
              <w:t>input file name is used as both the T</w:t>
            </w:r>
            <w:r w:rsidRPr="00084655">
              <w:t xml:space="preserve">arget </w:t>
            </w:r>
            <w:r w:rsidR="00052D06">
              <w:t xml:space="preserve">Spectrum’s name in the </w:t>
            </w:r>
            <w:r w:rsidR="00052D06" w:rsidRPr="00052D06">
              <w:rPr>
                <w:rStyle w:val="GUIWord"/>
              </w:rPr>
              <w:t>targets</w:t>
            </w:r>
            <w:r w:rsidR="00052D06">
              <w:t xml:space="preserve"> directory </w:t>
            </w:r>
            <w:r w:rsidRPr="00084655">
              <w:t>and</w:t>
            </w:r>
            <w:r w:rsidR="00052D06">
              <w:t xml:space="preserve"> the Reference</w:t>
            </w:r>
            <w:r w:rsidR="00052D06" w:rsidRPr="00084655">
              <w:t xml:space="preserve"> </w:t>
            </w:r>
            <w:r w:rsidR="00052D06">
              <w:t xml:space="preserve">Spectrum’s name in the </w:t>
            </w:r>
            <w:r w:rsidR="00052D06" w:rsidRPr="00052D06">
              <w:rPr>
                <w:rStyle w:val="GUIWord"/>
              </w:rPr>
              <w:t>references</w:t>
            </w:r>
            <w:r w:rsidR="00052D06">
              <w:t xml:space="preserve"> directory</w:t>
            </w:r>
            <w:r>
              <w:t xml:space="preserve">. A data link </w:t>
            </w:r>
            <w:r w:rsidRPr="00084655">
              <w:t xml:space="preserve">is </w:t>
            </w:r>
            <w:r>
              <w:t>created</w:t>
            </w:r>
            <w:r w:rsidRPr="00084655">
              <w:t xml:space="preserve"> linking the </w:t>
            </w:r>
            <w:r w:rsidR="00052D06" w:rsidRPr="00084655">
              <w:t xml:space="preserve">Target </w:t>
            </w:r>
            <w:r w:rsidR="00052D06">
              <w:t xml:space="preserve">Spectrum </w:t>
            </w:r>
            <w:r w:rsidRPr="00084655">
              <w:t xml:space="preserve">to the </w:t>
            </w:r>
            <w:r w:rsidR="00052D06" w:rsidRPr="00084655">
              <w:t xml:space="preserve">Reference </w:t>
            </w:r>
            <w:r w:rsidRPr="00084655">
              <w:t>Spectrum.</w:t>
            </w:r>
          </w:p>
          <w:p w:rsidR="006D42F9" w:rsidRPr="00052D06" w:rsidRDefault="006D42F9" w:rsidP="00052D06">
            <w:pPr>
              <w:pStyle w:val="FigureinTable"/>
            </w:pPr>
            <w:r w:rsidRPr="00052D06">
              <w:rPr>
                <w:lang w:val="en-AU"/>
              </w:rPr>
              <w:drawing>
                <wp:inline distT="0" distB="0" distL="0" distR="0">
                  <wp:extent cx="1493520" cy="802640"/>
                  <wp:effectExtent l="25400" t="0" r="5080" b="0"/>
                  <wp:docPr id="48"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8"/>
                          <a:srcRect/>
                          <a:stretch>
                            <a:fillRect/>
                          </a:stretch>
                        </pic:blipFill>
                        <pic:spPr bwMode="auto">
                          <a:xfrm>
                            <a:off x="0" y="0"/>
                            <a:ext cx="1493520" cy="802640"/>
                          </a:xfrm>
                          <a:prstGeom prst="rect">
                            <a:avLst/>
                          </a:prstGeom>
                          <a:noFill/>
                          <a:ln w="9525">
                            <a:noFill/>
                            <a:miter lim="800000"/>
                            <a:headEnd/>
                            <a:tailEnd/>
                          </a:ln>
                        </pic:spPr>
                      </pic:pic>
                    </a:graphicData>
                  </a:graphic>
                </wp:inline>
              </w:drawing>
            </w:r>
          </w:p>
          <w:p w:rsidR="006D42F9" w:rsidRPr="006D42F9" w:rsidRDefault="006D42F9" w:rsidP="006D42F9">
            <w:pPr>
              <w:pStyle w:val="CaptioninTable"/>
            </w:pPr>
            <w:bookmarkStart w:id="142" w:name="_Ref153795734"/>
            <w:r w:rsidRPr="00084655">
              <w:t xml:space="preserve">Figure </w:t>
            </w:r>
            <w:fldSimple w:instr=" SEQ Figure \* ARABIC ">
              <w:r w:rsidR="00FF3B3D">
                <w:rPr>
                  <w:noProof/>
                </w:rPr>
                <w:t>7</w:t>
              </w:r>
            </w:fldSimple>
            <w:bookmarkEnd w:id="142"/>
            <w:r>
              <w:rPr>
                <w:noProof/>
              </w:rPr>
              <w:t xml:space="preserve">: </w:t>
            </w:r>
            <w:r w:rsidRPr="00084655">
              <w:t xml:space="preserve"> Automatically created hierarchies for GER files</w:t>
            </w:r>
          </w:p>
        </w:tc>
      </w:tr>
    </w:tbl>
    <w:p w:rsidR="003A363C" w:rsidRDefault="003A363C" w:rsidP="003A363C">
      <w:pPr>
        <w:pStyle w:val="Heading3"/>
      </w:pPr>
      <w:bookmarkStart w:id="143" w:name="_Toc355280372"/>
      <w:bookmarkStart w:id="144" w:name="_Toc356807297"/>
      <w:r w:rsidRPr="00084655">
        <w:t>MFR OUT Files</w:t>
      </w:r>
      <w:bookmarkEnd w:id="143"/>
      <w:bookmarkEnd w:id="144"/>
    </w:p>
    <w:tbl>
      <w:tblPr>
        <w:tblStyle w:val="TableGrid"/>
        <w:tblW w:w="0" w:type="auto"/>
        <w:tblInd w:w="709" w:type="dxa"/>
        <w:tblLook w:val="04A0"/>
      </w:tblPr>
      <w:tblGrid>
        <w:gridCol w:w="1638"/>
        <w:gridCol w:w="7224"/>
      </w:tblGrid>
      <w:tr w:rsidR="00C670E2" w:rsidTr="00A23C3C">
        <w:tc>
          <w:tcPr>
            <w:tcW w:w="0" w:type="auto"/>
          </w:tcPr>
          <w:p w:rsidR="006D42F9" w:rsidRDefault="00C65D61" w:rsidP="00A23C3C">
            <w:pPr>
              <w:pStyle w:val="Body"/>
              <w:ind w:left="0"/>
            </w:pPr>
            <w:r>
              <w:t>Standard or Format Owner</w:t>
            </w:r>
          </w:p>
        </w:tc>
        <w:tc>
          <w:tcPr>
            <w:tcW w:w="0" w:type="auto"/>
          </w:tcPr>
          <w:p w:rsidR="006D42F9" w:rsidRDefault="006D42F9" w:rsidP="00A23C3C">
            <w:pPr>
              <w:pStyle w:val="Body"/>
              <w:ind w:left="0"/>
            </w:pPr>
          </w:p>
        </w:tc>
      </w:tr>
      <w:tr w:rsidR="00C670E2" w:rsidTr="00A23C3C">
        <w:tc>
          <w:tcPr>
            <w:tcW w:w="0" w:type="auto"/>
          </w:tcPr>
          <w:p w:rsidR="006D42F9" w:rsidRDefault="006D42F9" w:rsidP="00A23C3C">
            <w:pPr>
              <w:pStyle w:val="Body"/>
              <w:ind w:left="0"/>
            </w:pPr>
            <w:r>
              <w:t>Devices</w:t>
            </w:r>
          </w:p>
        </w:tc>
        <w:tc>
          <w:tcPr>
            <w:tcW w:w="0" w:type="auto"/>
          </w:tcPr>
          <w:p w:rsidR="006D42F9" w:rsidRDefault="00632319" w:rsidP="00A23C3C">
            <w:pPr>
              <w:pStyle w:val="Body"/>
              <w:ind w:left="0"/>
            </w:pPr>
            <w:r>
              <w:rPr>
                <w:lang w:val="en-US"/>
              </w:rPr>
              <w:t>MFR Sun Photometer</w:t>
            </w:r>
          </w:p>
        </w:tc>
      </w:tr>
      <w:tr w:rsidR="00C670E2" w:rsidTr="00A23C3C">
        <w:tc>
          <w:tcPr>
            <w:tcW w:w="0" w:type="auto"/>
          </w:tcPr>
          <w:p w:rsidR="006D42F9" w:rsidRDefault="006D42F9" w:rsidP="00A23C3C">
            <w:pPr>
              <w:pStyle w:val="Body"/>
              <w:ind w:left="0"/>
            </w:pPr>
            <w:r>
              <w:t>Supported Formats</w:t>
            </w:r>
          </w:p>
        </w:tc>
        <w:tc>
          <w:tcPr>
            <w:tcW w:w="0" w:type="auto"/>
          </w:tcPr>
          <w:p w:rsidR="006D42F9" w:rsidRDefault="006D42F9" w:rsidP="006D42F9">
            <w:pPr>
              <w:pStyle w:val="TableText"/>
            </w:pPr>
            <w:r w:rsidRPr="00084655">
              <w:t>MFR Photometer OUT files</w:t>
            </w:r>
          </w:p>
          <w:p w:rsidR="006D42F9" w:rsidRPr="00084655" w:rsidRDefault="006D42F9" w:rsidP="006D42F9">
            <w:pPr>
              <w:pStyle w:val="TableText"/>
            </w:pPr>
            <w:r>
              <w:rPr>
                <w:lang w:val="en-US"/>
              </w:rPr>
              <w:t>MFR 7</w:t>
            </w:r>
          </w:p>
        </w:tc>
      </w:tr>
      <w:tr w:rsidR="00C670E2" w:rsidTr="00A23C3C">
        <w:tc>
          <w:tcPr>
            <w:tcW w:w="0" w:type="auto"/>
          </w:tcPr>
          <w:p w:rsidR="006D42F9" w:rsidRDefault="006D42F9" w:rsidP="00A23C3C">
            <w:pPr>
              <w:pStyle w:val="Body"/>
              <w:ind w:left="0"/>
            </w:pPr>
            <w:r>
              <w:t>Specchio Instrument Type Numbers</w:t>
            </w:r>
          </w:p>
        </w:tc>
        <w:tc>
          <w:tcPr>
            <w:tcW w:w="0" w:type="auto"/>
          </w:tcPr>
          <w:p w:rsidR="006D42F9" w:rsidRDefault="006D42F9" w:rsidP="00A23C3C">
            <w:pPr>
              <w:pStyle w:val="Body"/>
              <w:ind w:left="0"/>
              <w:rPr>
                <w:lang w:val="en-US"/>
              </w:rPr>
            </w:pPr>
            <w:r>
              <w:rPr>
                <w:lang w:val="en-US"/>
              </w:rPr>
              <w:t>Hardcoded in MFR7 file reader = 7</w:t>
            </w:r>
          </w:p>
          <w:p w:rsidR="00052D06" w:rsidRDefault="00052D06" w:rsidP="00052D06">
            <w:pPr>
              <w:pStyle w:val="DocAction"/>
              <w:rPr>
                <w:lang w:val="en-US"/>
              </w:rPr>
            </w:pPr>
            <w:r>
              <w:rPr>
                <w:lang w:val="en-US"/>
              </w:rPr>
              <w:t xml:space="preserve">%%% This is the same as </w:t>
            </w:r>
            <w:r>
              <w:t>FSFR_UNATTENDED_INSTRUMENT=7. Is that correct?</w:t>
            </w:r>
          </w:p>
        </w:tc>
      </w:tr>
      <w:tr w:rsidR="00C670E2" w:rsidTr="00A23C3C">
        <w:tc>
          <w:tcPr>
            <w:tcW w:w="0" w:type="auto"/>
          </w:tcPr>
          <w:p w:rsidR="006D42F9" w:rsidRDefault="006D42F9" w:rsidP="00A23C3C">
            <w:pPr>
              <w:pStyle w:val="Body"/>
              <w:ind w:left="0"/>
            </w:pPr>
            <w:r>
              <w:t>Comments</w:t>
            </w:r>
          </w:p>
        </w:tc>
        <w:tc>
          <w:tcPr>
            <w:tcW w:w="0" w:type="auto"/>
          </w:tcPr>
          <w:p w:rsidR="006D42F9" w:rsidRDefault="006D42F9" w:rsidP="006D42F9">
            <w:pPr>
              <w:pStyle w:val="TableText"/>
            </w:pPr>
            <w:r w:rsidRPr="00084655">
              <w:t>These files contain the capture time, the sun zenith angle and the spectral data for total, diffuse and direct irradiance.</w:t>
            </w:r>
            <w:r>
              <w:t xml:space="preserve"> </w:t>
            </w:r>
            <w:r w:rsidRPr="00084655">
              <w:t xml:space="preserve">The sun angle and the direct irradiance data are discarded and only the total </w:t>
            </w:r>
            <w:r>
              <w:t>and diffuse spectra are stored.</w:t>
            </w:r>
          </w:p>
          <w:p w:rsidR="00C670E2" w:rsidRPr="00084655" w:rsidRDefault="00C670E2" w:rsidP="00C670E2">
            <w:pPr>
              <w:pStyle w:val="TableText"/>
            </w:pPr>
            <w:r w:rsidRPr="00084655">
              <w:t xml:space="preserve">When </w:t>
            </w:r>
            <w:r>
              <w:t xml:space="preserve">read, two sub-directories </w:t>
            </w:r>
            <w:r w:rsidRPr="00084655">
              <w:t xml:space="preserve">named </w:t>
            </w:r>
            <w:r>
              <w:rPr>
                <w:rStyle w:val="GUIWord"/>
              </w:rPr>
              <w:t xml:space="preserve">total </w:t>
            </w:r>
            <w:r w:rsidRPr="00084655">
              <w:t xml:space="preserve">and </w:t>
            </w:r>
            <w:r>
              <w:rPr>
                <w:rStyle w:val="GUIWord"/>
              </w:rPr>
              <w:t>diffuse</w:t>
            </w:r>
            <w:r>
              <w:t xml:space="preserve"> are created. </w:t>
            </w:r>
            <w:r w:rsidRPr="00084655">
              <w:t xml:space="preserve">The </w:t>
            </w:r>
            <w:r>
              <w:t xml:space="preserve">input file name is used as both the name of the total Spectrum’s name in the </w:t>
            </w:r>
            <w:r>
              <w:rPr>
                <w:rStyle w:val="GUIWord"/>
              </w:rPr>
              <w:t>total</w:t>
            </w:r>
            <w:r>
              <w:t xml:space="preserve"> directory </w:t>
            </w:r>
            <w:r w:rsidRPr="00084655">
              <w:t>and</w:t>
            </w:r>
            <w:r>
              <w:t xml:space="preserve"> the diffuse</w:t>
            </w:r>
            <w:r w:rsidRPr="00084655">
              <w:t xml:space="preserve"> </w:t>
            </w:r>
            <w:r>
              <w:t xml:space="preserve">Spectrum’s name in the </w:t>
            </w:r>
            <w:r>
              <w:rPr>
                <w:rStyle w:val="GUIWord"/>
              </w:rPr>
              <w:t>diffuse</w:t>
            </w:r>
            <w:r>
              <w:t xml:space="preserve"> directory.</w:t>
            </w:r>
          </w:p>
          <w:p w:rsidR="006D42F9" w:rsidRPr="00084655" w:rsidRDefault="006D42F9" w:rsidP="006D42F9">
            <w:pPr>
              <w:pStyle w:val="FigureinTable"/>
            </w:pPr>
            <w:r>
              <w:rPr>
                <w:lang w:val="en-AU"/>
              </w:rPr>
              <w:drawing>
                <wp:inline distT="0" distB="0" distL="0" distR="0">
                  <wp:extent cx="2011680" cy="3352800"/>
                  <wp:effectExtent l="25400" t="0" r="0" b="0"/>
                  <wp:docPr id="56"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9"/>
                          <a:srcRect/>
                          <a:stretch>
                            <a:fillRect/>
                          </a:stretch>
                        </pic:blipFill>
                        <pic:spPr bwMode="auto">
                          <a:xfrm>
                            <a:off x="0" y="0"/>
                            <a:ext cx="2011680" cy="3352800"/>
                          </a:xfrm>
                          <a:prstGeom prst="rect">
                            <a:avLst/>
                          </a:prstGeom>
                          <a:noFill/>
                          <a:ln w="9525">
                            <a:noFill/>
                            <a:miter lim="800000"/>
                            <a:headEnd/>
                            <a:tailEnd/>
                          </a:ln>
                        </pic:spPr>
                      </pic:pic>
                    </a:graphicData>
                  </a:graphic>
                </wp:inline>
              </w:drawing>
            </w:r>
          </w:p>
          <w:p w:rsidR="00C670E2" w:rsidRDefault="006D42F9" w:rsidP="00C670E2">
            <w:pPr>
              <w:pStyle w:val="CaptioninTable"/>
            </w:pPr>
            <w:r w:rsidRPr="00084655">
              <w:t xml:space="preserve">Figure </w:t>
            </w:r>
            <w:fldSimple w:instr=" SEQ Figure \* ARABIC ">
              <w:r w:rsidR="00FF3B3D">
                <w:rPr>
                  <w:noProof/>
                </w:rPr>
                <w:t>8</w:t>
              </w:r>
            </w:fldSimple>
            <w:r w:rsidRPr="00084655">
              <w:t>: Automatically created total and diffuse hierarchies for MFR data</w:t>
            </w:r>
          </w:p>
          <w:p w:rsidR="006D42F9" w:rsidRPr="006D42F9" w:rsidRDefault="00C670E2" w:rsidP="00C670E2">
            <w:pPr>
              <w:pStyle w:val="DocAction"/>
            </w:pPr>
            <w:r>
              <w:t xml:space="preserve">%%% Why are all the times in the above list :59 seconds, except for the last? It looks like a bug somewhere. It should be either corrected or commented on. </w:t>
            </w:r>
            <w:r w:rsidRPr="007A07DA">
              <w:rPr>
                <w:rStyle w:val="DocActionChar"/>
              </w:rPr>
              <w:t>Andy</w:t>
            </w:r>
          </w:p>
        </w:tc>
      </w:tr>
    </w:tbl>
    <w:p w:rsidR="003A363C" w:rsidRDefault="003A363C" w:rsidP="003A363C">
      <w:pPr>
        <w:pStyle w:val="Heading3"/>
      </w:pPr>
      <w:bookmarkStart w:id="145" w:name="_Toc355280373"/>
      <w:bookmarkStart w:id="146" w:name="_Toc356807298"/>
      <w:r w:rsidRPr="00A7583F">
        <w:t>SVC HR-1024 Files</w:t>
      </w:r>
      <w:bookmarkEnd w:id="145"/>
      <w:bookmarkEnd w:id="146"/>
    </w:p>
    <w:tbl>
      <w:tblPr>
        <w:tblStyle w:val="TableGrid"/>
        <w:tblW w:w="0" w:type="auto"/>
        <w:tblInd w:w="709" w:type="dxa"/>
        <w:tblLook w:val="04A0"/>
      </w:tblPr>
      <w:tblGrid>
        <w:gridCol w:w="1620"/>
        <w:gridCol w:w="7242"/>
      </w:tblGrid>
      <w:tr w:rsidR="006D42F9" w:rsidTr="00A23C3C">
        <w:tc>
          <w:tcPr>
            <w:tcW w:w="0" w:type="auto"/>
          </w:tcPr>
          <w:p w:rsidR="006D42F9" w:rsidRDefault="00632319" w:rsidP="00A23C3C">
            <w:pPr>
              <w:pStyle w:val="Body"/>
              <w:ind w:left="0"/>
            </w:pPr>
            <w:r>
              <w:t>Standard or Format Owner</w:t>
            </w:r>
          </w:p>
        </w:tc>
        <w:tc>
          <w:tcPr>
            <w:tcW w:w="0" w:type="auto"/>
          </w:tcPr>
          <w:p w:rsidR="006D42F9" w:rsidRDefault="006D42F9" w:rsidP="00A23C3C">
            <w:pPr>
              <w:pStyle w:val="Body"/>
              <w:ind w:left="0"/>
            </w:pPr>
            <w:r>
              <w:rPr>
                <w:lang w:val="en-US"/>
              </w:rPr>
              <w:t>SVC</w:t>
            </w:r>
          </w:p>
        </w:tc>
      </w:tr>
      <w:tr w:rsidR="006D42F9" w:rsidTr="00A23C3C">
        <w:tc>
          <w:tcPr>
            <w:tcW w:w="0" w:type="auto"/>
          </w:tcPr>
          <w:p w:rsidR="006D42F9" w:rsidRDefault="006D42F9" w:rsidP="00A23C3C">
            <w:pPr>
              <w:pStyle w:val="Body"/>
              <w:ind w:left="0"/>
            </w:pPr>
            <w:r>
              <w:t>Devices</w:t>
            </w:r>
          </w:p>
        </w:tc>
        <w:tc>
          <w:tcPr>
            <w:tcW w:w="0" w:type="auto"/>
          </w:tcPr>
          <w:p w:rsidR="006D42F9" w:rsidRDefault="006D42F9" w:rsidP="00A23C3C">
            <w:pPr>
              <w:pStyle w:val="Body"/>
              <w:ind w:left="0"/>
            </w:pPr>
          </w:p>
        </w:tc>
      </w:tr>
      <w:tr w:rsidR="006D42F9" w:rsidTr="00A23C3C">
        <w:tc>
          <w:tcPr>
            <w:tcW w:w="0" w:type="auto"/>
          </w:tcPr>
          <w:p w:rsidR="006D42F9" w:rsidRDefault="006D42F9" w:rsidP="00A23C3C">
            <w:pPr>
              <w:pStyle w:val="Body"/>
              <w:ind w:left="0"/>
            </w:pPr>
            <w:r>
              <w:t>Supported Formats</w:t>
            </w:r>
          </w:p>
        </w:tc>
        <w:tc>
          <w:tcPr>
            <w:tcW w:w="0" w:type="auto"/>
          </w:tcPr>
          <w:p w:rsidR="006D42F9" w:rsidRDefault="006D42F9" w:rsidP="00A23C3C">
            <w:pPr>
              <w:pStyle w:val="Body"/>
              <w:ind w:left="0"/>
            </w:pPr>
            <w:r>
              <w:t>SVC HR-1024 files captured using a PDA</w:t>
            </w:r>
          </w:p>
          <w:p w:rsidR="006D42F9" w:rsidRPr="00084655" w:rsidRDefault="006D42F9" w:rsidP="00A23C3C">
            <w:pPr>
              <w:pStyle w:val="Body"/>
              <w:ind w:left="0"/>
            </w:pPr>
            <w:r>
              <w:t xml:space="preserve">(Files acquired with a laptop are </w:t>
            </w:r>
            <w:r w:rsidR="00C670E2">
              <w:t xml:space="preserve">a </w:t>
            </w:r>
            <w:r>
              <w:t>different in file format and are not recognised by the current file loading routine.)</w:t>
            </w:r>
          </w:p>
        </w:tc>
      </w:tr>
      <w:tr w:rsidR="006D42F9" w:rsidTr="00A23C3C">
        <w:tc>
          <w:tcPr>
            <w:tcW w:w="0" w:type="auto"/>
          </w:tcPr>
          <w:p w:rsidR="006D42F9" w:rsidRDefault="006D42F9" w:rsidP="00A23C3C">
            <w:pPr>
              <w:pStyle w:val="Body"/>
              <w:ind w:left="0"/>
            </w:pPr>
            <w:r>
              <w:t>Specchio Instrument Type Numbers</w:t>
            </w:r>
          </w:p>
        </w:tc>
        <w:tc>
          <w:tcPr>
            <w:tcW w:w="0" w:type="auto"/>
          </w:tcPr>
          <w:p w:rsidR="006D42F9" w:rsidRDefault="006D42F9" w:rsidP="00A23C3C">
            <w:pPr>
              <w:pStyle w:val="Body"/>
              <w:ind w:left="0"/>
              <w:rPr>
                <w:lang w:val="en-US"/>
              </w:rPr>
            </w:pPr>
            <w:r>
              <w:rPr>
                <w:lang w:val="en-US"/>
              </w:rPr>
              <w:t>Hardcoded in SVC 1024 file reader = 1024</w:t>
            </w:r>
          </w:p>
        </w:tc>
      </w:tr>
      <w:tr w:rsidR="006D42F9" w:rsidTr="00A23C3C">
        <w:tc>
          <w:tcPr>
            <w:tcW w:w="0" w:type="auto"/>
          </w:tcPr>
          <w:p w:rsidR="006D42F9" w:rsidRDefault="006D42F9" w:rsidP="00A23C3C">
            <w:pPr>
              <w:pStyle w:val="Body"/>
              <w:ind w:left="0"/>
            </w:pPr>
            <w:r>
              <w:t>Comments</w:t>
            </w:r>
          </w:p>
        </w:tc>
        <w:tc>
          <w:tcPr>
            <w:tcW w:w="0" w:type="auto"/>
          </w:tcPr>
          <w:p w:rsidR="00C670E2" w:rsidRDefault="006D42F9" w:rsidP="006D42F9">
            <w:pPr>
              <w:pStyle w:val="TableText"/>
            </w:pPr>
            <w:r>
              <w:t>The HR-1024 stores radiances of reflectance panel, target and t</w:t>
            </w:r>
            <w:r w:rsidR="00C670E2">
              <w:t>he computed target reflectance.</w:t>
            </w:r>
          </w:p>
          <w:p w:rsidR="006D42F9" w:rsidRDefault="006D42F9" w:rsidP="006D42F9">
            <w:pPr>
              <w:pStyle w:val="TableText"/>
            </w:pPr>
            <w:r>
              <w:t xml:space="preserve">During the data loading, SPECCHIO generates a hierarchical structure to store these files (see </w:t>
            </w:r>
            <w:fldSimple w:instr=" REF _Ref145054801 \h  \* MERGEFORMAT ">
              <w:r w:rsidR="00FF3B3D">
                <w:t xml:space="preserve">Figure </w:t>
              </w:r>
              <w:r w:rsidR="00FF3B3D">
                <w:rPr>
                  <w:noProof/>
                </w:rPr>
                <w:t>9</w:t>
              </w:r>
            </w:fldSimple>
            <w:r>
              <w:t>), setting up data links that connect the reflectance to the target radiance and connecting the target radiance to the reference radiance. If the instrument was set to acquire radiances only (i.e. no white reference taken), then no special structure will be created.</w:t>
            </w:r>
          </w:p>
          <w:p w:rsidR="006D42F9" w:rsidRDefault="006D42F9" w:rsidP="006D42F9">
            <w:pPr>
              <w:pStyle w:val="DocAction"/>
            </w:pPr>
            <w:r>
              <w:t>%%% This diagram doesn’t match in style. Why not? Does it matter?</w:t>
            </w:r>
          </w:p>
          <w:p w:rsidR="006D42F9" w:rsidRDefault="006D42F9" w:rsidP="006D42F9">
            <w:pPr>
              <w:pStyle w:val="FigureinTable"/>
            </w:pPr>
            <w:r>
              <w:rPr>
                <w:lang w:val="en-AU"/>
              </w:rPr>
              <w:drawing>
                <wp:inline distT="0" distB="0" distL="0" distR="0">
                  <wp:extent cx="1989051" cy="1924050"/>
                  <wp:effectExtent l="25400" t="0" r="0" b="0"/>
                  <wp:docPr id="6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a:srcRect/>
                          <a:stretch>
                            <a:fillRect/>
                          </a:stretch>
                        </pic:blipFill>
                        <pic:spPr bwMode="auto">
                          <a:xfrm>
                            <a:off x="0" y="0"/>
                            <a:ext cx="1991682" cy="1926595"/>
                          </a:xfrm>
                          <a:prstGeom prst="rect">
                            <a:avLst/>
                          </a:prstGeom>
                          <a:noFill/>
                          <a:ln w="9525">
                            <a:noFill/>
                            <a:miter lim="800000"/>
                            <a:headEnd/>
                            <a:tailEnd/>
                          </a:ln>
                        </pic:spPr>
                      </pic:pic>
                    </a:graphicData>
                  </a:graphic>
                </wp:inline>
              </w:drawing>
            </w:r>
          </w:p>
          <w:p w:rsidR="006D42F9" w:rsidRPr="006D42F9" w:rsidRDefault="006D42F9" w:rsidP="006D42F9">
            <w:pPr>
              <w:pStyle w:val="CaptioninTable"/>
            </w:pPr>
            <w:bookmarkStart w:id="147" w:name="_Ref145054801"/>
            <w:r>
              <w:t xml:space="preserve">Figure </w:t>
            </w:r>
            <w:fldSimple w:instr=" SEQ Figure \* ARABIC ">
              <w:r w:rsidR="00FF3B3D">
                <w:rPr>
                  <w:noProof/>
                </w:rPr>
                <w:t>9</w:t>
              </w:r>
            </w:fldSimple>
            <w:bookmarkEnd w:id="147"/>
            <w:r>
              <w:t>: Automatically generated hierarchy for HR-1024 files</w:t>
            </w:r>
          </w:p>
        </w:tc>
      </w:tr>
    </w:tbl>
    <w:p w:rsidR="003A363C" w:rsidRDefault="003A363C" w:rsidP="003A363C">
      <w:pPr>
        <w:pStyle w:val="Note"/>
      </w:pPr>
      <w:r w:rsidRPr="006F0D43">
        <w:t>Note</w:t>
      </w:r>
      <w:r>
        <w:tab/>
        <w:t xml:space="preserve">It is highly recommended to enter the instrument into the database and load a wavelengths calibration. The wavelengths between instruments differ quite a lot and the </w:t>
      </w:r>
      <w:r w:rsidR="00C670E2">
        <w:t>standard</w:t>
      </w:r>
      <w:r>
        <w:t xml:space="preserve"> sensor definition in SPECCHIO is only a poor representation of the real wavelengths.</w:t>
      </w:r>
    </w:p>
    <w:p w:rsidR="003A363C" w:rsidRDefault="003A363C" w:rsidP="003A363C">
      <w:pPr>
        <w:pStyle w:val="Body"/>
      </w:pPr>
      <w:r>
        <w:t>Examples of two valid files are given below:</w:t>
      </w:r>
    </w:p>
    <w:p w:rsidR="003A363C" w:rsidRPr="006F0D43" w:rsidRDefault="003A363C" w:rsidP="003A363C">
      <w:pPr>
        <w:pStyle w:val="Code"/>
      </w:pPr>
      <w:r w:rsidRPr="006F0D43">
        <w:t>/*** Spectra Vista HR-1024 ***/</w:t>
      </w:r>
    </w:p>
    <w:p w:rsidR="003A363C" w:rsidRPr="006F0D43" w:rsidRDefault="003A363C" w:rsidP="003A363C">
      <w:pPr>
        <w:pStyle w:val="Code"/>
      </w:pPr>
      <w:r w:rsidRPr="006F0D43">
        <w:t>name= \My Documents\HR1024_Data\HR.071710.0017.sig</w:t>
      </w:r>
    </w:p>
    <w:p w:rsidR="003A363C" w:rsidRPr="006F0D43" w:rsidRDefault="003A363C" w:rsidP="003A363C">
      <w:pPr>
        <w:pStyle w:val="Code"/>
      </w:pPr>
      <w:r w:rsidRPr="006F0D43">
        <w:t>instrument= HR: 0761008</w:t>
      </w:r>
    </w:p>
    <w:p w:rsidR="003A363C" w:rsidRPr="006F0D43" w:rsidRDefault="003A363C" w:rsidP="003A363C">
      <w:pPr>
        <w:pStyle w:val="Code"/>
      </w:pPr>
      <w:r w:rsidRPr="006F0D43">
        <w:t>integration= 2, 22, 20, 12, 50, 30</w:t>
      </w:r>
    </w:p>
    <w:p w:rsidR="003A363C" w:rsidRPr="006F0D43" w:rsidRDefault="003A363C" w:rsidP="003A363C">
      <w:pPr>
        <w:pStyle w:val="Code"/>
      </w:pPr>
      <w:r w:rsidRPr="006F0D43">
        <w:t>scan time=1, 1</w:t>
      </w:r>
    </w:p>
    <w:p w:rsidR="003A363C" w:rsidRPr="006F0D43" w:rsidRDefault="003A363C" w:rsidP="003A363C">
      <w:pPr>
        <w:pStyle w:val="Code"/>
      </w:pPr>
      <w:r w:rsidRPr="006F0D43">
        <w:t>optic= LENS14, LENS14</w:t>
      </w:r>
    </w:p>
    <w:p w:rsidR="003A363C" w:rsidRPr="006F0D43" w:rsidRDefault="003A363C" w:rsidP="003A363C">
      <w:pPr>
        <w:pStyle w:val="Code"/>
      </w:pPr>
      <w:r w:rsidRPr="006F0D43">
        <w:t>temp= 31.29, 0.41, -5.71, 31.53, 0.41, -5.77</w:t>
      </w:r>
    </w:p>
    <w:p w:rsidR="003A363C" w:rsidRPr="006F0D43" w:rsidRDefault="003A363C" w:rsidP="003A363C">
      <w:pPr>
        <w:pStyle w:val="Code"/>
      </w:pPr>
      <w:r w:rsidRPr="006F0D43">
        <w:t>battery= 7.7, 7.7</w:t>
      </w:r>
    </w:p>
    <w:p w:rsidR="003A363C" w:rsidRPr="006F0D43" w:rsidRDefault="003A363C" w:rsidP="003A363C">
      <w:pPr>
        <w:pStyle w:val="Code"/>
      </w:pPr>
      <w:r w:rsidRPr="006F0D43">
        <w:t>error= 0, 0</w:t>
      </w:r>
    </w:p>
    <w:p w:rsidR="003A363C" w:rsidRPr="006F0D43" w:rsidRDefault="003A363C" w:rsidP="003A363C">
      <w:pPr>
        <w:pStyle w:val="Code"/>
      </w:pPr>
      <w:r w:rsidRPr="006F0D43">
        <w:t>units= Radiance, Radiance</w:t>
      </w:r>
    </w:p>
    <w:p w:rsidR="003A363C" w:rsidRPr="006F0D43" w:rsidRDefault="003A363C" w:rsidP="003A363C">
      <w:pPr>
        <w:pStyle w:val="Code"/>
      </w:pPr>
      <w:r w:rsidRPr="006F0D43">
        <w:t>time= 7/18/10 9:47:09 AM, 7/18/10 9:47:31 AM</w:t>
      </w:r>
    </w:p>
    <w:p w:rsidR="003A363C" w:rsidRPr="006F0D43" w:rsidRDefault="003A363C" w:rsidP="003A363C">
      <w:pPr>
        <w:pStyle w:val="Code"/>
      </w:pPr>
      <w:r w:rsidRPr="006F0D43">
        <w:t>longitude= 11121.2335,W, 11121.2324,W</w:t>
      </w:r>
    </w:p>
    <w:p w:rsidR="003A363C" w:rsidRPr="006F0D43" w:rsidRDefault="003A363C" w:rsidP="003A363C">
      <w:pPr>
        <w:pStyle w:val="Code"/>
      </w:pPr>
      <w:r w:rsidRPr="006F0D43">
        <w:t>latitude= 5330.5955,N, 5330.5964,N</w:t>
      </w:r>
    </w:p>
    <w:p w:rsidR="003A363C" w:rsidRPr="006F0D43" w:rsidRDefault="003A363C" w:rsidP="003A363C">
      <w:pPr>
        <w:pStyle w:val="Code"/>
      </w:pPr>
      <w:r w:rsidRPr="006F0D43">
        <w:t>gpstime= 154336.000, 154356.000</w:t>
      </w:r>
    </w:p>
    <w:p w:rsidR="003A363C" w:rsidRPr="006F0D43" w:rsidRDefault="003A363C" w:rsidP="003A363C">
      <w:pPr>
        <w:pStyle w:val="Code"/>
      </w:pPr>
      <w:r w:rsidRPr="006F0D43">
        <w:t xml:space="preserve">comm= </w:t>
      </w:r>
    </w:p>
    <w:p w:rsidR="003A363C" w:rsidRPr="006F0D43" w:rsidRDefault="003A363C" w:rsidP="003A363C">
      <w:pPr>
        <w:pStyle w:val="Code"/>
      </w:pPr>
      <w:r w:rsidRPr="006F0D43">
        <w:t>memory slot= 0, 0</w:t>
      </w:r>
    </w:p>
    <w:p w:rsidR="003A363C" w:rsidRPr="006F0D43" w:rsidRDefault="003A363C" w:rsidP="003A363C">
      <w:pPr>
        <w:pStyle w:val="Code"/>
      </w:pPr>
      <w:r w:rsidRPr="006F0D43">
        <w:t xml:space="preserve">factors= </w:t>
      </w:r>
    </w:p>
    <w:p w:rsidR="003A363C" w:rsidRPr="006F0D43" w:rsidRDefault="003A363C" w:rsidP="003A363C">
      <w:pPr>
        <w:pStyle w:val="Code"/>
      </w:pPr>
      <w:r w:rsidRPr="006F0D43">
        <w:t xml:space="preserve">data= </w:t>
      </w:r>
    </w:p>
    <w:p w:rsidR="003A363C" w:rsidRPr="006F0D43" w:rsidRDefault="003A363C" w:rsidP="003A363C">
      <w:pPr>
        <w:pStyle w:val="Code"/>
      </w:pPr>
      <w:r w:rsidRPr="006F0D43">
        <w:t>344.2 56023.55 4381.86 7.82</w:t>
      </w:r>
    </w:p>
    <w:p w:rsidR="003A363C" w:rsidRPr="006F0D43" w:rsidRDefault="003A363C" w:rsidP="003A363C">
      <w:pPr>
        <w:pStyle w:val="Code"/>
      </w:pPr>
      <w:r w:rsidRPr="006F0D43">
        <w:t>345.8 54418.00 4186.00 7.69</w:t>
      </w:r>
    </w:p>
    <w:p w:rsidR="003A363C" w:rsidRPr="006F0D43" w:rsidRDefault="003A363C" w:rsidP="003A363C">
      <w:pPr>
        <w:pStyle w:val="Code"/>
      </w:pPr>
      <w:r w:rsidRPr="006F0D43">
        <w:t>347.3 56037.65 4365.57 7.79</w:t>
      </w:r>
    </w:p>
    <w:p w:rsidR="003A363C" w:rsidRPr="006F0D43" w:rsidRDefault="003A363C" w:rsidP="003A363C">
      <w:pPr>
        <w:pStyle w:val="Code"/>
      </w:pPr>
      <w:r w:rsidRPr="006F0D43">
        <w:t>348.9 59474.63 4568.75 7.68</w:t>
      </w:r>
    </w:p>
    <w:p w:rsidR="003A363C" w:rsidRPr="006F0D43" w:rsidRDefault="003A363C" w:rsidP="003A363C">
      <w:pPr>
        <w:pStyle w:val="Code"/>
      </w:pPr>
      <w:r>
        <w:t>…</w:t>
      </w:r>
    </w:p>
    <w:p w:rsidR="003A363C" w:rsidRDefault="003A363C" w:rsidP="003A363C">
      <w:pPr>
        <w:pStyle w:val="Body"/>
      </w:pPr>
    </w:p>
    <w:p w:rsidR="003A363C" w:rsidRPr="006F0D43" w:rsidRDefault="003A363C" w:rsidP="003A363C">
      <w:pPr>
        <w:pStyle w:val="Code"/>
      </w:pPr>
      <w:r w:rsidRPr="006F0D43">
        <w:t>/*** Spectra Vista SIG Data ***/</w:t>
      </w:r>
    </w:p>
    <w:p w:rsidR="003A363C" w:rsidRPr="006F0D43" w:rsidRDefault="003A363C" w:rsidP="003A363C">
      <w:pPr>
        <w:pStyle w:val="Code"/>
      </w:pPr>
      <w:r w:rsidRPr="006F0D43">
        <w:t>name= \My Documents\HR1024_Data\HR.080910.0010.sig</w:t>
      </w:r>
    </w:p>
    <w:p w:rsidR="003A363C" w:rsidRPr="006F0D43" w:rsidRDefault="003A363C" w:rsidP="003A363C">
      <w:pPr>
        <w:pStyle w:val="Code"/>
      </w:pPr>
      <w:r w:rsidRPr="006F0D43">
        <w:t>instrument= HR: 0971030</w:t>
      </w:r>
    </w:p>
    <w:p w:rsidR="003A363C" w:rsidRPr="006F0D43" w:rsidRDefault="003A363C" w:rsidP="003A363C">
      <w:pPr>
        <w:pStyle w:val="Code"/>
      </w:pPr>
      <w:r w:rsidRPr="006F0D43">
        <w:t>integration= 20, 19.2, 30, 200, 60, 30</w:t>
      </w:r>
    </w:p>
    <w:p w:rsidR="003A363C" w:rsidRPr="006F0D43" w:rsidRDefault="003A363C" w:rsidP="003A363C">
      <w:pPr>
        <w:pStyle w:val="Code"/>
      </w:pPr>
      <w:r w:rsidRPr="006F0D43">
        <w:t>scan time= 3, 3</w:t>
      </w:r>
    </w:p>
    <w:p w:rsidR="003A363C" w:rsidRPr="006F0D43" w:rsidRDefault="003A363C" w:rsidP="003A363C">
      <w:pPr>
        <w:pStyle w:val="Code"/>
      </w:pPr>
      <w:r w:rsidRPr="006F0D43">
        <w:t>scan settings= AD, AI, AD, AI</w:t>
      </w:r>
    </w:p>
    <w:p w:rsidR="003A363C" w:rsidRPr="006F0D43" w:rsidRDefault="003A363C" w:rsidP="003A363C">
      <w:pPr>
        <w:pStyle w:val="Code"/>
      </w:pPr>
      <w:r w:rsidRPr="006F0D43">
        <w:t>external data set1= 8224, 8224, 8224, 8224, 8224, 8224, 8224, 8224, 8224, 8224, 8224, 8224, 8224, 8224, 8224, 8224</w:t>
      </w:r>
    </w:p>
    <w:p w:rsidR="003A363C" w:rsidRPr="006F0D43" w:rsidRDefault="003A363C" w:rsidP="003A363C">
      <w:pPr>
        <w:pStyle w:val="Code"/>
      </w:pPr>
      <w:r w:rsidRPr="006F0D43">
        <w:t>external data set2= 8224, 8224, 8224, 8224, 8224, 8224, 8224, 8224, 8224, 8224, 8224, 8224, 8224, 8224, 8224, 8224</w:t>
      </w:r>
    </w:p>
    <w:p w:rsidR="003A363C" w:rsidRPr="006F0D43" w:rsidRDefault="003A363C" w:rsidP="003A363C">
      <w:pPr>
        <w:pStyle w:val="Code"/>
      </w:pPr>
      <w:r w:rsidRPr="006F0D43">
        <w:t>external data dark= 0,0,0,0,0,0,0,0</w:t>
      </w:r>
    </w:p>
    <w:p w:rsidR="003A363C" w:rsidRPr="006F0D43" w:rsidRDefault="003A363C" w:rsidP="003A363C">
      <w:pPr>
        <w:pStyle w:val="Code"/>
      </w:pPr>
      <w:r w:rsidRPr="006F0D43">
        <w:t>external data mask= 0</w:t>
      </w:r>
    </w:p>
    <w:p w:rsidR="003A363C" w:rsidRPr="006F0D43" w:rsidRDefault="003A363C" w:rsidP="003A363C">
      <w:pPr>
        <w:pStyle w:val="Code"/>
      </w:pPr>
      <w:r w:rsidRPr="006F0D43">
        <w:t>optic= LENS 4, LENS 4</w:t>
      </w:r>
    </w:p>
    <w:p w:rsidR="003A363C" w:rsidRPr="006F0D43" w:rsidRDefault="003A363C" w:rsidP="003A363C">
      <w:pPr>
        <w:pStyle w:val="Code"/>
      </w:pPr>
      <w:r w:rsidRPr="006F0D43">
        <w:t>temp= 36.21, 9.08, -5.30, 36.45, 9.08, -5.37</w:t>
      </w:r>
    </w:p>
    <w:p w:rsidR="003A363C" w:rsidRPr="006F0D43" w:rsidRDefault="003A363C" w:rsidP="003A363C">
      <w:pPr>
        <w:pStyle w:val="Code"/>
      </w:pPr>
      <w:r w:rsidRPr="006F0D43">
        <w:t>battery= 7.5, 7.4</w:t>
      </w:r>
    </w:p>
    <w:p w:rsidR="003A363C" w:rsidRPr="006F0D43" w:rsidRDefault="003A363C" w:rsidP="003A363C">
      <w:pPr>
        <w:pStyle w:val="Code"/>
      </w:pPr>
      <w:r w:rsidRPr="006F0D43">
        <w:t>error= 0, 0</w:t>
      </w:r>
    </w:p>
    <w:p w:rsidR="003A363C" w:rsidRPr="006F0D43" w:rsidRDefault="003A363C" w:rsidP="003A363C">
      <w:pPr>
        <w:pStyle w:val="Code"/>
      </w:pPr>
      <w:r w:rsidRPr="006F0D43">
        <w:t>units= Radiance, Radiance</w:t>
      </w:r>
    </w:p>
    <w:p w:rsidR="003A363C" w:rsidRPr="006F0D43" w:rsidRDefault="003A363C" w:rsidP="003A363C">
      <w:pPr>
        <w:pStyle w:val="Code"/>
      </w:pPr>
      <w:r w:rsidRPr="006F0D43">
        <w:t>time= 8/9/10 10:49:47 AM, 8/9/10 10:52:36 AM</w:t>
      </w:r>
    </w:p>
    <w:p w:rsidR="003A363C" w:rsidRPr="006F0D43" w:rsidRDefault="003A363C" w:rsidP="003A363C">
      <w:pPr>
        <w:pStyle w:val="Code"/>
      </w:pPr>
      <w:r w:rsidRPr="006F0D43">
        <w:t>longitude= 01116.9879,E, 01116.9933,E</w:t>
      </w:r>
    </w:p>
    <w:p w:rsidR="003A363C" w:rsidRPr="006F0D43" w:rsidRDefault="003A363C" w:rsidP="003A363C">
      <w:pPr>
        <w:pStyle w:val="Code"/>
      </w:pPr>
      <w:r w:rsidRPr="006F0D43">
        <w:t>latitude= 4806.4988,N, 4806.5075,N</w:t>
      </w:r>
    </w:p>
    <w:p w:rsidR="003A363C" w:rsidRPr="006F0D43" w:rsidRDefault="003A363C" w:rsidP="003A363C">
      <w:pPr>
        <w:pStyle w:val="Code"/>
      </w:pPr>
      <w:r w:rsidRPr="006F0D43">
        <w:t>gpstime= 084748.000, 085034.000</w:t>
      </w:r>
    </w:p>
    <w:p w:rsidR="003A363C" w:rsidRPr="006F0D43" w:rsidRDefault="003A363C" w:rsidP="003A363C">
      <w:pPr>
        <w:pStyle w:val="Code"/>
      </w:pPr>
      <w:r w:rsidRPr="006F0D43">
        <w:t xml:space="preserve">comm= </w:t>
      </w:r>
    </w:p>
    <w:p w:rsidR="003A363C" w:rsidRPr="006F0D43" w:rsidRDefault="003A363C" w:rsidP="003A363C">
      <w:pPr>
        <w:pStyle w:val="Code"/>
      </w:pPr>
      <w:r w:rsidRPr="006F0D43">
        <w:t>memory slot= 0, 0</w:t>
      </w:r>
    </w:p>
    <w:p w:rsidR="003A363C" w:rsidRPr="006F0D43" w:rsidRDefault="003A363C" w:rsidP="003A363C">
      <w:pPr>
        <w:pStyle w:val="Code"/>
      </w:pPr>
      <w:r w:rsidRPr="006F0D43">
        <w:t xml:space="preserve">factors= </w:t>
      </w:r>
    </w:p>
    <w:p w:rsidR="003A363C" w:rsidRPr="006F0D43" w:rsidRDefault="003A363C" w:rsidP="003A363C">
      <w:pPr>
        <w:pStyle w:val="Code"/>
      </w:pPr>
      <w:r w:rsidRPr="006F0D43">
        <w:t xml:space="preserve">data= </w:t>
      </w:r>
    </w:p>
    <w:p w:rsidR="003A363C" w:rsidRPr="006F0D43" w:rsidRDefault="003A363C" w:rsidP="003A363C">
      <w:pPr>
        <w:pStyle w:val="Code"/>
      </w:pPr>
      <w:r w:rsidRPr="006F0D43">
        <w:t>350.6 127369.73 4658.17 3.66</w:t>
      </w:r>
    </w:p>
    <w:p w:rsidR="003A363C" w:rsidRPr="006F0D43" w:rsidRDefault="003A363C" w:rsidP="003A363C">
      <w:pPr>
        <w:pStyle w:val="Code"/>
      </w:pPr>
      <w:r w:rsidRPr="006F0D43">
        <w:t>352.1 130962.30 4815.39 3.68</w:t>
      </w:r>
    </w:p>
    <w:p w:rsidR="003A363C" w:rsidRPr="006F0D43" w:rsidRDefault="003A363C" w:rsidP="003A363C">
      <w:pPr>
        <w:pStyle w:val="Code"/>
      </w:pPr>
      <w:r w:rsidRPr="006F0D43">
        <w:t>353.7 132239.65 4916.35 3.72</w:t>
      </w:r>
    </w:p>
    <w:p w:rsidR="003A363C" w:rsidRPr="006F0D43" w:rsidRDefault="003A363C" w:rsidP="003A363C">
      <w:pPr>
        <w:pStyle w:val="Code"/>
      </w:pPr>
      <w:r w:rsidRPr="006F0D43">
        <w:t>355.3 128726.40 4836.48 3.76</w:t>
      </w:r>
    </w:p>
    <w:p w:rsidR="003A363C" w:rsidRPr="006F0D43" w:rsidRDefault="003A363C" w:rsidP="003A363C">
      <w:pPr>
        <w:pStyle w:val="Code"/>
      </w:pPr>
      <w:r w:rsidRPr="006F0D43">
        <w:t>356.8 124030.10 4677.99 3.77</w:t>
      </w:r>
    </w:p>
    <w:p w:rsidR="003A363C" w:rsidRPr="006F0D43" w:rsidRDefault="003A363C" w:rsidP="003A363C">
      <w:pPr>
        <w:pStyle w:val="Code"/>
      </w:pPr>
      <w:r w:rsidRPr="006F0D43">
        <w:t>358.4 123421.08 4677.13 3.79</w:t>
      </w:r>
    </w:p>
    <w:p w:rsidR="003A363C" w:rsidRPr="006F0D43" w:rsidRDefault="003A363C" w:rsidP="003A363C">
      <w:pPr>
        <w:pStyle w:val="Code"/>
      </w:pPr>
      <w:r w:rsidRPr="006F0D43">
        <w:t>359.9 130810.10 4966.42 3.80</w:t>
      </w:r>
    </w:p>
    <w:p w:rsidR="003A363C" w:rsidRPr="006F0D43" w:rsidRDefault="003A363C" w:rsidP="003A363C">
      <w:pPr>
        <w:pStyle w:val="Code"/>
      </w:pPr>
      <w:r w:rsidRPr="006F0D43">
        <w:t>…</w:t>
      </w:r>
    </w:p>
    <w:p w:rsidR="003A363C" w:rsidRDefault="003A363C" w:rsidP="003A363C">
      <w:pPr>
        <w:pStyle w:val="Heading3"/>
      </w:pPr>
      <w:bookmarkStart w:id="148" w:name="_Toc355280374"/>
      <w:bookmarkStart w:id="149" w:name="_Toc356807299"/>
      <w:r>
        <w:t>Apogee Files</w:t>
      </w:r>
      <w:bookmarkEnd w:id="148"/>
      <w:bookmarkEnd w:id="149"/>
    </w:p>
    <w:tbl>
      <w:tblPr>
        <w:tblStyle w:val="TableGrid"/>
        <w:tblW w:w="0" w:type="auto"/>
        <w:tblInd w:w="709" w:type="dxa"/>
        <w:tblLook w:val="04A0"/>
      </w:tblPr>
      <w:tblGrid>
        <w:gridCol w:w="3130"/>
        <w:gridCol w:w="5732"/>
      </w:tblGrid>
      <w:tr w:rsidR="00CB1FEC" w:rsidTr="00A23C3C">
        <w:tc>
          <w:tcPr>
            <w:tcW w:w="0" w:type="auto"/>
          </w:tcPr>
          <w:p w:rsidR="00CB1FEC" w:rsidRDefault="00632319" w:rsidP="00A23C3C">
            <w:pPr>
              <w:pStyle w:val="Body"/>
              <w:ind w:left="0"/>
            </w:pPr>
            <w:r>
              <w:t>Standard or Format Owner</w:t>
            </w:r>
          </w:p>
        </w:tc>
        <w:tc>
          <w:tcPr>
            <w:tcW w:w="0" w:type="auto"/>
          </w:tcPr>
          <w:p w:rsidR="00CB1FEC" w:rsidRDefault="00CB1FEC" w:rsidP="00A23C3C">
            <w:pPr>
              <w:pStyle w:val="Body"/>
              <w:ind w:left="0"/>
            </w:pPr>
            <w:r>
              <w:t>Apogee</w:t>
            </w:r>
          </w:p>
        </w:tc>
      </w:tr>
      <w:tr w:rsidR="00CB1FEC" w:rsidTr="00A23C3C">
        <w:tc>
          <w:tcPr>
            <w:tcW w:w="0" w:type="auto"/>
          </w:tcPr>
          <w:p w:rsidR="00CB1FEC" w:rsidRDefault="00CB1FEC" w:rsidP="00A23C3C">
            <w:pPr>
              <w:pStyle w:val="Body"/>
              <w:ind w:left="0"/>
            </w:pPr>
            <w:r>
              <w:t>Devices</w:t>
            </w:r>
          </w:p>
        </w:tc>
        <w:tc>
          <w:tcPr>
            <w:tcW w:w="0" w:type="auto"/>
          </w:tcPr>
          <w:p w:rsidR="00CB1FEC" w:rsidRDefault="00CB1FEC" w:rsidP="00A23C3C">
            <w:pPr>
              <w:pStyle w:val="Body"/>
              <w:ind w:left="0"/>
            </w:pPr>
          </w:p>
        </w:tc>
      </w:tr>
      <w:tr w:rsidR="00CB1FEC" w:rsidTr="00A23C3C">
        <w:tc>
          <w:tcPr>
            <w:tcW w:w="0" w:type="auto"/>
          </w:tcPr>
          <w:p w:rsidR="00CB1FEC" w:rsidRDefault="00CB1FEC" w:rsidP="00A23C3C">
            <w:pPr>
              <w:pStyle w:val="Body"/>
              <w:ind w:left="0"/>
            </w:pPr>
            <w:r>
              <w:t>Supported Formats</w:t>
            </w:r>
          </w:p>
        </w:tc>
        <w:tc>
          <w:tcPr>
            <w:tcW w:w="0" w:type="auto"/>
          </w:tcPr>
          <w:p w:rsidR="00CB1FEC" w:rsidRPr="00084655" w:rsidRDefault="00CB1FEC" w:rsidP="00CB1FEC">
            <w:pPr>
              <w:pStyle w:val="Body"/>
              <w:ind w:left="0"/>
            </w:pPr>
            <w:r>
              <w:t>Apogee text files (restricted to one tested file format only – see below)</w:t>
            </w:r>
          </w:p>
        </w:tc>
      </w:tr>
      <w:tr w:rsidR="00CB1FEC" w:rsidTr="00A23C3C">
        <w:tc>
          <w:tcPr>
            <w:tcW w:w="0" w:type="auto"/>
          </w:tcPr>
          <w:p w:rsidR="00CB1FEC" w:rsidRDefault="00CB1FEC" w:rsidP="00A23C3C">
            <w:pPr>
              <w:pStyle w:val="Body"/>
              <w:ind w:left="0"/>
            </w:pPr>
            <w:r>
              <w:t>Specchio Instrument Type Numbers</w:t>
            </w:r>
          </w:p>
        </w:tc>
        <w:tc>
          <w:tcPr>
            <w:tcW w:w="0" w:type="auto"/>
          </w:tcPr>
          <w:p w:rsidR="00CB1FEC" w:rsidRDefault="00CB1FEC" w:rsidP="00A23C3C">
            <w:pPr>
              <w:pStyle w:val="Body"/>
              <w:ind w:left="0"/>
              <w:rPr>
                <w:lang w:val="en-US"/>
              </w:rPr>
            </w:pPr>
            <w:r>
              <w:t>Set to -1 as not available</w:t>
            </w:r>
          </w:p>
        </w:tc>
      </w:tr>
      <w:tr w:rsidR="00CB1FEC" w:rsidTr="00A23C3C">
        <w:tc>
          <w:tcPr>
            <w:tcW w:w="0" w:type="auto"/>
          </w:tcPr>
          <w:p w:rsidR="00CB1FEC" w:rsidRDefault="00CB1FEC" w:rsidP="00A23C3C">
            <w:pPr>
              <w:pStyle w:val="Body"/>
              <w:ind w:left="0"/>
            </w:pPr>
            <w:r>
              <w:t>Comments</w:t>
            </w:r>
          </w:p>
        </w:tc>
        <w:tc>
          <w:tcPr>
            <w:tcW w:w="0" w:type="auto"/>
          </w:tcPr>
          <w:p w:rsidR="00CB1FEC" w:rsidRDefault="00CB1FEC" w:rsidP="00A23C3C">
            <w:pPr>
              <w:pStyle w:val="TableText"/>
              <w:rPr>
                <w:lang w:val="en-US"/>
              </w:rPr>
            </w:pPr>
          </w:p>
        </w:tc>
      </w:tr>
      <w:tr w:rsidR="00632319" w:rsidTr="00A23C3C">
        <w:tc>
          <w:tcPr>
            <w:tcW w:w="0" w:type="auto"/>
          </w:tcPr>
          <w:p w:rsidR="00632319" w:rsidRDefault="00632319" w:rsidP="00A23C3C">
            <w:pPr>
              <w:pStyle w:val="Body"/>
              <w:ind w:left="0"/>
            </w:pPr>
            <w:r>
              <w:t>Sensor Selec</w:t>
            </w:r>
            <w:r w:rsidR="00F50956">
              <w:t>tion Method on R</w:t>
            </w:r>
            <w:r>
              <w:t>eading</w:t>
            </w:r>
          </w:p>
        </w:tc>
        <w:tc>
          <w:tcPr>
            <w:tcW w:w="0" w:type="auto"/>
          </w:tcPr>
          <w:p w:rsidR="00632319" w:rsidRDefault="00632319" w:rsidP="00632319">
            <w:pPr>
              <w:pStyle w:val="TableText"/>
              <w:rPr>
                <w:rFonts w:cstheme="minorBidi"/>
              </w:rPr>
            </w:pPr>
            <w:r>
              <w:t>Manufacturer Short Name = APOGEE</w:t>
            </w:r>
          </w:p>
          <w:p w:rsidR="00632319" w:rsidRDefault="00632319" w:rsidP="00632319">
            <w:pPr>
              <w:pStyle w:val="TableText"/>
            </w:pPr>
            <w:r>
              <w:t>Sensor Number of bands = number of bands in spectrum</w:t>
            </w:r>
          </w:p>
          <w:p w:rsidR="00632319" w:rsidRDefault="00632319" w:rsidP="00632319">
            <w:pPr>
              <w:pStyle w:val="TableText"/>
            </w:pPr>
            <w:r>
              <w:t>Sensor Wavelength of first band = wavelength of first band in spectrum</w:t>
            </w:r>
          </w:p>
          <w:p w:rsidR="00632319" w:rsidRDefault="00632319" w:rsidP="00632319">
            <w:pPr>
              <w:pStyle w:val="TableText"/>
              <w:rPr>
                <w:lang w:val="en-US"/>
              </w:rPr>
            </w:pPr>
            <w:r>
              <w:t>Sensor Wavelength of last band = wavelength of last band in spectrum</w:t>
            </w:r>
          </w:p>
        </w:tc>
      </w:tr>
    </w:tbl>
    <w:p w:rsidR="00CB1FEC" w:rsidRDefault="00CB1FEC" w:rsidP="00CB1FEC">
      <w:pPr>
        <w:pStyle w:val="Note"/>
      </w:pPr>
      <w:r>
        <w:t>Note</w:t>
      </w:r>
      <w:r>
        <w:tab/>
      </w:r>
      <w:r w:rsidR="003A363C">
        <w:t>Apogee files are supported but not extensively tested as yet.</w:t>
      </w:r>
    </w:p>
    <w:p w:rsidR="003A363C" w:rsidRDefault="003A363C" w:rsidP="003A363C">
      <w:pPr>
        <w:pStyle w:val="Body"/>
      </w:pPr>
      <w:r w:rsidRPr="006B4F6F">
        <w:rPr>
          <w:rStyle w:val="DocActionChar"/>
        </w:rPr>
        <w:t>%%% I</w:t>
      </w:r>
      <w:r>
        <w:rPr>
          <w:rStyle w:val="DocActionChar"/>
        </w:rPr>
        <w:t>s</w:t>
      </w:r>
      <w:r w:rsidRPr="006B4F6F">
        <w:rPr>
          <w:rStyle w:val="DocActionChar"/>
        </w:rPr>
        <w:t xml:space="preserve"> this still true?</w:t>
      </w:r>
      <w:r>
        <w:rPr>
          <w:rStyle w:val="DocActionChar"/>
        </w:rPr>
        <w:t xml:space="preserve"> If they’re not tested, why are they released? If they don’t get tested, perhaps they should not be mentioned in the doc.</w:t>
      </w:r>
    </w:p>
    <w:p w:rsidR="003A363C" w:rsidRDefault="00CB1FEC" w:rsidP="00CB1FEC">
      <w:pPr>
        <w:pStyle w:val="HeadingSubUnnumbered"/>
      </w:pPr>
      <w:r>
        <w:t>Example of supported Apogee format text file</w:t>
      </w:r>
    </w:p>
    <w:p w:rsidR="003A363C" w:rsidRPr="006F0D43" w:rsidRDefault="003A363C" w:rsidP="003A363C">
      <w:pPr>
        <w:pStyle w:val="CodeSmall"/>
      </w:pPr>
      <w:r w:rsidRPr="006F0D43">
        <w:t>" File: cachimbalito2\p5_2.TRM</w:t>
      </w:r>
    </w:p>
    <w:p w:rsidR="003A363C" w:rsidRPr="002100B4" w:rsidRDefault="003A363C" w:rsidP="003A363C">
      <w:pPr>
        <w:pStyle w:val="CodeSmall"/>
      </w:pPr>
      <w:r w:rsidRPr="002100B4">
        <w:t xml:space="preserve">" TRANS-&gt;  Wave:733.53nm  Pix:1050  Val: 25.767  Time:23ms  Avg:7  Sm:0  Sg:0  Tc:on  Xt:1  Ch:1 </w:t>
      </w:r>
    </w:p>
    <w:p w:rsidR="003A363C" w:rsidRPr="006F0D43" w:rsidRDefault="003A363C" w:rsidP="003A363C">
      <w:pPr>
        <w:pStyle w:val="CodeSmall"/>
      </w:pPr>
      <w:r w:rsidRPr="006F0D43">
        <w:t xml:space="preserve"> 400.00  1.102E+000</w:t>
      </w:r>
    </w:p>
    <w:p w:rsidR="003A363C" w:rsidRPr="006F0D43" w:rsidRDefault="003A363C" w:rsidP="003A363C">
      <w:pPr>
        <w:pStyle w:val="CodeSmall"/>
      </w:pPr>
      <w:r w:rsidRPr="006F0D43">
        <w:t xml:space="preserve"> 400.50  1.131E+000</w:t>
      </w:r>
    </w:p>
    <w:p w:rsidR="003A363C" w:rsidRPr="006F0D43" w:rsidRDefault="003A363C" w:rsidP="003A363C">
      <w:pPr>
        <w:pStyle w:val="CodeSmall"/>
      </w:pPr>
      <w:r w:rsidRPr="006F0D43">
        <w:t xml:space="preserve"> 401.00  1.205E+000</w:t>
      </w:r>
    </w:p>
    <w:p w:rsidR="003A363C" w:rsidRPr="006F0D43" w:rsidRDefault="003A363C" w:rsidP="003A363C">
      <w:pPr>
        <w:pStyle w:val="CodeSmall"/>
      </w:pPr>
      <w:r w:rsidRPr="006F0D43">
        <w:t xml:space="preserve"> 401.50  1.257E+000</w:t>
      </w:r>
    </w:p>
    <w:p w:rsidR="003A363C" w:rsidRPr="006F0D43" w:rsidRDefault="003A363C" w:rsidP="003A363C">
      <w:pPr>
        <w:pStyle w:val="CodeSmall"/>
      </w:pPr>
      <w:r w:rsidRPr="006F0D43">
        <w:t xml:space="preserve"> 402.00  1.260E+000</w:t>
      </w:r>
    </w:p>
    <w:p w:rsidR="003A363C" w:rsidRPr="006F0D43" w:rsidRDefault="003A363C" w:rsidP="003A363C">
      <w:pPr>
        <w:pStyle w:val="CodeSmall"/>
      </w:pPr>
      <w:r w:rsidRPr="006F0D43">
        <w:t xml:space="preserve"> 402.50  1.336E+000</w:t>
      </w:r>
    </w:p>
    <w:p w:rsidR="003A363C" w:rsidRPr="006F0D43" w:rsidRDefault="003A363C" w:rsidP="003A363C">
      <w:pPr>
        <w:pStyle w:val="CodeSmall"/>
      </w:pPr>
      <w:r w:rsidRPr="006F0D43">
        <w:t xml:space="preserve"> 403.00  1.341E+000</w:t>
      </w:r>
    </w:p>
    <w:p w:rsidR="003A363C" w:rsidRPr="006F0D43" w:rsidRDefault="003A363C" w:rsidP="003A363C">
      <w:pPr>
        <w:pStyle w:val="CodeSmall"/>
      </w:pPr>
      <w:r w:rsidRPr="006F0D43">
        <w:t xml:space="preserve"> 403.50  1.418E+000</w:t>
      </w:r>
    </w:p>
    <w:p w:rsidR="003A363C" w:rsidRPr="006F0D43" w:rsidRDefault="003A363C" w:rsidP="003A363C">
      <w:pPr>
        <w:pStyle w:val="CodeSmall"/>
      </w:pPr>
      <w:r w:rsidRPr="006F0D43">
        <w:t xml:space="preserve"> 404.00  1.451E+000</w:t>
      </w:r>
    </w:p>
    <w:p w:rsidR="003A363C" w:rsidRPr="006F0D43" w:rsidRDefault="003A363C" w:rsidP="003A363C">
      <w:pPr>
        <w:pStyle w:val="CodeSmall"/>
      </w:pPr>
      <w:r w:rsidRPr="006F0D43">
        <w:t xml:space="preserve"> 404.50  1.444E+000</w:t>
      </w:r>
    </w:p>
    <w:p w:rsidR="003A363C" w:rsidRPr="006F0D43" w:rsidRDefault="003A363C" w:rsidP="003A363C">
      <w:pPr>
        <w:pStyle w:val="CodeSmall"/>
      </w:pPr>
      <w:r w:rsidRPr="006F0D43">
        <w:t xml:space="preserve"> 405.00  1.488E+000</w:t>
      </w:r>
    </w:p>
    <w:p w:rsidR="003A363C" w:rsidRPr="006F0D43" w:rsidRDefault="003A363C" w:rsidP="003A363C">
      <w:pPr>
        <w:pStyle w:val="CodeSmall"/>
      </w:pPr>
      <w:r w:rsidRPr="006F0D43">
        <w:t>…</w:t>
      </w:r>
    </w:p>
    <w:p w:rsidR="003A363C" w:rsidRPr="00084655" w:rsidRDefault="003A363C" w:rsidP="003A363C">
      <w:pPr>
        <w:pStyle w:val="Heading3"/>
      </w:pPr>
      <w:bookmarkStart w:id="150" w:name="_Ref355167308"/>
      <w:bookmarkStart w:id="151" w:name="_Ref355167311"/>
      <w:bookmarkStart w:id="152" w:name="_Toc355280375"/>
      <w:bookmarkStart w:id="153" w:name="_Toc356807300"/>
      <w:r w:rsidRPr="00084655">
        <w:t>ENVI Spectral Library Files</w:t>
      </w:r>
      <w:bookmarkEnd w:id="150"/>
      <w:bookmarkEnd w:id="151"/>
      <w:bookmarkEnd w:id="152"/>
      <w:bookmarkEnd w:id="153"/>
    </w:p>
    <w:tbl>
      <w:tblPr>
        <w:tblStyle w:val="TableGrid"/>
        <w:tblW w:w="0" w:type="auto"/>
        <w:tblInd w:w="709" w:type="dxa"/>
        <w:tblLook w:val="04A0"/>
      </w:tblPr>
      <w:tblGrid>
        <w:gridCol w:w="2079"/>
        <w:gridCol w:w="6783"/>
      </w:tblGrid>
      <w:tr w:rsidR="006E169B" w:rsidTr="00A23C3C">
        <w:tc>
          <w:tcPr>
            <w:tcW w:w="0" w:type="auto"/>
          </w:tcPr>
          <w:p w:rsidR="00CB1FEC" w:rsidRDefault="00632319" w:rsidP="00A23C3C">
            <w:pPr>
              <w:pStyle w:val="Body"/>
              <w:ind w:left="0"/>
            </w:pPr>
            <w:r>
              <w:t>Standard or Format Owner</w:t>
            </w:r>
          </w:p>
        </w:tc>
        <w:tc>
          <w:tcPr>
            <w:tcW w:w="0" w:type="auto"/>
          </w:tcPr>
          <w:p w:rsidR="00CB1FEC" w:rsidRDefault="00CB1FEC" w:rsidP="00A23C3C">
            <w:pPr>
              <w:pStyle w:val="Body"/>
              <w:ind w:left="0"/>
            </w:pPr>
            <w:r>
              <w:t>ENVI SLB</w:t>
            </w:r>
          </w:p>
        </w:tc>
      </w:tr>
      <w:tr w:rsidR="006E169B" w:rsidTr="00A23C3C">
        <w:tc>
          <w:tcPr>
            <w:tcW w:w="0" w:type="auto"/>
          </w:tcPr>
          <w:p w:rsidR="00CB1FEC" w:rsidRDefault="00CB1FEC" w:rsidP="00A23C3C">
            <w:pPr>
              <w:pStyle w:val="Body"/>
              <w:ind w:left="0"/>
            </w:pPr>
            <w:r>
              <w:t>Devices</w:t>
            </w:r>
          </w:p>
        </w:tc>
        <w:tc>
          <w:tcPr>
            <w:tcW w:w="0" w:type="auto"/>
          </w:tcPr>
          <w:p w:rsidR="00CB1FEC" w:rsidRDefault="00CB1FEC" w:rsidP="00A23C3C">
            <w:pPr>
              <w:pStyle w:val="Body"/>
              <w:ind w:left="0"/>
            </w:pPr>
          </w:p>
        </w:tc>
      </w:tr>
      <w:tr w:rsidR="006E169B" w:rsidTr="00A23C3C">
        <w:tc>
          <w:tcPr>
            <w:tcW w:w="0" w:type="auto"/>
          </w:tcPr>
          <w:p w:rsidR="00CB1FEC" w:rsidRDefault="00CB1FEC" w:rsidP="00A23C3C">
            <w:pPr>
              <w:pStyle w:val="Body"/>
              <w:ind w:left="0"/>
            </w:pPr>
            <w:r>
              <w:t>Supported Formats</w:t>
            </w:r>
          </w:p>
        </w:tc>
        <w:tc>
          <w:tcPr>
            <w:tcW w:w="0" w:type="auto"/>
          </w:tcPr>
          <w:p w:rsidR="00CB1FEC" w:rsidRPr="00084655" w:rsidRDefault="00CB1FEC" w:rsidP="00A23C3C">
            <w:pPr>
              <w:pStyle w:val="Body"/>
              <w:ind w:left="0"/>
            </w:pPr>
            <w:r w:rsidRPr="00084655">
              <w:t>ENVI Spectral library files (SLB and SLI)</w:t>
            </w:r>
          </w:p>
        </w:tc>
      </w:tr>
      <w:tr w:rsidR="006E169B" w:rsidTr="00A23C3C">
        <w:tc>
          <w:tcPr>
            <w:tcW w:w="0" w:type="auto"/>
          </w:tcPr>
          <w:p w:rsidR="00CB1FEC" w:rsidRDefault="00CB1FEC" w:rsidP="00A23C3C">
            <w:pPr>
              <w:pStyle w:val="Body"/>
              <w:ind w:left="0"/>
            </w:pPr>
            <w:r>
              <w:t>Specchio Instrument Type Numbers</w:t>
            </w:r>
          </w:p>
        </w:tc>
        <w:tc>
          <w:tcPr>
            <w:tcW w:w="0" w:type="auto"/>
          </w:tcPr>
          <w:p w:rsidR="00CB1FEC" w:rsidRDefault="00CB1FEC" w:rsidP="00A23C3C">
            <w:pPr>
              <w:pStyle w:val="Body"/>
              <w:ind w:left="0"/>
              <w:rPr>
                <w:lang w:val="en-US"/>
              </w:rPr>
            </w:pPr>
            <w:r>
              <w:t>Set to -1 as not available</w:t>
            </w:r>
          </w:p>
        </w:tc>
      </w:tr>
      <w:tr w:rsidR="006E169B" w:rsidTr="00A23C3C">
        <w:tc>
          <w:tcPr>
            <w:tcW w:w="0" w:type="auto"/>
          </w:tcPr>
          <w:p w:rsidR="00CB1FEC" w:rsidRDefault="00CB1FEC" w:rsidP="00A23C3C">
            <w:pPr>
              <w:pStyle w:val="Body"/>
              <w:ind w:left="0"/>
            </w:pPr>
            <w:r>
              <w:t>Comments</w:t>
            </w:r>
          </w:p>
        </w:tc>
        <w:tc>
          <w:tcPr>
            <w:tcW w:w="0" w:type="auto"/>
          </w:tcPr>
          <w:p w:rsidR="00CB1FEC" w:rsidRDefault="00CB1FEC" w:rsidP="00CB1FEC">
            <w:pPr>
              <w:pStyle w:val="TableText"/>
            </w:pPr>
            <w:r w:rsidRPr="00851208">
              <w:t>The impo</w:t>
            </w:r>
            <w:r>
              <w:t>rt routine expects the spectral library files to have ext</w:t>
            </w:r>
            <w:r w:rsidR="00C670E2">
              <w:t>ensions of either .slb or .sli.</w:t>
            </w:r>
          </w:p>
          <w:p w:rsidR="00CB1FEC" w:rsidRPr="00851208" w:rsidRDefault="00CB1FEC" w:rsidP="00CB1FEC">
            <w:pPr>
              <w:pStyle w:val="CodeinTable"/>
            </w:pPr>
            <w:r w:rsidRPr="00851208">
              <w:t>my_spectra.slb</w:t>
            </w:r>
          </w:p>
          <w:p w:rsidR="00CB1FEC" w:rsidRPr="00851208" w:rsidRDefault="00CB1FEC" w:rsidP="00CB1FEC">
            <w:pPr>
              <w:pStyle w:val="CodeinTable"/>
            </w:pPr>
            <w:r w:rsidRPr="00851208">
              <w:t>my_spectra.hdr</w:t>
            </w:r>
          </w:p>
          <w:p w:rsidR="00CB1FEC" w:rsidRDefault="00CB1FEC" w:rsidP="00CB1FEC">
            <w:pPr>
              <w:pStyle w:val="DocAction"/>
            </w:pPr>
            <w:r>
              <w:t xml:space="preserve">%%% How does .hdr make sense here? I was expecting the second file to be .sli. </w:t>
            </w:r>
            <w:r w:rsidRPr="007A07DA">
              <w:rPr>
                <w:rStyle w:val="DocActionChar"/>
              </w:rPr>
              <w:t>Andy</w:t>
            </w:r>
          </w:p>
          <w:p w:rsidR="00CB1FEC" w:rsidRPr="00084655" w:rsidRDefault="00CB1FEC" w:rsidP="00CB1FEC">
            <w:pPr>
              <w:pStyle w:val="TableText"/>
            </w:pPr>
            <w:r w:rsidRPr="00084655">
              <w:t xml:space="preserve">These files can contain more than one spectrum. </w:t>
            </w:r>
            <w:r>
              <w:t>Specchio saves e</w:t>
            </w:r>
            <w:r w:rsidRPr="00084655">
              <w:t>ach spectrum separately.</w:t>
            </w:r>
            <w:r>
              <w:t xml:space="preserve"> </w:t>
            </w:r>
            <w:r w:rsidRPr="002100B4">
              <w:rPr>
                <w:rStyle w:val="DocActionChar"/>
              </w:rPr>
              <w:t xml:space="preserve">%%% Does it generate </w:t>
            </w:r>
            <w:r>
              <w:rPr>
                <w:rStyle w:val="DocActionChar"/>
              </w:rPr>
              <w:t xml:space="preserve">unique </w:t>
            </w:r>
            <w:r w:rsidRPr="002100B4">
              <w:rPr>
                <w:rStyle w:val="DocActionChar"/>
              </w:rPr>
              <w:t>names?</w:t>
            </w:r>
            <w:r>
              <w:rPr>
                <w:rStyle w:val="DocActionChar"/>
              </w:rPr>
              <w:t xml:space="preserve"> </w:t>
            </w:r>
            <w:r w:rsidRPr="007A07DA">
              <w:rPr>
                <w:rStyle w:val="DocActionChar"/>
              </w:rPr>
              <w:t>Andy</w:t>
            </w:r>
          </w:p>
          <w:p w:rsidR="00CB1FEC" w:rsidRPr="00CB1FEC" w:rsidRDefault="00CB1FEC" w:rsidP="006E169B">
            <w:pPr>
              <w:pStyle w:val="TableText"/>
            </w:pPr>
            <w:r>
              <w:t>If</w:t>
            </w:r>
            <w:r w:rsidRPr="00084655">
              <w:t xml:space="preserve"> </w:t>
            </w:r>
            <w:r>
              <w:t>present,</w:t>
            </w:r>
            <w:r w:rsidRPr="00084655">
              <w:t xml:space="preserve"> Spectra names are read from the header fil</w:t>
            </w:r>
            <w:r w:rsidR="006E169B">
              <w:t xml:space="preserve">e and stored in the database in the Filename Metadata Attribute. The File Type Metadata Attribute is set to </w:t>
            </w:r>
            <w:r w:rsidRPr="00851208">
              <w:rPr>
                <w:rStyle w:val="GUIWord"/>
              </w:rPr>
              <w:t>ENVI Hdr</w:t>
            </w:r>
            <w:r w:rsidRPr="00084655">
              <w:t>.</w:t>
            </w:r>
          </w:p>
        </w:tc>
      </w:tr>
    </w:tbl>
    <w:p w:rsidR="003A363C" w:rsidRDefault="003A363C" w:rsidP="003A363C">
      <w:pPr>
        <w:pStyle w:val="Note"/>
      </w:pPr>
      <w:r w:rsidRPr="00084655">
        <w:t>Note</w:t>
      </w:r>
      <w:r>
        <w:t>s</w:t>
      </w:r>
      <w:r>
        <w:tab/>
        <w:t>T</w:t>
      </w:r>
      <w:r w:rsidRPr="00084655">
        <w:t>he sensor definition</w:t>
      </w:r>
      <w:r>
        <w:t xml:space="preserve"> (i.e. central wavelengths)</w:t>
      </w:r>
      <w:r w:rsidRPr="00084655">
        <w:t xml:space="preserve"> is not read from the ENVI header file</w:t>
      </w:r>
      <w:r>
        <w:t>.</w:t>
      </w:r>
    </w:p>
    <w:p w:rsidR="003A363C" w:rsidRDefault="003A363C" w:rsidP="003A363C">
      <w:pPr>
        <w:pStyle w:val="Heading3"/>
      </w:pPr>
      <w:bookmarkStart w:id="154" w:name="_Toc355280376"/>
      <w:bookmarkStart w:id="155" w:name="_Toc356807301"/>
      <w:bookmarkStart w:id="156" w:name="_Ref356813987"/>
      <w:bookmarkStart w:id="157" w:name="_Ref356813989"/>
      <w:r>
        <w:t>Ocean Optics SpectraSuite Data Files</w:t>
      </w:r>
      <w:bookmarkEnd w:id="154"/>
      <w:bookmarkEnd w:id="155"/>
      <w:bookmarkEnd w:id="156"/>
      <w:bookmarkEnd w:id="157"/>
    </w:p>
    <w:tbl>
      <w:tblPr>
        <w:tblStyle w:val="TableGrid"/>
        <w:tblW w:w="0" w:type="auto"/>
        <w:tblInd w:w="709" w:type="dxa"/>
        <w:tblLook w:val="04A0"/>
      </w:tblPr>
      <w:tblGrid>
        <w:gridCol w:w="1808"/>
        <w:gridCol w:w="7054"/>
      </w:tblGrid>
      <w:tr w:rsidR="00CB1FEC" w:rsidTr="00A23C3C">
        <w:tc>
          <w:tcPr>
            <w:tcW w:w="0" w:type="auto"/>
          </w:tcPr>
          <w:p w:rsidR="00CB1FEC" w:rsidRDefault="00632319" w:rsidP="00A23C3C">
            <w:pPr>
              <w:pStyle w:val="Body"/>
              <w:ind w:left="0"/>
            </w:pPr>
            <w:r>
              <w:t>Standard or Format Owner</w:t>
            </w:r>
          </w:p>
        </w:tc>
        <w:tc>
          <w:tcPr>
            <w:tcW w:w="0" w:type="auto"/>
          </w:tcPr>
          <w:p w:rsidR="00CB1FEC" w:rsidRDefault="00CB1FEC" w:rsidP="00CB1FEC">
            <w:pPr>
              <w:pStyle w:val="TableText"/>
            </w:pPr>
            <w:r>
              <w:t>Ocean Optics Spectra Suite</w:t>
            </w:r>
          </w:p>
        </w:tc>
      </w:tr>
      <w:tr w:rsidR="00CB1FEC" w:rsidTr="00A23C3C">
        <w:tc>
          <w:tcPr>
            <w:tcW w:w="0" w:type="auto"/>
          </w:tcPr>
          <w:p w:rsidR="00CB1FEC" w:rsidRDefault="00CB1FEC" w:rsidP="00A23C3C">
            <w:pPr>
              <w:pStyle w:val="Body"/>
              <w:ind w:left="0"/>
            </w:pPr>
            <w:r>
              <w:t>Devices</w:t>
            </w:r>
          </w:p>
        </w:tc>
        <w:tc>
          <w:tcPr>
            <w:tcW w:w="0" w:type="auto"/>
          </w:tcPr>
          <w:p w:rsidR="00CB1FEC" w:rsidRDefault="00CB1FEC" w:rsidP="00A23C3C">
            <w:pPr>
              <w:pStyle w:val="Body"/>
              <w:ind w:left="0"/>
            </w:pPr>
          </w:p>
        </w:tc>
      </w:tr>
      <w:tr w:rsidR="00B61E92" w:rsidTr="00A23C3C">
        <w:tc>
          <w:tcPr>
            <w:tcW w:w="0" w:type="auto"/>
          </w:tcPr>
          <w:p w:rsidR="00CB1FEC" w:rsidRDefault="00CB1FEC" w:rsidP="00A23C3C">
            <w:pPr>
              <w:pStyle w:val="Body"/>
              <w:ind w:left="0"/>
            </w:pPr>
            <w:r>
              <w:t>Supported Formats</w:t>
            </w:r>
          </w:p>
        </w:tc>
        <w:tc>
          <w:tcPr>
            <w:tcW w:w="0" w:type="auto"/>
          </w:tcPr>
          <w:p w:rsidR="00CB1FEC" w:rsidRPr="00084655" w:rsidRDefault="00CB1FEC" w:rsidP="00A23C3C">
            <w:pPr>
              <w:pStyle w:val="Body"/>
              <w:ind w:left="0"/>
            </w:pPr>
            <w:r>
              <w:t>Ocean Optics SpectraSuite text files</w:t>
            </w:r>
          </w:p>
        </w:tc>
      </w:tr>
      <w:tr w:rsidR="00CB1FEC" w:rsidTr="00A23C3C">
        <w:tc>
          <w:tcPr>
            <w:tcW w:w="0" w:type="auto"/>
          </w:tcPr>
          <w:p w:rsidR="00CB1FEC" w:rsidRDefault="00CB1FEC" w:rsidP="00A23C3C">
            <w:pPr>
              <w:pStyle w:val="Body"/>
              <w:ind w:left="0"/>
            </w:pPr>
            <w:r>
              <w:t>Specchio Instrument Type Numbers</w:t>
            </w:r>
          </w:p>
        </w:tc>
        <w:tc>
          <w:tcPr>
            <w:tcW w:w="0" w:type="auto"/>
          </w:tcPr>
          <w:p w:rsidR="00CB1FEC" w:rsidRDefault="00CB1FEC" w:rsidP="00CB1FEC">
            <w:pPr>
              <w:pStyle w:val="TableText"/>
              <w:rPr>
                <w:rFonts w:cstheme="minorBidi"/>
                <w:sz w:val="24"/>
              </w:rPr>
            </w:pPr>
            <w:r>
              <w:t>Last four numerical characters of the Spectrometer tag:</w:t>
            </w:r>
          </w:p>
          <w:p w:rsidR="00CB1FEC" w:rsidRDefault="00CB1FEC" w:rsidP="00CB1FEC">
            <w:pPr>
              <w:pStyle w:val="Body"/>
              <w:ind w:left="0"/>
            </w:pPr>
            <w:r>
              <w:t>Spectrometers: HR4C1078</w:t>
            </w:r>
          </w:p>
          <w:p w:rsidR="00B61E92" w:rsidRPr="00B61E92" w:rsidRDefault="00B61E92" w:rsidP="006E169B">
            <w:pPr>
              <w:pStyle w:val="TableText"/>
            </w:pPr>
            <w:r>
              <w:t>The instrument number is taken to be the last four numbers of the spectrometer name, e.g. 1076 in the above example. The time format is expected to be as in the example</w:t>
            </w:r>
            <w:r w:rsidR="006E169B">
              <w:t xml:space="preserve"> below</w:t>
            </w:r>
            <w:r>
              <w:t>, i.e. it is probably depending on the settings of the controlling/post-processing computer.</w:t>
            </w:r>
          </w:p>
        </w:tc>
      </w:tr>
      <w:tr w:rsidR="00CB1FEC" w:rsidTr="00A23C3C">
        <w:tc>
          <w:tcPr>
            <w:tcW w:w="0" w:type="auto"/>
          </w:tcPr>
          <w:p w:rsidR="00CB1FEC" w:rsidRDefault="00CB1FEC" w:rsidP="00A23C3C">
            <w:pPr>
              <w:pStyle w:val="Body"/>
              <w:ind w:left="0"/>
            </w:pPr>
            <w:r>
              <w:t>Comments</w:t>
            </w:r>
          </w:p>
        </w:tc>
        <w:tc>
          <w:tcPr>
            <w:tcW w:w="0" w:type="auto"/>
          </w:tcPr>
          <w:p w:rsidR="00CB1FEC" w:rsidRPr="00B61E92" w:rsidRDefault="00B61E92" w:rsidP="006E169B">
            <w:pPr>
              <w:pStyle w:val="TableText"/>
            </w:pPr>
            <w:r>
              <w:t xml:space="preserve">The </w:t>
            </w:r>
            <w:r w:rsidR="006E169B">
              <w:t>required</w:t>
            </w:r>
            <w:r>
              <w:t xml:space="preserve"> file extension is </w:t>
            </w:r>
            <w:r w:rsidRPr="003D4CCB">
              <w:rPr>
                <w:rStyle w:val="CodeChar"/>
              </w:rPr>
              <w:t>.csv</w:t>
            </w:r>
            <w:r>
              <w:t>, although the files are not comma separated.</w:t>
            </w:r>
          </w:p>
        </w:tc>
      </w:tr>
      <w:tr w:rsidR="0059682B" w:rsidTr="00A23C3C">
        <w:tc>
          <w:tcPr>
            <w:tcW w:w="0" w:type="auto"/>
          </w:tcPr>
          <w:p w:rsidR="0059682B" w:rsidRDefault="0059682B" w:rsidP="00A23C3C">
            <w:pPr>
              <w:pStyle w:val="Body"/>
              <w:ind w:left="0"/>
            </w:pPr>
            <w:r>
              <w:t>Sensor Selection Method on reading</w:t>
            </w:r>
          </w:p>
        </w:tc>
        <w:tc>
          <w:tcPr>
            <w:tcW w:w="0" w:type="auto"/>
          </w:tcPr>
          <w:p w:rsidR="0059682B" w:rsidRDefault="0059682B" w:rsidP="00B61E92">
            <w:pPr>
              <w:pStyle w:val="TableText"/>
            </w:pPr>
          </w:p>
        </w:tc>
      </w:tr>
    </w:tbl>
    <w:p w:rsidR="003A363C" w:rsidRDefault="00B61E92" w:rsidP="00B61E92">
      <w:pPr>
        <w:pStyle w:val="HeadingSubUnnumbered"/>
      </w:pPr>
      <w:r>
        <w:t>Example file</w:t>
      </w:r>
    </w:p>
    <w:p w:rsidR="003A363C" w:rsidRPr="00851208" w:rsidRDefault="003A363C" w:rsidP="003A363C">
      <w:pPr>
        <w:pStyle w:val="Code"/>
      </w:pPr>
      <w:r w:rsidRPr="00851208">
        <w:t>SpectraSuite Data File</w:t>
      </w:r>
    </w:p>
    <w:p w:rsidR="003A363C" w:rsidRPr="00851208" w:rsidRDefault="003A363C" w:rsidP="003A363C">
      <w:pPr>
        <w:pStyle w:val="Code"/>
      </w:pPr>
      <w:r w:rsidRPr="00851208">
        <w:t>++++++++++++++++++++++++++++++++++++</w:t>
      </w:r>
    </w:p>
    <w:p w:rsidR="003A363C" w:rsidRPr="00851208" w:rsidRDefault="003A363C" w:rsidP="003A363C">
      <w:pPr>
        <w:pStyle w:val="Code"/>
      </w:pPr>
      <w:r w:rsidRPr="00851208">
        <w:t>Date: Wed Sep 15 19:14:15 CEST 2010</w:t>
      </w:r>
    </w:p>
    <w:p w:rsidR="003A363C" w:rsidRPr="00851208" w:rsidRDefault="003A363C" w:rsidP="003A363C">
      <w:pPr>
        <w:pStyle w:val="Code"/>
      </w:pPr>
      <w:r w:rsidRPr="00851208">
        <w:t>User: telerilevamento</w:t>
      </w:r>
    </w:p>
    <w:p w:rsidR="003A363C" w:rsidRPr="00851208" w:rsidRDefault="003A363C" w:rsidP="003A363C">
      <w:pPr>
        <w:pStyle w:val="Code"/>
      </w:pPr>
      <w:r w:rsidRPr="00851208">
        <w:t>Dark Spectrum Present: No</w:t>
      </w:r>
    </w:p>
    <w:p w:rsidR="003A363C" w:rsidRPr="00851208" w:rsidRDefault="003A363C" w:rsidP="003A363C">
      <w:pPr>
        <w:pStyle w:val="Code"/>
      </w:pPr>
      <w:r w:rsidRPr="00851208">
        <w:t>Reference Spectrum Present: No</w:t>
      </w:r>
    </w:p>
    <w:p w:rsidR="003A363C" w:rsidRPr="00851208" w:rsidRDefault="003A363C" w:rsidP="003A363C">
      <w:pPr>
        <w:pStyle w:val="Code"/>
      </w:pPr>
      <w:r w:rsidRPr="00851208">
        <w:t>Number of Sampled Component Spectra: 1</w:t>
      </w:r>
    </w:p>
    <w:p w:rsidR="003A363C" w:rsidRPr="00851208" w:rsidRDefault="003A363C" w:rsidP="003A363C">
      <w:pPr>
        <w:pStyle w:val="Code"/>
      </w:pPr>
      <w:r w:rsidRPr="00851208">
        <w:t>Spectrometers: HR4C1076</w:t>
      </w:r>
    </w:p>
    <w:p w:rsidR="003A363C" w:rsidRPr="00851208" w:rsidRDefault="003A363C" w:rsidP="003A363C">
      <w:pPr>
        <w:pStyle w:val="Code"/>
      </w:pPr>
      <w:r w:rsidRPr="00851208">
        <w:t>Integration Time (usec): 1000000 (HR4C1076)</w:t>
      </w:r>
    </w:p>
    <w:p w:rsidR="003A363C" w:rsidRPr="00851208" w:rsidRDefault="003A363C" w:rsidP="003A363C">
      <w:pPr>
        <w:pStyle w:val="Code"/>
      </w:pPr>
      <w:r w:rsidRPr="00851208">
        <w:t>Spectra Averaged: 10 (HR4C1076)</w:t>
      </w:r>
    </w:p>
    <w:p w:rsidR="003A363C" w:rsidRPr="00851208" w:rsidRDefault="003A363C" w:rsidP="003A363C">
      <w:pPr>
        <w:pStyle w:val="Code"/>
      </w:pPr>
      <w:r w:rsidRPr="00851208">
        <w:t>Boxcar Smoothing: 0 (HR4C1076)</w:t>
      </w:r>
    </w:p>
    <w:p w:rsidR="003A363C" w:rsidRPr="00851208" w:rsidRDefault="003A363C" w:rsidP="003A363C">
      <w:pPr>
        <w:pStyle w:val="Code"/>
      </w:pPr>
      <w:r w:rsidRPr="00851208">
        <w:t>Correct for Electrical Dark: No (HR4C1076)</w:t>
      </w:r>
    </w:p>
    <w:p w:rsidR="003A363C" w:rsidRPr="00851208" w:rsidRDefault="003A363C" w:rsidP="003A363C">
      <w:pPr>
        <w:pStyle w:val="Code"/>
      </w:pPr>
      <w:r w:rsidRPr="00851208">
        <w:t>Strobe/Lamp Enabled: No (HR4C1076)</w:t>
      </w:r>
    </w:p>
    <w:p w:rsidR="003A363C" w:rsidRPr="00851208" w:rsidRDefault="003A363C" w:rsidP="003A363C">
      <w:pPr>
        <w:pStyle w:val="Code"/>
      </w:pPr>
      <w:r w:rsidRPr="00851208">
        <w:t>Correct for Detector Non-linearity: No (HR4C1076)</w:t>
      </w:r>
    </w:p>
    <w:p w:rsidR="003A363C" w:rsidRPr="00851208" w:rsidRDefault="003A363C" w:rsidP="003A363C">
      <w:pPr>
        <w:pStyle w:val="Code"/>
      </w:pPr>
      <w:r w:rsidRPr="00851208">
        <w:t>Correct for Stray Light: No (HR4C1076)</w:t>
      </w:r>
    </w:p>
    <w:p w:rsidR="003A363C" w:rsidRPr="00851208" w:rsidRDefault="003A363C" w:rsidP="003A363C">
      <w:pPr>
        <w:pStyle w:val="Code"/>
      </w:pPr>
      <w:r w:rsidRPr="00851208">
        <w:t>Number of Pixels in Processed Spectrum: 3648</w:t>
      </w:r>
    </w:p>
    <w:p w:rsidR="003A363C" w:rsidRPr="00851208" w:rsidRDefault="003A363C" w:rsidP="003A363C">
      <w:pPr>
        <w:pStyle w:val="Code"/>
      </w:pPr>
      <w:r w:rsidRPr="00851208">
        <w:t>&gt;&gt;&gt;&gt;&gt;Begin Processed Spectral Data&lt;&lt;&lt;&lt;&lt;</w:t>
      </w:r>
    </w:p>
    <w:p w:rsidR="003A363C" w:rsidRPr="00851208" w:rsidRDefault="003A363C" w:rsidP="003A363C">
      <w:pPr>
        <w:pStyle w:val="Code"/>
      </w:pPr>
      <w:r w:rsidRPr="00851208">
        <w:t>Wavelength(nm); radiance(W*m-2*sr-1*nm-1)</w:t>
      </w:r>
    </w:p>
    <w:p w:rsidR="003A363C" w:rsidRPr="00851208" w:rsidRDefault="003A363C" w:rsidP="003A363C">
      <w:pPr>
        <w:pStyle w:val="Code"/>
      </w:pPr>
      <w:r w:rsidRPr="00851208">
        <w:t>717.00000;0.17904775</w:t>
      </w:r>
    </w:p>
    <w:p w:rsidR="003A363C" w:rsidRPr="00851208" w:rsidRDefault="003A363C" w:rsidP="003A363C">
      <w:pPr>
        <w:pStyle w:val="Code"/>
      </w:pPr>
      <w:r w:rsidRPr="00851208">
        <w:t>717.02000;0.17878146</w:t>
      </w:r>
    </w:p>
    <w:p w:rsidR="003A363C" w:rsidRPr="00851208" w:rsidRDefault="003A363C" w:rsidP="003A363C">
      <w:pPr>
        <w:pStyle w:val="Code"/>
      </w:pPr>
      <w:r w:rsidRPr="00851208">
        <w:t>717.04000;0.17849983</w:t>
      </w:r>
    </w:p>
    <w:p w:rsidR="003A363C" w:rsidRPr="00851208" w:rsidRDefault="003A363C" w:rsidP="003A363C">
      <w:pPr>
        <w:pStyle w:val="Code"/>
      </w:pPr>
      <w:r w:rsidRPr="00851208">
        <w:t>717.06000;0.17820124</w:t>
      </w:r>
    </w:p>
    <w:p w:rsidR="003A363C" w:rsidRPr="00851208" w:rsidRDefault="003A363C" w:rsidP="003A363C">
      <w:pPr>
        <w:pStyle w:val="Code"/>
      </w:pPr>
      <w:r w:rsidRPr="00851208">
        <w:t>…</w:t>
      </w:r>
    </w:p>
    <w:p w:rsidR="003A363C" w:rsidRDefault="003A363C" w:rsidP="003A363C">
      <w:pPr>
        <w:pStyle w:val="Heading3"/>
      </w:pPr>
      <w:bookmarkStart w:id="158" w:name="_Toc355280377"/>
      <w:bookmarkStart w:id="159" w:name="_Toc356807302"/>
      <w:r>
        <w:t>HDF5 Files containing FGI goniometer measurements</w:t>
      </w:r>
      <w:bookmarkEnd w:id="158"/>
      <w:bookmarkEnd w:id="159"/>
    </w:p>
    <w:tbl>
      <w:tblPr>
        <w:tblStyle w:val="TableGrid"/>
        <w:tblW w:w="0" w:type="auto"/>
        <w:tblInd w:w="709" w:type="dxa"/>
        <w:tblLook w:val="04A0"/>
      </w:tblPr>
      <w:tblGrid>
        <w:gridCol w:w="1757"/>
        <w:gridCol w:w="7105"/>
      </w:tblGrid>
      <w:tr w:rsidR="00B61E92" w:rsidTr="00A23C3C">
        <w:tc>
          <w:tcPr>
            <w:tcW w:w="0" w:type="auto"/>
          </w:tcPr>
          <w:p w:rsidR="00B61E92" w:rsidRDefault="00632319" w:rsidP="00A23C3C">
            <w:pPr>
              <w:pStyle w:val="Body"/>
              <w:ind w:left="0"/>
            </w:pPr>
            <w:r>
              <w:t>Standard or Format Owner</w:t>
            </w:r>
          </w:p>
        </w:tc>
        <w:tc>
          <w:tcPr>
            <w:tcW w:w="0" w:type="auto"/>
          </w:tcPr>
          <w:p w:rsidR="00B61E92" w:rsidRDefault="00B61E92" w:rsidP="00A23C3C">
            <w:pPr>
              <w:pStyle w:val="Body"/>
              <w:ind w:left="0"/>
            </w:pPr>
            <w:r>
              <w:t>Finnish Geodetic Institute proprietary format</w:t>
            </w:r>
          </w:p>
        </w:tc>
      </w:tr>
      <w:tr w:rsidR="00B61E92" w:rsidTr="00A23C3C">
        <w:tc>
          <w:tcPr>
            <w:tcW w:w="0" w:type="auto"/>
          </w:tcPr>
          <w:p w:rsidR="00B61E92" w:rsidRDefault="00B61E92" w:rsidP="00A23C3C">
            <w:pPr>
              <w:pStyle w:val="Body"/>
              <w:ind w:left="0"/>
            </w:pPr>
            <w:r>
              <w:t>Devices</w:t>
            </w:r>
          </w:p>
        </w:tc>
        <w:tc>
          <w:tcPr>
            <w:tcW w:w="0" w:type="auto"/>
          </w:tcPr>
          <w:p w:rsidR="00B61E92" w:rsidRDefault="00B61E92" w:rsidP="00A23C3C">
            <w:pPr>
              <w:pStyle w:val="Body"/>
              <w:ind w:left="0"/>
            </w:pPr>
          </w:p>
        </w:tc>
      </w:tr>
      <w:tr w:rsidR="00B61E92" w:rsidTr="00A23C3C">
        <w:tc>
          <w:tcPr>
            <w:tcW w:w="0" w:type="auto"/>
          </w:tcPr>
          <w:p w:rsidR="00B61E92" w:rsidRDefault="00B61E92" w:rsidP="00A23C3C">
            <w:pPr>
              <w:pStyle w:val="Body"/>
              <w:ind w:left="0"/>
            </w:pPr>
            <w:r>
              <w:t>Supported Formats</w:t>
            </w:r>
          </w:p>
        </w:tc>
        <w:tc>
          <w:tcPr>
            <w:tcW w:w="0" w:type="auto"/>
          </w:tcPr>
          <w:p w:rsidR="00B61E92" w:rsidRDefault="00B61E92" w:rsidP="00A23C3C">
            <w:pPr>
              <w:pStyle w:val="Body"/>
              <w:ind w:left="0"/>
            </w:pPr>
            <w:r>
              <w:t xml:space="preserve">HDF5 files and </w:t>
            </w:r>
            <w:r w:rsidR="006E169B">
              <w:t xml:space="preserve">XML </w:t>
            </w:r>
            <w:r>
              <w:t>files containing measurement data from FGI (Finish Geodetic Institute) goniometer measurements</w:t>
            </w:r>
          </w:p>
          <w:p w:rsidR="00B61E92" w:rsidRPr="00084655" w:rsidRDefault="006E169B" w:rsidP="006E169B">
            <w:pPr>
              <w:pStyle w:val="Body"/>
              <w:ind w:left="0"/>
            </w:pPr>
            <w:r>
              <w:t>T</w:t>
            </w:r>
            <w:r w:rsidR="00B61E92">
              <w:t xml:space="preserve">he newest data structure version </w:t>
            </w:r>
            <w:r>
              <w:t>(</w:t>
            </w:r>
            <w:r w:rsidR="00B61E92">
              <w:t>with a coupled xml-file, containing all the metadata</w:t>
            </w:r>
            <w:r>
              <w:t xml:space="preserve">) </w:t>
            </w:r>
            <w:r w:rsidR="00B61E92">
              <w:t xml:space="preserve">is still experimental </w:t>
            </w:r>
            <w:r>
              <w:t>and is not ye</w:t>
            </w:r>
            <w:r w:rsidR="00B61E92">
              <w:t>t not fully supported.</w:t>
            </w:r>
          </w:p>
        </w:tc>
      </w:tr>
      <w:tr w:rsidR="00B61E92" w:rsidTr="00A23C3C">
        <w:tc>
          <w:tcPr>
            <w:tcW w:w="0" w:type="auto"/>
          </w:tcPr>
          <w:p w:rsidR="00B61E92" w:rsidRDefault="00B61E92" w:rsidP="00A23C3C">
            <w:pPr>
              <w:pStyle w:val="Body"/>
              <w:ind w:left="0"/>
            </w:pPr>
            <w:r>
              <w:t>Specchio Instrument Type Numbers</w:t>
            </w:r>
          </w:p>
        </w:tc>
        <w:tc>
          <w:tcPr>
            <w:tcW w:w="0" w:type="auto"/>
          </w:tcPr>
          <w:p w:rsidR="00B61E92" w:rsidRDefault="00B61E92" w:rsidP="00A23C3C">
            <w:pPr>
              <w:pStyle w:val="Body"/>
              <w:ind w:left="0"/>
              <w:rPr>
                <w:lang w:val="en-US"/>
              </w:rPr>
            </w:pPr>
            <w:r>
              <w:t>Part of the metadata in the HDF5</w:t>
            </w:r>
          </w:p>
        </w:tc>
      </w:tr>
      <w:tr w:rsidR="00B61E92" w:rsidTr="00A23C3C">
        <w:tc>
          <w:tcPr>
            <w:tcW w:w="0" w:type="auto"/>
          </w:tcPr>
          <w:p w:rsidR="00B61E92" w:rsidRDefault="00B61E92" w:rsidP="00A23C3C">
            <w:pPr>
              <w:pStyle w:val="Body"/>
              <w:ind w:left="0"/>
            </w:pPr>
            <w:r>
              <w:t>Comments</w:t>
            </w:r>
          </w:p>
        </w:tc>
        <w:tc>
          <w:tcPr>
            <w:tcW w:w="0" w:type="auto"/>
          </w:tcPr>
          <w:p w:rsidR="00B61E92" w:rsidRPr="00B61E92" w:rsidRDefault="00B61E92" w:rsidP="00B61E92">
            <w:pPr>
              <w:pStyle w:val="TableText"/>
            </w:pPr>
            <w:r>
              <w:t xml:space="preserve">As there </w:t>
            </w:r>
            <w:r w:rsidR="006E169B">
              <w:t>is</w:t>
            </w:r>
            <w:r>
              <w:t xml:space="preserve"> more than one </w:t>
            </w:r>
            <w:r w:rsidR="006E169B">
              <w:t>spectrum</w:t>
            </w:r>
            <w:r>
              <w:t xml:space="preserve"> per file, each spectrum is saved separately. The name of each spectrum is constructed from the campaign name, the beam geometry (if HDRF or BRF), a data structure identifier and an auto numbered identifier (e.g. Snow7.HDRF.lib2.14).</w:t>
            </w:r>
          </w:p>
        </w:tc>
      </w:tr>
    </w:tbl>
    <w:p w:rsidR="00632319" w:rsidRDefault="00632319" w:rsidP="003A363C">
      <w:pPr>
        <w:pStyle w:val="Heading3"/>
      </w:pPr>
      <w:bookmarkStart w:id="160" w:name="_Toc355280378"/>
      <w:bookmarkStart w:id="161" w:name="_Toc356807303"/>
      <w:r>
        <w:t>UniSpec</w:t>
      </w:r>
    </w:p>
    <w:tbl>
      <w:tblPr>
        <w:tblStyle w:val="TableGrid"/>
        <w:tblW w:w="0" w:type="auto"/>
        <w:tblInd w:w="709" w:type="dxa"/>
        <w:tblLook w:val="04A0"/>
      </w:tblPr>
      <w:tblGrid>
        <w:gridCol w:w="3101"/>
        <w:gridCol w:w="5761"/>
      </w:tblGrid>
      <w:tr w:rsidR="00632319" w:rsidTr="00A23C3C">
        <w:tc>
          <w:tcPr>
            <w:tcW w:w="0" w:type="auto"/>
          </w:tcPr>
          <w:p w:rsidR="00632319" w:rsidRDefault="00632319" w:rsidP="00A23C3C">
            <w:pPr>
              <w:pStyle w:val="Body"/>
              <w:ind w:left="0"/>
            </w:pPr>
            <w:r>
              <w:t>Standard or Format Owner</w:t>
            </w:r>
          </w:p>
        </w:tc>
        <w:tc>
          <w:tcPr>
            <w:tcW w:w="0" w:type="auto"/>
          </w:tcPr>
          <w:p w:rsidR="00632319" w:rsidRDefault="00923E7C" w:rsidP="00923E7C">
            <w:pPr>
              <w:pStyle w:val="Body"/>
              <w:ind w:left="0"/>
            </w:pPr>
            <w:r>
              <w:t xml:space="preserve">PP Systems </w:t>
            </w:r>
          </w:p>
        </w:tc>
      </w:tr>
      <w:tr w:rsidR="00632319" w:rsidTr="00A23C3C">
        <w:tc>
          <w:tcPr>
            <w:tcW w:w="0" w:type="auto"/>
          </w:tcPr>
          <w:p w:rsidR="00632319" w:rsidRDefault="00632319" w:rsidP="00A23C3C">
            <w:pPr>
              <w:pStyle w:val="Body"/>
              <w:ind w:left="0"/>
            </w:pPr>
            <w:r>
              <w:t>Devices</w:t>
            </w:r>
          </w:p>
        </w:tc>
        <w:tc>
          <w:tcPr>
            <w:tcW w:w="0" w:type="auto"/>
          </w:tcPr>
          <w:p w:rsidR="00632319" w:rsidRDefault="00632319" w:rsidP="00A23C3C">
            <w:pPr>
              <w:pStyle w:val="Body"/>
              <w:ind w:left="0"/>
            </w:pPr>
          </w:p>
        </w:tc>
      </w:tr>
      <w:tr w:rsidR="00632319" w:rsidTr="00A23C3C">
        <w:tc>
          <w:tcPr>
            <w:tcW w:w="0" w:type="auto"/>
          </w:tcPr>
          <w:p w:rsidR="00632319" w:rsidRDefault="00632319" w:rsidP="00A23C3C">
            <w:pPr>
              <w:pStyle w:val="Body"/>
              <w:ind w:left="0"/>
            </w:pPr>
            <w:r>
              <w:t>Supported Formats</w:t>
            </w:r>
          </w:p>
        </w:tc>
        <w:tc>
          <w:tcPr>
            <w:tcW w:w="0" w:type="auto"/>
          </w:tcPr>
          <w:p w:rsidR="00632319" w:rsidRPr="00084655" w:rsidRDefault="00923E7C" w:rsidP="00A23C3C">
            <w:pPr>
              <w:pStyle w:val="Body"/>
              <w:ind w:left="0"/>
            </w:pPr>
            <w:r>
              <w:t xml:space="preserve">UniSpec </w:t>
            </w:r>
            <w:r w:rsidR="00632319">
              <w:t>Single Beam and Dual Beam text files</w:t>
            </w:r>
          </w:p>
        </w:tc>
      </w:tr>
      <w:tr w:rsidR="00632319" w:rsidTr="00A23C3C">
        <w:tc>
          <w:tcPr>
            <w:tcW w:w="0" w:type="auto"/>
          </w:tcPr>
          <w:p w:rsidR="00632319" w:rsidRDefault="00632319" w:rsidP="00A23C3C">
            <w:pPr>
              <w:pStyle w:val="Body"/>
              <w:ind w:left="0"/>
            </w:pPr>
            <w:r>
              <w:t>Specchio Instrument Type Numbers</w:t>
            </w:r>
          </w:p>
        </w:tc>
        <w:tc>
          <w:tcPr>
            <w:tcW w:w="0" w:type="auto"/>
          </w:tcPr>
          <w:p w:rsidR="00632319" w:rsidRDefault="00632319" w:rsidP="00A23C3C">
            <w:pPr>
              <w:pStyle w:val="Body"/>
              <w:ind w:left="0"/>
              <w:rPr>
                <w:lang w:val="en-US"/>
              </w:rPr>
            </w:pPr>
            <w:r>
              <w:t>Set to -1 as not available</w:t>
            </w:r>
          </w:p>
        </w:tc>
      </w:tr>
      <w:tr w:rsidR="00632319" w:rsidTr="00A23C3C">
        <w:tc>
          <w:tcPr>
            <w:tcW w:w="0" w:type="auto"/>
          </w:tcPr>
          <w:p w:rsidR="00632319" w:rsidRDefault="00632319" w:rsidP="00A23C3C">
            <w:pPr>
              <w:pStyle w:val="Body"/>
              <w:ind w:left="0"/>
            </w:pPr>
            <w:r>
              <w:t>Comments</w:t>
            </w:r>
          </w:p>
        </w:tc>
        <w:tc>
          <w:tcPr>
            <w:tcW w:w="0" w:type="auto"/>
          </w:tcPr>
          <w:p w:rsidR="00632319" w:rsidRDefault="00632319" w:rsidP="00A23C3C">
            <w:pPr>
              <w:pStyle w:val="TableText"/>
            </w:pPr>
          </w:p>
        </w:tc>
      </w:tr>
      <w:tr w:rsidR="0059682B" w:rsidTr="00A23C3C">
        <w:tc>
          <w:tcPr>
            <w:tcW w:w="0" w:type="auto"/>
          </w:tcPr>
          <w:p w:rsidR="0059682B" w:rsidRDefault="0059682B" w:rsidP="00A23C3C">
            <w:pPr>
              <w:pStyle w:val="Body"/>
              <w:ind w:left="0"/>
            </w:pPr>
            <w:r>
              <w:t>Sensor Selection Method on reading</w:t>
            </w:r>
          </w:p>
        </w:tc>
        <w:tc>
          <w:tcPr>
            <w:tcW w:w="0" w:type="auto"/>
          </w:tcPr>
          <w:p w:rsidR="0059682B" w:rsidRDefault="0059682B" w:rsidP="0059682B">
            <w:pPr>
              <w:pStyle w:val="TableText"/>
              <w:rPr>
                <w:rFonts w:cstheme="minorBidi"/>
              </w:rPr>
            </w:pPr>
            <w:r>
              <w:t>Manufacturer Short Name = PP Systems</w:t>
            </w:r>
          </w:p>
          <w:p w:rsidR="0059682B" w:rsidRDefault="0059682B" w:rsidP="0059682B">
            <w:pPr>
              <w:pStyle w:val="TableText"/>
            </w:pPr>
            <w:r>
              <w:t>Sensor Number of bands = number of bands in spectrum</w:t>
            </w:r>
          </w:p>
          <w:p w:rsidR="0059682B" w:rsidRDefault="0059682B" w:rsidP="0059682B">
            <w:pPr>
              <w:pStyle w:val="TableText"/>
            </w:pPr>
            <w:r>
              <w:t>Sensor Wavelength of first band = wavelength of first band in spectrum</w:t>
            </w:r>
          </w:p>
          <w:p w:rsidR="0059682B" w:rsidRDefault="0059682B" w:rsidP="0059682B">
            <w:pPr>
              <w:pStyle w:val="TableText"/>
            </w:pPr>
            <w:r>
              <w:t>Sensor Wavelength of last band = wavelength of last band in spectrum</w:t>
            </w:r>
          </w:p>
        </w:tc>
      </w:tr>
    </w:tbl>
    <w:p w:rsidR="00632319" w:rsidRDefault="00632319" w:rsidP="00632319">
      <w:pPr>
        <w:pStyle w:val="Heading3"/>
      </w:pPr>
      <w:r>
        <w:t>SPECPR</w:t>
      </w:r>
    </w:p>
    <w:tbl>
      <w:tblPr>
        <w:tblStyle w:val="TableGrid"/>
        <w:tblW w:w="0" w:type="auto"/>
        <w:tblInd w:w="709" w:type="dxa"/>
        <w:tblLook w:val="04A0"/>
      </w:tblPr>
      <w:tblGrid>
        <w:gridCol w:w="3698"/>
        <w:gridCol w:w="2639"/>
      </w:tblGrid>
      <w:tr w:rsidR="00632319" w:rsidTr="00A23C3C">
        <w:tc>
          <w:tcPr>
            <w:tcW w:w="0" w:type="auto"/>
          </w:tcPr>
          <w:p w:rsidR="00632319" w:rsidRDefault="00632319" w:rsidP="00A23C3C">
            <w:pPr>
              <w:pStyle w:val="Body"/>
              <w:ind w:left="0"/>
            </w:pPr>
            <w:r>
              <w:t>Standard or Format Owner</w:t>
            </w:r>
          </w:p>
        </w:tc>
        <w:tc>
          <w:tcPr>
            <w:tcW w:w="0" w:type="auto"/>
          </w:tcPr>
          <w:p w:rsidR="00632319" w:rsidRDefault="00632319" w:rsidP="00A23C3C">
            <w:pPr>
              <w:pStyle w:val="Body"/>
              <w:ind w:left="0"/>
            </w:pPr>
            <w:r>
              <w:t>USGS</w:t>
            </w:r>
          </w:p>
        </w:tc>
      </w:tr>
      <w:tr w:rsidR="00632319" w:rsidTr="00A23C3C">
        <w:tc>
          <w:tcPr>
            <w:tcW w:w="0" w:type="auto"/>
          </w:tcPr>
          <w:p w:rsidR="00632319" w:rsidRDefault="00632319" w:rsidP="00A23C3C">
            <w:pPr>
              <w:pStyle w:val="Body"/>
              <w:ind w:left="0"/>
            </w:pPr>
            <w:r>
              <w:t>Devices</w:t>
            </w:r>
          </w:p>
        </w:tc>
        <w:tc>
          <w:tcPr>
            <w:tcW w:w="0" w:type="auto"/>
          </w:tcPr>
          <w:p w:rsidR="00632319" w:rsidRDefault="00632319" w:rsidP="00A23C3C">
            <w:pPr>
              <w:pStyle w:val="Body"/>
              <w:ind w:left="0"/>
            </w:pPr>
            <w:r>
              <w:t>USGS PRISM software</w:t>
            </w:r>
          </w:p>
        </w:tc>
      </w:tr>
      <w:tr w:rsidR="00632319" w:rsidTr="00A23C3C">
        <w:tc>
          <w:tcPr>
            <w:tcW w:w="0" w:type="auto"/>
          </w:tcPr>
          <w:p w:rsidR="00632319" w:rsidRDefault="00632319" w:rsidP="00A23C3C">
            <w:pPr>
              <w:pStyle w:val="Body"/>
              <w:ind w:left="0"/>
            </w:pPr>
            <w:r>
              <w:t>Supported Formats</w:t>
            </w:r>
          </w:p>
        </w:tc>
        <w:tc>
          <w:tcPr>
            <w:tcW w:w="0" w:type="auto"/>
          </w:tcPr>
          <w:p w:rsidR="00632319" w:rsidRPr="00084655" w:rsidRDefault="00632319" w:rsidP="00632319">
            <w:pPr>
              <w:pStyle w:val="Body"/>
              <w:ind w:left="0"/>
            </w:pPr>
          </w:p>
        </w:tc>
      </w:tr>
      <w:tr w:rsidR="00632319" w:rsidTr="00A23C3C">
        <w:tc>
          <w:tcPr>
            <w:tcW w:w="0" w:type="auto"/>
          </w:tcPr>
          <w:p w:rsidR="00632319" w:rsidRDefault="00632319" w:rsidP="00A23C3C">
            <w:pPr>
              <w:pStyle w:val="Body"/>
              <w:ind w:left="0"/>
            </w:pPr>
            <w:r>
              <w:t>Specchio Instrument Type Numbers</w:t>
            </w:r>
          </w:p>
        </w:tc>
        <w:tc>
          <w:tcPr>
            <w:tcW w:w="0" w:type="auto"/>
          </w:tcPr>
          <w:p w:rsidR="00632319" w:rsidRDefault="00632319" w:rsidP="00A23C3C">
            <w:pPr>
              <w:pStyle w:val="Body"/>
              <w:ind w:left="0"/>
              <w:rPr>
                <w:lang w:val="en-US"/>
              </w:rPr>
            </w:pPr>
            <w:r>
              <w:t>Set to -1 as not available</w:t>
            </w:r>
          </w:p>
        </w:tc>
      </w:tr>
      <w:tr w:rsidR="00632319" w:rsidTr="00A23C3C">
        <w:tc>
          <w:tcPr>
            <w:tcW w:w="0" w:type="auto"/>
          </w:tcPr>
          <w:p w:rsidR="00632319" w:rsidRDefault="00632319" w:rsidP="00A23C3C">
            <w:pPr>
              <w:pStyle w:val="Body"/>
              <w:ind w:left="0"/>
            </w:pPr>
            <w:r>
              <w:t>Comments</w:t>
            </w:r>
          </w:p>
        </w:tc>
        <w:tc>
          <w:tcPr>
            <w:tcW w:w="0" w:type="auto"/>
          </w:tcPr>
          <w:p w:rsidR="00632319" w:rsidRDefault="00632319" w:rsidP="00A23C3C">
            <w:pPr>
              <w:pStyle w:val="TableText"/>
            </w:pPr>
          </w:p>
        </w:tc>
      </w:tr>
    </w:tbl>
    <w:p w:rsidR="00632319" w:rsidRDefault="00632319" w:rsidP="00632319">
      <w:pPr>
        <w:pStyle w:val="Heading3"/>
      </w:pPr>
      <w:r>
        <w:t>Modtran Albedo File</w:t>
      </w:r>
    </w:p>
    <w:tbl>
      <w:tblPr>
        <w:tblStyle w:val="TableGrid"/>
        <w:tblW w:w="0" w:type="auto"/>
        <w:tblInd w:w="709" w:type="dxa"/>
        <w:tblLook w:val="04A0"/>
      </w:tblPr>
      <w:tblGrid>
        <w:gridCol w:w="3698"/>
        <w:gridCol w:w="2639"/>
      </w:tblGrid>
      <w:tr w:rsidR="00632319" w:rsidTr="00A23C3C">
        <w:tc>
          <w:tcPr>
            <w:tcW w:w="0" w:type="auto"/>
          </w:tcPr>
          <w:p w:rsidR="00632319" w:rsidRDefault="00632319" w:rsidP="00A23C3C">
            <w:pPr>
              <w:pStyle w:val="Body"/>
              <w:ind w:left="0"/>
            </w:pPr>
            <w:r>
              <w:t>Standard or Format Owner</w:t>
            </w:r>
          </w:p>
        </w:tc>
        <w:tc>
          <w:tcPr>
            <w:tcW w:w="0" w:type="auto"/>
          </w:tcPr>
          <w:p w:rsidR="00632319" w:rsidRDefault="00632319" w:rsidP="00A23C3C">
            <w:pPr>
              <w:pStyle w:val="Body"/>
              <w:ind w:left="0"/>
            </w:pPr>
          </w:p>
        </w:tc>
      </w:tr>
      <w:tr w:rsidR="00632319" w:rsidTr="00A23C3C">
        <w:tc>
          <w:tcPr>
            <w:tcW w:w="0" w:type="auto"/>
          </w:tcPr>
          <w:p w:rsidR="00632319" w:rsidRDefault="00632319" w:rsidP="00A23C3C">
            <w:pPr>
              <w:pStyle w:val="Body"/>
              <w:ind w:left="0"/>
            </w:pPr>
            <w:r>
              <w:t>Devices</w:t>
            </w:r>
          </w:p>
        </w:tc>
        <w:tc>
          <w:tcPr>
            <w:tcW w:w="0" w:type="auto"/>
          </w:tcPr>
          <w:p w:rsidR="00632319" w:rsidRDefault="00632319" w:rsidP="00A23C3C">
            <w:pPr>
              <w:pStyle w:val="Body"/>
              <w:ind w:left="0"/>
            </w:pPr>
          </w:p>
        </w:tc>
      </w:tr>
      <w:tr w:rsidR="00632319" w:rsidTr="00A23C3C">
        <w:tc>
          <w:tcPr>
            <w:tcW w:w="0" w:type="auto"/>
          </w:tcPr>
          <w:p w:rsidR="00632319" w:rsidRDefault="00632319" w:rsidP="00A23C3C">
            <w:pPr>
              <w:pStyle w:val="Body"/>
              <w:ind w:left="0"/>
            </w:pPr>
            <w:r>
              <w:t>Supported Formats</w:t>
            </w:r>
          </w:p>
        </w:tc>
        <w:tc>
          <w:tcPr>
            <w:tcW w:w="0" w:type="auto"/>
          </w:tcPr>
          <w:p w:rsidR="00632319" w:rsidRPr="00084655" w:rsidRDefault="00632319" w:rsidP="00A23C3C">
            <w:pPr>
              <w:pStyle w:val="Body"/>
              <w:ind w:left="0"/>
            </w:pPr>
          </w:p>
        </w:tc>
      </w:tr>
      <w:tr w:rsidR="00632319" w:rsidTr="00A23C3C">
        <w:tc>
          <w:tcPr>
            <w:tcW w:w="0" w:type="auto"/>
          </w:tcPr>
          <w:p w:rsidR="00632319" w:rsidRDefault="00632319" w:rsidP="00A23C3C">
            <w:pPr>
              <w:pStyle w:val="Body"/>
              <w:ind w:left="0"/>
            </w:pPr>
            <w:r>
              <w:t>Specchio Instrument Type Numbers</w:t>
            </w:r>
          </w:p>
        </w:tc>
        <w:tc>
          <w:tcPr>
            <w:tcW w:w="0" w:type="auto"/>
          </w:tcPr>
          <w:p w:rsidR="00632319" w:rsidRDefault="00632319" w:rsidP="00A23C3C">
            <w:pPr>
              <w:pStyle w:val="Body"/>
              <w:ind w:left="0"/>
              <w:rPr>
                <w:lang w:val="en-US"/>
              </w:rPr>
            </w:pPr>
            <w:r>
              <w:t>Set to -1 as not available</w:t>
            </w:r>
          </w:p>
        </w:tc>
      </w:tr>
      <w:tr w:rsidR="00632319" w:rsidTr="00A23C3C">
        <w:tc>
          <w:tcPr>
            <w:tcW w:w="0" w:type="auto"/>
          </w:tcPr>
          <w:p w:rsidR="00632319" w:rsidRDefault="00632319" w:rsidP="00A23C3C">
            <w:pPr>
              <w:pStyle w:val="Body"/>
              <w:ind w:left="0"/>
            </w:pPr>
            <w:r>
              <w:t>Comments</w:t>
            </w:r>
          </w:p>
        </w:tc>
        <w:tc>
          <w:tcPr>
            <w:tcW w:w="0" w:type="auto"/>
          </w:tcPr>
          <w:p w:rsidR="00632319" w:rsidRDefault="00632319" w:rsidP="00A23C3C">
            <w:pPr>
              <w:pStyle w:val="TableText"/>
            </w:pPr>
          </w:p>
        </w:tc>
      </w:tr>
    </w:tbl>
    <w:p w:rsidR="003A363C" w:rsidRDefault="003A363C" w:rsidP="00632319">
      <w:pPr>
        <w:pStyle w:val="Heading3"/>
      </w:pPr>
      <w:r>
        <w:t>Excel files</w:t>
      </w:r>
      <w:bookmarkEnd w:id="160"/>
      <w:bookmarkEnd w:id="161"/>
    </w:p>
    <w:tbl>
      <w:tblPr>
        <w:tblStyle w:val="TableGrid"/>
        <w:tblW w:w="0" w:type="auto"/>
        <w:tblInd w:w="709" w:type="dxa"/>
        <w:tblLook w:val="04A0"/>
      </w:tblPr>
      <w:tblGrid>
        <w:gridCol w:w="1896"/>
        <w:gridCol w:w="6966"/>
      </w:tblGrid>
      <w:tr w:rsidR="00B61E92" w:rsidTr="00A23C3C">
        <w:tc>
          <w:tcPr>
            <w:tcW w:w="0" w:type="auto"/>
          </w:tcPr>
          <w:p w:rsidR="00B61E92" w:rsidRDefault="00632319" w:rsidP="00A23C3C">
            <w:pPr>
              <w:pStyle w:val="Body"/>
              <w:ind w:left="0"/>
            </w:pPr>
            <w:r>
              <w:t>Standard or Format Owner</w:t>
            </w:r>
          </w:p>
        </w:tc>
        <w:tc>
          <w:tcPr>
            <w:tcW w:w="0" w:type="auto"/>
          </w:tcPr>
          <w:p w:rsidR="00B61E92" w:rsidRDefault="00B61E92" w:rsidP="00A23C3C">
            <w:pPr>
              <w:pStyle w:val="Body"/>
              <w:ind w:left="0"/>
            </w:pPr>
            <w:r>
              <w:t>Microsoft Excel Spreadsheet files</w:t>
            </w:r>
          </w:p>
        </w:tc>
      </w:tr>
      <w:tr w:rsidR="00B61E92" w:rsidTr="00A23C3C">
        <w:tc>
          <w:tcPr>
            <w:tcW w:w="0" w:type="auto"/>
          </w:tcPr>
          <w:p w:rsidR="00B61E92" w:rsidRDefault="00B61E92" w:rsidP="00A23C3C">
            <w:pPr>
              <w:pStyle w:val="Body"/>
              <w:ind w:left="0"/>
            </w:pPr>
            <w:r>
              <w:t>Devices</w:t>
            </w:r>
          </w:p>
        </w:tc>
        <w:tc>
          <w:tcPr>
            <w:tcW w:w="0" w:type="auto"/>
          </w:tcPr>
          <w:p w:rsidR="00B61E92" w:rsidRDefault="006E169B" w:rsidP="00A23C3C">
            <w:pPr>
              <w:pStyle w:val="Body"/>
              <w:ind w:left="0"/>
            </w:pPr>
            <w:r>
              <w:t>N/A</w:t>
            </w:r>
          </w:p>
        </w:tc>
      </w:tr>
      <w:tr w:rsidR="00B61E92" w:rsidTr="00A23C3C">
        <w:tc>
          <w:tcPr>
            <w:tcW w:w="0" w:type="auto"/>
          </w:tcPr>
          <w:p w:rsidR="00B61E92" w:rsidRDefault="00B61E92" w:rsidP="00A23C3C">
            <w:pPr>
              <w:pStyle w:val="Body"/>
              <w:ind w:left="0"/>
            </w:pPr>
            <w:r>
              <w:t>Supported Formats</w:t>
            </w:r>
          </w:p>
        </w:tc>
        <w:tc>
          <w:tcPr>
            <w:tcW w:w="0" w:type="auto"/>
          </w:tcPr>
          <w:p w:rsidR="00B61E92" w:rsidRDefault="00B61E92" w:rsidP="00B61E92">
            <w:pPr>
              <w:pStyle w:val="Body"/>
              <w:ind w:left="0"/>
            </w:pPr>
            <w:r>
              <w:t>.XLS files only - .CSV, .XLSX etc are not support</w:t>
            </w:r>
            <w:r w:rsidR="006E169B">
              <w:t>ed</w:t>
            </w:r>
          </w:p>
          <w:p w:rsidR="00B61E92" w:rsidRPr="00084655" w:rsidRDefault="00B61E92" w:rsidP="00B61E92">
            <w:pPr>
              <w:pStyle w:val="Body"/>
              <w:ind w:left="0"/>
            </w:pPr>
            <w:r>
              <w:t xml:space="preserve">(.CSV files may be interpreted as Ocean Optics SpectraSuite Data Files. See section </w:t>
            </w:r>
            <w:fldSimple w:instr=" REF _Ref356813987 \r \h  \* MERGEFORMAT ">
              <w:r w:rsidR="00FF3B3D" w:rsidRPr="00FF3B3D">
                <w:rPr>
                  <w:rStyle w:val="CrossReference"/>
                </w:rPr>
                <w:t>4.9.7</w:t>
              </w:r>
            </w:fldSimple>
            <w:r w:rsidRPr="007B39B1">
              <w:rPr>
                <w:rStyle w:val="CrossReference"/>
              </w:rPr>
              <w:t xml:space="preserve"> </w:t>
            </w:r>
            <w:fldSimple w:instr=" REF _Ref356813989 \h  \* MERGEFORMAT ">
              <w:r w:rsidR="00FF3B3D" w:rsidRPr="00FF3B3D">
                <w:rPr>
                  <w:rStyle w:val="CrossReference"/>
                </w:rPr>
                <w:t>Ocean Optics SpectraSuite Data Files</w:t>
              </w:r>
            </w:fldSimple>
            <w:r>
              <w:t>.)</w:t>
            </w:r>
          </w:p>
        </w:tc>
      </w:tr>
      <w:tr w:rsidR="00B61E92" w:rsidTr="00A23C3C">
        <w:tc>
          <w:tcPr>
            <w:tcW w:w="0" w:type="auto"/>
          </w:tcPr>
          <w:p w:rsidR="00B61E92" w:rsidRDefault="00B61E92" w:rsidP="00A23C3C">
            <w:pPr>
              <w:pStyle w:val="Body"/>
              <w:ind w:left="0"/>
            </w:pPr>
            <w:r>
              <w:t>Specchio Instrument Type Numbers</w:t>
            </w:r>
          </w:p>
        </w:tc>
        <w:tc>
          <w:tcPr>
            <w:tcW w:w="0" w:type="auto"/>
          </w:tcPr>
          <w:p w:rsidR="00B61E92" w:rsidRDefault="00B61E92" w:rsidP="00A23C3C">
            <w:pPr>
              <w:pStyle w:val="Body"/>
              <w:ind w:left="0"/>
              <w:rPr>
                <w:lang w:val="en-US"/>
              </w:rPr>
            </w:pPr>
            <w:r>
              <w:t>Set to -1 as not available</w:t>
            </w:r>
          </w:p>
        </w:tc>
      </w:tr>
      <w:tr w:rsidR="00B61E92" w:rsidTr="00A23C3C">
        <w:tc>
          <w:tcPr>
            <w:tcW w:w="0" w:type="auto"/>
          </w:tcPr>
          <w:p w:rsidR="00B61E92" w:rsidRDefault="00B61E92" w:rsidP="00A23C3C">
            <w:pPr>
              <w:pStyle w:val="Body"/>
              <w:ind w:left="0"/>
            </w:pPr>
            <w:r>
              <w:t>Comments</w:t>
            </w:r>
          </w:p>
        </w:tc>
        <w:tc>
          <w:tcPr>
            <w:tcW w:w="0" w:type="auto"/>
          </w:tcPr>
          <w:p w:rsidR="00B61E92" w:rsidRDefault="00B61E92" w:rsidP="00B61E92">
            <w:pPr>
              <w:pStyle w:val="TableText"/>
            </w:pPr>
            <w:r>
              <w:t>The first column of the Excel file must contain the Wavelength values in increasing order, with a heading in the first row. The column is checked for valid numeric data, bit is otherwise ignored.</w:t>
            </w:r>
          </w:p>
          <w:p w:rsidR="00B61E92" w:rsidRDefault="00B61E92" w:rsidP="00B61E92">
            <w:pPr>
              <w:pStyle w:val="TableText"/>
            </w:pPr>
            <w:r>
              <w:t>Each of the second and subsequent columns contains the data for a single spectrum. The first row is the name of the spectrum. Subsequent rows in the column contain the spectrum values for the wavelengths specified in the first column.</w:t>
            </w:r>
          </w:p>
          <w:p w:rsidR="00B61E92" w:rsidRDefault="00B61E92" w:rsidP="00B61E92">
            <w:pPr>
              <w:pStyle w:val="TableText"/>
            </w:pPr>
            <w:r>
              <w:t>The spectra “file names” are constructed from the Excel file name and the spectrum name in the first row of the spreadsheet, separated with a “_” character.</w:t>
            </w:r>
          </w:p>
          <w:p w:rsidR="00B61E92" w:rsidRDefault="00B61E92" w:rsidP="00B61E92">
            <w:pPr>
              <w:pStyle w:val="TableText"/>
            </w:pPr>
            <w:r>
              <w:t>There can be no other data in the spreadsheet and the table of data must be rectangular with no gaps. Excel formatting is ignored.</w:t>
            </w:r>
          </w:p>
          <w:p w:rsidR="00B61E92" w:rsidRDefault="00B61E92" w:rsidP="00B61E92">
            <w:pPr>
              <w:pStyle w:val="TableText"/>
            </w:pPr>
            <w:r>
              <w:t>Only the first datasheet is read.</w:t>
            </w:r>
          </w:p>
        </w:tc>
      </w:tr>
    </w:tbl>
    <w:p w:rsidR="00B61E92" w:rsidRDefault="00B61E92" w:rsidP="00B61E92">
      <w:pPr>
        <w:pStyle w:val="HeadingSubUnnumbered"/>
        <w:rPr>
          <w:lang w:val="en-AU"/>
        </w:rPr>
      </w:pPr>
      <w:r>
        <w:rPr>
          <w:lang w:val="en-AU"/>
        </w:rPr>
        <w:t>Example file</w:t>
      </w:r>
    </w:p>
    <w:p w:rsidR="003A363C" w:rsidRDefault="003A363C" w:rsidP="003A363C">
      <w:pPr>
        <w:pStyle w:val="Figure"/>
        <w:rPr>
          <w:lang w:val="en-AU"/>
        </w:rPr>
      </w:pPr>
      <w:r>
        <w:rPr>
          <w:lang w:val="en-AU"/>
        </w:rPr>
        <w:drawing>
          <wp:inline distT="0" distB="0" distL="0" distR="0">
            <wp:extent cx="5359832" cy="3951027"/>
            <wp:effectExtent l="19050" t="0" r="0" b="0"/>
            <wp:docPr id="45"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1"/>
                    <a:srcRect/>
                    <a:stretch>
                      <a:fillRect/>
                    </a:stretch>
                  </pic:blipFill>
                  <pic:spPr bwMode="auto">
                    <a:xfrm>
                      <a:off x="0" y="0"/>
                      <a:ext cx="5358549" cy="3950081"/>
                    </a:xfrm>
                    <a:prstGeom prst="rect">
                      <a:avLst/>
                    </a:prstGeom>
                    <a:noFill/>
                    <a:ln w="9525">
                      <a:noFill/>
                      <a:miter lim="800000"/>
                      <a:headEnd/>
                      <a:tailEnd/>
                    </a:ln>
                  </pic:spPr>
                </pic:pic>
              </a:graphicData>
            </a:graphic>
          </wp:inline>
        </w:drawing>
      </w:r>
    </w:p>
    <w:p w:rsidR="003A363C" w:rsidRDefault="003A363C" w:rsidP="003A363C">
      <w:pPr>
        <w:pStyle w:val="Caption"/>
      </w:pPr>
      <w:r w:rsidRPr="00084655">
        <w:t xml:space="preserve">Figure </w:t>
      </w:r>
      <w:fldSimple w:instr=" SEQ Figure \* ARABIC ">
        <w:r w:rsidR="00FF3B3D">
          <w:rPr>
            <w:noProof/>
          </w:rPr>
          <w:t>10</w:t>
        </w:r>
      </w:fldSimple>
      <w:r w:rsidRPr="00084655">
        <w:t xml:space="preserve">: </w:t>
      </w:r>
      <w:r>
        <w:t>Top-left corner of example spreadsheet</w:t>
      </w:r>
    </w:p>
    <w:p w:rsidR="003A363C" w:rsidRPr="00084655" w:rsidRDefault="003A363C" w:rsidP="003A363C">
      <w:pPr>
        <w:pStyle w:val="Heading3"/>
      </w:pPr>
      <w:bookmarkStart w:id="162" w:name="_Toc355280379"/>
      <w:bookmarkStart w:id="163" w:name="_Toc356807304"/>
      <w:r w:rsidRPr="00084655">
        <w:t>TXT Space Formatted Text Files</w:t>
      </w:r>
      <w:bookmarkEnd w:id="162"/>
      <w:bookmarkEnd w:id="163"/>
    </w:p>
    <w:p w:rsidR="003A363C" w:rsidRDefault="003A363C" w:rsidP="003A363C">
      <w:pPr>
        <w:pStyle w:val="Note"/>
      </w:pPr>
      <w:r>
        <w:t>Note</w:t>
      </w:r>
      <w:r>
        <w:tab/>
        <w:t xml:space="preserve">TXT files are deprecated, except in the case where Reference Panel calibrations are loaded as Spectra. Please use the </w:t>
      </w:r>
      <w:r w:rsidR="0007482B">
        <w:t>Excel file format</w:t>
      </w:r>
      <w:r>
        <w:t xml:space="preserve"> instead.</w:t>
      </w:r>
    </w:p>
    <w:tbl>
      <w:tblPr>
        <w:tblStyle w:val="TableGrid"/>
        <w:tblW w:w="0" w:type="auto"/>
        <w:tblInd w:w="709" w:type="dxa"/>
        <w:tblLook w:val="04A0"/>
      </w:tblPr>
      <w:tblGrid>
        <w:gridCol w:w="2396"/>
        <w:gridCol w:w="6466"/>
      </w:tblGrid>
      <w:tr w:rsidR="00C65D61" w:rsidTr="00A23C3C">
        <w:tc>
          <w:tcPr>
            <w:tcW w:w="0" w:type="auto"/>
          </w:tcPr>
          <w:p w:rsidR="00C65D61" w:rsidRDefault="00632319" w:rsidP="00A23C3C">
            <w:pPr>
              <w:pStyle w:val="Body"/>
              <w:ind w:left="0"/>
            </w:pPr>
            <w:r>
              <w:t>Standard or Format Owner</w:t>
            </w:r>
          </w:p>
        </w:tc>
        <w:tc>
          <w:tcPr>
            <w:tcW w:w="0" w:type="auto"/>
          </w:tcPr>
          <w:p w:rsidR="00C65D61" w:rsidRDefault="00632319" w:rsidP="00A23C3C">
            <w:pPr>
              <w:pStyle w:val="Body"/>
              <w:ind w:left="0"/>
            </w:pPr>
            <w:r>
              <w:t>N/A</w:t>
            </w:r>
          </w:p>
        </w:tc>
      </w:tr>
      <w:tr w:rsidR="00C65D61" w:rsidTr="00A23C3C">
        <w:tc>
          <w:tcPr>
            <w:tcW w:w="0" w:type="auto"/>
          </w:tcPr>
          <w:p w:rsidR="00C65D61" w:rsidRDefault="00C65D61" w:rsidP="00A23C3C">
            <w:pPr>
              <w:pStyle w:val="Body"/>
              <w:ind w:left="0"/>
            </w:pPr>
            <w:r>
              <w:t>Devices</w:t>
            </w:r>
          </w:p>
        </w:tc>
        <w:tc>
          <w:tcPr>
            <w:tcW w:w="0" w:type="auto"/>
          </w:tcPr>
          <w:p w:rsidR="00C65D61" w:rsidRDefault="00632319" w:rsidP="00A23C3C">
            <w:pPr>
              <w:pStyle w:val="Body"/>
              <w:ind w:left="0"/>
            </w:pPr>
            <w:r>
              <w:t>N/A</w:t>
            </w:r>
          </w:p>
        </w:tc>
      </w:tr>
      <w:tr w:rsidR="0059682B" w:rsidTr="00A23C3C">
        <w:tc>
          <w:tcPr>
            <w:tcW w:w="0" w:type="auto"/>
          </w:tcPr>
          <w:p w:rsidR="00C65D61" w:rsidRDefault="00C65D61" w:rsidP="00A23C3C">
            <w:pPr>
              <w:pStyle w:val="Body"/>
              <w:ind w:left="0"/>
            </w:pPr>
            <w:r>
              <w:t>Supported Formats</w:t>
            </w:r>
          </w:p>
        </w:tc>
        <w:tc>
          <w:tcPr>
            <w:tcW w:w="0" w:type="auto"/>
          </w:tcPr>
          <w:p w:rsidR="00C65D61" w:rsidRPr="00084655" w:rsidRDefault="0007482B" w:rsidP="0007482B">
            <w:pPr>
              <w:pStyle w:val="Body"/>
              <w:ind w:left="0"/>
            </w:pPr>
            <w:r>
              <w:t>S</w:t>
            </w:r>
            <w:r w:rsidR="00C65D61" w:rsidRPr="00084655">
              <w:t xml:space="preserve">pace </w:t>
            </w:r>
            <w:r>
              <w:t>separated</w:t>
            </w:r>
            <w:r w:rsidR="00C65D61" w:rsidRPr="00084655">
              <w:t xml:space="preserve"> text files</w:t>
            </w:r>
          </w:p>
        </w:tc>
      </w:tr>
      <w:tr w:rsidR="00C65D61" w:rsidTr="00A23C3C">
        <w:tc>
          <w:tcPr>
            <w:tcW w:w="0" w:type="auto"/>
          </w:tcPr>
          <w:p w:rsidR="00C65D61" w:rsidRDefault="00C65D61" w:rsidP="00A23C3C">
            <w:pPr>
              <w:pStyle w:val="Body"/>
              <w:ind w:left="0"/>
            </w:pPr>
            <w:r>
              <w:t>Specchio Instrument Type Numbers</w:t>
            </w:r>
          </w:p>
        </w:tc>
        <w:tc>
          <w:tcPr>
            <w:tcW w:w="0" w:type="auto"/>
          </w:tcPr>
          <w:p w:rsidR="00C65D61" w:rsidRDefault="00632319" w:rsidP="00A23C3C">
            <w:pPr>
              <w:pStyle w:val="Body"/>
              <w:ind w:left="0"/>
              <w:rPr>
                <w:lang w:val="en-US"/>
              </w:rPr>
            </w:pPr>
            <w:r>
              <w:t>Set to -1 as not available</w:t>
            </w:r>
          </w:p>
        </w:tc>
      </w:tr>
      <w:tr w:rsidR="00C65D61" w:rsidTr="00A23C3C">
        <w:tc>
          <w:tcPr>
            <w:tcW w:w="0" w:type="auto"/>
          </w:tcPr>
          <w:p w:rsidR="00C65D61" w:rsidRDefault="00C65D61" w:rsidP="00A23C3C">
            <w:pPr>
              <w:pStyle w:val="Body"/>
              <w:ind w:left="0"/>
            </w:pPr>
            <w:r>
              <w:t>Comments</w:t>
            </w:r>
          </w:p>
        </w:tc>
        <w:tc>
          <w:tcPr>
            <w:tcW w:w="0" w:type="auto"/>
          </w:tcPr>
          <w:p w:rsidR="00C65D61" w:rsidRDefault="00C65D61" w:rsidP="00C65D61">
            <w:pPr>
              <w:pStyle w:val="TableText"/>
            </w:pPr>
            <w:r>
              <w:t>TXT Spectrum files can be created or viewed with a text editor.</w:t>
            </w:r>
          </w:p>
          <w:p w:rsidR="00C65D61" w:rsidRDefault="00C65D61" w:rsidP="00C65D61">
            <w:pPr>
              <w:pStyle w:val="BulletinTable"/>
            </w:pPr>
            <w:r>
              <w:t>Each file can hold one or more Spectra.</w:t>
            </w:r>
          </w:p>
          <w:p w:rsidR="00C65D61" w:rsidRDefault="00C65D61" w:rsidP="00C65D61">
            <w:pPr>
              <w:pStyle w:val="BulletinTable"/>
            </w:pPr>
            <w:r>
              <w:t>Each line in the text file holds the values for each Spectrum for one wavelength.</w:t>
            </w:r>
          </w:p>
          <w:p w:rsidR="00C65D61" w:rsidRPr="00B85C2C" w:rsidRDefault="00C65D61" w:rsidP="00C65D61">
            <w:pPr>
              <w:pStyle w:val="BulletinTable"/>
              <w:rPr>
                <w:rStyle w:val="DocActionChar"/>
                <w:i w:val="0"/>
                <w:color w:val="auto"/>
              </w:rPr>
            </w:pPr>
            <w:r>
              <w:t xml:space="preserve">Values in each line are space separated. Do not use Tabs. </w:t>
            </w:r>
            <w:r w:rsidRPr="00B85C2C">
              <w:rPr>
                <w:rStyle w:val="DocActionChar"/>
              </w:rPr>
              <w:t>%%% Is this true?</w:t>
            </w:r>
          </w:p>
          <w:p w:rsidR="00C65D61" w:rsidRPr="00B85C2C" w:rsidRDefault="00C65D61" w:rsidP="00C65D61">
            <w:pPr>
              <w:pStyle w:val="BulletinTable"/>
              <w:rPr>
                <w:rStyle w:val="DocActionChar"/>
                <w:i w:val="0"/>
                <w:color w:val="auto"/>
              </w:rPr>
            </w:pPr>
            <w:r>
              <w:t>The first line of the file is a heading line. Its values are used as the names of the Spectra in Specchio.</w:t>
            </w:r>
          </w:p>
          <w:p w:rsidR="00C65D61" w:rsidRDefault="00C65D61" w:rsidP="00C65D61">
            <w:pPr>
              <w:pStyle w:val="BulletinTable"/>
            </w:pPr>
            <w:r>
              <w:t>All values on subsequent lines must be numeric.</w:t>
            </w:r>
          </w:p>
          <w:p w:rsidR="00C65D61" w:rsidRPr="00C65D61" w:rsidRDefault="00C65D61" w:rsidP="00C65D61">
            <w:pPr>
              <w:pStyle w:val="BulletinTable"/>
            </w:pPr>
            <w:r>
              <w:t>The first column is the wavelength. Subsequent columns are the Spectrum values for each Spectrum at that wavelength.</w:t>
            </w:r>
          </w:p>
        </w:tc>
      </w:tr>
    </w:tbl>
    <w:p w:rsidR="00C65D61" w:rsidRDefault="00C65D61" w:rsidP="00C65D61">
      <w:pPr>
        <w:pStyle w:val="HeadingSubUnnumbered"/>
      </w:pPr>
      <w:r>
        <w:t>Example</w:t>
      </w:r>
    </w:p>
    <w:p w:rsidR="003A363C" w:rsidRPr="00084655" w:rsidRDefault="003A363C" w:rsidP="003A363C">
      <w:pPr>
        <w:pStyle w:val="Body"/>
      </w:pPr>
      <w:r>
        <w:t xml:space="preserve">The following TXT Spectrum file example defines two Spectra named </w:t>
      </w:r>
      <w:r w:rsidRPr="00B85C2C">
        <w:rPr>
          <w:rStyle w:val="CodeChar"/>
        </w:rPr>
        <w:t>mean_090499</w:t>
      </w:r>
      <w:r>
        <w:t xml:space="preserve"> and </w:t>
      </w:r>
      <w:r w:rsidRPr="00B85C2C">
        <w:rPr>
          <w:rStyle w:val="CodeChar"/>
        </w:rPr>
        <w:t>mean_020599</w:t>
      </w:r>
      <w:r>
        <w:t>. They each have observations at wavelengths fro</w:t>
      </w:r>
      <w:r w:rsidR="00632319">
        <w:t>m</w:t>
      </w:r>
      <w:r>
        <w:t xml:space="preserve"> 350</w:t>
      </w:r>
      <w:r w:rsidRPr="00B85C2C">
        <w:rPr>
          <w:rFonts w:ascii="Times New Roman" w:hAnsi="Times New Roman"/>
        </w:rPr>
        <w:t>η</w:t>
      </w:r>
      <w:r w:rsidRPr="00B85C2C">
        <w:t>m</w:t>
      </w:r>
      <w:r>
        <w:t xml:space="preserve"> to 361</w:t>
      </w:r>
      <w:r w:rsidRPr="00B85C2C">
        <w:rPr>
          <w:rFonts w:ascii="Times New Roman" w:hAnsi="Times New Roman"/>
        </w:rPr>
        <w:t>η</w:t>
      </w:r>
      <w:r>
        <w:t>m.</w:t>
      </w:r>
    </w:p>
    <w:p w:rsidR="003A363C" w:rsidRPr="00851208" w:rsidRDefault="003A363C" w:rsidP="003A363C">
      <w:pPr>
        <w:pStyle w:val="Code"/>
      </w:pPr>
      <w:r w:rsidRPr="00851208">
        <w:t xml:space="preserve">        wvl              mean_090499              mean_020599           </w:t>
      </w:r>
    </w:p>
    <w:p w:rsidR="003A363C" w:rsidRPr="00851208" w:rsidRDefault="003A363C" w:rsidP="003A363C">
      <w:pPr>
        <w:pStyle w:val="Code"/>
      </w:pPr>
      <w:r w:rsidRPr="00851208">
        <w:t xml:space="preserve">      350.000                0.0246756                0.0229771         </w:t>
      </w:r>
    </w:p>
    <w:p w:rsidR="003A363C" w:rsidRPr="00851208" w:rsidRDefault="003A363C" w:rsidP="003A363C">
      <w:pPr>
        <w:pStyle w:val="Code"/>
      </w:pPr>
      <w:r w:rsidRPr="00851208">
        <w:t xml:space="preserve">      351.000                0.0246917                0.0228430         </w:t>
      </w:r>
    </w:p>
    <w:p w:rsidR="003A363C" w:rsidRPr="00851208" w:rsidRDefault="003A363C" w:rsidP="003A363C">
      <w:pPr>
        <w:pStyle w:val="Code"/>
      </w:pPr>
      <w:r w:rsidRPr="00851208">
        <w:t xml:space="preserve">      352.000                0.0247316                0.0229652         </w:t>
      </w:r>
    </w:p>
    <w:p w:rsidR="003A363C" w:rsidRPr="00851208" w:rsidRDefault="003A363C" w:rsidP="003A363C">
      <w:pPr>
        <w:pStyle w:val="Code"/>
      </w:pPr>
      <w:r w:rsidRPr="00851208">
        <w:t xml:space="preserve">      353.000                0.0248502                0.0231014         </w:t>
      </w:r>
    </w:p>
    <w:p w:rsidR="003A363C" w:rsidRPr="00851208" w:rsidRDefault="003A363C" w:rsidP="003A363C">
      <w:pPr>
        <w:pStyle w:val="Code"/>
      </w:pPr>
      <w:r w:rsidRPr="00851208">
        <w:t xml:space="preserve">      354.000                0.0250081                0.0232272         </w:t>
      </w:r>
    </w:p>
    <w:p w:rsidR="003A363C" w:rsidRPr="00851208" w:rsidRDefault="003A363C" w:rsidP="003A363C">
      <w:pPr>
        <w:pStyle w:val="Code"/>
      </w:pPr>
      <w:r w:rsidRPr="00851208">
        <w:t xml:space="preserve">      355.000                0.0250736                0.0232273         </w:t>
      </w:r>
    </w:p>
    <w:p w:rsidR="003A363C" w:rsidRPr="00851208" w:rsidRDefault="003A363C" w:rsidP="003A363C">
      <w:pPr>
        <w:pStyle w:val="Code"/>
      </w:pPr>
      <w:r w:rsidRPr="00851208">
        <w:t xml:space="preserve">      356.000                0.0249883                0.0233005         </w:t>
      </w:r>
    </w:p>
    <w:p w:rsidR="003A363C" w:rsidRPr="00851208" w:rsidRDefault="003A363C" w:rsidP="003A363C">
      <w:pPr>
        <w:pStyle w:val="Code"/>
      </w:pPr>
      <w:r w:rsidRPr="00851208">
        <w:t xml:space="preserve">      357.000                0.0249174                0.0233962         </w:t>
      </w:r>
    </w:p>
    <w:p w:rsidR="003A363C" w:rsidRPr="00851208" w:rsidRDefault="003A363C" w:rsidP="003A363C">
      <w:pPr>
        <w:pStyle w:val="Code"/>
      </w:pPr>
      <w:r w:rsidRPr="00851208">
        <w:t xml:space="preserve">      358.000                0.0250481                0.0234734         </w:t>
      </w:r>
    </w:p>
    <w:p w:rsidR="003A363C" w:rsidRPr="00851208" w:rsidRDefault="003A363C" w:rsidP="003A363C">
      <w:pPr>
        <w:pStyle w:val="Code"/>
      </w:pPr>
      <w:r w:rsidRPr="00851208">
        <w:t xml:space="preserve">      359.000                0.0252141                0.0235376         </w:t>
      </w:r>
    </w:p>
    <w:p w:rsidR="003A363C" w:rsidRPr="00851208" w:rsidRDefault="003A363C" w:rsidP="003A363C">
      <w:pPr>
        <w:pStyle w:val="Code"/>
      </w:pPr>
      <w:r w:rsidRPr="00851208">
        <w:t xml:space="preserve">      360.000                0.0253346                0.0236057         </w:t>
      </w:r>
    </w:p>
    <w:p w:rsidR="003A363C" w:rsidRPr="00851208" w:rsidRDefault="003A363C" w:rsidP="003A363C">
      <w:pPr>
        <w:pStyle w:val="Code"/>
      </w:pPr>
      <w:r w:rsidRPr="00851208">
        <w:t xml:space="preserve">      361.000                0.0253806                0.0236832         </w:t>
      </w:r>
    </w:p>
    <w:p w:rsidR="003A363C" w:rsidRDefault="003A363C" w:rsidP="003A363C">
      <w:pPr>
        <w:pStyle w:val="Heading2"/>
      </w:pPr>
      <w:r>
        <w:t xml:space="preserve">Supported Output </w:t>
      </w:r>
      <w:r w:rsidR="00C65D61">
        <w:t xml:space="preserve">Spectrum </w:t>
      </w:r>
      <w:r>
        <w:t>File Formats</w:t>
      </w:r>
    </w:p>
    <w:p w:rsidR="003A363C" w:rsidRPr="00084655" w:rsidRDefault="003A363C" w:rsidP="003A363C">
      <w:pPr>
        <w:pStyle w:val="Body"/>
      </w:pPr>
      <w:r>
        <w:t xml:space="preserve">Spectrum data can </w:t>
      </w:r>
      <w:r w:rsidRPr="00084655">
        <w:t xml:space="preserve">be written in </w:t>
      </w:r>
      <w:r>
        <w:t>two</w:t>
      </w:r>
      <w:r w:rsidRPr="00084655">
        <w:t xml:space="preserve"> data formats</w:t>
      </w:r>
      <w:r>
        <w:t>.</w:t>
      </w:r>
    </w:p>
    <w:p w:rsidR="003A363C" w:rsidRPr="00084655" w:rsidRDefault="003A363C" w:rsidP="003A363C">
      <w:pPr>
        <w:pStyle w:val="Bullet"/>
      </w:pPr>
      <w:r w:rsidRPr="00084655">
        <w:t>CSV (Comma Separated Values) for subsequent import into various 3</w:t>
      </w:r>
      <w:r w:rsidRPr="00084655">
        <w:rPr>
          <w:vertAlign w:val="superscript"/>
        </w:rPr>
        <w:t>rd</w:t>
      </w:r>
      <w:r w:rsidRPr="00084655">
        <w:t xml:space="preserve"> party applications like spreadsheets or statistic</w:t>
      </w:r>
      <w:r w:rsidR="00632319">
        <w:t>al</w:t>
      </w:r>
      <w:r w:rsidRPr="00084655">
        <w:t xml:space="preserve"> packages</w:t>
      </w:r>
    </w:p>
    <w:p w:rsidR="003A363C" w:rsidRPr="00084655" w:rsidRDefault="003A363C" w:rsidP="003A363C">
      <w:pPr>
        <w:pStyle w:val="Bullet"/>
      </w:pPr>
      <w:r w:rsidRPr="00084655">
        <w:t>ENVI Spectral Library (SLB)</w:t>
      </w:r>
    </w:p>
    <w:p w:rsidR="00BF0F6A" w:rsidRDefault="00BF0F6A" w:rsidP="00BF0F6A">
      <w:pPr>
        <w:pStyle w:val="Heading2"/>
      </w:pPr>
      <w:bookmarkStart w:id="164" w:name="_Ref357159594"/>
      <w:r>
        <w:t>Matching Spectra to Instruments and Sensors on Loading</w:t>
      </w:r>
      <w:bookmarkEnd w:id="135"/>
      <w:bookmarkEnd w:id="136"/>
      <w:bookmarkEnd w:id="164"/>
    </w:p>
    <w:p w:rsidR="00DE46F1" w:rsidRDefault="00DE46F1" w:rsidP="00DE46F1">
      <w:pPr>
        <w:pStyle w:val="DocAction"/>
      </w:pPr>
      <w:r>
        <w:t>%%% Maybe this next section should be removed. Instead, we should just tell users to check the Sensor and Instrument that were assigned after reading. It’s my guess that they will sometimes be wrong.</w:t>
      </w:r>
    </w:p>
    <w:p w:rsidR="004F4C4C" w:rsidRDefault="004F4C4C" w:rsidP="004F4C4C">
      <w:pPr>
        <w:pStyle w:val="DocAction"/>
      </w:pPr>
      <w:r>
        <w:t>%%% This whole sub-section is getting too complex and is looking like overkill. Check with Elaine whether I’m going too far. If she says it’s not needed, delete related sections in supported file format tables too.</w:t>
      </w:r>
    </w:p>
    <w:p w:rsidR="00ED2D41" w:rsidRDefault="00BF0F6A" w:rsidP="00BF0F6A">
      <w:pPr>
        <w:pStyle w:val="Body"/>
      </w:pPr>
      <w:r>
        <w:t>When each Spectrum is loaded into the Specchio database, the following steps are followed to determine which Instrument and Sensor to apply to that Spectrum.</w:t>
      </w:r>
      <w:r w:rsidR="0003320B">
        <w:t xml:space="preserve"> The method used depen</w:t>
      </w:r>
      <w:r w:rsidR="00ED2D41">
        <w:t>ds on the Spectrum file format.</w:t>
      </w:r>
    </w:p>
    <w:p w:rsidR="0007482B" w:rsidRDefault="0007482B" w:rsidP="00F50956">
      <w:pPr>
        <w:pStyle w:val="Code"/>
      </w:pPr>
      <w:r>
        <w:t>For each Sensor in Specchio Sensor Table</w:t>
      </w:r>
    </w:p>
    <w:p w:rsidR="00F50956" w:rsidRDefault="0007482B" w:rsidP="00F50956">
      <w:pPr>
        <w:pStyle w:val="Code"/>
      </w:pPr>
      <w:r>
        <w:tab/>
        <w:t>If Instrument</w:t>
      </w:r>
      <w:r w:rsidR="00F50956">
        <w:t xml:space="preserve"> Type Number != -1 AND</w:t>
      </w:r>
      <w:r w:rsidR="00F50956">
        <w:br/>
        <w:t>Instrument Type Number != Sensor’s Instrument Type</w:t>
      </w:r>
    </w:p>
    <w:p w:rsidR="00F50956" w:rsidRDefault="00F50956" w:rsidP="00F50956">
      <w:pPr>
        <w:pStyle w:val="Code"/>
      </w:pPr>
      <w:r>
        <w:tab/>
      </w:r>
      <w:r>
        <w:tab/>
        <w:t>Skip to Next Sensor in Table</w:t>
      </w:r>
    </w:p>
    <w:p w:rsidR="00F50956" w:rsidRDefault="00F50956" w:rsidP="00F50956">
      <w:pPr>
        <w:pStyle w:val="Code"/>
      </w:pPr>
      <w:r>
        <w:tab/>
        <w:t>End If</w:t>
      </w:r>
    </w:p>
    <w:p w:rsidR="00F50956" w:rsidRDefault="00F50956" w:rsidP="00F50956">
      <w:pPr>
        <w:pStyle w:val="Code"/>
      </w:pPr>
      <w:r>
        <w:tab/>
        <w:t xml:space="preserve">If “Sensor Selection Method on Reading” </w:t>
      </w:r>
      <w:r w:rsidR="004F4C4C">
        <w:t xml:space="preserve">is </w:t>
      </w:r>
      <w:r>
        <w:t xml:space="preserve">specified for this file type </w:t>
      </w:r>
      <w:r w:rsidRPr="004F4C4C">
        <w:rPr>
          <w:vertAlign w:val="superscript"/>
        </w:rPr>
        <w:t>**</w:t>
      </w:r>
    </w:p>
    <w:p w:rsidR="00F50956" w:rsidRDefault="00F50956" w:rsidP="00F50956">
      <w:pPr>
        <w:pStyle w:val="Code"/>
      </w:pPr>
      <w:r>
        <w:tab/>
      </w:r>
      <w:r>
        <w:tab/>
        <w:t>If those tests are satisfied</w:t>
      </w:r>
    </w:p>
    <w:p w:rsidR="00F50956" w:rsidRPr="00F50956" w:rsidRDefault="00F50956" w:rsidP="00F50956">
      <w:pPr>
        <w:pStyle w:val="Code"/>
        <w:rPr>
          <w:rStyle w:val="Strong"/>
        </w:rPr>
      </w:pPr>
      <w:r>
        <w:tab/>
      </w:r>
      <w:r>
        <w:tab/>
      </w:r>
      <w:r>
        <w:tab/>
      </w:r>
      <w:r w:rsidRPr="00F50956">
        <w:rPr>
          <w:rStyle w:val="Strong"/>
        </w:rPr>
        <w:t>Use this Sensor</w:t>
      </w:r>
    </w:p>
    <w:p w:rsidR="00F50956" w:rsidRDefault="00F50956" w:rsidP="00F50956">
      <w:pPr>
        <w:pStyle w:val="Code"/>
      </w:pPr>
      <w:r>
        <w:tab/>
      </w:r>
      <w:r>
        <w:tab/>
        <w:t xml:space="preserve">End if </w:t>
      </w:r>
    </w:p>
    <w:p w:rsidR="00F50956" w:rsidRDefault="00F50956" w:rsidP="00F50956">
      <w:pPr>
        <w:pStyle w:val="Code"/>
      </w:pPr>
      <w:r>
        <w:tab/>
        <w:t>Else</w:t>
      </w:r>
    </w:p>
    <w:p w:rsidR="00F50956" w:rsidRDefault="00F50956" w:rsidP="00F50956">
      <w:pPr>
        <w:pStyle w:val="Code"/>
      </w:pPr>
      <w:r>
        <w:tab/>
      </w:r>
      <w:r>
        <w:tab/>
        <w:t>If Sensor Number of bands = number of bands in spectrum</w:t>
      </w:r>
    </w:p>
    <w:p w:rsidR="00F50956" w:rsidRPr="00F50956" w:rsidRDefault="00F50956" w:rsidP="00F50956">
      <w:pPr>
        <w:pStyle w:val="Code"/>
        <w:rPr>
          <w:b/>
        </w:rPr>
      </w:pPr>
      <w:r>
        <w:tab/>
      </w:r>
      <w:r>
        <w:tab/>
      </w:r>
      <w:r>
        <w:tab/>
      </w:r>
      <w:r w:rsidRPr="00F50956">
        <w:rPr>
          <w:b/>
        </w:rPr>
        <w:t>Use this Sensor</w:t>
      </w:r>
    </w:p>
    <w:p w:rsidR="00F50956" w:rsidRDefault="00F50956" w:rsidP="00F50956">
      <w:pPr>
        <w:pStyle w:val="Code"/>
      </w:pPr>
      <w:r>
        <w:tab/>
      </w:r>
      <w:r>
        <w:tab/>
        <w:t>End If</w:t>
      </w:r>
    </w:p>
    <w:p w:rsidR="00F50956" w:rsidRDefault="00F50956" w:rsidP="00F50956">
      <w:pPr>
        <w:pStyle w:val="Code"/>
      </w:pPr>
      <w:r>
        <w:tab/>
        <w:t>End If</w:t>
      </w:r>
    </w:p>
    <w:p w:rsidR="0007482B" w:rsidRDefault="0007482B" w:rsidP="00F50956">
      <w:pPr>
        <w:pStyle w:val="Code"/>
      </w:pPr>
      <w:r>
        <w:t>End For</w:t>
      </w:r>
      <w:r w:rsidR="00F50956">
        <w:t xml:space="preserve"> (skip to next Sensor)</w:t>
      </w:r>
    </w:p>
    <w:p w:rsidR="004F4C4C" w:rsidRDefault="00F50956" w:rsidP="00BF0F6A">
      <w:pPr>
        <w:pStyle w:val="Body"/>
      </w:pPr>
      <w:r w:rsidRPr="004F4C4C">
        <w:rPr>
          <w:vertAlign w:val="superscript"/>
        </w:rPr>
        <w:t>**</w:t>
      </w:r>
      <w:r>
        <w:t xml:space="preserve"> This refers to the </w:t>
      </w:r>
      <w:r w:rsidR="004F4C4C">
        <w:t>“</w:t>
      </w:r>
      <w:r>
        <w:t>Sensor Selection Method on Reading</w:t>
      </w:r>
      <w:r w:rsidR="004F4C4C">
        <w:t>”</w:t>
      </w:r>
      <w:r>
        <w:t xml:space="preserve"> </w:t>
      </w:r>
      <w:r w:rsidR="004F4C4C">
        <w:t xml:space="preserve">entry which is given for some File Formats in the tables in section </w:t>
      </w:r>
      <w:fldSimple w:instr=" REF _Ref357161197 \r \h  \* MERGEFORMAT ">
        <w:r w:rsidR="00FF3B3D" w:rsidRPr="00FF3B3D">
          <w:rPr>
            <w:rStyle w:val="CrossReference"/>
          </w:rPr>
          <w:t>4.9</w:t>
        </w:r>
      </w:fldSimple>
      <w:r w:rsidR="004F4C4C" w:rsidRPr="004F4C4C">
        <w:rPr>
          <w:rStyle w:val="CrossReference"/>
        </w:rPr>
        <w:t xml:space="preserve"> </w:t>
      </w:r>
      <w:fldSimple w:instr=" REF _Ref357161199 \h  \* MERGEFORMAT ">
        <w:r w:rsidR="00FF3B3D" w:rsidRPr="00FF3B3D">
          <w:rPr>
            <w:rStyle w:val="CrossReference"/>
          </w:rPr>
          <w:t>Supported Input Spectrum File Formats</w:t>
        </w:r>
      </w:fldSimple>
      <w:r w:rsidR="004F4C4C">
        <w:t>.</w:t>
      </w:r>
    </w:p>
    <w:p w:rsidR="004F4C4C" w:rsidRDefault="004F4C4C" w:rsidP="00BF0F6A">
      <w:pPr>
        <w:pStyle w:val="Body"/>
      </w:pPr>
      <w:r>
        <w:t>When a Sensor has the specific Instrument is located as follows:</w:t>
      </w:r>
    </w:p>
    <w:p w:rsidR="004F4C4C" w:rsidRDefault="004F4C4C" w:rsidP="004F4C4C">
      <w:pPr>
        <w:pStyle w:val="Code"/>
      </w:pPr>
      <w:r>
        <w:t>For Instrument in Specchio’s Instrument Table</w:t>
      </w:r>
    </w:p>
    <w:p w:rsidR="004F4C4C" w:rsidRDefault="004F4C4C" w:rsidP="004F4C4C">
      <w:pPr>
        <w:pStyle w:val="Code"/>
      </w:pPr>
      <w:r>
        <w:tab/>
        <w:t>If Instrument Number is defined in Instrument File</w:t>
      </w:r>
    </w:p>
    <w:p w:rsidR="004F4C4C" w:rsidRDefault="004F4C4C" w:rsidP="004F4C4C">
      <w:pPr>
        <w:pStyle w:val="Code"/>
      </w:pPr>
      <w:r>
        <w:tab/>
      </w:r>
      <w:r>
        <w:tab/>
        <w:t>%%%</w:t>
      </w:r>
    </w:p>
    <w:p w:rsidR="004F4C4C" w:rsidRDefault="004F4C4C" w:rsidP="004F4C4C">
      <w:pPr>
        <w:pStyle w:val="Code"/>
      </w:pPr>
      <w:r>
        <w:tab/>
        <w:t>End If</w:t>
      </w:r>
    </w:p>
    <w:p w:rsidR="004F4C4C" w:rsidRDefault="004F4C4C" w:rsidP="004F4C4C">
      <w:pPr>
        <w:pStyle w:val="Code"/>
      </w:pPr>
      <w:r>
        <w:tab/>
        <w:t>If Instrument’s Sensor matches found Sensor</w:t>
      </w:r>
    </w:p>
    <w:p w:rsidR="004F4C4C" w:rsidRDefault="004F4C4C" w:rsidP="004F4C4C">
      <w:pPr>
        <w:pStyle w:val="Code"/>
      </w:pPr>
      <w:r>
        <w:tab/>
      </w:r>
      <w:r>
        <w:tab/>
      </w:r>
    </w:p>
    <w:p w:rsidR="004F4C4C" w:rsidRDefault="004F4C4C" w:rsidP="004F4C4C">
      <w:pPr>
        <w:pStyle w:val="Code"/>
      </w:pPr>
      <w:r>
        <w:tab/>
        <w:t>End If</w:t>
      </w:r>
    </w:p>
    <w:p w:rsidR="004F4C4C" w:rsidRDefault="004F4C4C" w:rsidP="004F4C4C">
      <w:pPr>
        <w:pStyle w:val="Code"/>
      </w:pPr>
      <w:r>
        <w:t>End For (skip to next Instrument)</w:t>
      </w:r>
    </w:p>
    <w:p w:rsidR="00BF0F6A" w:rsidRDefault="004F4C4C" w:rsidP="00BF0F6A">
      <w:pPr>
        <w:pStyle w:val="Body"/>
      </w:pPr>
      <w:r>
        <w:t xml:space="preserve">been </w:t>
      </w:r>
      <w:r w:rsidR="0003320B">
        <w:t xml:space="preserve">The </w:t>
      </w:r>
      <w:r w:rsidR="00ED2D41">
        <w:t xml:space="preserve">Sensors in the Sensor table </w:t>
      </w:r>
      <w:r w:rsidR="0003320B">
        <w:t>are checked in sequence</w:t>
      </w:r>
      <w:r w:rsidR="00ED2D41">
        <w:t>. F</w:t>
      </w:r>
      <w:r w:rsidR="0003320B">
        <w:t xml:space="preserve">or each </w:t>
      </w:r>
      <w:r w:rsidR="00ED2D41">
        <w:t>Sensor</w:t>
      </w:r>
      <w:r w:rsidR="0003320B">
        <w:t xml:space="preserve">, its related Manufacturer information is also accessed. </w:t>
      </w:r>
      <w:r w:rsidR="00ED2D41">
        <w:t>When the Sensor is determined, the Instruments for that Sensor are scanned to find the correct Instrument.</w:t>
      </w:r>
    </w:p>
    <w:p w:rsidR="00ED2D41" w:rsidRDefault="00ED2D41" w:rsidP="00BF0F6A">
      <w:pPr>
        <w:pStyle w:val="Body"/>
      </w:pPr>
      <w:r>
        <w:t>The following table details the method of selecting the Sensor.</w:t>
      </w:r>
    </w:p>
    <w:tbl>
      <w:tblPr>
        <w:tblStyle w:val="TableGeneral"/>
        <w:tblW w:w="0" w:type="auto"/>
        <w:tblLook w:val="04A0"/>
      </w:tblPr>
      <w:tblGrid>
        <w:gridCol w:w="4359"/>
        <w:gridCol w:w="4503"/>
      </w:tblGrid>
      <w:tr w:rsidR="0058197E" w:rsidTr="00D546F3">
        <w:trPr>
          <w:cnfStyle w:val="100000000000"/>
        </w:trPr>
        <w:tc>
          <w:tcPr>
            <w:tcW w:w="0" w:type="auto"/>
            <w:hideMark/>
          </w:tcPr>
          <w:p w:rsidR="00820FEB" w:rsidRDefault="00152B61" w:rsidP="00E360A5">
            <w:pPr>
              <w:pStyle w:val="TableText"/>
            </w:pPr>
            <w:r>
              <w:t xml:space="preserve">Input Spectrum </w:t>
            </w:r>
            <w:r w:rsidR="00820FEB">
              <w:t xml:space="preserve">File </w:t>
            </w:r>
            <w:r w:rsidR="00E360A5">
              <w:t>Format</w:t>
            </w:r>
          </w:p>
        </w:tc>
        <w:tc>
          <w:tcPr>
            <w:tcW w:w="0" w:type="auto"/>
            <w:hideMark/>
          </w:tcPr>
          <w:p w:rsidR="00820FEB" w:rsidRDefault="0003320B" w:rsidP="00E360A5">
            <w:pPr>
              <w:pStyle w:val="TableText"/>
            </w:pPr>
            <w:r>
              <w:t xml:space="preserve">Conditions for Selection of </w:t>
            </w:r>
            <w:r w:rsidR="00E360A5">
              <w:t>Sensor</w:t>
            </w:r>
          </w:p>
        </w:tc>
      </w:tr>
      <w:tr w:rsidR="0058197E" w:rsidTr="00D546F3">
        <w:tc>
          <w:tcPr>
            <w:tcW w:w="0" w:type="auto"/>
            <w:hideMark/>
          </w:tcPr>
          <w:p w:rsidR="00820FEB" w:rsidRDefault="006D46BF" w:rsidP="00820FEB">
            <w:pPr>
              <w:pStyle w:val="TableText"/>
            </w:pPr>
            <w:r>
              <w:t>Files where the Company and Instrument Type number are not known</w:t>
            </w:r>
          </w:p>
        </w:tc>
        <w:tc>
          <w:tcPr>
            <w:tcW w:w="0" w:type="auto"/>
            <w:hideMark/>
          </w:tcPr>
          <w:p w:rsidR="00820FEB" w:rsidRDefault="006D46BF" w:rsidP="00820FEB">
            <w:pPr>
              <w:pStyle w:val="TableText"/>
            </w:pPr>
            <w:r>
              <w:t>Sensor Number of bands = number of bands in spectrum</w:t>
            </w:r>
          </w:p>
        </w:tc>
      </w:tr>
      <w:tr w:rsidR="0058197E" w:rsidTr="00D546F3">
        <w:trPr>
          <w:cnfStyle w:val="000000010000"/>
        </w:trPr>
        <w:tc>
          <w:tcPr>
            <w:tcW w:w="0" w:type="auto"/>
          </w:tcPr>
          <w:p w:rsidR="006D46BF" w:rsidRDefault="006D46BF" w:rsidP="00820FEB">
            <w:pPr>
              <w:pStyle w:val="TableText"/>
            </w:pPr>
            <w:r>
              <w:t>All other files that have an instrument number set</w:t>
            </w:r>
            <w:r w:rsidR="0058197E">
              <w:t xml:space="preserve"> </w:t>
            </w:r>
            <w:r w:rsidR="0058197E" w:rsidRPr="0058197E">
              <w:rPr>
                <w:rStyle w:val="DocActionChar"/>
              </w:rPr>
              <w:t>%%% This doesn’t quite gel with the category above.</w:t>
            </w:r>
          </w:p>
        </w:tc>
        <w:tc>
          <w:tcPr>
            <w:tcW w:w="0" w:type="auto"/>
          </w:tcPr>
          <w:p w:rsidR="006D46BF" w:rsidRDefault="006D46BF" w:rsidP="00820FEB">
            <w:pPr>
              <w:pStyle w:val="TableText"/>
            </w:pPr>
            <w:r>
              <w:t xml:space="preserve">Get sensor via instrument </w:t>
            </w:r>
            <w:r w:rsidR="0058197E">
              <w:t xml:space="preserve">number </w:t>
            </w:r>
            <w:r>
              <w:t>if instrument is defined in database</w:t>
            </w:r>
            <w:r w:rsidR="0058197E">
              <w:t xml:space="preserve"> </w:t>
            </w:r>
            <w:r w:rsidR="0058197E" w:rsidRPr="0058197E">
              <w:rPr>
                <w:rStyle w:val="DocActionChar"/>
              </w:rPr>
              <w:t>%%% This is clearly not quite right.</w:t>
            </w:r>
          </w:p>
        </w:tc>
      </w:tr>
      <w:tr w:rsidR="0058197E" w:rsidTr="00D546F3">
        <w:tc>
          <w:tcPr>
            <w:tcW w:w="0" w:type="auto"/>
          </w:tcPr>
          <w:p w:rsidR="006D46BF" w:rsidRDefault="006D46BF" w:rsidP="0058197E">
            <w:pPr>
              <w:pStyle w:val="TableText"/>
            </w:pPr>
            <w:r>
              <w:t>All other files that have no instrument number set</w:t>
            </w:r>
          </w:p>
        </w:tc>
        <w:tc>
          <w:tcPr>
            <w:tcW w:w="0" w:type="auto"/>
          </w:tcPr>
          <w:p w:rsidR="006D46BF" w:rsidRDefault="006D46BF" w:rsidP="00820FEB">
            <w:pPr>
              <w:pStyle w:val="TableText"/>
            </w:pPr>
            <w:r>
              <w:t xml:space="preserve">Get sensor via company and </w:t>
            </w:r>
            <w:bookmarkStart w:id="165" w:name="OLE_LINK1"/>
            <w:bookmarkStart w:id="166" w:name="OLE_LINK2"/>
            <w:r>
              <w:t>instrument type number</w:t>
            </w:r>
            <w:bookmarkEnd w:id="165"/>
            <w:bookmarkEnd w:id="166"/>
          </w:p>
        </w:tc>
      </w:tr>
    </w:tbl>
    <w:p w:rsidR="0058197E" w:rsidRDefault="0058197E" w:rsidP="0058197E">
      <w:pPr>
        <w:pStyle w:val="Body"/>
      </w:pPr>
      <w:bookmarkStart w:id="167" w:name="_Toc356807273"/>
      <w:r>
        <w:t xml:space="preserve">If no Instrument can be identified using the tests in the above table, Specchio will create a new instrument named Dummy, with </w:t>
      </w:r>
      <w:r w:rsidRPr="0058197E">
        <w:rPr>
          <w:rStyle w:val="DocActionChar"/>
        </w:rPr>
        <w:t>%%% what are the values is sets?.</w:t>
      </w:r>
      <w:r>
        <w:t xml:space="preserve"> </w:t>
      </w:r>
      <w:r w:rsidRPr="0058197E">
        <w:rPr>
          <w:rStyle w:val="DocActionChar"/>
        </w:rPr>
        <w:t xml:space="preserve">%%% How do uses know this happened? </w:t>
      </w:r>
      <w:r>
        <w:t xml:space="preserve">Users should refer to section </w:t>
      </w:r>
      <w:fldSimple w:instr=" REF _Ref97355090 \r \h  \* MERGEFORMAT ">
        <w:r w:rsidR="00FF3B3D" w:rsidRPr="00FF3B3D">
          <w:rPr>
            <w:rStyle w:val="CrossReference"/>
          </w:rPr>
          <w:t>12.5</w:t>
        </w:r>
      </w:fldSimple>
      <w:r w:rsidRPr="0058197E">
        <w:rPr>
          <w:rStyle w:val="CrossReference"/>
        </w:rPr>
        <w:t xml:space="preserve"> </w:t>
      </w:r>
      <w:fldSimple w:instr=" REF _Ref97355090 \h  \* MERGEFORMAT ">
        <w:r w:rsidR="00FF3B3D" w:rsidRPr="00FF3B3D">
          <w:rPr>
            <w:rStyle w:val="CrossReference"/>
          </w:rPr>
          <w:t>Instrument Administration</w:t>
        </w:r>
      </w:fldSimple>
      <w:r>
        <w:t xml:space="preserve"> for instructions on how enter correct Instrument details for this new instrument.</w:t>
      </w:r>
    </w:p>
    <w:p w:rsidR="0058197E" w:rsidRDefault="0058197E" w:rsidP="0058197E">
      <w:pPr>
        <w:pStyle w:val="Note"/>
      </w:pPr>
      <w:r>
        <w:t>Note</w:t>
      </w:r>
      <w:r>
        <w:tab/>
        <w:t xml:space="preserve">ASD files with Instrument number set to zero are Calibration files. Do not place </w:t>
      </w:r>
      <w:r w:rsidR="00D546F3">
        <w:t>Instrument C</w:t>
      </w:r>
      <w:r>
        <w:t xml:space="preserve">alibration files into the </w:t>
      </w:r>
      <w:r w:rsidR="00D546F3">
        <w:t>Campaign hierarchy directories. Instead,</w:t>
      </w:r>
      <w:r>
        <w:t xml:space="preserve"> load these files </w:t>
      </w:r>
      <w:r w:rsidR="00D546F3">
        <w:t>using the instructions in</w:t>
      </w:r>
      <w:r>
        <w:t xml:space="preserve"> section </w:t>
      </w:r>
      <w:fldSimple w:instr=" REF _Ref97355090 \r \h  \* MERGEFORMAT ">
        <w:r w:rsidR="00FF3B3D" w:rsidRPr="00FF3B3D">
          <w:rPr>
            <w:rStyle w:val="CrossReference"/>
          </w:rPr>
          <w:t>12.5</w:t>
        </w:r>
      </w:fldSimple>
      <w:r w:rsidRPr="0058197E">
        <w:rPr>
          <w:rStyle w:val="CrossReference"/>
        </w:rPr>
        <w:t xml:space="preserve"> </w:t>
      </w:r>
      <w:fldSimple w:instr=" REF _Ref97355090 \h  \* MERGEFORMAT ">
        <w:r w:rsidR="00FF3B3D" w:rsidRPr="00FF3B3D">
          <w:rPr>
            <w:rStyle w:val="CrossReference"/>
          </w:rPr>
          <w:t>Instrument Administration</w:t>
        </w:r>
      </w:fldSimple>
      <w:r>
        <w:t>.</w:t>
      </w:r>
    </w:p>
    <w:p w:rsidR="00820FEB" w:rsidRDefault="00820FEB" w:rsidP="0007482B">
      <w:pPr>
        <w:pStyle w:val="HeadingSubUnnumbered"/>
      </w:pPr>
      <w:bookmarkStart w:id="168" w:name="_Toc356807274"/>
      <w:bookmarkEnd w:id="167"/>
      <w:r>
        <w:t>Instrument Selection</w:t>
      </w:r>
      <w:bookmarkEnd w:id="168"/>
    </w:p>
    <w:p w:rsidR="00820FEB" w:rsidRDefault="00820FEB" w:rsidP="00820FEB">
      <w:pPr>
        <w:pStyle w:val="Body"/>
      </w:pPr>
      <w:r>
        <w:t>This applies if an instrument number is available.</w:t>
      </w:r>
    </w:p>
    <w:p w:rsidR="00820FEB" w:rsidRDefault="00820FEB" w:rsidP="00820FEB">
      <w:pPr>
        <w:pStyle w:val="Bullet"/>
      </w:pPr>
      <w:r>
        <w:t>Get the sensor is described above</w:t>
      </w:r>
    </w:p>
    <w:p w:rsidR="00820FEB" w:rsidRDefault="00820FEB" w:rsidP="00820FEB">
      <w:pPr>
        <w:pStyle w:val="Bullet"/>
      </w:pPr>
      <w:r>
        <w:t>Get the instrument via the instrument number and sensor id</w:t>
      </w:r>
    </w:p>
    <w:p w:rsidR="00820FEB" w:rsidRDefault="00820FEB" w:rsidP="00820FEB">
      <w:pPr>
        <w:pStyle w:val="Bullet"/>
      </w:pPr>
      <w:r>
        <w:t xml:space="preserve">If not successful: try to find an instrument that matches the centre wavelengths of the spectrum for all bands </w:t>
      </w:r>
    </w:p>
    <w:p w:rsidR="00820FEB" w:rsidRDefault="00820FEB" w:rsidP="0059008C">
      <w:pPr>
        <w:pStyle w:val="Bullet"/>
        <w:numPr>
          <w:ilvl w:val="1"/>
          <w:numId w:val="5"/>
        </w:numPr>
      </w:pPr>
      <w:r>
        <w:t>If instrument cannot be found: automatically insert a new instrument for that sensor, the instrument name is set to ‘&lt;sensor name&gt; #&lt;instrument number&gt; instrument’</w:t>
      </w:r>
    </w:p>
    <w:p w:rsidR="00BF0F6A" w:rsidRDefault="00BF0F6A" w:rsidP="00BF0F6A">
      <w:pPr>
        <w:pStyle w:val="DocAction"/>
      </w:pPr>
      <w:r>
        <w:t>%%% For XLS files, it tries to match the wavelengths to the Sensor definitions to find it. There’s other stuff done too.</w:t>
      </w:r>
      <w:r w:rsidR="00820FEB">
        <w:t xml:space="preserve"> Does this match the table above?</w:t>
      </w:r>
    </w:p>
    <w:p w:rsidR="00CB4748" w:rsidRPr="00CB4748" w:rsidRDefault="00CB4748" w:rsidP="00CB4748">
      <w:pPr>
        <w:pStyle w:val="DocAction"/>
      </w:pPr>
      <w:r>
        <w:t xml:space="preserve">%%% Moved here from elsewhere... </w:t>
      </w:r>
      <w:r w:rsidR="00E900AA" w:rsidRPr="00E900AA">
        <w:rPr>
          <w:rPrChange w:id="169" w:author="Peter" w:date="2013-05-08T09:19:00Z">
            <w:rPr>
              <w:rStyle w:val="DocActionChar"/>
            </w:rPr>
          </w:rPrChange>
        </w:rPr>
        <w:t xml:space="preserve">If you load a </w:t>
      </w:r>
      <w:ins w:id="170" w:author="Peter" w:date="2013-05-08T09:19:00Z">
        <w:r>
          <w:t>S</w:t>
        </w:r>
        <w:r w:rsidRPr="00C41199">
          <w:t xml:space="preserve">pectrum </w:t>
        </w:r>
        <w:r>
          <w:t xml:space="preserve">file which contains </w:t>
        </w:r>
      </w:ins>
      <w:del w:id="171" w:author="Peter" w:date="2013-05-08T09:19:00Z">
        <w:r w:rsidRPr="00CB4748">
          <w:delText xml:space="preserve">spectrum with </w:delText>
        </w:r>
      </w:del>
      <w:r w:rsidR="00E900AA" w:rsidRPr="00E900AA">
        <w:rPr>
          <w:rPrChange w:id="172" w:author="Peter" w:date="2013-05-08T09:19:00Z">
            <w:rPr>
              <w:rStyle w:val="DocActionChar"/>
            </w:rPr>
          </w:rPrChange>
        </w:rPr>
        <w:t xml:space="preserve">a reference to an unknown </w:t>
      </w:r>
      <w:ins w:id="173" w:author="Peter" w:date="2013-05-08T09:19:00Z">
        <w:r>
          <w:t>I</w:t>
        </w:r>
        <w:r w:rsidRPr="00C41199">
          <w:t>nstr</w:t>
        </w:r>
        <w:r>
          <w:t xml:space="preserve">ument, Specchio </w:t>
        </w:r>
      </w:ins>
      <w:del w:id="174" w:author="Peter" w:date="2013-05-08T09:19:00Z">
        <w:r w:rsidRPr="00CB4748">
          <w:delText xml:space="preserve">instrument, it </w:delText>
        </w:r>
      </w:del>
      <w:r w:rsidR="00E900AA" w:rsidRPr="00E900AA">
        <w:rPr>
          <w:rPrChange w:id="175" w:author="Peter" w:date="2013-05-08T09:19:00Z">
            <w:rPr>
              <w:rStyle w:val="DocActionChar"/>
            </w:rPr>
          </w:rPrChange>
        </w:rPr>
        <w:t xml:space="preserve">will place </w:t>
      </w:r>
      <w:ins w:id="176" w:author="Peter" w:date="2013-05-08T09:19:00Z">
        <w:r>
          <w:t>its name into</w:t>
        </w:r>
      </w:ins>
      <w:del w:id="177" w:author="Peter" w:date="2013-05-08T09:19:00Z">
        <w:r w:rsidRPr="00CB4748">
          <w:delText>it in</w:delText>
        </w:r>
      </w:del>
      <w:r w:rsidR="00E900AA" w:rsidRPr="00E900AA">
        <w:rPr>
          <w:rPrChange w:id="178" w:author="Peter" w:date="2013-05-08T09:19:00Z">
            <w:rPr>
              <w:rStyle w:val="DocActionChar"/>
            </w:rPr>
          </w:rPrChange>
        </w:rPr>
        <w:t xml:space="preserve"> the </w:t>
      </w:r>
      <w:ins w:id="179" w:author="Peter" w:date="2013-05-08T09:19:00Z">
        <w:r>
          <w:t>I</w:t>
        </w:r>
        <w:r w:rsidRPr="00C41199">
          <w:t>nstrument</w:t>
        </w:r>
      </w:ins>
      <w:del w:id="180" w:author="Peter" w:date="2013-05-08T09:19:00Z">
        <w:r w:rsidRPr="00CB4748">
          <w:delText>instrument</w:delText>
        </w:r>
      </w:del>
      <w:r w:rsidR="00E900AA" w:rsidRPr="00E900AA">
        <w:rPr>
          <w:rPrChange w:id="181" w:author="Peter" w:date="2013-05-08T09:19:00Z">
            <w:rPr>
              <w:rStyle w:val="DocActionChar"/>
            </w:rPr>
          </w:rPrChange>
        </w:rPr>
        <w:t xml:space="preserve"> table with dummy </w:t>
      </w:r>
      <w:ins w:id="182" w:author="Peter" w:date="2013-05-08T09:19:00Z">
        <w:r w:rsidRPr="00C41199">
          <w:t>info</w:t>
        </w:r>
        <w:r>
          <w:t>rmation</w:t>
        </w:r>
        <w:r w:rsidRPr="00C41199">
          <w:t xml:space="preserve">. </w:t>
        </w:r>
        <w:r>
          <w:t xml:space="preserve">After loading, use the </w:t>
        </w:r>
        <w:r w:rsidRPr="00C41199">
          <w:rPr>
            <w:rStyle w:val="GUIWord"/>
          </w:rPr>
          <w:t>Data maintenance/</w:t>
        </w:r>
      </w:ins>
      <w:del w:id="183" w:author="Peter" w:date="2013-05-08T09:19:00Z">
        <w:r w:rsidRPr="00CB4748">
          <w:delText xml:space="preserve">info. Then </w:delText>
        </w:r>
      </w:del>
      <w:r w:rsidR="00E900AA" w:rsidRPr="00E900AA">
        <w:rPr>
          <w:rStyle w:val="GUIWord"/>
          <w:rPrChange w:id="184" w:author="Peter" w:date="2013-05-08T09:19:00Z">
            <w:rPr>
              <w:rStyle w:val="DocActionChar"/>
            </w:rPr>
          </w:rPrChange>
        </w:rPr>
        <w:t xml:space="preserve">Instrument </w:t>
      </w:r>
      <w:ins w:id="185" w:author="Peter" w:date="2013-05-08T09:19:00Z">
        <w:r w:rsidRPr="00C41199">
          <w:rPr>
            <w:rStyle w:val="GUIWord"/>
          </w:rPr>
          <w:t>admin.</w:t>
        </w:r>
        <w:r>
          <w:t xml:space="preserve"> function</w:t>
        </w:r>
      </w:ins>
      <w:del w:id="186" w:author="Peter" w:date="2013-05-08T09:19:00Z">
        <w:r w:rsidRPr="00CB4748">
          <w:delText>metadata can be used</w:delText>
        </w:r>
      </w:del>
      <w:r w:rsidR="00E900AA" w:rsidRPr="00E900AA">
        <w:rPr>
          <w:rPrChange w:id="187" w:author="Peter" w:date="2013-05-08T09:19:00Z">
            <w:rPr>
              <w:rStyle w:val="DocActionChar"/>
            </w:rPr>
          </w:rPrChange>
        </w:rPr>
        <w:t xml:space="preserve"> to fill in data </w:t>
      </w:r>
      <w:ins w:id="188" w:author="Peter" w:date="2013-05-08T09:19:00Z">
        <w:r>
          <w:t>for the Instrument</w:t>
        </w:r>
      </w:ins>
      <w:del w:id="189" w:author="Peter" w:date="2013-05-08T09:19:00Z">
        <w:r w:rsidRPr="00CB4748">
          <w:delText>manually</w:delText>
        </w:r>
      </w:del>
      <w:r w:rsidR="00E900AA" w:rsidRPr="00E900AA">
        <w:rPr>
          <w:rPrChange w:id="190" w:author="Peter" w:date="2013-05-08T09:19:00Z">
            <w:rPr>
              <w:rStyle w:val="DocActionChar"/>
            </w:rPr>
          </w:rPrChange>
        </w:rPr>
        <w:t>.</w:t>
      </w:r>
    </w:p>
    <w:p w:rsidR="00BF0F6A" w:rsidRPr="00BF0F6A" w:rsidRDefault="00E36F51" w:rsidP="00E36F51">
      <w:pPr>
        <w:pStyle w:val="DocAction"/>
      </w:pPr>
      <w:r>
        <w:t xml:space="preserve">%%% </w:t>
      </w:r>
      <w:r w:rsidR="00BF0F6A">
        <w:t xml:space="preserve">If no Matching sensor is found, the </w:t>
      </w:r>
      <w:r w:rsidR="00152B61">
        <w:t xml:space="preserve">spectral </w:t>
      </w:r>
      <w:r w:rsidR="00BF0F6A">
        <w:t>data is read as bands. It is not sorted in the case of XLS files.</w:t>
      </w:r>
    </w:p>
    <w:p w:rsidR="001310CE" w:rsidRDefault="001310CE" w:rsidP="0049064B">
      <w:pPr>
        <w:pStyle w:val="Heading2"/>
      </w:pPr>
      <w:bookmarkStart w:id="191" w:name="_Ref354072820"/>
      <w:bookmarkStart w:id="192" w:name="_Ref354072822"/>
      <w:bookmarkStart w:id="193" w:name="_Toc355280347"/>
      <w:bookmarkStart w:id="194" w:name="_Toc356807275"/>
      <w:r w:rsidRPr="00084655">
        <w:t>Metadata</w:t>
      </w:r>
      <w:bookmarkEnd w:id="191"/>
      <w:bookmarkEnd w:id="192"/>
      <w:bookmarkEnd w:id="193"/>
      <w:bookmarkEnd w:id="194"/>
    </w:p>
    <w:p w:rsidR="001310CE" w:rsidRDefault="001310CE" w:rsidP="00A7583F">
      <w:pPr>
        <w:pStyle w:val="Body"/>
      </w:pPr>
      <w:r>
        <w:t xml:space="preserve">Specchio allows Users to store metadata about the </w:t>
      </w:r>
      <w:r w:rsidR="00152B61">
        <w:t xml:space="preserve">spectral </w:t>
      </w:r>
      <w:r>
        <w:t>data they have uploaded into Specchio Campaigns. It is stored at two levels: Campaign</w:t>
      </w:r>
      <w:r w:rsidR="00152B61">
        <w:t>-r</w:t>
      </w:r>
      <w:r>
        <w:t>elated Metadata and Spectrum</w:t>
      </w:r>
      <w:r w:rsidR="00152B61">
        <w:t>-r</w:t>
      </w:r>
      <w:r>
        <w:t>elated Metadata.</w:t>
      </w:r>
    </w:p>
    <w:p w:rsidR="001310CE" w:rsidRDefault="001310CE" w:rsidP="00A7583F">
      <w:pPr>
        <w:pStyle w:val="Body"/>
      </w:pPr>
      <w:r>
        <w:t>For more information on the metadata parameters supported by SPECCHIO please refer to</w:t>
      </w:r>
      <w:r w:rsidRPr="00084655">
        <w:t xml:space="preserve"> Hüni et al.</w:t>
      </w:r>
      <w:r w:rsidR="00E900AA" w:rsidRPr="00084655">
        <w:fldChar w:fldCharType="begin"/>
      </w:r>
      <w:r>
        <w:instrText xml:space="preserve"> ADDIN EN.CITE &lt;EndNote&gt;&lt;Cite ExcludeAuth="1"&gt;&lt;Author&gt;Hüni&lt;/Author&gt;&lt;Year&gt;2007&lt;/Year&gt;&lt;RecNum&gt;220&lt;/RecNum&gt;&lt;record&gt;&lt;rec-number&gt;220&lt;/rec-number&gt;&lt;foreign-keys&gt;&lt;key app="EN" db-id="0svr2tdvgevw2ned2pb5tt5ur5tdf0savr9s"&gt;220&lt;/key&gt;&lt;/foreign-keys&gt;&lt;ref-type name="Conference Proceedings"&gt;10&lt;/ref-type&gt;&lt;contributors&gt;&lt;authors&gt;&lt;author&gt;Hüni, A.&lt;/author&gt;&lt;author&gt;Nieke, Jens&lt;/author&gt;&lt;author&gt;Schopfer, J.&lt;/author&gt;&lt;author&gt;Kneubühler, M.&lt;/author&gt;&lt;author&gt;Itten, Klaus&lt;/author&gt;&lt;/authors&gt;&lt;/contributors&gt;&lt;titles&gt;&lt;title&gt;Metadata of Spectral Data Collections&lt;/title&gt;&lt;secondary-title&gt;5th EARSeL Workshop on Imaging Spectroscopy&lt;/secondary-title&gt;&lt;/titles&gt;&lt;pages&gt;14&lt;/pages&gt;&lt;dates&gt;&lt;year&gt;2007&lt;/year&gt;&lt;pub-dates&gt;&lt;date&gt;23-25 April 2007&lt;/date&gt;&lt;/pub-dates&gt;&lt;/dates&gt;&lt;pub-location&gt;Bruges, Belgium&lt;/pub-location&gt;&lt;urls&gt;&lt;/urls&gt;&lt;/record&gt;&lt;/Cite&gt;&lt;/EndNote&gt;</w:instrText>
      </w:r>
      <w:r w:rsidR="00E900AA" w:rsidRPr="00084655">
        <w:fldChar w:fldCharType="separate"/>
      </w:r>
      <w:r w:rsidRPr="00084655">
        <w:rPr>
          <w:noProof/>
        </w:rPr>
        <w:t>(2007)</w:t>
      </w:r>
      <w:r w:rsidR="00E900AA" w:rsidRPr="00084655">
        <w:fldChar w:fldCharType="end"/>
      </w:r>
      <w:r>
        <w:t xml:space="preserve"> </w:t>
      </w:r>
      <w:sdt>
        <w:sdtPr>
          <w:id w:val="12084322"/>
          <w:citation/>
        </w:sdtPr>
        <w:sdtContent>
          <w:r w:rsidR="00E900AA">
            <w:fldChar w:fldCharType="begin"/>
          </w:r>
          <w:r w:rsidR="00243D76">
            <w:rPr>
              <w:lang w:val="en-AU"/>
            </w:rPr>
            <w:instrText xml:space="preserve"> CITATION Hün07 \l 3081 </w:instrText>
          </w:r>
          <w:r w:rsidR="00E900AA">
            <w:fldChar w:fldCharType="separate"/>
          </w:r>
          <w:r w:rsidR="003E3549" w:rsidRPr="003E3549">
            <w:rPr>
              <w:noProof/>
              <w:lang w:val="en-AU"/>
            </w:rPr>
            <w:t>(Hüni &amp; Kneubühler, 2007)</w:t>
          </w:r>
          <w:r w:rsidR="00E900AA">
            <w:fldChar w:fldCharType="end"/>
          </w:r>
        </w:sdtContent>
      </w:sdt>
      <w:r w:rsidR="00152B61">
        <w:t xml:space="preserve">. </w:t>
      </w:r>
      <w:r w:rsidR="00243D76">
        <w:t xml:space="preserve"> </w:t>
      </w:r>
      <w:r w:rsidR="00243D76" w:rsidRPr="00243D76">
        <w:rPr>
          <w:rStyle w:val="DocActionChar"/>
        </w:rPr>
        <w:t>%%% Check this reference. It could be one of three. Even better, remove the need for it, because these are all references to info which should be in this document</w:t>
      </w:r>
      <w:r w:rsidR="00243D76">
        <w:rPr>
          <w:rStyle w:val="DocActionChar"/>
        </w:rPr>
        <w:t xml:space="preserve"> </w:t>
      </w:r>
      <w:r w:rsidRPr="00CF7394">
        <w:rPr>
          <w:rStyle w:val="DocActionChar"/>
        </w:rPr>
        <w:t>%%%</w:t>
      </w:r>
      <w:r>
        <w:rPr>
          <w:rStyle w:val="DocActionChar"/>
        </w:rPr>
        <w:t xml:space="preserve"> </w:t>
      </w:r>
      <w:r w:rsidR="00243D76">
        <w:rPr>
          <w:rStyle w:val="DocActionChar"/>
        </w:rPr>
        <w:t>Can I see the</w:t>
      </w:r>
      <w:r w:rsidRPr="00CF7394">
        <w:rPr>
          <w:rStyle w:val="DocActionChar"/>
        </w:rPr>
        <w:t>s</w:t>
      </w:r>
      <w:r w:rsidR="00243D76">
        <w:rPr>
          <w:rStyle w:val="DocActionChar"/>
        </w:rPr>
        <w:t>e three</w:t>
      </w:r>
      <w:r w:rsidRPr="00CF7394">
        <w:rPr>
          <w:rStyle w:val="DocActionChar"/>
        </w:rPr>
        <w:t xml:space="preserve"> reference</w:t>
      </w:r>
      <w:r w:rsidR="00243D76">
        <w:rPr>
          <w:rStyle w:val="DocActionChar"/>
        </w:rPr>
        <w:t>s</w:t>
      </w:r>
      <w:r w:rsidRPr="00CF7394">
        <w:rPr>
          <w:rStyle w:val="DocActionChar"/>
        </w:rPr>
        <w:t>?</w:t>
      </w:r>
      <w:r w:rsidR="00243D76">
        <w:rPr>
          <w:rStyle w:val="DocActionChar"/>
        </w:rPr>
        <w:t xml:space="preserve"> Ask Andy.</w:t>
      </w:r>
    </w:p>
    <w:p w:rsidR="001310CE" w:rsidRDefault="001310CE" w:rsidP="00A7583F">
      <w:pPr>
        <w:pStyle w:val="Heading3"/>
      </w:pPr>
      <w:bookmarkStart w:id="195" w:name="_Ref354084379"/>
      <w:bookmarkStart w:id="196" w:name="_Ref354084382"/>
      <w:bookmarkStart w:id="197" w:name="_Toc355280348"/>
      <w:bookmarkStart w:id="198" w:name="_Toc356807276"/>
      <w:r>
        <w:t>Campaign</w:t>
      </w:r>
      <w:r w:rsidR="00152B61">
        <w:t>-r</w:t>
      </w:r>
      <w:r>
        <w:t>elated Metadata</w:t>
      </w:r>
      <w:bookmarkEnd w:id="195"/>
      <w:bookmarkEnd w:id="196"/>
      <w:bookmarkEnd w:id="197"/>
      <w:bookmarkEnd w:id="198"/>
    </w:p>
    <w:p w:rsidR="001310CE" w:rsidRDefault="001310CE" w:rsidP="00A7583F">
      <w:pPr>
        <w:pStyle w:val="Body"/>
      </w:pPr>
      <w:r>
        <w:t xml:space="preserve">The following metadata </w:t>
      </w:r>
      <w:r w:rsidR="0095151A">
        <w:t xml:space="preserve">attributes </w:t>
      </w:r>
      <w:r>
        <w:t xml:space="preserve">can be set </w:t>
      </w:r>
      <w:r w:rsidR="00152B61">
        <w:t xml:space="preserve">independently </w:t>
      </w:r>
      <w:r>
        <w:t>for each Campaign.</w:t>
      </w:r>
    </w:p>
    <w:tbl>
      <w:tblPr>
        <w:tblStyle w:val="TableSimple"/>
        <w:tblW w:w="0" w:type="auto"/>
        <w:tblInd w:w="817" w:type="dxa"/>
        <w:tblLook w:val="04A0"/>
      </w:tblPr>
      <w:tblGrid>
        <w:gridCol w:w="1825"/>
        <w:gridCol w:w="6929"/>
      </w:tblGrid>
      <w:tr w:rsidR="001310CE" w:rsidTr="00305207">
        <w:tc>
          <w:tcPr>
            <w:tcW w:w="0" w:type="auto"/>
          </w:tcPr>
          <w:p w:rsidR="001310CE" w:rsidRPr="00F2736F" w:rsidRDefault="001310CE" w:rsidP="00305207">
            <w:pPr>
              <w:pStyle w:val="TableText"/>
              <w:rPr>
                <w:rStyle w:val="GUIWord"/>
              </w:rPr>
            </w:pPr>
            <w:r w:rsidRPr="00F2736F">
              <w:rPr>
                <w:rStyle w:val="GUIWord"/>
              </w:rPr>
              <w:t>Campaign name</w:t>
            </w:r>
          </w:p>
        </w:tc>
        <w:tc>
          <w:tcPr>
            <w:tcW w:w="0" w:type="auto"/>
          </w:tcPr>
          <w:p w:rsidR="001310CE" w:rsidRDefault="001310CE" w:rsidP="00305207">
            <w:pPr>
              <w:pStyle w:val="TableText"/>
            </w:pPr>
            <w:r>
              <w:t>The name under which the Campaign is stored in the Specchio database</w:t>
            </w:r>
          </w:p>
        </w:tc>
      </w:tr>
      <w:tr w:rsidR="001310CE" w:rsidTr="00305207">
        <w:tc>
          <w:tcPr>
            <w:tcW w:w="0" w:type="auto"/>
          </w:tcPr>
          <w:p w:rsidR="001310CE" w:rsidRPr="00F2736F" w:rsidRDefault="001310CE" w:rsidP="00305207">
            <w:pPr>
              <w:pStyle w:val="TableText"/>
              <w:rPr>
                <w:rStyle w:val="GUIWord"/>
              </w:rPr>
            </w:pPr>
            <w:r w:rsidRPr="00F2736F">
              <w:rPr>
                <w:rStyle w:val="GUIWord"/>
              </w:rPr>
              <w:t>Description</w:t>
            </w:r>
          </w:p>
        </w:tc>
        <w:tc>
          <w:tcPr>
            <w:tcW w:w="0" w:type="auto"/>
          </w:tcPr>
          <w:p w:rsidR="001310CE" w:rsidRDefault="001310CE" w:rsidP="00305207">
            <w:pPr>
              <w:pStyle w:val="TableText"/>
            </w:pPr>
            <w:r>
              <w:t xml:space="preserve">A free format description </w:t>
            </w:r>
            <w:r w:rsidRPr="00084655">
              <w:t xml:space="preserve">of the </w:t>
            </w:r>
            <w:r>
              <w:t>C</w:t>
            </w:r>
            <w:r w:rsidRPr="00084655">
              <w:t>ampaign</w:t>
            </w:r>
          </w:p>
        </w:tc>
      </w:tr>
      <w:tr w:rsidR="001310CE" w:rsidTr="00305207">
        <w:tc>
          <w:tcPr>
            <w:tcW w:w="0" w:type="auto"/>
          </w:tcPr>
          <w:p w:rsidR="001310CE" w:rsidRPr="00F2736F" w:rsidRDefault="001310CE" w:rsidP="00305207">
            <w:pPr>
              <w:pStyle w:val="TableText"/>
              <w:rPr>
                <w:rStyle w:val="GUIWord"/>
              </w:rPr>
            </w:pPr>
            <w:r w:rsidRPr="00F2736F">
              <w:rPr>
                <w:rStyle w:val="GUIWord"/>
              </w:rPr>
              <w:t>Investigator</w:t>
            </w:r>
          </w:p>
        </w:tc>
        <w:tc>
          <w:tcPr>
            <w:tcW w:w="0" w:type="auto"/>
          </w:tcPr>
          <w:p w:rsidR="001310CE" w:rsidRDefault="001310CE" w:rsidP="00305207">
            <w:pPr>
              <w:pStyle w:val="TableText"/>
            </w:pPr>
            <w:r>
              <w:t>T</w:t>
            </w:r>
            <w:r w:rsidRPr="00084655">
              <w:t xml:space="preserve">he person in charge of this </w:t>
            </w:r>
            <w:r>
              <w:t>C</w:t>
            </w:r>
            <w:r w:rsidRPr="00084655">
              <w:t xml:space="preserve">ampaign (i.e. the </w:t>
            </w:r>
            <w:r>
              <w:t>U</w:t>
            </w:r>
            <w:r w:rsidRPr="00084655">
              <w:t>ser defining and loading the campaign). This field is filled automatically</w:t>
            </w:r>
            <w:r>
              <w:t xml:space="preserve"> and cannot be changed</w:t>
            </w:r>
            <w:r w:rsidRPr="00084655">
              <w:t>.</w:t>
            </w:r>
          </w:p>
        </w:tc>
      </w:tr>
      <w:tr w:rsidR="001310CE" w:rsidTr="00305207">
        <w:tc>
          <w:tcPr>
            <w:tcW w:w="0" w:type="auto"/>
          </w:tcPr>
          <w:p w:rsidR="001310CE" w:rsidRPr="00F2736F" w:rsidRDefault="001310CE" w:rsidP="00305207">
            <w:pPr>
              <w:pStyle w:val="TableText"/>
              <w:rPr>
                <w:rStyle w:val="GUIWord"/>
              </w:rPr>
            </w:pPr>
            <w:r w:rsidRPr="00F2736F">
              <w:rPr>
                <w:rStyle w:val="GUIWord"/>
              </w:rPr>
              <w:t>Path</w:t>
            </w:r>
          </w:p>
        </w:tc>
        <w:tc>
          <w:tcPr>
            <w:tcW w:w="0" w:type="auto"/>
          </w:tcPr>
          <w:p w:rsidR="001310CE" w:rsidRDefault="001310CE" w:rsidP="00305207">
            <w:pPr>
              <w:pStyle w:val="TableText"/>
            </w:pPr>
            <w:r>
              <w:t>T</w:t>
            </w:r>
            <w:r w:rsidRPr="00084655">
              <w:t>he file system path pointing to the main directory</w:t>
            </w:r>
            <w:r>
              <w:t xml:space="preserve"> from which this Campaign was uploaded.</w:t>
            </w:r>
          </w:p>
          <w:p w:rsidR="001310CE" w:rsidRDefault="00152B61" w:rsidP="0095151A">
            <w:pPr>
              <w:pStyle w:val="TableText"/>
            </w:pPr>
            <w:r>
              <w:t xml:space="preserve">Multiple Paths can be defined to support uploading of subsequent spectral data from multiple computers. This is intended to </w:t>
            </w:r>
            <w:r w:rsidR="001310CE">
              <w:t xml:space="preserve">assist </w:t>
            </w:r>
            <w:r w:rsidR="0095151A">
              <w:t>when</w:t>
            </w:r>
            <w:r w:rsidR="001310CE">
              <w:t xml:space="preserve"> further data is uploaded for this Campaign.</w:t>
            </w:r>
          </w:p>
        </w:tc>
      </w:tr>
      <w:tr w:rsidR="001310CE" w:rsidTr="00305207">
        <w:tc>
          <w:tcPr>
            <w:tcW w:w="0" w:type="auto"/>
          </w:tcPr>
          <w:p w:rsidR="001310CE" w:rsidRPr="00F2736F" w:rsidRDefault="001310CE" w:rsidP="00305207">
            <w:pPr>
              <w:pStyle w:val="TableText"/>
              <w:rPr>
                <w:rStyle w:val="GUIWord"/>
              </w:rPr>
            </w:pPr>
            <w:r w:rsidRPr="00F2736F">
              <w:rPr>
                <w:rStyle w:val="GUIWord"/>
              </w:rPr>
              <w:t>Research Group Members</w:t>
            </w:r>
          </w:p>
        </w:tc>
        <w:tc>
          <w:tcPr>
            <w:tcW w:w="0" w:type="auto"/>
          </w:tcPr>
          <w:p w:rsidR="001310CE" w:rsidRPr="00084655" w:rsidRDefault="001310CE" w:rsidP="0095151A">
            <w:pPr>
              <w:pStyle w:val="TableText"/>
            </w:pPr>
            <w:r>
              <w:t>A list of Users of this Specchio database who have permission to modify this Campaign.</w:t>
            </w:r>
            <w:r w:rsidR="0095151A">
              <w:t xml:space="preserve"> Each of these Users must be registered as a Specchio User.</w:t>
            </w:r>
          </w:p>
        </w:tc>
      </w:tr>
    </w:tbl>
    <w:p w:rsidR="001310CE" w:rsidRDefault="001310CE" w:rsidP="00A7583F">
      <w:pPr>
        <w:pStyle w:val="Heading3"/>
      </w:pPr>
      <w:bookmarkStart w:id="199" w:name="_Ref354084522"/>
      <w:bookmarkStart w:id="200" w:name="_Ref354084526"/>
      <w:bookmarkStart w:id="201" w:name="_Toc355280349"/>
      <w:bookmarkStart w:id="202" w:name="_Toc356807277"/>
      <w:r>
        <w:t>Spectrum</w:t>
      </w:r>
      <w:r w:rsidR="00152B61">
        <w:t>-r</w:t>
      </w:r>
      <w:r>
        <w:t>elated Metadata</w:t>
      </w:r>
      <w:bookmarkEnd w:id="199"/>
      <w:bookmarkEnd w:id="200"/>
      <w:bookmarkEnd w:id="201"/>
      <w:bookmarkEnd w:id="202"/>
    </w:p>
    <w:p w:rsidR="002B10D8" w:rsidRDefault="0079636E" w:rsidP="00A7583F">
      <w:pPr>
        <w:pStyle w:val="Body"/>
      </w:pPr>
      <w:r>
        <w:t xml:space="preserve">When Spectra are uploaded to a Campaign, the Specchio upload process identifies metadata found in the Spectrum files and copies </w:t>
      </w:r>
      <w:r w:rsidR="002B10D8">
        <w:t xml:space="preserve">it </w:t>
      </w:r>
      <w:r>
        <w:t xml:space="preserve">into </w:t>
      </w:r>
      <w:r w:rsidR="002B10D8">
        <w:t xml:space="preserve">Specchio Spectrum </w:t>
      </w:r>
      <w:r>
        <w:t xml:space="preserve">Metadata </w:t>
      </w:r>
      <w:r w:rsidR="0095151A">
        <w:t xml:space="preserve">Attribute </w:t>
      </w:r>
      <w:r>
        <w:t xml:space="preserve">fields for </w:t>
      </w:r>
      <w:r w:rsidR="002B10D8">
        <w:t>each Spectrum it uploads. Once uploaded, this Metadata can be viewed, edited or added to.</w:t>
      </w:r>
    </w:p>
    <w:p w:rsidR="002B10D8" w:rsidRDefault="002B10D8" w:rsidP="00A7583F">
      <w:pPr>
        <w:pStyle w:val="Body"/>
      </w:pPr>
      <w:r>
        <w:t xml:space="preserve">Similar Metadata </w:t>
      </w:r>
      <w:r w:rsidR="0095151A">
        <w:t xml:space="preserve">Attributes </w:t>
      </w:r>
      <w:r>
        <w:t xml:space="preserve">are grouped into </w:t>
      </w:r>
      <w:r w:rsidR="0095151A">
        <w:t xml:space="preserve">named </w:t>
      </w:r>
      <w:r>
        <w:t>sections to facilitate management.</w:t>
      </w:r>
    </w:p>
    <w:p w:rsidR="001310CE" w:rsidRDefault="00A30980" w:rsidP="00A7583F">
      <w:pPr>
        <w:pStyle w:val="Body"/>
      </w:pPr>
      <w:r>
        <w:t xml:space="preserve">Users cannot enter Metadata except into these already defined fields. If new Metadata </w:t>
      </w:r>
      <w:r w:rsidR="0095151A">
        <w:t xml:space="preserve">Attributes </w:t>
      </w:r>
      <w:r>
        <w:t xml:space="preserve">are required, they can generally be defined easily. Contact your System Administrator with a detailed description of the Metadata field you need added and a specification for the data that it can contain. </w:t>
      </w:r>
    </w:p>
    <w:p w:rsidR="009F581D" w:rsidRDefault="009F581D" w:rsidP="00A7583F">
      <w:pPr>
        <w:pStyle w:val="Body"/>
      </w:pPr>
      <w:r>
        <w:t xml:space="preserve">Also see section </w:t>
      </w:r>
      <w:fldSimple w:instr=" REF _Ref356400902 \r \h  \* MERGEFORMAT ">
        <w:r w:rsidR="00FF3B3D" w:rsidRPr="00FF3B3D">
          <w:rPr>
            <w:rStyle w:val="CrossReference"/>
          </w:rPr>
          <w:t>9.2</w:t>
        </w:r>
      </w:fldSimple>
      <w:r w:rsidRPr="009F581D">
        <w:rPr>
          <w:rStyle w:val="CrossReference"/>
        </w:rPr>
        <w:t xml:space="preserve"> </w:t>
      </w:r>
      <w:fldSimple w:instr=" REF _Ref356400902 \h  \* MERGEFORMAT ">
        <w:r w:rsidR="00FF3B3D" w:rsidRPr="00FF3B3D">
          <w:rPr>
            <w:rStyle w:val="CrossReference"/>
          </w:rPr>
          <w:t>List available Metadata Elements</w:t>
        </w:r>
      </w:fldSimple>
      <w:r>
        <w:t xml:space="preserve"> </w:t>
      </w:r>
      <w:r w:rsidR="0095151A">
        <w:t>for instructions for producing</w:t>
      </w:r>
      <w:r>
        <w:t xml:space="preserve"> a machine readable list of Spectrum</w:t>
      </w:r>
      <w:r w:rsidR="0095151A">
        <w:t>-related</w:t>
      </w:r>
      <w:r>
        <w:t xml:space="preserve"> Metadata Attributes.</w:t>
      </w:r>
    </w:p>
    <w:p w:rsidR="006E169B" w:rsidRDefault="006E169B" w:rsidP="00A7583F">
      <w:pPr>
        <w:pStyle w:val="Body"/>
      </w:pPr>
      <w:r>
        <w:t>A number of the Metadata Attributes below take an element of a dropdown list for their value. The definition of these lists is parameterised within the Specchio implementation, and can be changed. See you Specchio system administrator if you require a change in any of these lists.</w:t>
      </w:r>
    </w:p>
    <w:p w:rsidR="001310CE" w:rsidRPr="00155FA4" w:rsidRDefault="001310CE" w:rsidP="00155FA4">
      <w:pPr>
        <w:pStyle w:val="HeadingSubUnnumbered"/>
      </w:pPr>
      <w:r w:rsidRPr="00155FA4">
        <w:t>Campaign Details</w:t>
      </w:r>
    </w:p>
    <w:p w:rsidR="005E66DA" w:rsidRDefault="005E66DA" w:rsidP="005E66DA">
      <w:pPr>
        <w:pStyle w:val="Body"/>
      </w:pPr>
      <w:r>
        <w:t xml:space="preserve">Some formats for Spectrum files contain Campaign-related information, particularly HDF formatted files. When spectrum files of these formats are loaded, the Campaign-related Metadata that they contain is loaded into these Attributes for each Spectrum. This allows you to review it and, if necessary, manually transfer it to the Campaign-related metadata fields described in section </w:t>
      </w:r>
      <w:fldSimple w:instr=" REF _Ref354084379 \r \h  \* MERGEFORMAT ">
        <w:r w:rsidR="00FF3B3D" w:rsidRPr="00FF3B3D">
          <w:rPr>
            <w:rStyle w:val="CrossReference"/>
          </w:rPr>
          <w:t>4.12.1</w:t>
        </w:r>
      </w:fldSimple>
      <w:r w:rsidRPr="002B10D8">
        <w:rPr>
          <w:rStyle w:val="CrossReference"/>
        </w:rPr>
        <w:t xml:space="preserve"> </w:t>
      </w:r>
      <w:fldSimple w:instr=" REF _Ref354084379 \h  \* MERGEFORMAT ">
        <w:r w:rsidR="00FF3B3D" w:rsidRPr="00FF3B3D">
          <w:rPr>
            <w:rStyle w:val="CrossReference"/>
          </w:rPr>
          <w:t>Campaign-related Metadata</w:t>
        </w:r>
      </w:fldSimple>
      <w:r>
        <w:t>.</w:t>
      </w:r>
    </w:p>
    <w:p w:rsidR="0095151A" w:rsidRDefault="0095151A" w:rsidP="0095151A">
      <w:pPr>
        <w:pStyle w:val="Note"/>
      </w:pPr>
      <w:r>
        <w:t xml:space="preserve">Note </w:t>
      </w:r>
      <w:r>
        <w:tab/>
      </w:r>
      <w:r w:rsidR="005E66DA">
        <w:t xml:space="preserve">It is not recommended to generally enter Campaign metadata into these Spectrum-related metadata fields. Instead, use the Campaign Metadata fields described in section </w:t>
      </w:r>
      <w:fldSimple w:instr=" REF _Ref354084379 \r \h  \* MERGEFORMAT ">
        <w:r w:rsidR="00FF3B3D" w:rsidRPr="00FF3B3D">
          <w:rPr>
            <w:rStyle w:val="CrossReference"/>
          </w:rPr>
          <w:t>4.12.1</w:t>
        </w:r>
      </w:fldSimple>
      <w:r w:rsidR="005E66DA" w:rsidRPr="002B10D8">
        <w:rPr>
          <w:rStyle w:val="CrossReference"/>
        </w:rPr>
        <w:t xml:space="preserve"> </w:t>
      </w:r>
      <w:fldSimple w:instr=" REF _Ref354084379 \h  \* MERGEFORMAT ">
        <w:r w:rsidR="00FF3B3D" w:rsidRPr="00FF3B3D">
          <w:rPr>
            <w:rStyle w:val="CrossReference"/>
          </w:rPr>
          <w:t>Campaign-related Metadata</w:t>
        </w:r>
      </w:fldSimple>
      <w:r w:rsidR="005E66DA">
        <w:t xml:space="preserve">. These fields can </w:t>
      </w:r>
      <w:r>
        <w:t xml:space="preserve">store different values for </w:t>
      </w:r>
      <w:r w:rsidR="005E66DA">
        <w:t>each Spectrum in a Campaign.</w:t>
      </w:r>
    </w:p>
    <w:tbl>
      <w:tblPr>
        <w:tblStyle w:val="TableSimple"/>
        <w:tblW w:w="0" w:type="auto"/>
        <w:tblLook w:val="04A0"/>
      </w:tblPr>
      <w:tblGrid>
        <w:gridCol w:w="1462"/>
        <w:gridCol w:w="7400"/>
      </w:tblGrid>
      <w:tr w:rsidR="0079636E" w:rsidTr="005E66DA">
        <w:tc>
          <w:tcPr>
            <w:tcW w:w="0" w:type="auto"/>
          </w:tcPr>
          <w:p w:rsidR="001310CE" w:rsidRPr="00F2736F" w:rsidRDefault="001310CE" w:rsidP="00305207">
            <w:pPr>
              <w:pStyle w:val="TableText"/>
              <w:rPr>
                <w:rStyle w:val="GUIWord"/>
              </w:rPr>
            </w:pPr>
            <w:r w:rsidRPr="00F2736F">
              <w:rPr>
                <w:rStyle w:val="GUIWord"/>
              </w:rPr>
              <w:t>Agency Code</w:t>
            </w:r>
          </w:p>
        </w:tc>
        <w:tc>
          <w:tcPr>
            <w:tcW w:w="0" w:type="auto"/>
          </w:tcPr>
          <w:p w:rsidR="006C44F0" w:rsidRDefault="001310CE" w:rsidP="0079636E">
            <w:pPr>
              <w:pStyle w:val="TableText"/>
            </w:pPr>
            <w:r>
              <w:t xml:space="preserve">[Alpha string] </w:t>
            </w:r>
            <w:r w:rsidR="006C44F0" w:rsidRPr="006C44F0">
              <w:t>Agency identifier of entity involved in the sample collection</w:t>
            </w:r>
          </w:p>
          <w:p w:rsidR="001310CE" w:rsidRDefault="00C90EF8" w:rsidP="0079636E">
            <w:pPr>
              <w:pStyle w:val="TableText"/>
            </w:pPr>
            <w:r>
              <w:t xml:space="preserve">Copied from the Agency Code field </w:t>
            </w:r>
            <w:r w:rsidR="0079636E">
              <w:t xml:space="preserve">if it is set in the related </w:t>
            </w:r>
            <w:r w:rsidR="00CC29F0">
              <w:t xml:space="preserve">input </w:t>
            </w:r>
            <w:r w:rsidR="0079636E">
              <w:t>spectrum file</w:t>
            </w:r>
            <w:r>
              <w:t xml:space="preserve"> </w:t>
            </w:r>
            <w:r w:rsidR="0079636E">
              <w:t xml:space="preserve">(particularly HDF files) </w:t>
            </w:r>
            <w:r>
              <w:t xml:space="preserve">when </w:t>
            </w:r>
            <w:r w:rsidR="0079636E">
              <w:t>it is</w:t>
            </w:r>
            <w:r>
              <w:t xml:space="preserve"> loaded.</w:t>
            </w:r>
          </w:p>
        </w:tc>
      </w:tr>
      <w:tr w:rsidR="0079636E" w:rsidTr="005E66DA">
        <w:tc>
          <w:tcPr>
            <w:tcW w:w="0" w:type="auto"/>
          </w:tcPr>
          <w:p w:rsidR="001310CE" w:rsidRPr="00F2736F" w:rsidRDefault="001310CE" w:rsidP="00305207">
            <w:pPr>
              <w:pStyle w:val="TableText"/>
              <w:rPr>
                <w:rStyle w:val="GUIWord"/>
              </w:rPr>
            </w:pPr>
            <w:r w:rsidRPr="00F2736F">
              <w:rPr>
                <w:rStyle w:val="GUIWord"/>
              </w:rPr>
              <w:t>Campaign Name</w:t>
            </w:r>
          </w:p>
        </w:tc>
        <w:tc>
          <w:tcPr>
            <w:tcW w:w="0" w:type="auto"/>
          </w:tcPr>
          <w:p w:rsidR="006C44F0" w:rsidRDefault="001310CE" w:rsidP="0079636E">
            <w:pPr>
              <w:pStyle w:val="TableText"/>
            </w:pPr>
            <w:r>
              <w:t>[</w:t>
            </w:r>
            <w:r w:rsidRPr="009F280F">
              <w:t>Alpha string</w:t>
            </w:r>
            <w:r>
              <w:t>]</w:t>
            </w:r>
            <w:r w:rsidRPr="009F280F">
              <w:t xml:space="preserve"> </w:t>
            </w:r>
            <w:r w:rsidR="006C44F0" w:rsidRPr="006C44F0">
              <w:t>Further specification of a particular campaign. Mainly used where a SPECCHIO campaign comprises several original sampling campaigns</w:t>
            </w:r>
          </w:p>
          <w:p w:rsidR="001310CE" w:rsidRDefault="0079636E" w:rsidP="0079636E">
            <w:pPr>
              <w:pStyle w:val="TableText"/>
            </w:pPr>
            <w:r>
              <w:t xml:space="preserve">Copied from the Campaign Name field if it is set in the related spectrum file (particularly HDF files) when it is loaded. </w:t>
            </w:r>
          </w:p>
        </w:tc>
      </w:tr>
      <w:tr w:rsidR="0079636E" w:rsidTr="005E66DA">
        <w:tc>
          <w:tcPr>
            <w:tcW w:w="0" w:type="auto"/>
          </w:tcPr>
          <w:p w:rsidR="001310CE" w:rsidRPr="00F2736F" w:rsidRDefault="001310CE" w:rsidP="00305207">
            <w:pPr>
              <w:pStyle w:val="TableText"/>
              <w:rPr>
                <w:rStyle w:val="GUIWord"/>
              </w:rPr>
            </w:pPr>
            <w:r w:rsidRPr="00F2736F">
              <w:rPr>
                <w:rStyle w:val="GUIWord"/>
              </w:rPr>
              <w:t>Project ID</w:t>
            </w:r>
          </w:p>
        </w:tc>
        <w:tc>
          <w:tcPr>
            <w:tcW w:w="0" w:type="auto"/>
          </w:tcPr>
          <w:p w:rsidR="006C44F0" w:rsidRDefault="001310CE" w:rsidP="0079636E">
            <w:pPr>
              <w:pStyle w:val="TableText"/>
            </w:pPr>
            <w:r>
              <w:t>[Alpha string]</w:t>
            </w:r>
            <w:r w:rsidR="0079636E">
              <w:t xml:space="preserve"> </w:t>
            </w:r>
            <w:r w:rsidR="006C44F0" w:rsidRPr="006C44F0">
              <w:t>Any project identification applying to this campaign</w:t>
            </w:r>
          </w:p>
          <w:p w:rsidR="001310CE" w:rsidRDefault="0079636E" w:rsidP="0079636E">
            <w:pPr>
              <w:pStyle w:val="TableText"/>
            </w:pPr>
            <w:r>
              <w:t xml:space="preserve">Copied from the Project ID field if it is set in the related </w:t>
            </w:r>
            <w:r w:rsidR="00CC29F0">
              <w:t xml:space="preserve">input </w:t>
            </w:r>
            <w:r>
              <w:t>spectrum file (particularly HDF files) when it is loaded.</w:t>
            </w:r>
          </w:p>
        </w:tc>
      </w:tr>
    </w:tbl>
    <w:p w:rsidR="001310CE" w:rsidRPr="00155FA4" w:rsidRDefault="001310CE" w:rsidP="00155FA4">
      <w:pPr>
        <w:pStyle w:val="HeadingSubUnnumbered"/>
      </w:pPr>
      <w:r w:rsidRPr="00155FA4">
        <w:t>Data Portal</w:t>
      </w:r>
    </w:p>
    <w:p w:rsidR="001310CE" w:rsidRPr="004A2EFA" w:rsidRDefault="001310CE" w:rsidP="00A7583F">
      <w:pPr>
        <w:pStyle w:val="Body"/>
      </w:pPr>
      <w:r w:rsidRPr="00245A33">
        <w:t xml:space="preserve">These </w:t>
      </w:r>
      <w:r w:rsidR="009F581D" w:rsidRPr="00245A33">
        <w:t xml:space="preserve">Metadata </w:t>
      </w:r>
      <w:r w:rsidR="009F581D">
        <w:t xml:space="preserve">Attributes </w:t>
      </w:r>
      <w:r w:rsidRPr="00245A33">
        <w:t>relate to the Publishing of the Spectrum on the Australian National Data S</w:t>
      </w:r>
      <w:r w:rsidR="00151B64" w:rsidRPr="00151B64">
        <w:t>ervice</w:t>
      </w:r>
      <w:r w:rsidR="009F581D">
        <w:t xml:space="preserve"> (ANDS)</w:t>
      </w:r>
      <w:r w:rsidRPr="00151B64">
        <w:t>.</w:t>
      </w:r>
      <w:r w:rsidRPr="00245A33">
        <w:t xml:space="preserve"> </w:t>
      </w:r>
      <w:r w:rsidR="004A2EFA">
        <w:t xml:space="preserve">See </w:t>
      </w:r>
      <w:r w:rsidR="004A2EFA" w:rsidRPr="009F581D">
        <w:rPr>
          <w:rStyle w:val="CrossReference"/>
        </w:rPr>
        <w:t xml:space="preserve">Chapter </w:t>
      </w:r>
      <w:fldSimple w:instr=" REF _Ref356399222 \r \h  \* MERGEFORMAT ">
        <w:r w:rsidR="00FF3B3D" w:rsidRPr="00FF3B3D">
          <w:rPr>
            <w:rStyle w:val="CrossReference"/>
          </w:rPr>
          <w:t>10</w:t>
        </w:r>
      </w:fldSimple>
      <w:r w:rsidR="004A2EFA" w:rsidRPr="009F581D">
        <w:rPr>
          <w:rStyle w:val="CrossReference"/>
        </w:rPr>
        <w:t xml:space="preserve"> </w:t>
      </w:r>
      <w:fldSimple w:instr=" REF _Ref356399222 \h  \* MERGEFORMAT ">
        <w:r w:rsidR="00FF3B3D" w:rsidRPr="00FF3B3D">
          <w:rPr>
            <w:rStyle w:val="CrossReference"/>
          </w:rPr>
          <w:t>Publishing Data to ANDS</w:t>
        </w:r>
      </w:fldSimple>
      <w:r w:rsidR="004A2EFA">
        <w:t xml:space="preserve"> for more information about the use of the Attributes in this Group.</w:t>
      </w:r>
    </w:p>
    <w:tbl>
      <w:tblPr>
        <w:tblStyle w:val="TableSimple"/>
        <w:tblW w:w="0" w:type="auto"/>
        <w:tblLook w:val="04A0"/>
      </w:tblPr>
      <w:tblGrid>
        <w:gridCol w:w="1479"/>
        <w:gridCol w:w="7383"/>
      </w:tblGrid>
      <w:tr w:rsidR="00CC29F0" w:rsidTr="0061012D">
        <w:tc>
          <w:tcPr>
            <w:tcW w:w="0" w:type="auto"/>
          </w:tcPr>
          <w:p w:rsidR="001310CE" w:rsidRPr="00F2736F" w:rsidRDefault="001310CE" w:rsidP="00305207">
            <w:pPr>
              <w:pStyle w:val="TableText"/>
              <w:rPr>
                <w:rStyle w:val="GUIWord"/>
              </w:rPr>
            </w:pPr>
            <w:r w:rsidRPr="00F2736F">
              <w:rPr>
                <w:rStyle w:val="GUIWord"/>
              </w:rPr>
              <w:t>ANDS Collection Key</w:t>
            </w:r>
          </w:p>
        </w:tc>
        <w:tc>
          <w:tcPr>
            <w:tcW w:w="0" w:type="auto"/>
          </w:tcPr>
          <w:p w:rsidR="00F97784" w:rsidRDefault="00C83101" w:rsidP="00305207">
            <w:pPr>
              <w:pStyle w:val="TableText"/>
            </w:pPr>
            <w:r>
              <w:t xml:space="preserve">[Alpha string] </w:t>
            </w:r>
            <w:r w:rsidR="001310CE">
              <w:t>The ANDS Collection Key</w:t>
            </w:r>
            <w:r w:rsidR="006B0A5F">
              <w:t>s</w:t>
            </w:r>
            <w:r w:rsidR="001310CE">
              <w:t xml:space="preserve"> </w:t>
            </w:r>
            <w:r w:rsidR="006B0A5F">
              <w:t>under which this Spectrum has been Published.</w:t>
            </w:r>
          </w:p>
          <w:p w:rsidR="006B0A5F" w:rsidRDefault="0061012D" w:rsidP="00305207">
            <w:pPr>
              <w:pStyle w:val="TableText"/>
            </w:pPr>
            <w:r>
              <w:t>This Attribute supports multiple values, with a</w:t>
            </w:r>
            <w:r w:rsidR="006B0A5F">
              <w:t xml:space="preserve"> new additional value written each time the Spectrum is part of a Collection which is Published to the ANDS.</w:t>
            </w:r>
          </w:p>
          <w:p w:rsidR="00F97784" w:rsidRPr="006B0A5F" w:rsidRDefault="00C83101" w:rsidP="006B0A5F">
            <w:pPr>
              <w:pStyle w:val="TableText"/>
            </w:pPr>
            <w:r>
              <w:t>It is p</w:t>
            </w:r>
            <w:r w:rsidR="00F97784">
              <w:t xml:space="preserve">ossible to </w:t>
            </w:r>
            <w:r>
              <w:t>edit this Metadata Attribute, but it is strongly recommended not to.</w:t>
            </w:r>
          </w:p>
        </w:tc>
      </w:tr>
      <w:tr w:rsidR="00CC29F0" w:rsidTr="0061012D">
        <w:tc>
          <w:tcPr>
            <w:tcW w:w="0" w:type="auto"/>
          </w:tcPr>
          <w:p w:rsidR="001310CE" w:rsidRPr="00F2736F" w:rsidRDefault="001310CE" w:rsidP="00305207">
            <w:pPr>
              <w:pStyle w:val="TableText"/>
              <w:rPr>
                <w:rStyle w:val="GUIWord"/>
              </w:rPr>
            </w:pPr>
            <w:r w:rsidRPr="00F2736F">
              <w:rPr>
                <w:rStyle w:val="GUIWord"/>
              </w:rPr>
              <w:t>Data Usage Policy</w:t>
            </w:r>
          </w:p>
        </w:tc>
        <w:tc>
          <w:tcPr>
            <w:tcW w:w="0" w:type="auto"/>
          </w:tcPr>
          <w:p w:rsidR="006C44F0" w:rsidRDefault="006C44F0" w:rsidP="006C44F0">
            <w:pPr>
              <w:pStyle w:val="TableText"/>
            </w:pPr>
            <w:r>
              <w:t xml:space="preserve">[Alpha string] </w:t>
            </w:r>
            <w:r w:rsidRPr="006C44F0">
              <w:t xml:space="preserve">String that defines the usage policy, </w:t>
            </w:r>
            <w:r w:rsidR="005B4723">
              <w:t>for example</w:t>
            </w:r>
            <w:r w:rsidRPr="006C44F0">
              <w:t xml:space="preserve"> </w:t>
            </w:r>
            <w:r w:rsidR="00C83101">
              <w:t>“Please cite XXX et al” or “</w:t>
            </w:r>
            <w:r w:rsidRPr="006C44F0">
              <w:t>In</w:t>
            </w:r>
            <w:r w:rsidR="00C83101">
              <w:t>form the principal investigator”</w:t>
            </w:r>
          </w:p>
          <w:p w:rsidR="001310CE" w:rsidRDefault="00151B64" w:rsidP="006B0A5F">
            <w:pPr>
              <w:pStyle w:val="TableText"/>
            </w:pPr>
            <w:r>
              <w:t xml:space="preserve">The value of this </w:t>
            </w:r>
            <w:r w:rsidR="004A2EFA">
              <w:t>Attribute</w:t>
            </w:r>
            <w:r>
              <w:t xml:space="preserve"> is copied to the </w:t>
            </w:r>
            <w:r w:rsidR="004A2EFA">
              <w:t xml:space="preserve">Published </w:t>
            </w:r>
            <w:r>
              <w:t>Collection when this spectrum is published to ANDS.</w:t>
            </w:r>
          </w:p>
        </w:tc>
      </w:tr>
      <w:tr w:rsidR="00CC29F0" w:rsidTr="0061012D">
        <w:tc>
          <w:tcPr>
            <w:tcW w:w="0" w:type="auto"/>
          </w:tcPr>
          <w:p w:rsidR="001310CE" w:rsidRPr="00F2736F" w:rsidRDefault="001310CE" w:rsidP="00305207">
            <w:pPr>
              <w:pStyle w:val="TableText"/>
              <w:rPr>
                <w:rStyle w:val="GUIWord"/>
              </w:rPr>
            </w:pPr>
            <w:r w:rsidRPr="00F2736F">
              <w:rPr>
                <w:rStyle w:val="GUIWord"/>
              </w:rPr>
              <w:t>FOR Code</w:t>
            </w:r>
          </w:p>
        </w:tc>
        <w:tc>
          <w:tcPr>
            <w:tcW w:w="0" w:type="auto"/>
          </w:tcPr>
          <w:p w:rsidR="00151B64" w:rsidRDefault="005B4723" w:rsidP="005B4723">
            <w:pPr>
              <w:pStyle w:val="TableText"/>
            </w:pPr>
            <w:r>
              <w:t xml:space="preserve">[Dropdown List] Specchio supports selection from a small relevant subset of the Field of Research codes defined </w:t>
            </w:r>
            <w:r w:rsidR="00CC29F0">
              <w:t>by the Australian Bureau of Statistics</w:t>
            </w:r>
            <w:r w:rsidR="00DC1E70">
              <w:t xml:space="preserve"> </w:t>
            </w:r>
            <w:sdt>
              <w:sdtPr>
                <w:id w:val="12130827"/>
                <w:citation/>
              </w:sdtPr>
              <w:sdtContent>
                <w:r w:rsidR="00E900AA">
                  <w:fldChar w:fldCharType="begin"/>
                </w:r>
                <w:r w:rsidR="006B0A5F">
                  <w:rPr>
                    <w:lang w:val="en-AU"/>
                  </w:rPr>
                  <w:instrText xml:space="preserve"> CITATION Aus08 \l 3081  </w:instrText>
                </w:r>
                <w:r w:rsidR="00E900AA">
                  <w:fldChar w:fldCharType="separate"/>
                </w:r>
                <w:r w:rsidR="003E3549" w:rsidRPr="003E3549">
                  <w:rPr>
                    <w:noProof/>
                    <w:lang w:val="en-AU"/>
                  </w:rPr>
                  <w:t>(Australia Bureau of Statistics %%% or ASA?, 2008)</w:t>
                </w:r>
                <w:r w:rsidR="00E900AA">
                  <w:fldChar w:fldCharType="end"/>
                </w:r>
              </w:sdtContent>
            </w:sdt>
            <w:r w:rsidR="00CC29F0">
              <w:t>.</w:t>
            </w:r>
          </w:p>
          <w:p w:rsidR="001310CE" w:rsidRDefault="00151B64" w:rsidP="005B4723">
            <w:pPr>
              <w:pStyle w:val="TableText"/>
            </w:pPr>
            <w:r>
              <w:t xml:space="preserve">The value of this </w:t>
            </w:r>
            <w:r w:rsidR="004A2EFA" w:rsidRPr="004A2EFA">
              <w:t xml:space="preserve">Attribute </w:t>
            </w:r>
            <w:r>
              <w:t xml:space="preserve">is copied to the </w:t>
            </w:r>
            <w:r w:rsidR="004A2EFA">
              <w:t xml:space="preserve">Published </w:t>
            </w:r>
            <w:r>
              <w:t xml:space="preserve">Collection when this </w:t>
            </w:r>
            <w:r w:rsidR="004A2EFA">
              <w:t>spectrum</w:t>
            </w:r>
            <w:r>
              <w:t xml:space="preserve"> is published to ANDS.</w:t>
            </w:r>
          </w:p>
        </w:tc>
      </w:tr>
    </w:tbl>
    <w:p w:rsidR="001310CE" w:rsidRPr="00155FA4" w:rsidRDefault="001310CE" w:rsidP="00155FA4">
      <w:pPr>
        <w:pStyle w:val="HeadingSubUnnumbered"/>
      </w:pPr>
      <w:r w:rsidRPr="00155FA4">
        <w:t>Environmental Conditions</w:t>
      </w:r>
    </w:p>
    <w:p w:rsidR="001310CE" w:rsidRPr="00245A33" w:rsidRDefault="001310CE" w:rsidP="00A7583F">
      <w:pPr>
        <w:pStyle w:val="Body"/>
      </w:pPr>
      <w:r w:rsidRPr="00245A33">
        <w:t>These metadata describe the environmental conditions at the time the Spectrum measurements were taken.</w:t>
      </w:r>
    </w:p>
    <w:tbl>
      <w:tblPr>
        <w:tblStyle w:val="TableSimple"/>
        <w:tblW w:w="0" w:type="auto"/>
        <w:tblLook w:val="04A0"/>
      </w:tblPr>
      <w:tblGrid>
        <w:gridCol w:w="2138"/>
        <w:gridCol w:w="6724"/>
      </w:tblGrid>
      <w:tr w:rsidR="001310CE" w:rsidTr="0061012D">
        <w:tc>
          <w:tcPr>
            <w:tcW w:w="0" w:type="auto"/>
          </w:tcPr>
          <w:p w:rsidR="001310CE" w:rsidRPr="00F2736F" w:rsidRDefault="001310CE" w:rsidP="00305207">
            <w:pPr>
              <w:pStyle w:val="TableText"/>
              <w:rPr>
                <w:rStyle w:val="GUIWord"/>
              </w:rPr>
            </w:pPr>
            <w:r w:rsidRPr="00F2736F">
              <w:rPr>
                <w:rStyle w:val="GUIWord"/>
              </w:rPr>
              <w:t>Air Pressure</w:t>
            </w:r>
          </w:p>
        </w:tc>
        <w:tc>
          <w:tcPr>
            <w:tcW w:w="0" w:type="auto"/>
          </w:tcPr>
          <w:p w:rsidR="001310CE" w:rsidRDefault="001310CE" w:rsidP="006C44F0">
            <w:pPr>
              <w:pStyle w:val="TableText"/>
            </w:pPr>
            <w:r>
              <w:t>[</w:t>
            </w:r>
            <w:r w:rsidRPr="00084655">
              <w:t>hPa</w:t>
            </w:r>
            <w:ins w:id="203" w:author="Peter" w:date="2013-05-08T09:19:00Z">
              <w:r>
                <w:t>]</w:t>
              </w:r>
            </w:ins>
            <w:r w:rsidR="006C44F0">
              <w:t xml:space="preserve"> Ambient air pressure</w:t>
            </w:r>
            <w:del w:id="204" w:author="Peter" w:date="2013-05-08T09:19:00Z">
              <w:r>
                <w:delText>]</w:delText>
              </w:r>
            </w:del>
          </w:p>
        </w:tc>
      </w:tr>
      <w:tr w:rsidR="001310CE" w:rsidTr="0061012D">
        <w:tc>
          <w:tcPr>
            <w:tcW w:w="0" w:type="auto"/>
          </w:tcPr>
          <w:p w:rsidR="001310CE" w:rsidRPr="00F2736F" w:rsidRDefault="001310CE" w:rsidP="00305207">
            <w:pPr>
              <w:pStyle w:val="TableText"/>
              <w:rPr>
                <w:rStyle w:val="GUIWord"/>
              </w:rPr>
            </w:pPr>
            <w:r w:rsidRPr="00F2736F">
              <w:rPr>
                <w:rStyle w:val="GUIWord"/>
              </w:rPr>
              <w:t>Ambient Temperature</w:t>
            </w:r>
          </w:p>
        </w:tc>
        <w:tc>
          <w:tcPr>
            <w:tcW w:w="0" w:type="auto"/>
          </w:tcPr>
          <w:p w:rsidR="001310CE" w:rsidRDefault="001310CE" w:rsidP="004A2EFA">
            <w:pPr>
              <w:pStyle w:val="TableText"/>
            </w:pPr>
            <w:r>
              <w:t>[</w:t>
            </w:r>
            <w:r w:rsidR="004A2EFA">
              <w:t>D</w:t>
            </w:r>
            <w:r w:rsidRPr="00084655">
              <w:t>egrees Celsius</w:t>
            </w:r>
            <w:ins w:id="205" w:author="Peter" w:date="2013-05-08T09:19:00Z">
              <w:r>
                <w:t>]</w:t>
              </w:r>
            </w:ins>
            <w:r w:rsidR="006C44F0">
              <w:t xml:space="preserve"> Ambient air temperature</w:t>
            </w:r>
            <w:del w:id="206" w:author="Peter" w:date="2013-05-08T09:19:00Z">
              <w:r>
                <w:delText>]</w:delText>
              </w:r>
            </w:del>
          </w:p>
        </w:tc>
      </w:tr>
      <w:tr w:rsidR="001310CE" w:rsidTr="0061012D">
        <w:tc>
          <w:tcPr>
            <w:tcW w:w="0" w:type="auto"/>
          </w:tcPr>
          <w:p w:rsidR="001310CE" w:rsidRPr="00F2736F" w:rsidRDefault="001310CE" w:rsidP="00305207">
            <w:pPr>
              <w:pStyle w:val="TableText"/>
              <w:rPr>
                <w:rStyle w:val="GUIWord"/>
              </w:rPr>
            </w:pPr>
            <w:r w:rsidRPr="00F2736F">
              <w:rPr>
                <w:rStyle w:val="GUIWord"/>
              </w:rPr>
              <w:t>Cloud Cover</w:t>
            </w:r>
          </w:p>
        </w:tc>
        <w:tc>
          <w:tcPr>
            <w:tcW w:w="0" w:type="auto"/>
          </w:tcPr>
          <w:p w:rsidR="00F20CD9" w:rsidRPr="00843353" w:rsidRDefault="006C44F0" w:rsidP="004567B8">
            <w:pPr>
              <w:pStyle w:val="TableText"/>
            </w:pPr>
            <w:r>
              <w:t xml:space="preserve">[Percentage] </w:t>
            </w:r>
            <w:r w:rsidRPr="006C44F0">
              <w:t xml:space="preserve">Cloud cover as </w:t>
            </w:r>
            <w:r w:rsidR="004567B8">
              <w:t xml:space="preserve">a </w:t>
            </w:r>
            <w:r w:rsidRPr="006C44F0">
              <w:t xml:space="preserve">percentage of </w:t>
            </w:r>
            <w:r w:rsidR="004567B8">
              <w:t xml:space="preserve">the </w:t>
            </w:r>
            <w:r w:rsidRPr="006C44F0">
              <w:t>hemisphere</w:t>
            </w:r>
          </w:p>
        </w:tc>
      </w:tr>
      <w:tr w:rsidR="001310CE" w:rsidTr="0061012D">
        <w:tc>
          <w:tcPr>
            <w:tcW w:w="0" w:type="auto"/>
          </w:tcPr>
          <w:p w:rsidR="001310CE" w:rsidRPr="00F2736F" w:rsidRDefault="001310CE" w:rsidP="00305207">
            <w:pPr>
              <w:pStyle w:val="TableText"/>
              <w:rPr>
                <w:rStyle w:val="GUIWord"/>
              </w:rPr>
            </w:pPr>
            <w:r w:rsidRPr="00F2736F">
              <w:rPr>
                <w:rStyle w:val="GUIWord"/>
              </w:rPr>
              <w:t>Relative Humidity</w:t>
            </w:r>
          </w:p>
        </w:tc>
        <w:tc>
          <w:tcPr>
            <w:tcW w:w="0" w:type="auto"/>
          </w:tcPr>
          <w:p w:rsidR="001310CE" w:rsidRDefault="001310CE" w:rsidP="00305207">
            <w:pPr>
              <w:pStyle w:val="TableText"/>
            </w:pPr>
            <w:ins w:id="207" w:author="Peter" w:date="2013-05-08T09:19:00Z">
              <w:r>
                <w:t>[</w:t>
              </w:r>
            </w:ins>
            <w:r w:rsidR="006C44F0">
              <w:t>Percentage</w:t>
            </w:r>
            <w:ins w:id="208" w:author="Peter" w:date="2013-05-08T09:19:00Z">
              <w:r>
                <w:t>]</w:t>
              </w:r>
            </w:ins>
            <w:r w:rsidR="006C44F0">
              <w:t xml:space="preserve"> </w:t>
            </w:r>
            <w:r w:rsidR="006C44F0" w:rsidRPr="006C44F0">
              <w:t xml:space="preserve">Relative air humidity </w:t>
            </w:r>
            <w:del w:id="209" w:author="Peter" w:date="2013-05-08T09:19:00Z">
              <w:r>
                <w:delText>[%]</w:delText>
              </w:r>
            </w:del>
          </w:p>
        </w:tc>
      </w:tr>
      <w:tr w:rsidR="006C44F0" w:rsidTr="0061012D">
        <w:tc>
          <w:tcPr>
            <w:tcW w:w="0" w:type="auto"/>
          </w:tcPr>
          <w:p w:rsidR="006C44F0" w:rsidRPr="00F2736F" w:rsidRDefault="006C44F0" w:rsidP="00305207">
            <w:pPr>
              <w:pStyle w:val="TableText"/>
              <w:rPr>
                <w:rStyle w:val="GUIWord"/>
              </w:rPr>
            </w:pPr>
            <w:r>
              <w:rPr>
                <w:rStyle w:val="GUIWord"/>
              </w:rPr>
              <w:t>Sampling Environment</w:t>
            </w:r>
          </w:p>
        </w:tc>
        <w:tc>
          <w:tcPr>
            <w:tcW w:w="0" w:type="auto"/>
          </w:tcPr>
          <w:p w:rsidR="00D0611E" w:rsidRPr="00D0611E" w:rsidRDefault="006C44F0" w:rsidP="006E169B">
            <w:pPr>
              <w:pStyle w:val="TableText"/>
            </w:pPr>
            <w:r>
              <w:t>[</w:t>
            </w:r>
            <w:r w:rsidR="00821621">
              <w:t>Drop down list</w:t>
            </w:r>
            <w:r>
              <w:t xml:space="preserve">] </w:t>
            </w:r>
            <w:r w:rsidRPr="006C44F0">
              <w:t>Describes where data were spectrally acquired, i.e. Field or laboratory</w:t>
            </w:r>
          </w:p>
        </w:tc>
      </w:tr>
      <w:tr w:rsidR="001310CE" w:rsidTr="0061012D">
        <w:tc>
          <w:tcPr>
            <w:tcW w:w="0" w:type="auto"/>
          </w:tcPr>
          <w:p w:rsidR="001310CE" w:rsidRPr="00F2736F" w:rsidRDefault="001310CE" w:rsidP="00305207">
            <w:pPr>
              <w:pStyle w:val="TableText"/>
              <w:rPr>
                <w:rStyle w:val="GUIWord"/>
              </w:rPr>
            </w:pPr>
            <w:r w:rsidRPr="00F2736F">
              <w:rPr>
                <w:rStyle w:val="GUIWord"/>
              </w:rPr>
              <w:t>Weather Conditions</w:t>
            </w:r>
          </w:p>
        </w:tc>
        <w:tc>
          <w:tcPr>
            <w:tcW w:w="0" w:type="auto"/>
          </w:tcPr>
          <w:p w:rsidR="00AE0AA7" w:rsidRDefault="006C44F0">
            <w:pPr>
              <w:pStyle w:val="TableText"/>
            </w:pPr>
            <w:r>
              <w:t>[Alpha string] D</w:t>
            </w:r>
            <w:r w:rsidRPr="006C44F0">
              <w:t>escription of weather conditions</w:t>
            </w:r>
          </w:p>
        </w:tc>
      </w:tr>
      <w:tr w:rsidR="001310CE" w:rsidTr="0061012D">
        <w:tc>
          <w:tcPr>
            <w:tcW w:w="0" w:type="auto"/>
          </w:tcPr>
          <w:p w:rsidR="001310CE" w:rsidRPr="00F2736F" w:rsidRDefault="001310CE" w:rsidP="00305207">
            <w:pPr>
              <w:pStyle w:val="TableText"/>
              <w:rPr>
                <w:rStyle w:val="GUIWord"/>
              </w:rPr>
            </w:pPr>
            <w:r w:rsidRPr="00F2736F">
              <w:rPr>
                <w:rStyle w:val="GUIWord"/>
              </w:rPr>
              <w:t>Wind Direction</w:t>
            </w:r>
          </w:p>
        </w:tc>
        <w:tc>
          <w:tcPr>
            <w:tcW w:w="0" w:type="auto"/>
          </w:tcPr>
          <w:p w:rsidR="00AE0AA7" w:rsidRDefault="006C44F0">
            <w:pPr>
              <w:pStyle w:val="TableText"/>
            </w:pPr>
            <w:r>
              <w:t xml:space="preserve">[Degrees] </w:t>
            </w:r>
            <w:r w:rsidRPr="006C44F0">
              <w:t>Direction where wind is coming from</w:t>
            </w:r>
          </w:p>
          <w:p w:rsidR="006A683F" w:rsidRDefault="0061012D">
            <w:pPr>
              <w:pStyle w:val="TableText"/>
            </w:pPr>
            <w:r>
              <w:t>Enter a bearing, that is, clockwise from North.</w:t>
            </w:r>
          </w:p>
        </w:tc>
      </w:tr>
      <w:tr w:rsidR="001310CE" w:rsidTr="0061012D">
        <w:tc>
          <w:tcPr>
            <w:tcW w:w="0" w:type="auto"/>
          </w:tcPr>
          <w:p w:rsidR="001310CE" w:rsidRPr="00F2736F" w:rsidRDefault="001310CE" w:rsidP="00305207">
            <w:pPr>
              <w:pStyle w:val="TableText"/>
              <w:rPr>
                <w:rStyle w:val="GUIWord"/>
              </w:rPr>
            </w:pPr>
            <w:r w:rsidRPr="00F2736F">
              <w:rPr>
                <w:rStyle w:val="GUIWord"/>
              </w:rPr>
              <w:t>Wind Speed</w:t>
            </w:r>
          </w:p>
        </w:tc>
        <w:tc>
          <w:tcPr>
            <w:tcW w:w="0" w:type="auto"/>
          </w:tcPr>
          <w:p w:rsidR="0061012D" w:rsidRDefault="006C44F0" w:rsidP="0061012D">
            <w:pPr>
              <w:pStyle w:val="TableText"/>
            </w:pPr>
            <w:r>
              <w:t xml:space="preserve">[Metres/second] </w:t>
            </w:r>
            <w:r w:rsidRPr="006C44F0">
              <w:t>Speed of the wind</w:t>
            </w:r>
          </w:p>
        </w:tc>
      </w:tr>
    </w:tbl>
    <w:p w:rsidR="001310CE" w:rsidRPr="00155FA4" w:rsidRDefault="001310CE" w:rsidP="00155FA4">
      <w:pPr>
        <w:pStyle w:val="HeadingSubUnnumbered"/>
      </w:pPr>
      <w:r w:rsidRPr="00155FA4">
        <w:t>General</w:t>
      </w:r>
    </w:p>
    <w:p w:rsidR="001310CE" w:rsidRPr="00245A33" w:rsidRDefault="001310CE" w:rsidP="00A7583F">
      <w:pPr>
        <w:pStyle w:val="Body"/>
      </w:pPr>
      <w:r w:rsidRPr="00245A33">
        <w:t>This metadata group collects together information about the Spectrum’s file.</w:t>
      </w:r>
    </w:p>
    <w:tbl>
      <w:tblPr>
        <w:tblStyle w:val="TableSimple"/>
        <w:tblW w:w="0" w:type="auto"/>
        <w:tblLook w:val="04A0"/>
      </w:tblPr>
      <w:tblGrid>
        <w:gridCol w:w="1612"/>
        <w:gridCol w:w="7250"/>
      </w:tblGrid>
      <w:tr w:rsidR="001310CE" w:rsidTr="00CB4748">
        <w:tc>
          <w:tcPr>
            <w:tcW w:w="0" w:type="auto"/>
          </w:tcPr>
          <w:p w:rsidR="001310CE" w:rsidRPr="00F2736F" w:rsidRDefault="001310CE" w:rsidP="00305207">
            <w:pPr>
              <w:pStyle w:val="TableText"/>
              <w:rPr>
                <w:rStyle w:val="GUIWord"/>
              </w:rPr>
            </w:pPr>
            <w:r w:rsidRPr="00F2736F">
              <w:rPr>
                <w:rStyle w:val="GUIWord"/>
              </w:rPr>
              <w:t>Acquisition Time</w:t>
            </w:r>
          </w:p>
        </w:tc>
        <w:tc>
          <w:tcPr>
            <w:tcW w:w="0" w:type="auto"/>
          </w:tcPr>
          <w:p w:rsidR="006C44F0" w:rsidRDefault="006C44F0" w:rsidP="00C96D90">
            <w:pPr>
              <w:pStyle w:val="TableText"/>
            </w:pPr>
            <w:r>
              <w:t>[Date/Time 24h] UTC t</w:t>
            </w:r>
            <w:r w:rsidRPr="006C44F0">
              <w:t xml:space="preserve">ime </w:t>
            </w:r>
            <w:r>
              <w:t xml:space="preserve">when </w:t>
            </w:r>
            <w:r w:rsidRPr="006C44F0">
              <w:t xml:space="preserve">spectrum was measured </w:t>
            </w:r>
          </w:p>
          <w:p w:rsidR="00FF3B3D" w:rsidRDefault="00C96D90" w:rsidP="00FF3B3D">
            <w:pPr>
              <w:pStyle w:val="TableText"/>
            </w:pPr>
            <w:ins w:id="210" w:author="Peter" w:date="2013-05-08T09:19:00Z">
              <w:r>
                <w:t xml:space="preserve">If </w:t>
              </w:r>
              <w:r w:rsidR="002935FF">
                <w:t>the acquisition system’s</w:t>
              </w:r>
            </w:ins>
            <w:del w:id="211" w:author="Peter" w:date="2013-05-08T09:19:00Z">
              <w:r>
                <w:delText xml:space="preserve"> This</w:delText>
              </w:r>
            </w:del>
            <w:r>
              <w:t xml:space="preserve"> time </w:t>
            </w:r>
            <w:ins w:id="212" w:author="Peter" w:date="2013-05-08T09:19:00Z">
              <w:r w:rsidR="002935FF">
                <w:t>was</w:t>
              </w:r>
            </w:ins>
            <w:del w:id="213" w:author="Peter" w:date="2013-05-08T09:19:00Z">
              <w:r>
                <w:delText>is set from %%%. If this is</w:delText>
              </w:r>
            </w:del>
            <w:r>
              <w:t xml:space="preserve"> not set to UTC, </w:t>
            </w:r>
            <w:ins w:id="214" w:author="Peter" w:date="2013-05-08T09:19:00Z">
              <w:r w:rsidR="002935FF">
                <w:t>then</w:t>
              </w:r>
            </w:ins>
            <w:del w:id="215" w:author="Peter" w:date="2013-05-08T09:19:00Z">
              <w:r>
                <w:delText>it is necessary to</w:delText>
              </w:r>
            </w:del>
            <w:r>
              <w:t xml:space="preserve"> adjust the time to UTC using the </w:t>
            </w:r>
            <w:r w:rsidRPr="00C96D90">
              <w:rPr>
                <w:rStyle w:val="GUIWord"/>
              </w:rPr>
              <w:t>Special functions/Correct local time to UTC</w:t>
            </w:r>
            <w:r>
              <w:t xml:space="preserve"> function described in section </w:t>
            </w:r>
            <w:ins w:id="216" w:author="Peter" w:date="2013-05-08T09:19:00Z">
              <w:r w:rsidR="00E900AA">
                <w:fldChar w:fldCharType="begin"/>
              </w:r>
              <w:r w:rsidR="00410625">
                <w:instrText xml:space="preserve"> REF _Ref157338239 \r \h  \* MERGEFORMAT </w:instrText>
              </w:r>
            </w:ins>
            <w:ins w:id="217" w:author="Peter" w:date="2013-05-08T09:19:00Z">
              <w:r w:rsidR="00E900AA">
                <w:fldChar w:fldCharType="separate"/>
              </w:r>
            </w:ins>
            <w:r w:rsidR="00FF3B3D" w:rsidRPr="00FF3B3D">
              <w:rPr>
                <w:rStyle w:val="CrossReference"/>
              </w:rPr>
              <w:t>0</w:t>
            </w:r>
            <w:ins w:id="218" w:author="Peter" w:date="2013-05-08T09:19:00Z">
              <w:r w:rsidR="00E900AA">
                <w:fldChar w:fldCharType="end"/>
              </w:r>
              <w:r w:rsidR="002935FF" w:rsidRPr="002935FF">
                <w:rPr>
                  <w:rStyle w:val="CrossReference"/>
                </w:rPr>
                <w:t xml:space="preserve"> </w:t>
              </w:r>
              <w:r w:rsidR="00E900AA">
                <w:fldChar w:fldCharType="begin"/>
              </w:r>
              <w:r w:rsidR="00410625">
                <w:instrText xml:space="preserve"> REF _Ref157338239 \h  \* MERGEFORMAT </w:instrText>
              </w:r>
            </w:ins>
            <w:ins w:id="219" w:author="Peter" w:date="2013-05-08T09:19:00Z">
              <w:r w:rsidR="00E900AA">
                <w:fldChar w:fldCharType="separate"/>
              </w:r>
            </w:ins>
            <w:r w:rsidR="00FF3B3D" w:rsidRPr="00FF3B3D">
              <w:rPr>
                <w:rStyle w:val="CrossReference"/>
              </w:rPr>
              <w:t>Warning</w:t>
            </w:r>
            <w:r w:rsidR="00FF3B3D" w:rsidRPr="00FF3B3D">
              <w:rPr>
                <w:rStyle w:val="CrossReference"/>
              </w:rPr>
              <w:tab/>
              <w:t>If you</w:t>
            </w:r>
            <w:r w:rsidR="00FF3B3D">
              <w:t xml:space="preserve"> select the directory above or below the one selected when the Campaign was first loaded, it will not be recognised as the same directory and will cause all of the existing data to be duplicated in your Specchio Campaign.</w:t>
            </w:r>
          </w:p>
          <w:p w:rsidR="001310CE" w:rsidRDefault="00FF3B3D" w:rsidP="00C96D90">
            <w:pPr>
              <w:pStyle w:val="TableText"/>
              <w:rPr>
                <w:del w:id="220" w:author="Peter" w:date="2013-05-08T09:19:00Z"/>
              </w:rPr>
            </w:pPr>
            <w:r w:rsidRPr="00084655">
              <w:t>UTC Time Correction</w:t>
            </w:r>
            <w:ins w:id="221" w:author="Peter" w:date="2013-05-08T09:19:00Z">
              <w:r w:rsidR="00E900AA">
                <w:fldChar w:fldCharType="end"/>
              </w:r>
              <w:r w:rsidR="00C96D90">
                <w:t>.</w:t>
              </w:r>
            </w:ins>
            <w:del w:id="222" w:author="Peter" w:date="2013-05-08T09:19:00Z">
              <w:r w:rsidR="00C96D90">
                <w:delText>%%%.</w:delText>
              </w:r>
            </w:del>
          </w:p>
          <w:p w:rsidR="00103802" w:rsidRDefault="00C96D90">
            <w:pPr>
              <w:pStyle w:val="TableText"/>
              <w:pPrChange w:id="223" w:author="Peter" w:date="2013-05-08T09:19:00Z">
                <w:pPr>
                  <w:pStyle w:val="DocAction"/>
                </w:pPr>
              </w:pPrChange>
            </w:pPr>
            <w:del w:id="224" w:author="Peter" w:date="2013-05-08T09:19:00Z">
              <w:r>
                <w:delText>%%% Is this ever correct at upload? Is it always set from the system time – client or server’s?</w:delText>
              </w:r>
            </w:del>
          </w:p>
        </w:tc>
      </w:tr>
      <w:tr w:rsidR="001310CE" w:rsidTr="00CB4748">
        <w:tc>
          <w:tcPr>
            <w:tcW w:w="0" w:type="auto"/>
          </w:tcPr>
          <w:p w:rsidR="001310CE" w:rsidRPr="00F2736F" w:rsidRDefault="001310CE" w:rsidP="00305207">
            <w:pPr>
              <w:pStyle w:val="TableText"/>
              <w:rPr>
                <w:rStyle w:val="GUIWord"/>
              </w:rPr>
            </w:pPr>
            <w:r w:rsidRPr="00F2736F">
              <w:rPr>
                <w:rStyle w:val="GUIWord"/>
              </w:rPr>
              <w:t>File Comments</w:t>
            </w:r>
          </w:p>
        </w:tc>
        <w:tc>
          <w:tcPr>
            <w:tcW w:w="0" w:type="auto"/>
          </w:tcPr>
          <w:p w:rsidR="001310CE" w:rsidRPr="006C44F0" w:rsidRDefault="001310CE" w:rsidP="00305207">
            <w:pPr>
              <w:pStyle w:val="TableText"/>
            </w:pPr>
            <w:r>
              <w:t>[Al</w:t>
            </w:r>
            <w:r w:rsidRPr="006C44F0">
              <w:t xml:space="preserve">pha string] </w:t>
            </w:r>
            <w:r w:rsidR="006C44F0" w:rsidRPr="006C44F0">
              <w:t>Comments about spectrum</w:t>
            </w:r>
          </w:p>
          <w:p w:rsidR="001310CE" w:rsidRDefault="001310CE" w:rsidP="0061012D">
            <w:pPr>
              <w:pStyle w:val="TableText"/>
            </w:pPr>
            <w:r>
              <w:t>Specchio sets any</w:t>
            </w:r>
            <w:r w:rsidRPr="00084655">
              <w:t xml:space="preserve"> comments entered when capturing the spectrum </w:t>
            </w:r>
            <w:r>
              <w:t>into this field on spectrum upload</w:t>
            </w:r>
            <w:r w:rsidRPr="00084655">
              <w:t>.</w:t>
            </w:r>
            <w:r w:rsidR="0061012D">
              <w:t xml:space="preserve"> Only some input file formats support this feature, for example, </w:t>
            </w:r>
            <w:r w:rsidR="0061012D" w:rsidRPr="00084655">
              <w:t>ASD’s R3 capturing software</w:t>
            </w:r>
            <w:r w:rsidR="0061012D">
              <w:t>.</w:t>
            </w:r>
          </w:p>
        </w:tc>
      </w:tr>
      <w:tr w:rsidR="001310CE" w:rsidTr="00CB4748">
        <w:tc>
          <w:tcPr>
            <w:tcW w:w="0" w:type="auto"/>
          </w:tcPr>
          <w:p w:rsidR="001310CE" w:rsidRPr="00F2736F" w:rsidRDefault="001310CE" w:rsidP="00305207">
            <w:pPr>
              <w:pStyle w:val="TableText"/>
              <w:rPr>
                <w:rStyle w:val="GUIWord"/>
              </w:rPr>
            </w:pPr>
            <w:r w:rsidRPr="00F2736F">
              <w:rPr>
                <w:rStyle w:val="GUIWord"/>
              </w:rPr>
              <w:t>File Format</w:t>
            </w:r>
          </w:p>
        </w:tc>
        <w:tc>
          <w:tcPr>
            <w:tcW w:w="0" w:type="auto"/>
          </w:tcPr>
          <w:p w:rsidR="0061012D" w:rsidRDefault="00B93C94" w:rsidP="002935FF">
            <w:pPr>
              <w:pStyle w:val="TableText"/>
            </w:pPr>
            <w:r>
              <w:t xml:space="preserve">[Selected from dropdown list] </w:t>
            </w:r>
            <w:r w:rsidR="0061012D">
              <w:t>The format of the file from which this spectrum was uploaded.</w:t>
            </w:r>
          </w:p>
          <w:p w:rsidR="0061012D" w:rsidRDefault="002935FF" w:rsidP="002935FF">
            <w:pPr>
              <w:pStyle w:val="TableText"/>
            </w:pPr>
            <w:ins w:id="225" w:author="Peter" w:date="2013-05-08T09:19:00Z">
              <w:r>
                <w:t xml:space="preserve">This Attribute </w:t>
              </w:r>
            </w:ins>
            <w:r w:rsidR="0061012D">
              <w:t>is</w:t>
            </w:r>
            <w:ins w:id="226" w:author="Peter" w:date="2013-05-08T09:19:00Z">
              <w:r>
                <w:t xml:space="preserve"> always be present</w:t>
              </w:r>
            </w:ins>
            <w:r w:rsidR="0061012D">
              <w:t xml:space="preserve"> and is generally set by Specchio when the spectrum is read</w:t>
            </w:r>
            <w:ins w:id="227" w:author="Peter" w:date="2013-05-08T09:19:00Z">
              <w:r>
                <w:t>.</w:t>
              </w:r>
            </w:ins>
          </w:p>
          <w:p w:rsidR="002935FF" w:rsidRDefault="002935FF" w:rsidP="0061012D">
            <w:pPr>
              <w:pStyle w:val="TableText"/>
              <w:rPr>
                <w:ins w:id="228" w:author="Peter" w:date="2013-05-08T09:19:00Z"/>
              </w:rPr>
            </w:pPr>
            <w:ins w:id="229" w:author="Peter" w:date="2013-05-08T09:19:00Z">
              <w:r>
                <w:t xml:space="preserve">If no data is available, </w:t>
              </w:r>
            </w:ins>
            <w:r w:rsidR="0061012D">
              <w:t xml:space="preserve">it should be </w:t>
            </w:r>
            <w:ins w:id="230" w:author="Peter" w:date="2013-05-08T09:19:00Z">
              <w:r>
                <w:t xml:space="preserve">set to </w:t>
              </w:r>
              <w:r w:rsidRPr="00EF56D8">
                <w:rPr>
                  <w:rStyle w:val="GUIWord"/>
                </w:rPr>
                <w:t>Nil</w:t>
              </w:r>
              <w:r>
                <w:t>.</w:t>
              </w:r>
            </w:ins>
            <w:r w:rsidR="0061012D">
              <w:t xml:space="preserve"> However, although this value can be changed, it is not advised.</w:t>
            </w:r>
          </w:p>
          <w:p w:rsidR="001310CE" w:rsidRDefault="001310CE" w:rsidP="0061012D">
            <w:pPr>
              <w:pStyle w:val="TableText"/>
            </w:pPr>
            <w:r>
              <w:t>(All Spectra are stored internally in the database in Specchio’s internal Spectrum format.)</w:t>
            </w:r>
          </w:p>
        </w:tc>
      </w:tr>
      <w:tr w:rsidR="001310CE" w:rsidTr="00CB4748">
        <w:tc>
          <w:tcPr>
            <w:tcW w:w="0" w:type="auto"/>
          </w:tcPr>
          <w:p w:rsidR="001310CE" w:rsidRPr="00F2736F" w:rsidRDefault="001310CE" w:rsidP="00305207">
            <w:pPr>
              <w:pStyle w:val="TableText"/>
              <w:rPr>
                <w:rStyle w:val="GUIWord"/>
              </w:rPr>
            </w:pPr>
            <w:r w:rsidRPr="00F2736F">
              <w:rPr>
                <w:rStyle w:val="GUIWord"/>
              </w:rPr>
              <w:t>File Name</w:t>
            </w:r>
          </w:p>
        </w:tc>
        <w:tc>
          <w:tcPr>
            <w:tcW w:w="0" w:type="auto"/>
          </w:tcPr>
          <w:p w:rsidR="001310CE" w:rsidRDefault="00B93C94" w:rsidP="00305207">
            <w:pPr>
              <w:pStyle w:val="TableText"/>
            </w:pPr>
            <w:r>
              <w:t xml:space="preserve">[alpha string] </w:t>
            </w:r>
            <w:r w:rsidR="001310CE">
              <w:t>The name of the file from which this Spectrum was uploaded.</w:t>
            </w:r>
            <w:r w:rsidR="003D4CCB">
              <w:t xml:space="preserve"> In the case of input file formats which support multiple Spectra per file, such as XLS or TXT, the name of the Spectrum within the file is appended to this file name.</w:t>
            </w:r>
          </w:p>
          <w:p w:rsidR="001310CE" w:rsidRDefault="0079636E" w:rsidP="0061012D">
            <w:pPr>
              <w:pStyle w:val="TableText"/>
            </w:pPr>
            <w:r>
              <w:t>Although</w:t>
            </w:r>
            <w:r w:rsidR="001310CE">
              <w:t xml:space="preserve"> this value can be changed, it is not advised. </w:t>
            </w:r>
            <w:r>
              <w:t xml:space="preserve">Changing it may result in duplicate </w:t>
            </w:r>
            <w:ins w:id="231" w:author="Peter" w:date="2013-05-08T09:19:00Z">
              <w:r w:rsidR="002935FF">
                <w:t>S</w:t>
              </w:r>
              <w:r>
                <w:t>pectra</w:t>
              </w:r>
            </w:ins>
            <w:del w:id="232" w:author="Peter" w:date="2013-05-08T09:19:00Z">
              <w:r>
                <w:delText>spectra</w:delText>
              </w:r>
            </w:del>
            <w:r>
              <w:t xml:space="preserve"> when a subsequent </w:t>
            </w:r>
            <w:r w:rsidR="0061012D">
              <w:t xml:space="preserve">spectrum </w:t>
            </w:r>
            <w:r>
              <w:t>upload is performed for this Campaign.</w:t>
            </w:r>
          </w:p>
        </w:tc>
      </w:tr>
      <w:tr w:rsidR="001310CE" w:rsidTr="00CB4748">
        <w:tc>
          <w:tcPr>
            <w:tcW w:w="0" w:type="auto"/>
          </w:tcPr>
          <w:p w:rsidR="001310CE" w:rsidRPr="00F2736F" w:rsidRDefault="001310CE" w:rsidP="00305207">
            <w:pPr>
              <w:pStyle w:val="TableText"/>
              <w:rPr>
                <w:rStyle w:val="GUIWord"/>
              </w:rPr>
            </w:pPr>
            <w:r w:rsidRPr="00F2736F">
              <w:rPr>
                <w:rStyle w:val="GUIWord"/>
              </w:rPr>
              <w:t>File Version</w:t>
            </w:r>
          </w:p>
        </w:tc>
        <w:tc>
          <w:tcPr>
            <w:tcW w:w="0" w:type="auto"/>
          </w:tcPr>
          <w:p w:rsidR="006C44F0" w:rsidRDefault="001310CE" w:rsidP="006E169B">
            <w:pPr>
              <w:pStyle w:val="TableText"/>
            </w:pPr>
            <w:r>
              <w:t>[alpha string]</w:t>
            </w:r>
            <w:r w:rsidR="006C44F0">
              <w:t xml:space="preserve"> </w:t>
            </w:r>
            <w:r w:rsidR="006C44F0" w:rsidRPr="006C44F0">
              <w:t>Version of the input file</w:t>
            </w:r>
            <w:r w:rsidR="006E169B">
              <w:t xml:space="preserve"> format</w:t>
            </w:r>
          </w:p>
        </w:tc>
      </w:tr>
      <w:tr w:rsidR="001310CE" w:rsidTr="00CB4748">
        <w:tc>
          <w:tcPr>
            <w:tcW w:w="0" w:type="auto"/>
          </w:tcPr>
          <w:p w:rsidR="001310CE" w:rsidRPr="00F2736F" w:rsidRDefault="001310CE" w:rsidP="00305207">
            <w:pPr>
              <w:pStyle w:val="TableText"/>
              <w:rPr>
                <w:rStyle w:val="GUIWord"/>
              </w:rPr>
            </w:pPr>
            <w:r w:rsidRPr="00F2736F">
              <w:rPr>
                <w:rStyle w:val="GUIWord"/>
              </w:rPr>
              <w:t>Loading Time</w:t>
            </w:r>
          </w:p>
        </w:tc>
        <w:tc>
          <w:tcPr>
            <w:tcW w:w="0" w:type="auto"/>
          </w:tcPr>
          <w:p w:rsidR="0061012D" w:rsidRDefault="00B93C94" w:rsidP="00C96D90">
            <w:pPr>
              <w:pStyle w:val="TableText"/>
            </w:pPr>
            <w:r>
              <w:t>[Date/Time 24h] The system t</w:t>
            </w:r>
            <w:r w:rsidRPr="00B93C94">
              <w:t xml:space="preserve">ime </w:t>
            </w:r>
            <w:r w:rsidR="0061012D">
              <w:t xml:space="preserve">when the </w:t>
            </w:r>
            <w:r w:rsidRPr="00B93C94">
              <w:t>spectrum was loaded into database</w:t>
            </w:r>
          </w:p>
          <w:p w:rsidR="002935FF" w:rsidRDefault="002935FF" w:rsidP="0061012D">
            <w:pPr>
              <w:pStyle w:val="TableText"/>
              <w:rPr>
                <w:ins w:id="233" w:author="Peter" w:date="2013-05-08T09:19:00Z"/>
              </w:rPr>
            </w:pPr>
            <w:ins w:id="234" w:author="Peter" w:date="2013-05-08T09:19:00Z">
              <w:r>
                <w:t xml:space="preserve">This value is automatically set </w:t>
              </w:r>
            </w:ins>
            <w:r w:rsidR="006E169B">
              <w:t xml:space="preserve">to the Specchio server’s system time </w:t>
            </w:r>
            <w:ins w:id="235" w:author="Peter" w:date="2013-05-08T09:19:00Z">
              <w:r>
                <w:t>when the Spectrum is uploaded to Specchio.</w:t>
              </w:r>
            </w:ins>
            <w:r w:rsidR="006E169B">
              <w:t xml:space="preserve"> Note that this may not be the same as the client’s system time.</w:t>
            </w:r>
          </w:p>
          <w:p w:rsidR="001310CE" w:rsidRDefault="00C96D90" w:rsidP="00C96D90">
            <w:pPr>
              <w:pStyle w:val="TableText"/>
            </w:pPr>
            <w:del w:id="236" w:author="Peter" w:date="2013-05-08T09:19:00Z">
              <w:r>
                <w:delText xml:space="preserve"> (</w:delText>
              </w:r>
            </w:del>
            <w:r>
              <w:t xml:space="preserve">Note that the </w:t>
            </w:r>
            <w:r w:rsidRPr="00C96D90">
              <w:rPr>
                <w:rStyle w:val="GUIWord"/>
              </w:rPr>
              <w:t>Special functions/Correct local time to UTC</w:t>
            </w:r>
            <w:r>
              <w:t xml:space="preserve"> function does not operate on this time</w:t>
            </w:r>
            <w:ins w:id="237" w:author="Peter" w:date="2013-05-08T09:19:00Z">
              <w:r>
                <w:t>.</w:t>
              </w:r>
            </w:ins>
            <w:del w:id="238" w:author="Peter" w:date="2013-05-08T09:19:00Z">
              <w:r>
                <w:delText>.)</w:delText>
              </w:r>
            </w:del>
          </w:p>
        </w:tc>
      </w:tr>
      <w:tr w:rsidR="001310CE" w:rsidTr="00CB4748">
        <w:tc>
          <w:tcPr>
            <w:tcW w:w="0" w:type="auto"/>
          </w:tcPr>
          <w:p w:rsidR="001310CE" w:rsidRPr="00F2736F" w:rsidRDefault="001310CE" w:rsidP="00305207">
            <w:pPr>
              <w:pStyle w:val="TableText"/>
              <w:rPr>
                <w:rStyle w:val="GUIWord"/>
              </w:rPr>
            </w:pPr>
            <w:r w:rsidRPr="00F2736F">
              <w:rPr>
                <w:rStyle w:val="GUIWord"/>
              </w:rPr>
              <w:t>Measurement Unit</w:t>
            </w:r>
          </w:p>
        </w:tc>
        <w:tc>
          <w:tcPr>
            <w:tcW w:w="0" w:type="auto"/>
          </w:tcPr>
          <w:p w:rsidR="00D642A9" w:rsidRDefault="00B93C94" w:rsidP="00305207">
            <w:pPr>
              <w:pStyle w:val="TableText"/>
            </w:pPr>
            <w:r>
              <w:t xml:space="preserve">[Selected from dropdown list] </w:t>
            </w:r>
            <w:ins w:id="239" w:author="Peter" w:date="2013-05-08T09:19:00Z">
              <w:r w:rsidR="00D642A9">
                <w:t>Describes the nature</w:t>
              </w:r>
            </w:ins>
            <w:del w:id="240" w:author="Peter" w:date="2013-05-08T09:19:00Z">
              <w:r w:rsidR="00D642A9" w:rsidRPr="00084655">
                <w:delText>Name</w:delText>
              </w:r>
            </w:del>
            <w:r w:rsidR="00D642A9" w:rsidRPr="00084655">
              <w:t xml:space="preserve"> of the </w:t>
            </w:r>
            <w:del w:id="241" w:author="Peter" w:date="2013-05-08T09:19:00Z">
              <w:r w:rsidR="00D642A9" w:rsidRPr="00084655">
                <w:delText xml:space="preserve">spectral </w:delText>
              </w:r>
            </w:del>
            <w:r w:rsidR="00D642A9" w:rsidRPr="00084655">
              <w:t>measurement</w:t>
            </w:r>
            <w:r w:rsidR="00D642A9">
              <w:t xml:space="preserve"> - s</w:t>
            </w:r>
            <w:ins w:id="242" w:author="Peter" w:date="2013-05-08T09:19:00Z">
              <w:r w:rsidR="00D642A9">
                <w:t>elect from</w:t>
              </w:r>
            </w:ins>
            <w:r w:rsidR="00D642A9">
              <w:t xml:space="preserve">: </w:t>
            </w:r>
            <w:r w:rsidR="00D642A9" w:rsidRPr="00B93C94">
              <w:t>Reflectance, Radiance, Transmission, Absorbance, DNs, Irradiance, Mueller10, Mueller20, Wavelength</w:t>
            </w:r>
            <w:ins w:id="243" w:author="Peter" w:date="2013-05-08T09:19:00Z">
              <w:r w:rsidR="00D642A9">
                <w:t>.</w:t>
              </w:r>
            </w:ins>
          </w:p>
          <w:p w:rsidR="006E0394" w:rsidRDefault="00EF56D8" w:rsidP="00305207">
            <w:pPr>
              <w:pStyle w:val="TableText"/>
            </w:pPr>
            <w:ins w:id="244" w:author="Peter" w:date="2013-05-08T09:19:00Z">
              <w:r>
                <w:t>This Attribute is compulsory and cannot be deleted.</w:t>
              </w:r>
            </w:ins>
          </w:p>
          <w:p w:rsidR="001310CE" w:rsidRDefault="006E0394" w:rsidP="006E0394">
            <w:pPr>
              <w:pStyle w:val="TableText"/>
            </w:pPr>
            <w:r>
              <w:t xml:space="preserve">This Attribute is set automatically depending on the file format being read. However, for some formats it is not known and is therefore set to </w:t>
            </w:r>
            <w:ins w:id="245" w:author="Peter" w:date="2013-05-08T09:19:00Z">
              <w:r w:rsidR="00EF56D8" w:rsidRPr="00EF56D8">
                <w:rPr>
                  <w:rStyle w:val="GUIWord"/>
                </w:rPr>
                <w:t>Nil</w:t>
              </w:r>
              <w:r w:rsidR="00EF56D8">
                <w:t>.</w:t>
              </w:r>
            </w:ins>
            <w:r>
              <w:t xml:space="preserve"> If it is not set, or is set incorrectly, plotting may not be correct.</w:t>
            </w:r>
            <w:r w:rsidRPr="00084655">
              <w:t xml:space="preserve"> </w:t>
            </w:r>
            <w:del w:id="246" w:author="Peter" w:date="2013-05-08T09:19:00Z">
              <w:r w:rsidR="001310CE" w:rsidRPr="00084655">
                <w:delText xml:space="preserve">unit (reflectance, </w:delText>
              </w:r>
              <w:r w:rsidR="001310CE">
                <w:delText xml:space="preserve">radiance, </w:delText>
              </w:r>
              <w:r w:rsidR="001310CE" w:rsidRPr="00084655">
                <w:delText xml:space="preserve">absorbance, transmittance, DN, </w:delText>
              </w:r>
              <w:r w:rsidR="001310CE">
                <w:delText>wavelength, Mueller10, Mueller20</w:delText>
              </w:r>
              <w:r w:rsidR="001310CE" w:rsidRPr="00084655">
                <w:delText>)</w:delText>
              </w:r>
            </w:del>
          </w:p>
        </w:tc>
      </w:tr>
      <w:tr w:rsidR="001310CE" w:rsidTr="00CB4748">
        <w:tc>
          <w:tcPr>
            <w:tcW w:w="0" w:type="auto"/>
          </w:tcPr>
          <w:p w:rsidR="001310CE" w:rsidRPr="00F2736F" w:rsidRDefault="001310CE" w:rsidP="00305207">
            <w:pPr>
              <w:pStyle w:val="TableText"/>
              <w:rPr>
                <w:rStyle w:val="GUIWord"/>
              </w:rPr>
            </w:pPr>
            <w:r w:rsidRPr="00F2736F">
              <w:rPr>
                <w:rStyle w:val="GUIWord"/>
              </w:rPr>
              <w:t>Spectrum Number</w:t>
            </w:r>
          </w:p>
        </w:tc>
        <w:tc>
          <w:tcPr>
            <w:tcW w:w="0" w:type="auto"/>
          </w:tcPr>
          <w:p w:rsidR="006E0394" w:rsidRDefault="001310CE" w:rsidP="00305207">
            <w:pPr>
              <w:pStyle w:val="TableText"/>
            </w:pPr>
            <w:r>
              <w:t>[</w:t>
            </w:r>
            <w:r w:rsidR="00B93C94">
              <w:t>Integer</w:t>
            </w:r>
            <w:r>
              <w:t xml:space="preserve">] </w:t>
            </w:r>
            <w:r w:rsidR="0079636E">
              <w:t xml:space="preserve">Some </w:t>
            </w:r>
            <w:r w:rsidR="002B10D8">
              <w:t xml:space="preserve">recording devices </w:t>
            </w:r>
            <w:ins w:id="247" w:author="Peter" w:date="2013-05-08T09:19:00Z">
              <w:r w:rsidR="00723D0B">
                <w:t xml:space="preserve">and file formats </w:t>
              </w:r>
            </w:ins>
            <w:r w:rsidR="002B10D8">
              <w:t>apply a number which is recorded in the Spectrum file</w:t>
            </w:r>
            <w:del w:id="248" w:author="Peter" w:date="2013-05-08T09:19:00Z">
              <w:r w:rsidR="00A028F3">
                <w:delText xml:space="preserve"> for some file formats</w:delText>
              </w:r>
            </w:del>
            <w:r w:rsidR="00A028F3">
              <w:t>. If a</w:t>
            </w:r>
            <w:r w:rsidR="002B10D8">
              <w:t xml:space="preserve"> Spectrum is loaded from such a file format, the number will be placed into this Metadata field.</w:t>
            </w:r>
          </w:p>
          <w:p w:rsidR="002B10D8" w:rsidRDefault="006E0394" w:rsidP="00305207">
            <w:pPr>
              <w:pStyle w:val="TableText"/>
            </w:pPr>
            <w:r>
              <w:t>If the file does not define a Spectrum Number, this Metadata Attribute remains unset. (S</w:t>
            </w:r>
            <w:r w:rsidR="00155FA4">
              <w:t xml:space="preserve">ome </w:t>
            </w:r>
            <w:r>
              <w:t xml:space="preserve">file </w:t>
            </w:r>
            <w:r w:rsidR="00155FA4">
              <w:t>loaders may generate an artificial number. This behaviour is deprecated and should not be relied upon.</w:t>
            </w:r>
            <w:r>
              <w:t>)</w:t>
            </w:r>
          </w:p>
          <w:p w:rsidR="001310CE" w:rsidRDefault="002B10D8" w:rsidP="00305207">
            <w:pPr>
              <w:pStyle w:val="TableText"/>
              <w:rPr>
                <w:rStyle w:val="DocActionChar"/>
                <w:i w:val="0"/>
                <w:color w:val="auto"/>
              </w:rPr>
            </w:pPr>
            <w:r>
              <w:rPr>
                <w:rStyle w:val="DocActionChar"/>
                <w:i w:val="0"/>
                <w:color w:val="auto"/>
              </w:rPr>
              <w:t>Note that t</w:t>
            </w:r>
            <w:r w:rsidR="001310CE" w:rsidRPr="00CF7394">
              <w:rPr>
                <w:rStyle w:val="DocActionChar"/>
                <w:i w:val="0"/>
                <w:color w:val="auto"/>
              </w:rPr>
              <w:t xml:space="preserve">his </w:t>
            </w:r>
            <w:r>
              <w:rPr>
                <w:rStyle w:val="DocActionChar"/>
                <w:i w:val="0"/>
                <w:color w:val="auto"/>
              </w:rPr>
              <w:t xml:space="preserve">number </w:t>
            </w:r>
            <w:r w:rsidR="001310CE" w:rsidRPr="00CF7394">
              <w:rPr>
                <w:rStyle w:val="DocActionChar"/>
                <w:i w:val="0"/>
                <w:color w:val="auto"/>
              </w:rPr>
              <w:t>is not the Spectrum ID and</w:t>
            </w:r>
            <w:r w:rsidR="001310CE">
              <w:rPr>
                <w:rStyle w:val="DocActionChar"/>
                <w:i w:val="0"/>
                <w:color w:val="auto"/>
              </w:rPr>
              <w:t xml:space="preserve"> usually</w:t>
            </w:r>
            <w:r w:rsidR="001310CE" w:rsidRPr="00CF7394">
              <w:rPr>
                <w:rStyle w:val="DocActionChar"/>
                <w:i w:val="0"/>
                <w:color w:val="auto"/>
              </w:rPr>
              <w:t xml:space="preserve"> </w:t>
            </w:r>
            <w:r w:rsidR="001310CE">
              <w:rPr>
                <w:rStyle w:val="DocActionChar"/>
                <w:i w:val="0"/>
                <w:color w:val="auto"/>
              </w:rPr>
              <w:t>does not hold</w:t>
            </w:r>
            <w:r w:rsidR="001310CE" w:rsidRPr="00CF7394">
              <w:rPr>
                <w:rStyle w:val="DocActionChar"/>
                <w:i w:val="0"/>
                <w:color w:val="auto"/>
              </w:rPr>
              <w:t xml:space="preserve"> the same </w:t>
            </w:r>
            <w:r w:rsidR="001310CE">
              <w:rPr>
                <w:rStyle w:val="DocActionChar"/>
                <w:i w:val="0"/>
                <w:color w:val="auto"/>
              </w:rPr>
              <w:t xml:space="preserve">value </w:t>
            </w:r>
            <w:r w:rsidR="001310CE" w:rsidRPr="00CF7394">
              <w:rPr>
                <w:rStyle w:val="DocActionChar"/>
                <w:i w:val="0"/>
                <w:color w:val="auto"/>
              </w:rPr>
              <w:t>as the Spectrum ID. The integer numbers which are displayed when Spectra are selected</w:t>
            </w:r>
            <w:r w:rsidR="001310CE">
              <w:rPr>
                <w:rStyle w:val="DocActionChar"/>
                <w:i w:val="0"/>
                <w:color w:val="auto"/>
              </w:rPr>
              <w:t xml:space="preserve"> in the Query Builder or when a Spectrum is highlighted in the Hierarchy Viewer are Spectrum IDs.</w:t>
            </w:r>
          </w:p>
          <w:p w:rsidR="004D7399" w:rsidRDefault="001310CE" w:rsidP="00D642A9">
            <w:pPr>
              <w:pStyle w:val="TableText"/>
            </w:pPr>
            <w:r>
              <w:rPr>
                <w:rStyle w:val="DocActionChar"/>
                <w:i w:val="0"/>
                <w:color w:val="auto"/>
              </w:rPr>
              <w:t>Spectrum Numbers can be changed in the Metadata Editor</w:t>
            </w:r>
            <w:r w:rsidR="00B93C94">
              <w:rPr>
                <w:rStyle w:val="DocActionChar"/>
                <w:i w:val="0"/>
                <w:color w:val="auto"/>
              </w:rPr>
              <w:t xml:space="preserve"> (but probably shouldn’t be)</w:t>
            </w:r>
            <w:r>
              <w:rPr>
                <w:rStyle w:val="DocActionChar"/>
                <w:i w:val="0"/>
                <w:color w:val="auto"/>
              </w:rPr>
              <w:t>. Spectrum IDs cannot be changed.</w:t>
            </w:r>
          </w:p>
        </w:tc>
      </w:tr>
    </w:tbl>
    <w:p w:rsidR="001310CE" w:rsidRPr="00155FA4" w:rsidRDefault="001310CE" w:rsidP="00155FA4">
      <w:pPr>
        <w:pStyle w:val="HeadingSubUnnumbered"/>
      </w:pPr>
      <w:r w:rsidRPr="00155FA4">
        <w:t>Generic Target Properties</w:t>
      </w:r>
    </w:p>
    <w:p w:rsidR="003E6F8A" w:rsidRPr="003E6F8A" w:rsidRDefault="003E6F8A" w:rsidP="00CB4748">
      <w:pPr>
        <w:pStyle w:val="Body"/>
        <w:rPr>
          <w:lang w:val="en-AU" w:eastAsia="ja-JP"/>
        </w:rPr>
      </w:pPr>
      <w:r w:rsidRPr="003E6F8A">
        <w:rPr>
          <w:lang w:val="en-AU" w:eastAsia="ja-JP"/>
        </w:rPr>
        <w:t>The Generic Target Properties group hold</w:t>
      </w:r>
      <w:r w:rsidR="006E0394">
        <w:rPr>
          <w:lang w:val="en-AU" w:eastAsia="ja-JP"/>
        </w:rPr>
        <w:t>s</w:t>
      </w:r>
      <w:r w:rsidRPr="003E6F8A">
        <w:rPr>
          <w:lang w:val="en-AU" w:eastAsia="ja-JP"/>
        </w:rPr>
        <w:t xml:space="preserve"> data related to a target or sample irrespective of the </w:t>
      </w:r>
      <w:r w:rsidR="006E0394">
        <w:rPr>
          <w:lang w:val="en-AU" w:eastAsia="ja-JP"/>
        </w:rPr>
        <w:t xml:space="preserve">use of the target or sample in the Specchio Campaign. It could apply to both </w:t>
      </w:r>
      <w:r w:rsidRPr="003E6F8A">
        <w:rPr>
          <w:lang w:val="en-AU" w:eastAsia="ja-JP"/>
        </w:rPr>
        <w:t>soil and vegetation studies.</w:t>
      </w:r>
    </w:p>
    <w:tbl>
      <w:tblPr>
        <w:tblStyle w:val="TableSimple"/>
        <w:tblW w:w="0" w:type="auto"/>
        <w:tblLook w:val="04A0"/>
      </w:tblPr>
      <w:tblGrid>
        <w:gridCol w:w="1708"/>
        <w:gridCol w:w="7154"/>
      </w:tblGrid>
      <w:tr w:rsidR="006E0394" w:rsidTr="00CB4748">
        <w:tc>
          <w:tcPr>
            <w:tcW w:w="0" w:type="auto"/>
          </w:tcPr>
          <w:p w:rsidR="001310CE" w:rsidRPr="00F2736F" w:rsidRDefault="001310CE" w:rsidP="00305207">
            <w:pPr>
              <w:pStyle w:val="TableText"/>
              <w:rPr>
                <w:rStyle w:val="GUIWord"/>
              </w:rPr>
            </w:pPr>
            <w:r w:rsidRPr="00F2736F">
              <w:rPr>
                <w:rStyle w:val="GUIWord"/>
              </w:rPr>
              <w:t>Sample Collection Date</w:t>
            </w:r>
          </w:p>
        </w:tc>
        <w:tc>
          <w:tcPr>
            <w:tcW w:w="0" w:type="auto"/>
          </w:tcPr>
          <w:p w:rsidR="001310CE" w:rsidRPr="006E0394" w:rsidRDefault="001310CE" w:rsidP="00305207">
            <w:pPr>
              <w:pStyle w:val="TableText"/>
            </w:pPr>
            <w:r>
              <w:t>[</w:t>
            </w:r>
            <w:r w:rsidR="00B93C94">
              <w:t>Date/Time 24h</w:t>
            </w:r>
            <w:r>
              <w:t>]</w:t>
            </w:r>
            <w:r w:rsidR="00B93C94">
              <w:t xml:space="preserve"> Time</w:t>
            </w:r>
            <w:r w:rsidR="00B93C94" w:rsidRPr="00B93C94">
              <w:t xml:space="preserve"> when the original sample was collected in the field.</w:t>
            </w:r>
            <w:r w:rsidR="00B93C94">
              <w:t xml:space="preserve"> This </w:t>
            </w:r>
            <w:r w:rsidR="006E0394">
              <w:t>will generally</w:t>
            </w:r>
            <w:r w:rsidR="00B93C94">
              <w:t xml:space="preserve"> be a different from </w:t>
            </w:r>
            <w:r w:rsidR="006E0394">
              <w:t>the</w:t>
            </w:r>
            <w:r w:rsidR="00B93C94">
              <w:t xml:space="preserve"> </w:t>
            </w:r>
            <w:r w:rsidR="006E0394">
              <w:t xml:space="preserve">time </w:t>
            </w:r>
            <w:r w:rsidR="00B93C94">
              <w:t>it</w:t>
            </w:r>
            <w:r w:rsidR="006E0394">
              <w:t xml:space="preserve"> </w:t>
            </w:r>
            <w:r w:rsidR="00B93C94">
              <w:t>was measured</w:t>
            </w:r>
            <w:r w:rsidR="00B93C94" w:rsidRPr="006E0394">
              <w:t>.</w:t>
            </w:r>
            <w:r w:rsidR="006E0394" w:rsidRPr="006E0394">
              <w:t>The time zone is not specified.</w:t>
            </w:r>
          </w:p>
          <w:p w:rsidR="00AE0AA7" w:rsidRDefault="00B93C94">
            <w:pPr>
              <w:pStyle w:val="TableText"/>
            </w:pPr>
            <w:r>
              <w:t xml:space="preserve">Note that the </w:t>
            </w:r>
            <w:r w:rsidRPr="00C96D90">
              <w:rPr>
                <w:rStyle w:val="GUIWord"/>
              </w:rPr>
              <w:t>Special functions/Correct local time to UTC</w:t>
            </w:r>
            <w:r>
              <w:t xml:space="preserve"> function does not operate on this time</w:t>
            </w:r>
            <w:ins w:id="249" w:author="Peter" w:date="2013-05-08T09:19:00Z">
              <w:r>
                <w:t>.</w:t>
              </w:r>
            </w:ins>
            <w:del w:id="250" w:author="Peter" w:date="2013-05-08T09:19:00Z">
              <w:r>
                <w:delText>.)</w:delText>
              </w:r>
            </w:del>
          </w:p>
        </w:tc>
      </w:tr>
      <w:tr w:rsidR="006E0394" w:rsidTr="00CB4748">
        <w:tc>
          <w:tcPr>
            <w:tcW w:w="0" w:type="auto"/>
          </w:tcPr>
          <w:p w:rsidR="001310CE" w:rsidRPr="00F2736F" w:rsidRDefault="001310CE" w:rsidP="00305207">
            <w:pPr>
              <w:pStyle w:val="TableText"/>
              <w:rPr>
                <w:rStyle w:val="GUIWord"/>
              </w:rPr>
            </w:pPr>
            <w:r w:rsidRPr="00F2736F">
              <w:rPr>
                <w:rStyle w:val="GUIWord"/>
              </w:rPr>
              <w:t>Sample Number</w:t>
            </w:r>
          </w:p>
        </w:tc>
        <w:tc>
          <w:tcPr>
            <w:tcW w:w="0" w:type="auto"/>
          </w:tcPr>
          <w:p w:rsidR="00AE0AA7" w:rsidRDefault="001310CE">
            <w:pPr>
              <w:pStyle w:val="TableText"/>
            </w:pPr>
            <w:r>
              <w:t>[alpha string]</w:t>
            </w:r>
            <w:r w:rsidR="00B93C94">
              <w:t xml:space="preserve"> Identification of the </w:t>
            </w:r>
            <w:r w:rsidR="00B93C94" w:rsidRPr="00B93C94">
              <w:t>sample</w:t>
            </w:r>
            <w:r w:rsidR="00B93C94">
              <w:t xml:space="preserve"> as collected</w:t>
            </w:r>
          </w:p>
          <w:p w:rsidR="00D642A9" w:rsidRDefault="00D642A9">
            <w:pPr>
              <w:pStyle w:val="TableText"/>
            </w:pPr>
            <w:r>
              <w:t>This will not in general match the Spectrum Number or Spectrum ID. A Sample Number may be common to a variety of Spectra.</w:t>
            </w:r>
          </w:p>
        </w:tc>
      </w:tr>
      <w:tr w:rsidR="006E0394" w:rsidTr="00CB4748">
        <w:tc>
          <w:tcPr>
            <w:tcW w:w="0" w:type="auto"/>
          </w:tcPr>
          <w:p w:rsidR="001310CE" w:rsidRPr="00F2736F" w:rsidRDefault="001310CE" w:rsidP="00305207">
            <w:pPr>
              <w:pStyle w:val="TableText"/>
              <w:rPr>
                <w:rStyle w:val="GUIWord"/>
              </w:rPr>
            </w:pPr>
            <w:r w:rsidRPr="00F2736F">
              <w:rPr>
                <w:rStyle w:val="GUIWord"/>
              </w:rPr>
              <w:t>Site ID</w:t>
            </w:r>
          </w:p>
        </w:tc>
        <w:tc>
          <w:tcPr>
            <w:tcW w:w="0" w:type="auto"/>
          </w:tcPr>
          <w:p w:rsidR="001310CE" w:rsidRDefault="001310CE" w:rsidP="00B93C94">
            <w:pPr>
              <w:pStyle w:val="TableText"/>
            </w:pPr>
            <w:r>
              <w:t>[alpha string]</w:t>
            </w:r>
            <w:r w:rsidR="00B93C94">
              <w:t xml:space="preserve"> </w:t>
            </w:r>
            <w:r w:rsidR="00B93C94" w:rsidRPr="00B93C94">
              <w:t xml:space="preserve">Identification of the site </w:t>
            </w:r>
            <w:r w:rsidR="00B93C94">
              <w:t>from which</w:t>
            </w:r>
            <w:r w:rsidR="00B93C94" w:rsidRPr="00B93C94">
              <w:t xml:space="preserve"> </w:t>
            </w:r>
            <w:r w:rsidR="00B93C94">
              <w:t>the sample was</w:t>
            </w:r>
            <w:r w:rsidR="00B93C94" w:rsidRPr="00B93C94">
              <w:t xml:space="preserve"> collected</w:t>
            </w:r>
          </w:p>
        </w:tc>
      </w:tr>
      <w:tr w:rsidR="006E0394" w:rsidTr="00CB4748">
        <w:tc>
          <w:tcPr>
            <w:tcW w:w="0" w:type="auto"/>
          </w:tcPr>
          <w:p w:rsidR="001310CE" w:rsidRPr="00F2736F" w:rsidRDefault="001310CE" w:rsidP="00305207">
            <w:pPr>
              <w:pStyle w:val="TableText"/>
              <w:rPr>
                <w:rStyle w:val="GUIWord"/>
              </w:rPr>
            </w:pPr>
            <w:r w:rsidRPr="00F2736F">
              <w:rPr>
                <w:rStyle w:val="GUIWord"/>
              </w:rPr>
              <w:t>Target Description</w:t>
            </w:r>
          </w:p>
        </w:tc>
        <w:tc>
          <w:tcPr>
            <w:tcW w:w="0" w:type="auto"/>
          </w:tcPr>
          <w:p w:rsidR="001310CE" w:rsidRDefault="001310CE" w:rsidP="00B93C94">
            <w:pPr>
              <w:pStyle w:val="TableText"/>
            </w:pPr>
            <w:r>
              <w:t>[alpha string]</w:t>
            </w:r>
            <w:ins w:id="251" w:author="Peter Roberts" w:date="2013-05-08T09:19:00Z">
              <w:r w:rsidR="001D57A4">
                <w:t xml:space="preserve"> </w:t>
              </w:r>
            </w:ins>
            <w:r w:rsidR="00B93C94">
              <w:t>D</w:t>
            </w:r>
            <w:r w:rsidR="00B93C94" w:rsidRPr="00B93C94">
              <w:t>escription of the target</w:t>
            </w:r>
          </w:p>
          <w:p w:rsidR="00B93C94" w:rsidRDefault="00B93C94" w:rsidP="00B93C94">
            <w:pPr>
              <w:pStyle w:val="DocAction"/>
            </w:pPr>
            <w:r>
              <w:t>%%% How does the “Target” differ from the “Sample”?</w:t>
            </w:r>
            <w:r w:rsidR="007A07DA">
              <w:t xml:space="preserve"> Andy</w:t>
            </w:r>
          </w:p>
          <w:p w:rsidR="00155FA4" w:rsidRPr="00155FA4" w:rsidRDefault="00155FA4" w:rsidP="00155FA4">
            <w:pPr>
              <w:pStyle w:val="DocAction"/>
            </w:pPr>
            <w:r>
              <w:t>%%% Asked Andy</w:t>
            </w:r>
            <w:r w:rsidR="006E0394">
              <w:t xml:space="preserve"> n Skype 22 May</w:t>
            </w:r>
            <w:r>
              <w:t>, but he didn’t know. Maybe various samples from the one target.</w:t>
            </w:r>
            <w:r w:rsidR="006E0394">
              <w:t xml:space="preserve"> He will get back to me.</w:t>
            </w:r>
          </w:p>
        </w:tc>
      </w:tr>
      <w:tr w:rsidR="006E0394" w:rsidTr="00CB4748">
        <w:tc>
          <w:tcPr>
            <w:tcW w:w="0" w:type="auto"/>
          </w:tcPr>
          <w:p w:rsidR="001310CE" w:rsidRPr="00F2736F" w:rsidRDefault="001310CE" w:rsidP="00305207">
            <w:pPr>
              <w:pStyle w:val="TableText"/>
              <w:rPr>
                <w:rStyle w:val="GUIWord"/>
              </w:rPr>
            </w:pPr>
            <w:r w:rsidRPr="00F2736F">
              <w:rPr>
                <w:rStyle w:val="GUIWord"/>
              </w:rPr>
              <w:t>Target ID</w:t>
            </w:r>
          </w:p>
        </w:tc>
        <w:tc>
          <w:tcPr>
            <w:tcW w:w="0" w:type="auto"/>
          </w:tcPr>
          <w:p w:rsidR="00155FA4" w:rsidRDefault="001310CE" w:rsidP="00305207">
            <w:pPr>
              <w:pStyle w:val="TableText"/>
            </w:pPr>
            <w:r>
              <w:t>[alpha string]</w:t>
            </w:r>
            <w:r w:rsidR="00B93C94">
              <w:t xml:space="preserve"> </w:t>
            </w:r>
            <w:r w:rsidR="00B93C94" w:rsidRPr="00B93C94">
              <w:t>Identification of the target that was collected</w:t>
            </w:r>
          </w:p>
          <w:p w:rsidR="006E0394" w:rsidRDefault="006E0394" w:rsidP="006E0394">
            <w:pPr>
              <w:pStyle w:val="DocAction"/>
            </w:pPr>
            <w:r>
              <w:t>%%% How do terms target and sample differ?</w:t>
            </w:r>
          </w:p>
        </w:tc>
      </w:tr>
    </w:tbl>
    <w:p w:rsidR="001310CE" w:rsidRPr="00155FA4" w:rsidRDefault="001310CE" w:rsidP="00155FA4">
      <w:pPr>
        <w:pStyle w:val="HeadingSubUnnumbered"/>
      </w:pPr>
      <w:r w:rsidRPr="00155FA4">
        <w:t>Illumination</w:t>
      </w:r>
    </w:p>
    <w:tbl>
      <w:tblPr>
        <w:tblStyle w:val="TableSimple"/>
        <w:tblW w:w="0" w:type="auto"/>
        <w:tblLook w:val="04A0"/>
      </w:tblPr>
      <w:tblGrid>
        <w:gridCol w:w="1642"/>
        <w:gridCol w:w="7220"/>
      </w:tblGrid>
      <w:tr w:rsidR="00E360A5" w:rsidTr="00CB4748">
        <w:tc>
          <w:tcPr>
            <w:tcW w:w="0" w:type="auto"/>
          </w:tcPr>
          <w:p w:rsidR="001310CE" w:rsidRPr="00F2736F" w:rsidRDefault="001310CE" w:rsidP="00305207">
            <w:pPr>
              <w:pStyle w:val="TableText"/>
              <w:rPr>
                <w:rStyle w:val="GUIWord"/>
              </w:rPr>
            </w:pPr>
            <w:r w:rsidRPr="00F2736F">
              <w:rPr>
                <w:rStyle w:val="GUIWord"/>
              </w:rPr>
              <w:t>Polarization</w:t>
            </w:r>
          </w:p>
        </w:tc>
        <w:tc>
          <w:tcPr>
            <w:tcW w:w="0" w:type="auto"/>
          </w:tcPr>
          <w:p w:rsidR="001310CE" w:rsidRPr="007A535E" w:rsidRDefault="001310CE" w:rsidP="006E0394">
            <w:pPr>
              <w:pStyle w:val="TableText"/>
            </w:pPr>
            <w:r w:rsidRPr="007A535E">
              <w:t xml:space="preserve">[alpha string] </w:t>
            </w:r>
            <w:r w:rsidR="007A535E" w:rsidRPr="007A535E">
              <w:t>Description of illumination polarisation, typically “Horizontal” or “Vertical”</w:t>
            </w:r>
            <w:r w:rsidR="00E360A5">
              <w:t>, but other comments may be used as well</w:t>
            </w:r>
            <w:r w:rsidR="006E0394">
              <w:t>.</w:t>
            </w:r>
          </w:p>
        </w:tc>
      </w:tr>
      <w:tr w:rsidR="00E360A5" w:rsidTr="00CB4748">
        <w:tc>
          <w:tcPr>
            <w:tcW w:w="0" w:type="auto"/>
          </w:tcPr>
          <w:p w:rsidR="004567B8" w:rsidRPr="00CB4748" w:rsidRDefault="001310CE" w:rsidP="00CB4748">
            <w:pPr>
              <w:pStyle w:val="TableText"/>
              <w:rPr>
                <w:i/>
                <w:color w:val="595959" w:themeColor="text1" w:themeTint="A6"/>
              </w:rPr>
            </w:pPr>
            <w:r w:rsidRPr="00F2736F">
              <w:rPr>
                <w:rStyle w:val="GUIWord"/>
              </w:rPr>
              <w:t>Polarization Angle</w:t>
            </w:r>
          </w:p>
        </w:tc>
        <w:tc>
          <w:tcPr>
            <w:tcW w:w="0" w:type="auto"/>
          </w:tcPr>
          <w:p w:rsidR="001310CE" w:rsidRDefault="001310CE" w:rsidP="00E360A5">
            <w:pPr>
              <w:pStyle w:val="TableText"/>
            </w:pPr>
            <w:r>
              <w:t>[</w:t>
            </w:r>
            <w:r w:rsidR="007A535E">
              <w:t>Degrees</w:t>
            </w:r>
            <w:r>
              <w:t xml:space="preserve">] </w:t>
            </w:r>
            <w:r w:rsidR="007A535E">
              <w:t>Polarisation direction</w:t>
            </w:r>
            <w:r w:rsidR="00E360A5">
              <w:t>, usually measured clockwise from vertical.</w:t>
            </w:r>
          </w:p>
        </w:tc>
      </w:tr>
    </w:tbl>
    <w:p w:rsidR="001310CE" w:rsidRPr="00155FA4" w:rsidRDefault="001310CE" w:rsidP="00155FA4">
      <w:pPr>
        <w:pStyle w:val="HeadingSubUnnumbered"/>
      </w:pPr>
      <w:r w:rsidRPr="00155FA4">
        <w:t>Instrument</w:t>
      </w:r>
    </w:p>
    <w:p w:rsidR="00CB4748" w:rsidRDefault="00CB4748" w:rsidP="003E6F8A">
      <w:pPr>
        <w:pStyle w:val="DocAction"/>
      </w:pPr>
      <w:r>
        <w:t xml:space="preserve">This Group of Attributes describes the specific </w:t>
      </w:r>
      <w:r w:rsidRPr="0014777F">
        <w:rPr>
          <w:rStyle w:val="Strong"/>
          <w:b w:val="0"/>
          <w:bCs w:val="0"/>
        </w:rPr>
        <w:t xml:space="preserve">spectroradiographic </w:t>
      </w:r>
      <w:r>
        <w:t>Instrument which was used to measure this Spectrum and the Sensor Type which is used in that Instrument.</w:t>
      </w:r>
    </w:p>
    <w:p w:rsidR="003E6F8A" w:rsidRPr="003E6F8A" w:rsidRDefault="003E6F8A" w:rsidP="003E6F8A">
      <w:pPr>
        <w:pStyle w:val="DocAction"/>
      </w:pPr>
      <w:r w:rsidRPr="003E6F8A">
        <w:t>-- the Instrument should be entered if known.</w:t>
      </w:r>
      <w:r>
        <w:br/>
      </w:r>
      <w:r w:rsidRPr="003E6F8A">
        <w:t>-- If no Instrument is entered, the Sensor should be entered and will be used, otheriwse it is ignored.</w:t>
      </w:r>
      <w:r>
        <w:br/>
      </w:r>
      <w:r w:rsidRPr="003E6F8A">
        <w:t>-- Presently the Calibration number is ignored, but it should be set correctly, even if an Instrument is entered and the Sensor is not. In future, some processing functions may resort to using this value if the calibrations do not have sufficient date information.</w:t>
      </w:r>
      <w:r>
        <w:br/>
      </w:r>
    </w:p>
    <w:p w:rsidR="003E6F8A" w:rsidRPr="003E6F8A" w:rsidRDefault="003E6F8A" w:rsidP="003E6F8A">
      <w:pPr>
        <w:pStyle w:val="DocAction"/>
        <w:rPr>
          <w:lang w:val="en-AU" w:eastAsia="ja-JP"/>
        </w:rPr>
      </w:pPr>
      <w:r w:rsidRPr="003E6F8A">
        <w:t>%%% Email comment from Andy: It could happen that an instrument is not in the list of known instruments, and as administrator rights are required to add instruments, users might just add the calibration number. Hopefully, at some point the instrument would be added, at which point it could be used for integrity checks.</w:t>
      </w:r>
      <w:r w:rsidRPr="003E6F8A">
        <w:br/>
      </w:r>
      <w:r w:rsidRPr="003E6F8A">
        <w:br/>
      </w:r>
      <w:r w:rsidRPr="003E6F8A">
        <w:rPr>
          <w:lang w:val="en-AU" w:eastAsia="ja-JP"/>
        </w:rPr>
        <w:t>In most cases, the sensor will be set automatically during data loading.</w:t>
      </w:r>
      <w:r>
        <w:rPr>
          <w:lang w:val="en-AU" w:eastAsia="ja-JP"/>
        </w:rPr>
        <w:br/>
      </w:r>
      <w:r>
        <w:rPr>
          <w:lang w:val="en-AU" w:eastAsia="ja-JP"/>
        </w:rPr>
        <w:br/>
      </w:r>
      <w:r w:rsidRPr="003E6F8A">
        <w:rPr>
          <w:lang w:val="en-AU" w:eastAsia="ja-JP"/>
        </w:rPr>
        <w:t>It should never happen that an instrument is set but no sensor; for practical reasons the instrument should actually enforce the sensor. Setting the sensor could also be checked versus the number of spectral bands of the spectra, as they must always match. However, the interface is not that smart at this point.</w:t>
      </w:r>
      <w:r>
        <w:rPr>
          <w:lang w:val="en-AU" w:eastAsia="ja-JP"/>
        </w:rPr>
        <w:br/>
      </w:r>
      <w:r>
        <w:rPr>
          <w:lang w:val="en-AU" w:eastAsia="ja-JP"/>
        </w:rPr>
        <w:br/>
      </w:r>
      <w:r w:rsidRPr="003E6F8A">
        <w:rPr>
          <w:lang w:val="en-AU" w:eastAsia="ja-JP"/>
        </w:rPr>
        <w:t>The calibration number should be filled in if no calibration data referring to this particular calibration is stored with the instrument. Of course, it may also be entered even if the calibration exists in the system.</w:t>
      </w:r>
    </w:p>
    <w:tbl>
      <w:tblPr>
        <w:tblStyle w:val="TableSimple"/>
        <w:tblW w:w="0" w:type="auto"/>
        <w:tblLook w:val="04A0"/>
      </w:tblPr>
      <w:tblGrid>
        <w:gridCol w:w="1076"/>
        <w:gridCol w:w="7786"/>
        <w:tblGridChange w:id="252">
          <w:tblGrid>
            <w:gridCol w:w="709"/>
            <w:gridCol w:w="885"/>
            <w:gridCol w:w="191"/>
            <w:gridCol w:w="6969"/>
            <w:gridCol w:w="817"/>
          </w:tblGrid>
        </w:tblGridChange>
      </w:tblGrid>
      <w:tr w:rsidR="004D7399" w:rsidTr="00CB4748">
        <w:tc>
          <w:tcPr>
            <w:tcW w:w="0" w:type="auto"/>
          </w:tcPr>
          <w:p w:rsidR="001310CE" w:rsidRPr="00F2736F" w:rsidRDefault="001310CE" w:rsidP="00305207">
            <w:pPr>
              <w:pStyle w:val="TableText"/>
              <w:rPr>
                <w:rStyle w:val="GUIWord"/>
              </w:rPr>
            </w:pPr>
            <w:r w:rsidRPr="00F2736F">
              <w:rPr>
                <w:rStyle w:val="GUIWord"/>
              </w:rPr>
              <w:t>Instrument</w:t>
            </w:r>
          </w:p>
        </w:tc>
        <w:tc>
          <w:tcPr>
            <w:tcW w:w="0" w:type="auto"/>
          </w:tcPr>
          <w:p w:rsidR="00CB4748" w:rsidRDefault="004567B8" w:rsidP="002935FF">
            <w:pPr>
              <w:pStyle w:val="TableText"/>
            </w:pPr>
            <w:r>
              <w:t xml:space="preserve">[Dropdown list] </w:t>
            </w:r>
            <w:ins w:id="253" w:author="Peter" w:date="2013-05-08T09:19:00Z">
              <w:r w:rsidR="00CB4748">
                <w:t>Th</w:t>
              </w:r>
            </w:ins>
            <w:r w:rsidR="00CB4748">
              <w:t>e</w:t>
            </w:r>
            <w:ins w:id="254" w:author="Peter" w:date="2013-05-08T09:19:00Z">
              <w:r w:rsidR="00CB4748">
                <w:t xml:space="preserve"> name </w:t>
              </w:r>
            </w:ins>
            <w:r w:rsidR="00CB4748">
              <w:t>of</w:t>
            </w:r>
            <w:ins w:id="255" w:author="Peter" w:date="2013-05-08T09:19:00Z">
              <w:r w:rsidR="00CB4748">
                <w:t xml:space="preserve"> the </w:t>
              </w:r>
            </w:ins>
            <w:r w:rsidR="00CB4748">
              <w:rPr>
                <w:rStyle w:val="Strong"/>
                <w:b w:val="0"/>
                <w:bCs w:val="0"/>
              </w:rPr>
              <w:t>specific</w:t>
            </w:r>
            <w:r w:rsidR="00CB4748" w:rsidRPr="0014777F">
              <w:rPr>
                <w:rStyle w:val="Strong"/>
                <w:b w:val="0"/>
                <w:bCs w:val="0"/>
              </w:rPr>
              <w:t xml:space="preserve"> </w:t>
            </w:r>
            <w:r w:rsidR="00CB4748">
              <w:t xml:space="preserve">Instrument </w:t>
            </w:r>
            <w:ins w:id="256" w:author="Peter" w:date="2013-05-08T09:19:00Z">
              <w:r w:rsidR="00CB4748">
                <w:t>used to take these measurements</w:t>
              </w:r>
            </w:ins>
          </w:p>
          <w:p w:rsidR="00CB4748" w:rsidRPr="00C41199" w:rsidRDefault="00CB4748" w:rsidP="00CB4748">
            <w:pPr>
              <w:pStyle w:val="TableText"/>
              <w:rPr>
                <w:rPrChange w:id="257" w:author="Peter" w:date="2013-05-08T09:19:00Z">
                  <w:rPr>
                    <w:rStyle w:val="DocActionChar"/>
                    <w:i w:val="0"/>
                  </w:rPr>
                </w:rPrChange>
              </w:rPr>
            </w:pPr>
            <w:r>
              <w:t xml:space="preserve">The drop down list is a list of </w:t>
            </w:r>
            <w:ins w:id="258" w:author="Peter" w:date="2013-05-08T09:19:00Z">
              <w:r>
                <w:t xml:space="preserve">Instruments which is created using the </w:t>
              </w:r>
              <w:r w:rsidRPr="00C41199">
                <w:rPr>
                  <w:rStyle w:val="GUIWord"/>
                </w:rPr>
                <w:t>Data maintenance/</w:t>
              </w:r>
            </w:ins>
            <w:del w:id="259" w:author="Peter" w:date="2013-05-08T09:19:00Z">
              <w:r>
                <w:delText xml:space="preserve">instrument types. </w:delText>
              </w:r>
              <w:r w:rsidRPr="00CC7FBD">
                <w:rPr>
                  <w:rStyle w:val="DocActionChar"/>
                </w:rPr>
                <w:delText>(%%% models?)</w:delText>
              </w:r>
              <w:r>
                <w:rPr>
                  <w:rStyle w:val="DocActionChar"/>
                </w:rPr>
                <w:delText xml:space="preserve"> %%% Name chosen from list of known instruments. Use </w:delText>
              </w:r>
            </w:del>
            <w:r w:rsidR="00E900AA" w:rsidRPr="00E900AA">
              <w:rPr>
                <w:rStyle w:val="GUIWord"/>
                <w:rPrChange w:id="260" w:author="Peter" w:date="2013-05-08T09:19:00Z">
                  <w:rPr>
                    <w:rStyle w:val="DocActionChar"/>
                  </w:rPr>
                </w:rPrChange>
              </w:rPr>
              <w:t xml:space="preserve">Instrument </w:t>
            </w:r>
            <w:ins w:id="261" w:author="Peter" w:date="2013-05-08T09:19:00Z">
              <w:r w:rsidRPr="00C41199">
                <w:rPr>
                  <w:rStyle w:val="GUIWord"/>
                </w:rPr>
                <w:t>admin.</w:t>
              </w:r>
              <w:r>
                <w:t xml:space="preserve"> </w:t>
              </w:r>
            </w:ins>
            <w:r w:rsidR="00E900AA" w:rsidRPr="00E900AA">
              <w:rPr>
                <w:rPrChange w:id="262" w:author="Peter" w:date="2013-05-08T09:19:00Z">
                  <w:rPr>
                    <w:rStyle w:val="DocActionChar"/>
                  </w:rPr>
                </w:rPrChange>
              </w:rPr>
              <w:t>function</w:t>
            </w:r>
            <w:del w:id="263" w:author="Peter" w:date="2013-05-08T09:19:00Z">
              <w:r>
                <w:rPr>
                  <w:rStyle w:val="DocActionChar"/>
                </w:rPr>
                <w:delText xml:space="preserve"> metadata editor</w:delText>
              </w:r>
            </w:del>
            <w:r w:rsidR="00E900AA" w:rsidRPr="00E900AA">
              <w:rPr>
                <w:rPrChange w:id="264" w:author="Peter" w:date="2013-05-08T09:19:00Z">
                  <w:rPr>
                    <w:rStyle w:val="DocActionChar"/>
                  </w:rPr>
                </w:rPrChange>
              </w:rPr>
              <w:t>.</w:t>
            </w:r>
          </w:p>
          <w:p w:rsidR="00CB4748" w:rsidRDefault="00CB4748" w:rsidP="00305207">
            <w:pPr>
              <w:pStyle w:val="TableText"/>
            </w:pPr>
            <w:r>
              <w:t>Th</w:t>
            </w:r>
            <w:ins w:id="265" w:author="Peter" w:date="2013-05-08T09:19:00Z">
              <w:r w:rsidR="002935FF">
                <w:t xml:space="preserve">is Attribute is </w:t>
              </w:r>
            </w:ins>
            <w:r w:rsidR="00BE1D96">
              <w:t>always present</w:t>
            </w:r>
            <w:ins w:id="266" w:author="Peter" w:date="2013-05-08T09:19:00Z">
              <w:r w:rsidR="002935FF">
                <w:t xml:space="preserve"> and cannot be deleted. If no data is available, set it to </w:t>
              </w:r>
              <w:r w:rsidR="002935FF" w:rsidRPr="00EF56D8">
                <w:rPr>
                  <w:rStyle w:val="GUIWord"/>
                </w:rPr>
                <w:t>Nil</w:t>
              </w:r>
              <w:r w:rsidR="002935FF">
                <w:t>.</w:t>
              </w:r>
            </w:ins>
          </w:p>
          <w:p w:rsidR="00FF3B3D" w:rsidRPr="00FF3B3D" w:rsidRDefault="00CB4748" w:rsidP="00FF3B3D">
            <w:pPr>
              <w:pStyle w:val="TableText"/>
              <w:rPr>
                <w:rStyle w:val="CrossReference"/>
              </w:rPr>
            </w:pPr>
            <w:r>
              <w:t xml:space="preserve">This </w:t>
            </w:r>
            <w:r w:rsidR="00BE1D96">
              <w:t>Attribute</w:t>
            </w:r>
            <w:r>
              <w:t xml:space="preserve"> is generally set when Spectra are loaded. See </w:t>
            </w:r>
            <w:fldSimple w:instr=" REF _Ref356491633 \r \h  \* MERGEFORMAT ">
              <w:r w:rsidR="00FF3B3D" w:rsidRPr="00FF3B3D">
                <w:rPr>
                  <w:rStyle w:val="CrossReference"/>
                </w:rPr>
                <w:t>4.9</w:t>
              </w:r>
            </w:fldSimple>
            <w:r w:rsidRPr="00CB4748">
              <w:rPr>
                <w:rStyle w:val="CrossReference"/>
              </w:rPr>
              <w:t xml:space="preserve"> </w:t>
            </w:r>
            <w:r w:rsidR="00E900AA">
              <w:fldChar w:fldCharType="begin"/>
            </w:r>
            <w:r w:rsidR="00E900AA">
              <w:instrText xml:space="preserve"> REF _Ref356491633 \h  \* MERGEFORMAT </w:instrText>
            </w:r>
            <w:r w:rsidR="00E900AA">
              <w:fldChar w:fldCharType="separate"/>
            </w:r>
            <w:r w:rsidR="00FF3B3D" w:rsidRPr="00FF3B3D">
              <w:rPr>
                <w:rStyle w:val="CrossReference"/>
              </w:rPr>
              <w:t>Supported Input Spectrum File Formats</w:t>
            </w:r>
          </w:p>
          <w:p w:rsidR="00FF3B3D" w:rsidRDefault="00FF3B3D" w:rsidP="00FF3B3D">
            <w:pPr>
              <w:pStyle w:val="TableText"/>
            </w:pPr>
            <w:r w:rsidRPr="00FF3B3D">
              <w:rPr>
                <w:rStyle w:val="CrossReference"/>
              </w:rPr>
              <w:t>The following Spectrum</w:t>
            </w:r>
            <w:r>
              <w:t xml:space="preserve"> file types are supported for loading into Specchio Campaigns.</w:t>
            </w:r>
          </w:p>
          <w:p w:rsidR="00FF3B3D" w:rsidRDefault="00FF3B3D" w:rsidP="003E3549">
            <w:pPr>
              <w:pStyle w:val="DocAction"/>
            </w:pPr>
            <w:r>
              <w:t>%%% Remove comments about sensors and instruments… Too complex – see below.</w:t>
            </w:r>
          </w:p>
          <w:p w:rsidR="00FF3B3D" w:rsidRDefault="00FF3B3D" w:rsidP="003A363C">
            <w:pPr>
              <w:pStyle w:val="Body"/>
            </w:pPr>
            <w:r>
              <w:t xml:space="preserve">In the following tables, the following entries relate to the way the relevant sensor is identified when a file of this format is read. Refer to section </w:t>
            </w:r>
            <w:r w:rsidRPr="00FF3B3D">
              <w:rPr>
                <w:rStyle w:val="CrossReference"/>
              </w:rPr>
              <w:t>4.11</w:t>
            </w:r>
            <w:r w:rsidRPr="00923E7C">
              <w:rPr>
                <w:rStyle w:val="CrossReference"/>
              </w:rPr>
              <w:t xml:space="preserve"> </w:t>
            </w:r>
            <w:r w:rsidRPr="00FF3B3D">
              <w:rPr>
                <w:rStyle w:val="CrossReference"/>
              </w:rPr>
              <w:t>Matching Spectra to Instruments and Sensors on Loading</w:t>
            </w:r>
            <w:r>
              <w:t xml:space="preserve"> for an explanation of the reading process.</w:t>
            </w:r>
          </w:p>
          <w:p w:rsidR="00FF3B3D" w:rsidRDefault="00FF3B3D" w:rsidP="00923E7C">
            <w:pPr>
              <w:pStyle w:val="HangingIndent"/>
            </w:pPr>
            <w:r>
              <w:t xml:space="preserve">Specchio Instrument Type Numbers   </w:t>
            </w:r>
            <w:r>
              <w:tab/>
              <w:t>The Specchio file reader will determine an Instrument Type number (or Sensor number) by this method when a file of this type is read. This number is used in combination with other details to search the Sensor table for the Sensor which created this Spectrum.</w:t>
            </w:r>
          </w:p>
          <w:p w:rsidR="00FF3B3D" w:rsidRDefault="00FF3B3D" w:rsidP="00923E7C">
            <w:pPr>
              <w:pStyle w:val="HangingIndent"/>
            </w:pPr>
            <w:r>
              <w:t xml:space="preserve">Sensor Selection Method on Reading   </w:t>
            </w:r>
            <w:r>
              <w:tab/>
              <w:t>The tests in this box indicate what other information is used to determine if a Sensor matches the input Spectrum.</w:t>
            </w:r>
          </w:p>
          <w:p w:rsidR="00FF3B3D" w:rsidRDefault="00FF3B3D" w:rsidP="003A363C">
            <w:pPr>
              <w:pStyle w:val="Heading3"/>
              <w:outlineLvl w:val="2"/>
            </w:pPr>
            <w:r>
              <w:t>ASD Binary Files</w:t>
            </w:r>
          </w:p>
          <w:tbl>
            <w:tblPr>
              <w:tblStyle w:val="TableGrid"/>
              <w:tblW w:w="0" w:type="auto"/>
              <w:tblInd w:w="709" w:type="dxa"/>
              <w:tblLook w:val="04A0"/>
            </w:tblPr>
            <w:tblGrid>
              <w:gridCol w:w="2360"/>
              <w:gridCol w:w="4491"/>
            </w:tblGrid>
            <w:tr w:rsidR="00FF3B3D" w:rsidTr="00FF3B3D">
              <w:tc>
                <w:tcPr>
                  <w:tcW w:w="0" w:type="auto"/>
                </w:tcPr>
                <w:p w:rsidR="00FF3B3D" w:rsidRDefault="00FF3B3D" w:rsidP="00C65D61">
                  <w:pPr>
                    <w:pStyle w:val="Body"/>
                    <w:ind w:left="0"/>
                  </w:pPr>
                  <w:r>
                    <w:t>Standard or Format Owner</w:t>
                  </w:r>
                </w:p>
              </w:tc>
              <w:tc>
                <w:tcPr>
                  <w:tcW w:w="0" w:type="auto"/>
                </w:tcPr>
                <w:p w:rsidR="00FF3B3D" w:rsidRDefault="00FF3B3D" w:rsidP="003A363C">
                  <w:pPr>
                    <w:pStyle w:val="Body"/>
                    <w:ind w:left="0"/>
                  </w:pPr>
                  <w:r>
                    <w:rPr>
                      <w:lang w:val="en-US"/>
                    </w:rPr>
                    <w:t>Analytical Spectral Devices</w:t>
                  </w:r>
                </w:p>
              </w:tc>
            </w:tr>
            <w:tr w:rsidR="00FF3B3D" w:rsidTr="00FF3B3D">
              <w:tc>
                <w:tcPr>
                  <w:tcW w:w="0" w:type="auto"/>
                </w:tcPr>
                <w:p w:rsidR="00FF3B3D" w:rsidRDefault="00FF3B3D" w:rsidP="003A363C">
                  <w:pPr>
                    <w:pStyle w:val="Body"/>
                    <w:ind w:left="0"/>
                  </w:pPr>
                  <w:r>
                    <w:t>Devices</w:t>
                  </w:r>
                </w:p>
              </w:tc>
              <w:tc>
                <w:tcPr>
                  <w:tcW w:w="0" w:type="auto"/>
                </w:tcPr>
                <w:p w:rsidR="00FF3B3D" w:rsidRDefault="00FF3B3D" w:rsidP="003A363C">
                  <w:pPr>
                    <w:pStyle w:val="Body"/>
                    <w:ind w:left="0"/>
                  </w:pPr>
                  <w:r w:rsidRPr="00084655">
                    <w:t>ASD FieldSpecPro</w:t>
                  </w:r>
                  <w:r>
                    <w:t>/FS3 s</w:t>
                  </w:r>
                  <w:r w:rsidRPr="00084655">
                    <w:t>pectroradiometer</w:t>
                  </w:r>
                  <w:r>
                    <w:t>s</w:t>
                  </w:r>
                </w:p>
              </w:tc>
            </w:tr>
            <w:tr w:rsidR="00FF3B3D" w:rsidTr="00FF3B3D">
              <w:tc>
                <w:tcPr>
                  <w:tcW w:w="0" w:type="auto"/>
                </w:tcPr>
                <w:p w:rsidR="00FF3B3D" w:rsidRDefault="00FF3B3D" w:rsidP="00C65D61">
                  <w:pPr>
                    <w:pStyle w:val="Body"/>
                    <w:ind w:left="0"/>
                  </w:pPr>
                  <w:r>
                    <w:t>Supported Formats</w:t>
                  </w:r>
                </w:p>
              </w:tc>
              <w:tc>
                <w:tcPr>
                  <w:tcW w:w="0" w:type="auto"/>
                </w:tcPr>
                <w:p w:rsidR="00FF3B3D" w:rsidRDefault="00FF3B3D" w:rsidP="003A363C">
                  <w:pPr>
                    <w:pStyle w:val="Body"/>
                    <w:ind w:left="0"/>
                  </w:pPr>
                  <w:r>
                    <w:rPr>
                      <w:lang w:val="en-US"/>
                    </w:rPr>
                    <w:t>Old and new file formats</w:t>
                  </w:r>
                </w:p>
                <w:p w:rsidR="00FF3B3D" w:rsidRDefault="00FF3B3D" w:rsidP="003A363C">
                  <w:pPr>
                    <w:pStyle w:val="Body"/>
                    <w:ind w:left="0"/>
                  </w:pPr>
                  <w:r>
                    <w:t>ASD FS3, ASD FS PRO and ASD FSVNIR binary files</w:t>
                  </w:r>
                </w:p>
                <w:p w:rsidR="00FF3B3D" w:rsidRPr="00084655" w:rsidRDefault="00FF3B3D" w:rsidP="003A363C">
                  <w:pPr>
                    <w:pStyle w:val="Body"/>
                    <w:ind w:left="0"/>
                  </w:pPr>
                  <w:r>
                    <w:t>Indico Version 7</w:t>
                  </w:r>
                </w:p>
              </w:tc>
            </w:tr>
            <w:tr w:rsidR="00FF3B3D" w:rsidTr="00FF3B3D">
              <w:tc>
                <w:tcPr>
                  <w:tcW w:w="0" w:type="auto"/>
                </w:tcPr>
                <w:p w:rsidR="00FF3B3D" w:rsidRDefault="00FF3B3D" w:rsidP="003A363C">
                  <w:pPr>
                    <w:pStyle w:val="Body"/>
                    <w:ind w:left="0"/>
                  </w:pPr>
                  <w:r>
                    <w:t>Specchio Instrument Type Numbers</w:t>
                  </w:r>
                </w:p>
              </w:tc>
              <w:tc>
                <w:tcPr>
                  <w:tcW w:w="0" w:type="auto"/>
                </w:tcPr>
                <w:p w:rsidR="00FF3B3D" w:rsidRDefault="00FF3B3D" w:rsidP="006D42F9">
                  <w:pPr>
                    <w:pStyle w:val="TableText"/>
                    <w:rPr>
                      <w:rFonts w:cstheme="minorBidi"/>
                      <w:sz w:val="24"/>
                      <w:lang w:val="en-US"/>
                    </w:rPr>
                  </w:pPr>
                  <w:r>
                    <w:rPr>
                      <w:lang w:val="en-US"/>
                    </w:rPr>
                    <w:t>Read from file: They are currently…</w:t>
                  </w:r>
                </w:p>
                <w:p w:rsidR="00FF3B3D" w:rsidRDefault="00FF3B3D" w:rsidP="006D42F9">
                  <w:pPr>
                    <w:pStyle w:val="TableText"/>
                  </w:pPr>
                  <w:r>
                    <w:t>UNKNOWN_INSTRUMENT=0 (calibration file)</w:t>
                  </w:r>
                </w:p>
                <w:p w:rsidR="00FF3B3D" w:rsidRDefault="00FF3B3D" w:rsidP="006D42F9">
                  <w:pPr>
                    <w:pStyle w:val="TableText"/>
                  </w:pPr>
                  <w:r>
                    <w:t>PSII_INSTRUMENT=1</w:t>
                  </w:r>
                </w:p>
                <w:p w:rsidR="00FF3B3D" w:rsidRDefault="00FF3B3D" w:rsidP="006D42F9">
                  <w:pPr>
                    <w:pStyle w:val="TableText"/>
                  </w:pPr>
                  <w:r>
                    <w:t>LSVNIR_INSTRUMENT=2</w:t>
                  </w:r>
                </w:p>
                <w:p w:rsidR="00FF3B3D" w:rsidRDefault="00FF3B3D" w:rsidP="006D42F9">
                  <w:pPr>
                    <w:pStyle w:val="TableText"/>
                  </w:pPr>
                  <w:r>
                    <w:t>FSVNIR_INSTRUMENT=3</w:t>
                  </w:r>
                </w:p>
                <w:p w:rsidR="00FF3B3D" w:rsidRDefault="00FF3B3D" w:rsidP="006D42F9">
                  <w:pPr>
                    <w:pStyle w:val="TableText"/>
                  </w:pPr>
                  <w:r>
                    <w:t>FSFR_INSTRUMENT=4</w:t>
                  </w:r>
                </w:p>
                <w:p w:rsidR="00FF3B3D" w:rsidRDefault="00FF3B3D" w:rsidP="006D42F9">
                  <w:pPr>
                    <w:pStyle w:val="TableText"/>
                  </w:pPr>
                  <w:r>
                    <w:t>FSNIR_INSTRUMENT=5</w:t>
                  </w:r>
                </w:p>
                <w:p w:rsidR="00FF3B3D" w:rsidRDefault="00FF3B3D" w:rsidP="006D42F9">
                  <w:pPr>
                    <w:pStyle w:val="TableText"/>
                  </w:pPr>
                  <w:r>
                    <w:t>CHEM_INSTRUMENT=6</w:t>
                  </w:r>
                </w:p>
                <w:p w:rsidR="00FF3B3D" w:rsidRDefault="00FF3B3D" w:rsidP="006D42F9">
                  <w:pPr>
                    <w:pStyle w:val="Body"/>
                    <w:ind w:left="0"/>
                    <w:rPr>
                      <w:lang w:val="en-US"/>
                    </w:rPr>
                  </w:pPr>
                  <w:r>
                    <w:t>FSFR_UNATTENDED_INSTRUMENT=7</w:t>
                  </w:r>
                </w:p>
              </w:tc>
            </w:tr>
          </w:tbl>
          <w:p w:rsidR="00FF3B3D" w:rsidRDefault="00FF3B3D" w:rsidP="00923E7C">
            <w:pPr>
              <w:pStyle w:val="Note"/>
            </w:pPr>
            <w:r>
              <w:t>Note</w:t>
            </w:r>
            <w:r>
              <w:tab/>
              <w:t xml:space="preserve">ASD Calibration files should not be loaded using Specchio’s Spectrum load functions. They are read using the Instrument Admin functions described in section </w:t>
            </w:r>
            <w:r w:rsidRPr="00FF3B3D">
              <w:rPr>
                <w:rStyle w:val="CrossReference"/>
              </w:rPr>
              <w:t>12.5</w:t>
            </w:r>
            <w:r w:rsidRPr="0007482B">
              <w:rPr>
                <w:rStyle w:val="CrossReference"/>
              </w:rPr>
              <w:t xml:space="preserve"> </w:t>
            </w:r>
            <w:r w:rsidRPr="00FF3B3D">
              <w:rPr>
                <w:rStyle w:val="CrossReference"/>
              </w:rPr>
              <w:t>Instrument Administration</w:t>
            </w:r>
            <w:r>
              <w:t>.</w:t>
            </w:r>
          </w:p>
          <w:p w:rsidR="00FF3B3D" w:rsidRDefault="00FF3B3D" w:rsidP="003A363C">
            <w:pPr>
              <w:pStyle w:val="Heading3"/>
              <w:outlineLvl w:val="2"/>
            </w:pPr>
            <w:r w:rsidRPr="00084655">
              <w:t>GER Signature Files</w:t>
            </w:r>
          </w:p>
          <w:tbl>
            <w:tblPr>
              <w:tblStyle w:val="TableGrid"/>
              <w:tblW w:w="0" w:type="auto"/>
              <w:tblInd w:w="709" w:type="dxa"/>
              <w:tblLook w:val="04A0"/>
            </w:tblPr>
            <w:tblGrid>
              <w:gridCol w:w="1517"/>
              <w:gridCol w:w="5334"/>
            </w:tblGrid>
            <w:tr w:rsidR="00FF3B3D" w:rsidTr="00FF3B3D">
              <w:tc>
                <w:tcPr>
                  <w:tcW w:w="0" w:type="auto"/>
                </w:tcPr>
                <w:p w:rsidR="00FF3B3D" w:rsidRDefault="00FF3B3D" w:rsidP="00A23C3C">
                  <w:pPr>
                    <w:pStyle w:val="Body"/>
                    <w:ind w:left="0"/>
                  </w:pPr>
                  <w:r>
                    <w:t>Standard or Format Owner</w:t>
                  </w:r>
                </w:p>
              </w:tc>
              <w:tc>
                <w:tcPr>
                  <w:tcW w:w="0" w:type="auto"/>
                </w:tcPr>
                <w:p w:rsidR="00FF3B3D" w:rsidRPr="00C65D61" w:rsidRDefault="00FF3B3D" w:rsidP="00A23C3C">
                  <w:pPr>
                    <w:pStyle w:val="Body"/>
                    <w:ind w:left="0"/>
                  </w:pPr>
                  <w:r w:rsidRPr="00C65D61">
                    <w:t>Spectra Vista Corporation</w:t>
                  </w:r>
                </w:p>
              </w:tc>
            </w:tr>
            <w:tr w:rsidR="00FF3B3D" w:rsidTr="00FF3B3D">
              <w:tc>
                <w:tcPr>
                  <w:tcW w:w="0" w:type="auto"/>
                </w:tcPr>
                <w:p w:rsidR="00FF3B3D" w:rsidRDefault="00FF3B3D" w:rsidP="00A23C3C">
                  <w:pPr>
                    <w:pStyle w:val="Body"/>
                    <w:ind w:left="0"/>
                  </w:pPr>
                  <w:r>
                    <w:t>Devices</w:t>
                  </w:r>
                </w:p>
              </w:tc>
              <w:tc>
                <w:tcPr>
                  <w:tcW w:w="0" w:type="auto"/>
                </w:tcPr>
                <w:p w:rsidR="00FF3B3D" w:rsidRDefault="00FF3B3D" w:rsidP="00A23C3C">
                  <w:pPr>
                    <w:pStyle w:val="Body"/>
                    <w:ind w:left="0"/>
                  </w:pPr>
                  <w:r>
                    <w:t xml:space="preserve">GER 3700 </w:t>
                  </w:r>
                  <w:r w:rsidRPr="00084655">
                    <w:t xml:space="preserve">(Files produced by other GER instruments </w:t>
                  </w:r>
                  <w:r>
                    <w:t>are</w:t>
                  </w:r>
                  <w:r w:rsidRPr="00084655">
                    <w:t xml:space="preserve"> </w:t>
                  </w:r>
                  <w:r>
                    <w:t>un</w:t>
                  </w:r>
                  <w:r w:rsidRPr="00084655">
                    <w:t>test</w:t>
                  </w:r>
                  <w:r>
                    <w:t>ed</w:t>
                  </w:r>
                  <w:r w:rsidRPr="00084655">
                    <w:t>)</w:t>
                  </w:r>
                </w:p>
              </w:tc>
            </w:tr>
            <w:tr w:rsidR="00FF3B3D" w:rsidTr="00FF3B3D">
              <w:tc>
                <w:tcPr>
                  <w:tcW w:w="0" w:type="auto"/>
                </w:tcPr>
                <w:p w:rsidR="00FF3B3D" w:rsidRDefault="00FF3B3D" w:rsidP="00A23C3C">
                  <w:pPr>
                    <w:pStyle w:val="Body"/>
                    <w:ind w:left="0"/>
                  </w:pPr>
                  <w:r>
                    <w:t>Supported Formats</w:t>
                  </w:r>
                </w:p>
              </w:tc>
              <w:tc>
                <w:tcPr>
                  <w:tcW w:w="0" w:type="auto"/>
                </w:tcPr>
                <w:p w:rsidR="00FF3B3D" w:rsidRPr="00084655" w:rsidRDefault="00FF3B3D" w:rsidP="00C65D61">
                  <w:pPr>
                    <w:pStyle w:val="TableText"/>
                  </w:pPr>
                  <w:r w:rsidRPr="00084655">
                    <w:t xml:space="preserve">GER </w:t>
                  </w:r>
                  <w:r>
                    <w:t xml:space="preserve">3700 </w:t>
                  </w:r>
                  <w:r w:rsidRPr="00084655">
                    <w:t xml:space="preserve">signature </w:t>
                  </w:r>
                  <w:r>
                    <w:t xml:space="preserve">text </w:t>
                  </w:r>
                  <w:r w:rsidRPr="00084655">
                    <w:t>files</w:t>
                  </w:r>
                </w:p>
              </w:tc>
            </w:tr>
            <w:tr w:rsidR="00FF3B3D" w:rsidTr="00FF3B3D">
              <w:tc>
                <w:tcPr>
                  <w:tcW w:w="0" w:type="auto"/>
                </w:tcPr>
                <w:p w:rsidR="00FF3B3D" w:rsidRDefault="00FF3B3D" w:rsidP="00A23C3C">
                  <w:pPr>
                    <w:pStyle w:val="Body"/>
                    <w:ind w:left="0"/>
                  </w:pPr>
                  <w:r>
                    <w:t>Specchio Instrument Type Numbers</w:t>
                  </w:r>
                </w:p>
              </w:tc>
              <w:tc>
                <w:tcPr>
                  <w:tcW w:w="0" w:type="auto"/>
                </w:tcPr>
                <w:p w:rsidR="00FF3B3D" w:rsidRPr="00152B61" w:rsidRDefault="00FF3B3D" w:rsidP="006D42F9">
                  <w:pPr>
                    <w:pStyle w:val="TableText"/>
                    <w:rPr>
                      <w:rFonts w:cstheme="minorBidi"/>
                      <w:sz w:val="24"/>
                      <w:lang w:val="en-US"/>
                    </w:rPr>
                  </w:pPr>
                  <w:r>
                    <w:rPr>
                      <w:lang w:val="en-US"/>
                    </w:rPr>
                    <w:t>Read from input file using the first number on instrument line. In the following example, it will be 3700.</w:t>
                  </w:r>
                </w:p>
                <w:p w:rsidR="00FF3B3D" w:rsidRDefault="00FF3B3D" w:rsidP="00C65D61">
                  <w:pPr>
                    <w:pStyle w:val="CodeinTable"/>
                    <w:rPr>
                      <w:lang w:val="en-US"/>
                    </w:rPr>
                  </w:pPr>
                  <w:r>
                    <w:rPr>
                      <w:lang w:val="en-US"/>
                    </w:rPr>
                    <w:t>instrument= 3700: 1002</w:t>
                  </w:r>
                </w:p>
              </w:tc>
            </w:tr>
            <w:tr w:rsidR="00FF3B3D" w:rsidTr="00FF3B3D">
              <w:tc>
                <w:tcPr>
                  <w:tcW w:w="0" w:type="auto"/>
                </w:tcPr>
                <w:p w:rsidR="00FF3B3D" w:rsidRDefault="00FF3B3D" w:rsidP="00A23C3C">
                  <w:pPr>
                    <w:pStyle w:val="Body"/>
                    <w:ind w:left="0"/>
                  </w:pPr>
                  <w:r>
                    <w:t>Comments</w:t>
                  </w:r>
                </w:p>
              </w:tc>
              <w:tc>
                <w:tcPr>
                  <w:tcW w:w="0" w:type="auto"/>
                </w:tcPr>
                <w:p w:rsidR="00FF3B3D" w:rsidRPr="00084655" w:rsidRDefault="00FF3B3D" w:rsidP="006D42F9">
                  <w:pPr>
                    <w:pStyle w:val="TableText"/>
                  </w:pPr>
                  <w:r w:rsidRPr="00084655">
                    <w:t xml:space="preserve">These files hold two spectral measurements at once: the </w:t>
                  </w:r>
                  <w:r>
                    <w:t>T</w:t>
                  </w:r>
                  <w:r w:rsidRPr="00084655">
                    <w:t xml:space="preserve">arget </w:t>
                  </w:r>
                  <w:r>
                    <w:t xml:space="preserve">Spectrum </w:t>
                  </w:r>
                  <w:r w:rsidRPr="00084655">
                    <w:t xml:space="preserve">and the white </w:t>
                  </w:r>
                  <w:r>
                    <w:t>R</w:t>
                  </w:r>
                  <w:r w:rsidRPr="00084655">
                    <w:t>eference Spectr</w:t>
                  </w:r>
                  <w:r>
                    <w:t>um</w:t>
                  </w:r>
                  <w:r w:rsidRPr="00084655">
                    <w:t xml:space="preserve">. When </w:t>
                  </w:r>
                  <w:r>
                    <w:t xml:space="preserve">read, two sub-directories </w:t>
                  </w:r>
                  <w:r w:rsidRPr="00084655">
                    <w:t xml:space="preserve">named </w:t>
                  </w:r>
                  <w:r>
                    <w:rPr>
                      <w:rStyle w:val="GUIWord"/>
                    </w:rPr>
                    <w:t>t</w:t>
                  </w:r>
                  <w:r w:rsidRPr="002574CB">
                    <w:rPr>
                      <w:rStyle w:val="GUIWord"/>
                    </w:rPr>
                    <w:t>argets</w:t>
                  </w:r>
                  <w:r w:rsidRPr="00084655">
                    <w:t xml:space="preserve"> and </w:t>
                  </w:r>
                  <w:r>
                    <w:rPr>
                      <w:rStyle w:val="GUIWord"/>
                    </w:rPr>
                    <w:t>r</w:t>
                  </w:r>
                  <w:r w:rsidRPr="002574CB">
                    <w:rPr>
                      <w:rStyle w:val="GUIWord"/>
                    </w:rPr>
                    <w:t>eferences</w:t>
                  </w:r>
                  <w:r>
                    <w:t xml:space="preserve"> are created. </w:t>
                  </w:r>
                  <w:r w:rsidRPr="00084655">
                    <w:t xml:space="preserve">The </w:t>
                  </w:r>
                  <w:r>
                    <w:t>input file name is used as both the T</w:t>
                  </w:r>
                  <w:r w:rsidRPr="00084655">
                    <w:t xml:space="preserve">arget </w:t>
                  </w:r>
                  <w:r>
                    <w:t xml:space="preserve">Spectrum’s name in the </w:t>
                  </w:r>
                  <w:r w:rsidRPr="00052D06">
                    <w:rPr>
                      <w:rStyle w:val="GUIWord"/>
                    </w:rPr>
                    <w:t>targets</w:t>
                  </w:r>
                  <w:r>
                    <w:t xml:space="preserve"> directory </w:t>
                  </w:r>
                  <w:r w:rsidRPr="00084655">
                    <w:t>and</w:t>
                  </w:r>
                  <w:r>
                    <w:t xml:space="preserve"> the Reference</w:t>
                  </w:r>
                  <w:r w:rsidRPr="00084655">
                    <w:t xml:space="preserve"> </w:t>
                  </w:r>
                  <w:r>
                    <w:t xml:space="preserve">Spectrum’s name in the </w:t>
                  </w:r>
                  <w:r w:rsidRPr="00052D06">
                    <w:rPr>
                      <w:rStyle w:val="GUIWord"/>
                    </w:rPr>
                    <w:t>references</w:t>
                  </w:r>
                  <w:r>
                    <w:t xml:space="preserve"> directory. A data link </w:t>
                  </w:r>
                  <w:r w:rsidRPr="00084655">
                    <w:t xml:space="preserve">is </w:t>
                  </w:r>
                  <w:r>
                    <w:t>created</w:t>
                  </w:r>
                  <w:r w:rsidRPr="00084655">
                    <w:t xml:space="preserve"> linking the Target </w:t>
                  </w:r>
                  <w:r>
                    <w:t xml:space="preserve">Spectrum </w:t>
                  </w:r>
                  <w:r w:rsidRPr="00084655">
                    <w:t>to the Reference Spectrum.</w:t>
                  </w:r>
                </w:p>
                <w:p w:rsidR="00FF3B3D" w:rsidRPr="00052D06" w:rsidRDefault="00FF3B3D" w:rsidP="00052D06">
                  <w:pPr>
                    <w:pStyle w:val="FigureinTable"/>
                  </w:pPr>
                  <w:r w:rsidRPr="00052D06">
                    <w:rPr>
                      <w:lang w:val="en-AU"/>
                    </w:rPr>
                    <w:drawing>
                      <wp:inline distT="0" distB="0" distL="0" distR="0">
                        <wp:extent cx="1493520" cy="802640"/>
                        <wp:effectExtent l="25400" t="0" r="5080" b="0"/>
                        <wp:docPr id="206"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8"/>
                                <a:srcRect/>
                                <a:stretch>
                                  <a:fillRect/>
                                </a:stretch>
                              </pic:blipFill>
                              <pic:spPr bwMode="auto">
                                <a:xfrm>
                                  <a:off x="0" y="0"/>
                                  <a:ext cx="1493520" cy="802640"/>
                                </a:xfrm>
                                <a:prstGeom prst="rect">
                                  <a:avLst/>
                                </a:prstGeom>
                                <a:noFill/>
                                <a:ln w="9525">
                                  <a:noFill/>
                                  <a:miter lim="800000"/>
                                  <a:headEnd/>
                                  <a:tailEnd/>
                                </a:ln>
                              </pic:spPr>
                            </pic:pic>
                          </a:graphicData>
                        </a:graphic>
                      </wp:inline>
                    </w:drawing>
                  </w:r>
                </w:p>
                <w:p w:rsidR="00FF3B3D" w:rsidRPr="006D42F9" w:rsidRDefault="00FF3B3D" w:rsidP="006D42F9">
                  <w:pPr>
                    <w:pStyle w:val="CaptioninTable"/>
                  </w:pPr>
                  <w:r w:rsidRPr="00084655">
                    <w:t xml:space="preserve">Figure </w:t>
                  </w:r>
                  <w:r>
                    <w:rPr>
                      <w:noProof/>
                    </w:rPr>
                    <w:t xml:space="preserve">7: </w:t>
                  </w:r>
                  <w:r w:rsidRPr="00084655">
                    <w:rPr>
                      <w:noProof/>
                    </w:rPr>
                    <w:t xml:space="preserve"> </w:t>
                  </w:r>
                  <w:r w:rsidRPr="00084655">
                    <w:t>Automatically created hierarchies for GER files</w:t>
                  </w:r>
                </w:p>
              </w:tc>
            </w:tr>
          </w:tbl>
          <w:p w:rsidR="00FF3B3D" w:rsidRDefault="00FF3B3D" w:rsidP="003A363C">
            <w:pPr>
              <w:pStyle w:val="Heading3"/>
              <w:outlineLvl w:val="2"/>
            </w:pPr>
            <w:r w:rsidRPr="00084655">
              <w:t>MFR OUT Files</w:t>
            </w:r>
          </w:p>
          <w:tbl>
            <w:tblPr>
              <w:tblStyle w:val="TableGrid"/>
              <w:tblW w:w="0" w:type="auto"/>
              <w:tblInd w:w="709" w:type="dxa"/>
              <w:tblLook w:val="04A0"/>
            </w:tblPr>
            <w:tblGrid>
              <w:gridCol w:w="1395"/>
              <w:gridCol w:w="5456"/>
            </w:tblGrid>
            <w:tr w:rsidR="00FF3B3D" w:rsidTr="00FF3B3D">
              <w:tc>
                <w:tcPr>
                  <w:tcW w:w="0" w:type="auto"/>
                </w:tcPr>
                <w:p w:rsidR="00FF3B3D" w:rsidRDefault="00FF3B3D" w:rsidP="00A23C3C">
                  <w:pPr>
                    <w:pStyle w:val="Body"/>
                    <w:ind w:left="0"/>
                  </w:pPr>
                  <w:r>
                    <w:t>Standard or Format Owner</w:t>
                  </w:r>
                </w:p>
              </w:tc>
              <w:tc>
                <w:tcPr>
                  <w:tcW w:w="0" w:type="auto"/>
                </w:tcPr>
                <w:p w:rsidR="00FF3B3D" w:rsidRDefault="00FF3B3D" w:rsidP="00A23C3C">
                  <w:pPr>
                    <w:pStyle w:val="Body"/>
                    <w:ind w:left="0"/>
                  </w:pPr>
                </w:p>
              </w:tc>
            </w:tr>
            <w:tr w:rsidR="00FF3B3D" w:rsidTr="00FF3B3D">
              <w:tc>
                <w:tcPr>
                  <w:tcW w:w="0" w:type="auto"/>
                </w:tcPr>
                <w:p w:rsidR="00FF3B3D" w:rsidRDefault="00FF3B3D" w:rsidP="00A23C3C">
                  <w:pPr>
                    <w:pStyle w:val="Body"/>
                    <w:ind w:left="0"/>
                  </w:pPr>
                  <w:r>
                    <w:t>Devices</w:t>
                  </w:r>
                </w:p>
              </w:tc>
              <w:tc>
                <w:tcPr>
                  <w:tcW w:w="0" w:type="auto"/>
                </w:tcPr>
                <w:p w:rsidR="00FF3B3D" w:rsidRDefault="00FF3B3D" w:rsidP="00A23C3C">
                  <w:pPr>
                    <w:pStyle w:val="Body"/>
                    <w:ind w:left="0"/>
                  </w:pPr>
                  <w:r>
                    <w:rPr>
                      <w:lang w:val="en-US"/>
                    </w:rPr>
                    <w:t>MFR Sun Photometer</w:t>
                  </w:r>
                </w:p>
              </w:tc>
            </w:tr>
            <w:tr w:rsidR="00FF3B3D" w:rsidTr="00FF3B3D">
              <w:tc>
                <w:tcPr>
                  <w:tcW w:w="0" w:type="auto"/>
                </w:tcPr>
                <w:p w:rsidR="00FF3B3D" w:rsidRDefault="00FF3B3D" w:rsidP="00A23C3C">
                  <w:pPr>
                    <w:pStyle w:val="Body"/>
                    <w:ind w:left="0"/>
                  </w:pPr>
                  <w:r>
                    <w:t>Supported Formats</w:t>
                  </w:r>
                </w:p>
              </w:tc>
              <w:tc>
                <w:tcPr>
                  <w:tcW w:w="0" w:type="auto"/>
                </w:tcPr>
                <w:p w:rsidR="00FF3B3D" w:rsidRDefault="00FF3B3D" w:rsidP="006D42F9">
                  <w:pPr>
                    <w:pStyle w:val="TableText"/>
                  </w:pPr>
                  <w:r w:rsidRPr="00084655">
                    <w:t>MFR Photometer OUT files</w:t>
                  </w:r>
                </w:p>
                <w:p w:rsidR="00FF3B3D" w:rsidRPr="00084655" w:rsidRDefault="00FF3B3D" w:rsidP="006D42F9">
                  <w:pPr>
                    <w:pStyle w:val="TableText"/>
                  </w:pPr>
                  <w:r>
                    <w:rPr>
                      <w:lang w:val="en-US"/>
                    </w:rPr>
                    <w:t>MFR 7</w:t>
                  </w:r>
                </w:p>
              </w:tc>
            </w:tr>
            <w:tr w:rsidR="00FF3B3D" w:rsidTr="00FF3B3D">
              <w:tc>
                <w:tcPr>
                  <w:tcW w:w="0" w:type="auto"/>
                </w:tcPr>
                <w:p w:rsidR="00FF3B3D" w:rsidRDefault="00FF3B3D" w:rsidP="00A23C3C">
                  <w:pPr>
                    <w:pStyle w:val="Body"/>
                    <w:ind w:left="0"/>
                  </w:pPr>
                  <w:r>
                    <w:t>Specchio Instrument Type Numbers</w:t>
                  </w:r>
                </w:p>
              </w:tc>
              <w:tc>
                <w:tcPr>
                  <w:tcW w:w="0" w:type="auto"/>
                </w:tcPr>
                <w:p w:rsidR="00FF3B3D" w:rsidRDefault="00FF3B3D" w:rsidP="00A23C3C">
                  <w:pPr>
                    <w:pStyle w:val="Body"/>
                    <w:ind w:left="0"/>
                    <w:rPr>
                      <w:lang w:val="en-US"/>
                    </w:rPr>
                  </w:pPr>
                  <w:r>
                    <w:rPr>
                      <w:lang w:val="en-US"/>
                    </w:rPr>
                    <w:t>Hardcoded in MFR7 file reader = 7</w:t>
                  </w:r>
                </w:p>
                <w:p w:rsidR="00FF3B3D" w:rsidRDefault="00FF3B3D" w:rsidP="00052D06">
                  <w:pPr>
                    <w:pStyle w:val="DocAction"/>
                    <w:rPr>
                      <w:lang w:val="en-US"/>
                    </w:rPr>
                  </w:pPr>
                  <w:r>
                    <w:rPr>
                      <w:lang w:val="en-US"/>
                    </w:rPr>
                    <w:t xml:space="preserve">%%% This is the same as </w:t>
                  </w:r>
                  <w:r>
                    <w:t>FSFR_UNATTENDED_INSTRUMENT=7. Is that correct?</w:t>
                  </w:r>
                </w:p>
              </w:tc>
            </w:tr>
            <w:tr w:rsidR="00FF3B3D" w:rsidTr="00FF3B3D">
              <w:tc>
                <w:tcPr>
                  <w:tcW w:w="0" w:type="auto"/>
                </w:tcPr>
                <w:p w:rsidR="00FF3B3D" w:rsidRDefault="00FF3B3D" w:rsidP="00A23C3C">
                  <w:pPr>
                    <w:pStyle w:val="Body"/>
                    <w:ind w:left="0"/>
                  </w:pPr>
                  <w:r>
                    <w:t>Comments</w:t>
                  </w:r>
                </w:p>
              </w:tc>
              <w:tc>
                <w:tcPr>
                  <w:tcW w:w="0" w:type="auto"/>
                </w:tcPr>
                <w:p w:rsidR="00FF3B3D" w:rsidRDefault="00FF3B3D" w:rsidP="006D42F9">
                  <w:pPr>
                    <w:pStyle w:val="TableText"/>
                  </w:pPr>
                  <w:r w:rsidRPr="00084655">
                    <w:t>These files contain the capture time, the sun zenith angle and the spectral data for total, diffuse and direct irradiance.</w:t>
                  </w:r>
                  <w:r>
                    <w:t xml:space="preserve"> </w:t>
                  </w:r>
                  <w:r w:rsidRPr="00084655">
                    <w:t xml:space="preserve">The sun angle and the direct irradiance data are discarded and only the total </w:t>
                  </w:r>
                  <w:r>
                    <w:t>and diffuse spectra are stored.</w:t>
                  </w:r>
                </w:p>
                <w:p w:rsidR="00FF3B3D" w:rsidRPr="00084655" w:rsidRDefault="00FF3B3D" w:rsidP="00C670E2">
                  <w:pPr>
                    <w:pStyle w:val="TableText"/>
                  </w:pPr>
                  <w:r w:rsidRPr="00084655">
                    <w:t xml:space="preserve">When </w:t>
                  </w:r>
                  <w:r>
                    <w:t xml:space="preserve">read, two sub-directories </w:t>
                  </w:r>
                  <w:r w:rsidRPr="00084655">
                    <w:t xml:space="preserve">named </w:t>
                  </w:r>
                  <w:r>
                    <w:rPr>
                      <w:rStyle w:val="GUIWord"/>
                    </w:rPr>
                    <w:t xml:space="preserve">total </w:t>
                  </w:r>
                  <w:r w:rsidRPr="00084655">
                    <w:t xml:space="preserve">and </w:t>
                  </w:r>
                  <w:r>
                    <w:rPr>
                      <w:rStyle w:val="GUIWord"/>
                    </w:rPr>
                    <w:t>diffuse</w:t>
                  </w:r>
                  <w:r>
                    <w:t xml:space="preserve"> are created. </w:t>
                  </w:r>
                  <w:r w:rsidRPr="00084655">
                    <w:t xml:space="preserve">The </w:t>
                  </w:r>
                  <w:r>
                    <w:t xml:space="preserve">input file name is used as both the name of the total Spectrum’s name in the </w:t>
                  </w:r>
                  <w:r>
                    <w:rPr>
                      <w:rStyle w:val="GUIWord"/>
                    </w:rPr>
                    <w:t>total</w:t>
                  </w:r>
                  <w:r>
                    <w:t xml:space="preserve"> directory </w:t>
                  </w:r>
                  <w:r w:rsidRPr="00084655">
                    <w:t>and</w:t>
                  </w:r>
                  <w:r>
                    <w:t xml:space="preserve"> the diffuse</w:t>
                  </w:r>
                  <w:r w:rsidRPr="00084655">
                    <w:t xml:space="preserve"> </w:t>
                  </w:r>
                  <w:r>
                    <w:t xml:space="preserve">Spectrum’s name in the </w:t>
                  </w:r>
                  <w:r>
                    <w:rPr>
                      <w:rStyle w:val="GUIWord"/>
                    </w:rPr>
                    <w:t>diffuse</w:t>
                  </w:r>
                  <w:r>
                    <w:t xml:space="preserve"> directory.</w:t>
                  </w:r>
                </w:p>
                <w:p w:rsidR="00FF3B3D" w:rsidRPr="00084655" w:rsidRDefault="00FF3B3D" w:rsidP="006D42F9">
                  <w:pPr>
                    <w:pStyle w:val="FigureinTable"/>
                  </w:pPr>
                  <w:r>
                    <w:rPr>
                      <w:lang w:val="en-AU"/>
                    </w:rPr>
                    <w:drawing>
                      <wp:inline distT="0" distB="0" distL="0" distR="0">
                        <wp:extent cx="2011680" cy="3352800"/>
                        <wp:effectExtent l="25400" t="0" r="0" b="0"/>
                        <wp:docPr id="207"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9"/>
                                <a:srcRect/>
                                <a:stretch>
                                  <a:fillRect/>
                                </a:stretch>
                              </pic:blipFill>
                              <pic:spPr bwMode="auto">
                                <a:xfrm>
                                  <a:off x="0" y="0"/>
                                  <a:ext cx="2011680" cy="3352800"/>
                                </a:xfrm>
                                <a:prstGeom prst="rect">
                                  <a:avLst/>
                                </a:prstGeom>
                                <a:noFill/>
                                <a:ln w="9525">
                                  <a:noFill/>
                                  <a:miter lim="800000"/>
                                  <a:headEnd/>
                                  <a:tailEnd/>
                                </a:ln>
                              </pic:spPr>
                            </pic:pic>
                          </a:graphicData>
                        </a:graphic>
                      </wp:inline>
                    </w:drawing>
                  </w:r>
                </w:p>
                <w:p w:rsidR="00FF3B3D" w:rsidRDefault="00FF3B3D" w:rsidP="00C670E2">
                  <w:pPr>
                    <w:pStyle w:val="CaptioninTable"/>
                  </w:pPr>
                  <w:r w:rsidRPr="00084655">
                    <w:t xml:space="preserve">Figure </w:t>
                  </w:r>
                  <w:r>
                    <w:rPr>
                      <w:noProof/>
                    </w:rPr>
                    <w:t>8</w:t>
                  </w:r>
                  <w:r w:rsidRPr="00084655">
                    <w:t>: Automatically created total and diffuse hierarchies for MFR data</w:t>
                  </w:r>
                </w:p>
                <w:p w:rsidR="00FF3B3D" w:rsidRPr="006D42F9" w:rsidRDefault="00FF3B3D" w:rsidP="00C670E2">
                  <w:pPr>
                    <w:pStyle w:val="DocAction"/>
                  </w:pPr>
                  <w:r>
                    <w:t xml:space="preserve">%%% Why are all the times in the above list :59 seconds, except for the last? It looks like a bug somewhere. It should be either corrected or commented on. </w:t>
                  </w:r>
                  <w:r w:rsidRPr="007A07DA">
                    <w:rPr>
                      <w:rStyle w:val="DocActionChar"/>
                    </w:rPr>
                    <w:t>Andy</w:t>
                  </w:r>
                </w:p>
              </w:tc>
            </w:tr>
          </w:tbl>
          <w:p w:rsidR="00FF3B3D" w:rsidRDefault="00FF3B3D" w:rsidP="003A363C">
            <w:pPr>
              <w:pStyle w:val="Heading3"/>
              <w:outlineLvl w:val="2"/>
            </w:pPr>
            <w:r w:rsidRPr="00A7583F">
              <w:t>SVC HR-1024 Files</w:t>
            </w:r>
          </w:p>
          <w:tbl>
            <w:tblPr>
              <w:tblStyle w:val="TableGrid"/>
              <w:tblW w:w="0" w:type="auto"/>
              <w:tblInd w:w="709" w:type="dxa"/>
              <w:tblLook w:val="04A0"/>
            </w:tblPr>
            <w:tblGrid>
              <w:gridCol w:w="1462"/>
              <w:gridCol w:w="5389"/>
            </w:tblGrid>
            <w:tr w:rsidR="00FF3B3D" w:rsidTr="00FF3B3D">
              <w:tc>
                <w:tcPr>
                  <w:tcW w:w="0" w:type="auto"/>
                </w:tcPr>
                <w:p w:rsidR="00FF3B3D" w:rsidRDefault="00FF3B3D" w:rsidP="00A23C3C">
                  <w:pPr>
                    <w:pStyle w:val="Body"/>
                    <w:ind w:left="0"/>
                  </w:pPr>
                  <w:r>
                    <w:t>Standard or Format Owner</w:t>
                  </w:r>
                </w:p>
              </w:tc>
              <w:tc>
                <w:tcPr>
                  <w:tcW w:w="0" w:type="auto"/>
                </w:tcPr>
                <w:p w:rsidR="00FF3B3D" w:rsidRDefault="00FF3B3D" w:rsidP="00A23C3C">
                  <w:pPr>
                    <w:pStyle w:val="Body"/>
                    <w:ind w:left="0"/>
                  </w:pPr>
                  <w:r>
                    <w:rPr>
                      <w:lang w:val="en-US"/>
                    </w:rPr>
                    <w:t>SVC</w:t>
                  </w:r>
                </w:p>
              </w:tc>
            </w:tr>
            <w:tr w:rsidR="00FF3B3D" w:rsidTr="00FF3B3D">
              <w:tc>
                <w:tcPr>
                  <w:tcW w:w="0" w:type="auto"/>
                </w:tcPr>
                <w:p w:rsidR="00FF3B3D" w:rsidRDefault="00FF3B3D" w:rsidP="00A23C3C">
                  <w:pPr>
                    <w:pStyle w:val="Body"/>
                    <w:ind w:left="0"/>
                  </w:pPr>
                  <w:r>
                    <w:t>Devices</w:t>
                  </w:r>
                </w:p>
              </w:tc>
              <w:tc>
                <w:tcPr>
                  <w:tcW w:w="0" w:type="auto"/>
                </w:tcPr>
                <w:p w:rsidR="00FF3B3D" w:rsidRDefault="00FF3B3D" w:rsidP="00A23C3C">
                  <w:pPr>
                    <w:pStyle w:val="Body"/>
                    <w:ind w:left="0"/>
                  </w:pPr>
                </w:p>
              </w:tc>
            </w:tr>
            <w:tr w:rsidR="00FF3B3D" w:rsidTr="00FF3B3D">
              <w:tc>
                <w:tcPr>
                  <w:tcW w:w="0" w:type="auto"/>
                </w:tcPr>
                <w:p w:rsidR="00FF3B3D" w:rsidRDefault="00FF3B3D" w:rsidP="00A23C3C">
                  <w:pPr>
                    <w:pStyle w:val="Body"/>
                    <w:ind w:left="0"/>
                  </w:pPr>
                  <w:r>
                    <w:t>Supported Formats</w:t>
                  </w:r>
                </w:p>
              </w:tc>
              <w:tc>
                <w:tcPr>
                  <w:tcW w:w="0" w:type="auto"/>
                </w:tcPr>
                <w:p w:rsidR="00FF3B3D" w:rsidRDefault="00FF3B3D" w:rsidP="00A23C3C">
                  <w:pPr>
                    <w:pStyle w:val="Body"/>
                    <w:ind w:left="0"/>
                  </w:pPr>
                  <w:r>
                    <w:t>SVC HR-1024 files captured using a PDA</w:t>
                  </w:r>
                </w:p>
                <w:p w:rsidR="00FF3B3D" w:rsidRPr="00084655" w:rsidRDefault="00FF3B3D" w:rsidP="00A23C3C">
                  <w:pPr>
                    <w:pStyle w:val="Body"/>
                    <w:ind w:left="0"/>
                  </w:pPr>
                  <w:r>
                    <w:t>(Files acquired with a laptop are a different in file format and are not recognised by the current file loading routine.)</w:t>
                  </w:r>
                </w:p>
              </w:tc>
            </w:tr>
            <w:tr w:rsidR="00FF3B3D" w:rsidTr="00FF3B3D">
              <w:tc>
                <w:tcPr>
                  <w:tcW w:w="0" w:type="auto"/>
                </w:tcPr>
                <w:p w:rsidR="00FF3B3D" w:rsidRDefault="00FF3B3D" w:rsidP="00A23C3C">
                  <w:pPr>
                    <w:pStyle w:val="Body"/>
                    <w:ind w:left="0"/>
                  </w:pPr>
                  <w:r>
                    <w:t>Specchio Instrument Type Numbers</w:t>
                  </w:r>
                </w:p>
              </w:tc>
              <w:tc>
                <w:tcPr>
                  <w:tcW w:w="0" w:type="auto"/>
                </w:tcPr>
                <w:p w:rsidR="00FF3B3D" w:rsidRDefault="00FF3B3D" w:rsidP="00A23C3C">
                  <w:pPr>
                    <w:pStyle w:val="Body"/>
                    <w:ind w:left="0"/>
                    <w:rPr>
                      <w:lang w:val="en-US"/>
                    </w:rPr>
                  </w:pPr>
                  <w:r>
                    <w:rPr>
                      <w:lang w:val="en-US"/>
                    </w:rPr>
                    <w:t>Hardcoded in SVC 1024 file reader = 1024</w:t>
                  </w:r>
                </w:p>
              </w:tc>
            </w:tr>
            <w:tr w:rsidR="00FF3B3D" w:rsidTr="00FF3B3D">
              <w:tc>
                <w:tcPr>
                  <w:tcW w:w="0" w:type="auto"/>
                </w:tcPr>
                <w:p w:rsidR="00FF3B3D" w:rsidRDefault="00FF3B3D" w:rsidP="00A23C3C">
                  <w:pPr>
                    <w:pStyle w:val="Body"/>
                    <w:ind w:left="0"/>
                  </w:pPr>
                  <w:r>
                    <w:t>Comments</w:t>
                  </w:r>
                </w:p>
              </w:tc>
              <w:tc>
                <w:tcPr>
                  <w:tcW w:w="0" w:type="auto"/>
                </w:tcPr>
                <w:p w:rsidR="00FF3B3D" w:rsidRDefault="00FF3B3D" w:rsidP="006D42F9">
                  <w:pPr>
                    <w:pStyle w:val="TableText"/>
                  </w:pPr>
                  <w:r>
                    <w:t>The HR-1024 stores radiances of reflectance panel, target and the computed target reflectance.</w:t>
                  </w:r>
                </w:p>
                <w:p w:rsidR="00FF3B3D" w:rsidRDefault="00FF3B3D" w:rsidP="006D42F9">
                  <w:pPr>
                    <w:pStyle w:val="TableText"/>
                  </w:pPr>
                  <w:r>
                    <w:t xml:space="preserve">During the data loading, SPECCHIO generates a hierarchical structure to store these files (see Figure </w:t>
                  </w:r>
                  <w:r>
                    <w:rPr>
                      <w:noProof/>
                    </w:rPr>
                    <w:t>9</w:t>
                  </w:r>
                  <w:r>
                    <w:t>), setting up data links that connect the reflectance to the target radiance and connecting the target radiance to the reference radiance. If the instrument was set to acquire radiances only (i.e. no white reference taken), then no special structure will be created.</w:t>
                  </w:r>
                </w:p>
                <w:p w:rsidR="00FF3B3D" w:rsidRDefault="00FF3B3D" w:rsidP="006D42F9">
                  <w:pPr>
                    <w:pStyle w:val="DocAction"/>
                  </w:pPr>
                  <w:r>
                    <w:t>%%% This diagram doesn’t match in style. Why not? Does it matter?</w:t>
                  </w:r>
                </w:p>
                <w:p w:rsidR="00FF3B3D" w:rsidRDefault="00FF3B3D" w:rsidP="006D42F9">
                  <w:pPr>
                    <w:pStyle w:val="FigureinTable"/>
                  </w:pPr>
                  <w:r>
                    <w:rPr>
                      <w:lang w:val="en-AU"/>
                    </w:rPr>
                    <w:drawing>
                      <wp:inline distT="0" distB="0" distL="0" distR="0">
                        <wp:extent cx="1989051" cy="1924050"/>
                        <wp:effectExtent l="25400" t="0" r="0" b="0"/>
                        <wp:docPr id="20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a:srcRect/>
                                <a:stretch>
                                  <a:fillRect/>
                                </a:stretch>
                              </pic:blipFill>
                              <pic:spPr bwMode="auto">
                                <a:xfrm>
                                  <a:off x="0" y="0"/>
                                  <a:ext cx="1991682" cy="1926595"/>
                                </a:xfrm>
                                <a:prstGeom prst="rect">
                                  <a:avLst/>
                                </a:prstGeom>
                                <a:noFill/>
                                <a:ln w="9525">
                                  <a:noFill/>
                                  <a:miter lim="800000"/>
                                  <a:headEnd/>
                                  <a:tailEnd/>
                                </a:ln>
                              </pic:spPr>
                            </pic:pic>
                          </a:graphicData>
                        </a:graphic>
                      </wp:inline>
                    </w:drawing>
                  </w:r>
                </w:p>
                <w:p w:rsidR="00FF3B3D" w:rsidRPr="006D42F9" w:rsidRDefault="00FF3B3D" w:rsidP="006D42F9">
                  <w:pPr>
                    <w:pStyle w:val="CaptioninTable"/>
                  </w:pPr>
                  <w:r>
                    <w:t xml:space="preserve">Figure </w:t>
                  </w:r>
                  <w:r>
                    <w:rPr>
                      <w:noProof/>
                    </w:rPr>
                    <w:t>9</w:t>
                  </w:r>
                  <w:r>
                    <w:t>: Automatically generated hierarchy for HR-1024 files</w:t>
                  </w:r>
                </w:p>
              </w:tc>
            </w:tr>
          </w:tbl>
          <w:p w:rsidR="00FF3B3D" w:rsidRDefault="00FF3B3D" w:rsidP="003A363C">
            <w:pPr>
              <w:pStyle w:val="Note"/>
            </w:pPr>
            <w:r w:rsidRPr="006F0D43">
              <w:t>Note</w:t>
            </w:r>
            <w:r>
              <w:tab/>
              <w:t>It is highly recommended to enter the instrument into the database and load a wavelengths calibration. The wavelengths between instruments differ quite a lot and the standard sensor definition in SPECCHIO is only a poor representation of the real wavelengths.</w:t>
            </w:r>
          </w:p>
          <w:p w:rsidR="00FF3B3D" w:rsidRDefault="00FF3B3D" w:rsidP="003A363C">
            <w:pPr>
              <w:pStyle w:val="Body"/>
            </w:pPr>
            <w:r>
              <w:t>Examples of two valid files are given below:</w:t>
            </w:r>
          </w:p>
          <w:p w:rsidR="00FF3B3D" w:rsidRPr="006F0D43" w:rsidRDefault="00FF3B3D" w:rsidP="003A363C">
            <w:pPr>
              <w:pStyle w:val="Code"/>
            </w:pPr>
            <w:r w:rsidRPr="006F0D43">
              <w:t>/*** Spectra Vista HR-1024 ***/</w:t>
            </w:r>
          </w:p>
          <w:p w:rsidR="00FF3B3D" w:rsidRPr="006F0D43" w:rsidRDefault="00FF3B3D" w:rsidP="003A363C">
            <w:pPr>
              <w:pStyle w:val="Code"/>
            </w:pPr>
            <w:r w:rsidRPr="006F0D43">
              <w:t>name= \My Documents\HR1024_Data\HR.071710.0017.sig</w:t>
            </w:r>
          </w:p>
          <w:p w:rsidR="00FF3B3D" w:rsidRPr="006F0D43" w:rsidRDefault="00FF3B3D" w:rsidP="003A363C">
            <w:pPr>
              <w:pStyle w:val="Code"/>
            </w:pPr>
            <w:r w:rsidRPr="006F0D43">
              <w:t>instrument= HR: 0761008</w:t>
            </w:r>
          </w:p>
          <w:p w:rsidR="00FF3B3D" w:rsidRPr="006F0D43" w:rsidRDefault="00FF3B3D" w:rsidP="003A363C">
            <w:pPr>
              <w:pStyle w:val="Code"/>
            </w:pPr>
            <w:r w:rsidRPr="006F0D43">
              <w:t>integration= 2, 22, 20, 12, 50, 30</w:t>
            </w:r>
          </w:p>
          <w:p w:rsidR="00FF3B3D" w:rsidRPr="006F0D43" w:rsidRDefault="00FF3B3D" w:rsidP="003A363C">
            <w:pPr>
              <w:pStyle w:val="Code"/>
            </w:pPr>
            <w:r w:rsidRPr="006F0D43">
              <w:t>scan time=1, 1</w:t>
            </w:r>
          </w:p>
          <w:p w:rsidR="00FF3B3D" w:rsidRPr="006F0D43" w:rsidRDefault="00FF3B3D" w:rsidP="003A363C">
            <w:pPr>
              <w:pStyle w:val="Code"/>
            </w:pPr>
            <w:r w:rsidRPr="006F0D43">
              <w:t>optic= LENS14, LENS14</w:t>
            </w:r>
          </w:p>
          <w:p w:rsidR="00FF3B3D" w:rsidRPr="006F0D43" w:rsidRDefault="00FF3B3D" w:rsidP="003A363C">
            <w:pPr>
              <w:pStyle w:val="Code"/>
            </w:pPr>
            <w:r w:rsidRPr="006F0D43">
              <w:t>temp= 31.29, 0.41, -5.71, 31.53, 0.41, -5.77</w:t>
            </w:r>
          </w:p>
          <w:p w:rsidR="00FF3B3D" w:rsidRPr="006F0D43" w:rsidRDefault="00FF3B3D" w:rsidP="003A363C">
            <w:pPr>
              <w:pStyle w:val="Code"/>
            </w:pPr>
            <w:r w:rsidRPr="006F0D43">
              <w:t>battery= 7.7, 7.7</w:t>
            </w:r>
          </w:p>
          <w:p w:rsidR="00FF3B3D" w:rsidRPr="006F0D43" w:rsidRDefault="00FF3B3D" w:rsidP="003A363C">
            <w:pPr>
              <w:pStyle w:val="Code"/>
            </w:pPr>
            <w:r w:rsidRPr="006F0D43">
              <w:t>error= 0, 0</w:t>
            </w:r>
          </w:p>
          <w:p w:rsidR="00FF3B3D" w:rsidRPr="006F0D43" w:rsidRDefault="00FF3B3D" w:rsidP="003A363C">
            <w:pPr>
              <w:pStyle w:val="Code"/>
            </w:pPr>
            <w:r w:rsidRPr="006F0D43">
              <w:t>units= Radiance, Radiance</w:t>
            </w:r>
          </w:p>
          <w:p w:rsidR="00FF3B3D" w:rsidRPr="006F0D43" w:rsidRDefault="00FF3B3D" w:rsidP="003A363C">
            <w:pPr>
              <w:pStyle w:val="Code"/>
            </w:pPr>
            <w:r w:rsidRPr="006F0D43">
              <w:t>time= 7/18/10 9:47:09 AM, 7/18/10 9:47:31 AM</w:t>
            </w:r>
          </w:p>
          <w:p w:rsidR="00FF3B3D" w:rsidRPr="006F0D43" w:rsidRDefault="00FF3B3D" w:rsidP="003A363C">
            <w:pPr>
              <w:pStyle w:val="Code"/>
            </w:pPr>
            <w:r w:rsidRPr="006F0D43">
              <w:t>longitude= 11121.2335,W, 11121.2324,W</w:t>
            </w:r>
          </w:p>
          <w:p w:rsidR="00FF3B3D" w:rsidRPr="006F0D43" w:rsidRDefault="00FF3B3D" w:rsidP="003A363C">
            <w:pPr>
              <w:pStyle w:val="Code"/>
            </w:pPr>
            <w:r w:rsidRPr="006F0D43">
              <w:t>latitude= 5330.5955,N, 5330.5964,N</w:t>
            </w:r>
          </w:p>
          <w:p w:rsidR="00FF3B3D" w:rsidRPr="006F0D43" w:rsidRDefault="00FF3B3D" w:rsidP="003A363C">
            <w:pPr>
              <w:pStyle w:val="Code"/>
            </w:pPr>
            <w:r w:rsidRPr="006F0D43">
              <w:t>gpstime= 154336.000, 154356.000</w:t>
            </w:r>
          </w:p>
          <w:p w:rsidR="00FF3B3D" w:rsidRPr="006F0D43" w:rsidRDefault="00FF3B3D" w:rsidP="003A363C">
            <w:pPr>
              <w:pStyle w:val="Code"/>
            </w:pPr>
            <w:r w:rsidRPr="006F0D43">
              <w:t xml:space="preserve">comm= </w:t>
            </w:r>
          </w:p>
          <w:p w:rsidR="00FF3B3D" w:rsidRPr="006F0D43" w:rsidRDefault="00FF3B3D" w:rsidP="003A363C">
            <w:pPr>
              <w:pStyle w:val="Code"/>
            </w:pPr>
            <w:r w:rsidRPr="006F0D43">
              <w:t>memory slot= 0, 0</w:t>
            </w:r>
          </w:p>
          <w:p w:rsidR="00FF3B3D" w:rsidRPr="006F0D43" w:rsidRDefault="00FF3B3D" w:rsidP="003A363C">
            <w:pPr>
              <w:pStyle w:val="Code"/>
            </w:pPr>
            <w:r w:rsidRPr="006F0D43">
              <w:t xml:space="preserve">factors= </w:t>
            </w:r>
          </w:p>
          <w:p w:rsidR="00FF3B3D" w:rsidRPr="006F0D43" w:rsidRDefault="00FF3B3D" w:rsidP="003A363C">
            <w:pPr>
              <w:pStyle w:val="Code"/>
            </w:pPr>
            <w:r w:rsidRPr="006F0D43">
              <w:t xml:space="preserve">data= </w:t>
            </w:r>
          </w:p>
          <w:p w:rsidR="00FF3B3D" w:rsidRPr="006F0D43" w:rsidRDefault="00FF3B3D" w:rsidP="003A363C">
            <w:pPr>
              <w:pStyle w:val="Code"/>
            </w:pPr>
            <w:r w:rsidRPr="006F0D43">
              <w:t>344.2 56023.55 4381.86 7.82</w:t>
            </w:r>
          </w:p>
          <w:p w:rsidR="00FF3B3D" w:rsidRPr="006F0D43" w:rsidRDefault="00FF3B3D" w:rsidP="003A363C">
            <w:pPr>
              <w:pStyle w:val="Code"/>
            </w:pPr>
            <w:r w:rsidRPr="006F0D43">
              <w:t>345.8 54418.00 4186.00 7.69</w:t>
            </w:r>
          </w:p>
          <w:p w:rsidR="00FF3B3D" w:rsidRPr="006F0D43" w:rsidRDefault="00FF3B3D" w:rsidP="003A363C">
            <w:pPr>
              <w:pStyle w:val="Code"/>
            </w:pPr>
            <w:r w:rsidRPr="006F0D43">
              <w:t>347.3 56037.65 4365.57 7.79</w:t>
            </w:r>
          </w:p>
          <w:p w:rsidR="00FF3B3D" w:rsidRPr="006F0D43" w:rsidRDefault="00FF3B3D" w:rsidP="003A363C">
            <w:pPr>
              <w:pStyle w:val="Code"/>
            </w:pPr>
            <w:r w:rsidRPr="006F0D43">
              <w:t>348.9 59474.63 4568.75 7.68</w:t>
            </w:r>
          </w:p>
          <w:p w:rsidR="00FF3B3D" w:rsidRPr="006F0D43" w:rsidRDefault="00FF3B3D" w:rsidP="003A363C">
            <w:pPr>
              <w:pStyle w:val="Code"/>
            </w:pPr>
            <w:r>
              <w:t>…</w:t>
            </w:r>
          </w:p>
          <w:p w:rsidR="00FF3B3D" w:rsidRDefault="00FF3B3D" w:rsidP="003A363C">
            <w:pPr>
              <w:pStyle w:val="Body"/>
            </w:pPr>
          </w:p>
          <w:p w:rsidR="00FF3B3D" w:rsidRPr="006F0D43" w:rsidRDefault="00FF3B3D" w:rsidP="003A363C">
            <w:pPr>
              <w:pStyle w:val="Code"/>
            </w:pPr>
            <w:r w:rsidRPr="006F0D43">
              <w:t>/*** Spectra Vista SIG Data ***/</w:t>
            </w:r>
          </w:p>
          <w:p w:rsidR="00FF3B3D" w:rsidRPr="006F0D43" w:rsidRDefault="00FF3B3D" w:rsidP="003A363C">
            <w:pPr>
              <w:pStyle w:val="Code"/>
            </w:pPr>
            <w:r w:rsidRPr="006F0D43">
              <w:t>name= \My Documents\HR1024_Data\HR.080910.0010.sig</w:t>
            </w:r>
          </w:p>
          <w:p w:rsidR="00FF3B3D" w:rsidRPr="006F0D43" w:rsidRDefault="00FF3B3D" w:rsidP="003A363C">
            <w:pPr>
              <w:pStyle w:val="Code"/>
            </w:pPr>
            <w:r w:rsidRPr="006F0D43">
              <w:t>instrument= HR: 0971030</w:t>
            </w:r>
          </w:p>
          <w:p w:rsidR="00FF3B3D" w:rsidRPr="006F0D43" w:rsidRDefault="00FF3B3D" w:rsidP="003A363C">
            <w:pPr>
              <w:pStyle w:val="Code"/>
            </w:pPr>
            <w:r w:rsidRPr="006F0D43">
              <w:t>integration= 20, 19.2, 30, 200, 60, 30</w:t>
            </w:r>
          </w:p>
          <w:p w:rsidR="00FF3B3D" w:rsidRPr="006F0D43" w:rsidRDefault="00FF3B3D" w:rsidP="003A363C">
            <w:pPr>
              <w:pStyle w:val="Code"/>
            </w:pPr>
            <w:r w:rsidRPr="006F0D43">
              <w:t>scan time= 3, 3</w:t>
            </w:r>
          </w:p>
          <w:p w:rsidR="00FF3B3D" w:rsidRPr="006F0D43" w:rsidRDefault="00FF3B3D" w:rsidP="003A363C">
            <w:pPr>
              <w:pStyle w:val="Code"/>
            </w:pPr>
            <w:r w:rsidRPr="006F0D43">
              <w:t>scan settings= AD, AI, AD, AI</w:t>
            </w:r>
          </w:p>
          <w:p w:rsidR="00FF3B3D" w:rsidRPr="006F0D43" w:rsidRDefault="00FF3B3D" w:rsidP="003A363C">
            <w:pPr>
              <w:pStyle w:val="Code"/>
            </w:pPr>
            <w:r w:rsidRPr="006F0D43">
              <w:t>external data set1= 8224, 8224, 8224, 8224, 8224, 8224, 8224, 8224, 8224, 8224, 8224, 8224, 8224, 8224, 8224, 8224</w:t>
            </w:r>
          </w:p>
          <w:p w:rsidR="00FF3B3D" w:rsidRPr="006F0D43" w:rsidRDefault="00FF3B3D" w:rsidP="003A363C">
            <w:pPr>
              <w:pStyle w:val="Code"/>
            </w:pPr>
            <w:r w:rsidRPr="006F0D43">
              <w:t>external data set2= 8224, 8224, 8224, 8224, 8224, 8224, 8224, 8224, 8224, 8224, 8224, 8224, 8224, 8224, 8224, 8224</w:t>
            </w:r>
          </w:p>
          <w:p w:rsidR="00FF3B3D" w:rsidRPr="006F0D43" w:rsidRDefault="00FF3B3D" w:rsidP="003A363C">
            <w:pPr>
              <w:pStyle w:val="Code"/>
            </w:pPr>
            <w:r w:rsidRPr="006F0D43">
              <w:t>external data dark= 0,0,0,0,0,0,0,0</w:t>
            </w:r>
          </w:p>
          <w:p w:rsidR="00FF3B3D" w:rsidRPr="006F0D43" w:rsidRDefault="00FF3B3D" w:rsidP="003A363C">
            <w:pPr>
              <w:pStyle w:val="Code"/>
            </w:pPr>
            <w:r w:rsidRPr="006F0D43">
              <w:t>external data mask= 0</w:t>
            </w:r>
          </w:p>
          <w:p w:rsidR="00FF3B3D" w:rsidRPr="006F0D43" w:rsidRDefault="00FF3B3D" w:rsidP="003A363C">
            <w:pPr>
              <w:pStyle w:val="Code"/>
            </w:pPr>
            <w:r w:rsidRPr="006F0D43">
              <w:t>optic= LENS 4, LENS 4</w:t>
            </w:r>
          </w:p>
          <w:p w:rsidR="00FF3B3D" w:rsidRPr="006F0D43" w:rsidRDefault="00FF3B3D" w:rsidP="003A363C">
            <w:pPr>
              <w:pStyle w:val="Code"/>
            </w:pPr>
            <w:r w:rsidRPr="006F0D43">
              <w:t>temp= 36.21, 9.08, -5.30, 36.45, 9.08, -5.37</w:t>
            </w:r>
          </w:p>
          <w:p w:rsidR="00FF3B3D" w:rsidRPr="006F0D43" w:rsidRDefault="00FF3B3D" w:rsidP="003A363C">
            <w:pPr>
              <w:pStyle w:val="Code"/>
            </w:pPr>
            <w:r w:rsidRPr="006F0D43">
              <w:t>battery= 7.5, 7.4</w:t>
            </w:r>
          </w:p>
          <w:p w:rsidR="00FF3B3D" w:rsidRPr="006F0D43" w:rsidRDefault="00FF3B3D" w:rsidP="003A363C">
            <w:pPr>
              <w:pStyle w:val="Code"/>
            </w:pPr>
            <w:r w:rsidRPr="006F0D43">
              <w:t>error= 0, 0</w:t>
            </w:r>
          </w:p>
          <w:p w:rsidR="00FF3B3D" w:rsidRPr="006F0D43" w:rsidRDefault="00FF3B3D" w:rsidP="003A363C">
            <w:pPr>
              <w:pStyle w:val="Code"/>
            </w:pPr>
            <w:r w:rsidRPr="006F0D43">
              <w:t>units= Radiance, Radiance</w:t>
            </w:r>
          </w:p>
          <w:p w:rsidR="00FF3B3D" w:rsidRPr="006F0D43" w:rsidRDefault="00FF3B3D" w:rsidP="003A363C">
            <w:pPr>
              <w:pStyle w:val="Code"/>
            </w:pPr>
            <w:r w:rsidRPr="006F0D43">
              <w:t>time= 8/9/10 10:49:47 AM, 8/9/10 10:52:36 AM</w:t>
            </w:r>
          </w:p>
          <w:p w:rsidR="00FF3B3D" w:rsidRPr="006F0D43" w:rsidRDefault="00FF3B3D" w:rsidP="003A363C">
            <w:pPr>
              <w:pStyle w:val="Code"/>
            </w:pPr>
            <w:r w:rsidRPr="006F0D43">
              <w:t>longitude= 01116.9879,E, 01116.9933,E</w:t>
            </w:r>
          </w:p>
          <w:p w:rsidR="00FF3B3D" w:rsidRPr="006F0D43" w:rsidRDefault="00FF3B3D" w:rsidP="003A363C">
            <w:pPr>
              <w:pStyle w:val="Code"/>
            </w:pPr>
            <w:r w:rsidRPr="006F0D43">
              <w:t>latitude= 4806.4988,N, 4806.5075,N</w:t>
            </w:r>
          </w:p>
          <w:p w:rsidR="00FF3B3D" w:rsidRPr="006F0D43" w:rsidRDefault="00FF3B3D" w:rsidP="003A363C">
            <w:pPr>
              <w:pStyle w:val="Code"/>
            </w:pPr>
            <w:r w:rsidRPr="006F0D43">
              <w:t>gpstime= 084748.000, 085034.000</w:t>
            </w:r>
          </w:p>
          <w:p w:rsidR="00FF3B3D" w:rsidRPr="006F0D43" w:rsidRDefault="00FF3B3D" w:rsidP="003A363C">
            <w:pPr>
              <w:pStyle w:val="Code"/>
            </w:pPr>
            <w:r w:rsidRPr="006F0D43">
              <w:t xml:space="preserve">comm= </w:t>
            </w:r>
          </w:p>
          <w:p w:rsidR="00FF3B3D" w:rsidRPr="006F0D43" w:rsidRDefault="00FF3B3D" w:rsidP="003A363C">
            <w:pPr>
              <w:pStyle w:val="Code"/>
            </w:pPr>
            <w:r w:rsidRPr="006F0D43">
              <w:t>memory slot= 0, 0</w:t>
            </w:r>
          </w:p>
          <w:p w:rsidR="00FF3B3D" w:rsidRPr="006F0D43" w:rsidRDefault="00FF3B3D" w:rsidP="003A363C">
            <w:pPr>
              <w:pStyle w:val="Code"/>
            </w:pPr>
            <w:r w:rsidRPr="006F0D43">
              <w:t xml:space="preserve">factors= </w:t>
            </w:r>
          </w:p>
          <w:p w:rsidR="00FF3B3D" w:rsidRPr="006F0D43" w:rsidRDefault="00FF3B3D" w:rsidP="003A363C">
            <w:pPr>
              <w:pStyle w:val="Code"/>
            </w:pPr>
            <w:r w:rsidRPr="006F0D43">
              <w:t xml:space="preserve">data= </w:t>
            </w:r>
          </w:p>
          <w:p w:rsidR="00FF3B3D" w:rsidRPr="006F0D43" w:rsidRDefault="00FF3B3D" w:rsidP="003A363C">
            <w:pPr>
              <w:pStyle w:val="Code"/>
            </w:pPr>
            <w:r w:rsidRPr="006F0D43">
              <w:t>350.6 127369.73 4658.17 3.66</w:t>
            </w:r>
          </w:p>
          <w:p w:rsidR="00FF3B3D" w:rsidRPr="006F0D43" w:rsidRDefault="00FF3B3D" w:rsidP="003A363C">
            <w:pPr>
              <w:pStyle w:val="Code"/>
            </w:pPr>
            <w:r w:rsidRPr="006F0D43">
              <w:t>352.1 130962.30 4815.39 3.68</w:t>
            </w:r>
          </w:p>
          <w:p w:rsidR="00FF3B3D" w:rsidRPr="006F0D43" w:rsidRDefault="00FF3B3D" w:rsidP="003A363C">
            <w:pPr>
              <w:pStyle w:val="Code"/>
            </w:pPr>
            <w:r w:rsidRPr="006F0D43">
              <w:t>353.7 132239.65 4916.35 3.72</w:t>
            </w:r>
          </w:p>
          <w:p w:rsidR="00FF3B3D" w:rsidRPr="006F0D43" w:rsidRDefault="00FF3B3D" w:rsidP="003A363C">
            <w:pPr>
              <w:pStyle w:val="Code"/>
            </w:pPr>
            <w:r w:rsidRPr="006F0D43">
              <w:t>355.3 128726.40 4836.48 3.76</w:t>
            </w:r>
          </w:p>
          <w:p w:rsidR="00FF3B3D" w:rsidRPr="006F0D43" w:rsidRDefault="00FF3B3D" w:rsidP="003A363C">
            <w:pPr>
              <w:pStyle w:val="Code"/>
            </w:pPr>
            <w:r w:rsidRPr="006F0D43">
              <w:t>356.8 124030.10 4677.99 3.77</w:t>
            </w:r>
          </w:p>
          <w:p w:rsidR="00FF3B3D" w:rsidRPr="006F0D43" w:rsidRDefault="00FF3B3D" w:rsidP="003A363C">
            <w:pPr>
              <w:pStyle w:val="Code"/>
            </w:pPr>
            <w:r w:rsidRPr="006F0D43">
              <w:t>358.4 123421.08 4677.13 3.79</w:t>
            </w:r>
          </w:p>
          <w:p w:rsidR="00FF3B3D" w:rsidRPr="006F0D43" w:rsidRDefault="00FF3B3D" w:rsidP="003A363C">
            <w:pPr>
              <w:pStyle w:val="Code"/>
            </w:pPr>
            <w:r w:rsidRPr="006F0D43">
              <w:t>359.9 130810.10 4966.42 3.80</w:t>
            </w:r>
          </w:p>
          <w:p w:rsidR="00FF3B3D" w:rsidRPr="006F0D43" w:rsidRDefault="00FF3B3D" w:rsidP="003A363C">
            <w:pPr>
              <w:pStyle w:val="Code"/>
            </w:pPr>
            <w:r w:rsidRPr="006F0D43">
              <w:t>…</w:t>
            </w:r>
          </w:p>
          <w:p w:rsidR="00FF3B3D" w:rsidRDefault="00FF3B3D" w:rsidP="003A363C">
            <w:pPr>
              <w:pStyle w:val="Heading3"/>
              <w:outlineLvl w:val="2"/>
            </w:pPr>
            <w:r>
              <w:t>Apogee Files</w:t>
            </w:r>
          </w:p>
          <w:tbl>
            <w:tblPr>
              <w:tblStyle w:val="TableGrid"/>
              <w:tblW w:w="0" w:type="auto"/>
              <w:tblInd w:w="709" w:type="dxa"/>
              <w:tblLook w:val="04A0"/>
            </w:tblPr>
            <w:tblGrid>
              <w:gridCol w:w="2521"/>
              <w:gridCol w:w="4330"/>
            </w:tblGrid>
            <w:tr w:rsidR="00FF3B3D" w:rsidTr="00FF3B3D">
              <w:tc>
                <w:tcPr>
                  <w:tcW w:w="0" w:type="auto"/>
                </w:tcPr>
                <w:p w:rsidR="00FF3B3D" w:rsidRDefault="00FF3B3D" w:rsidP="00A23C3C">
                  <w:pPr>
                    <w:pStyle w:val="Body"/>
                    <w:ind w:left="0"/>
                  </w:pPr>
                  <w:r>
                    <w:t>Standard or Format Owner</w:t>
                  </w:r>
                </w:p>
              </w:tc>
              <w:tc>
                <w:tcPr>
                  <w:tcW w:w="0" w:type="auto"/>
                </w:tcPr>
                <w:p w:rsidR="00FF3B3D" w:rsidRDefault="00FF3B3D" w:rsidP="00A23C3C">
                  <w:pPr>
                    <w:pStyle w:val="Body"/>
                    <w:ind w:left="0"/>
                  </w:pPr>
                  <w:r>
                    <w:t>Apogee</w:t>
                  </w:r>
                </w:p>
              </w:tc>
            </w:tr>
            <w:tr w:rsidR="00FF3B3D" w:rsidTr="00FF3B3D">
              <w:tc>
                <w:tcPr>
                  <w:tcW w:w="0" w:type="auto"/>
                </w:tcPr>
                <w:p w:rsidR="00FF3B3D" w:rsidRDefault="00FF3B3D" w:rsidP="00A23C3C">
                  <w:pPr>
                    <w:pStyle w:val="Body"/>
                    <w:ind w:left="0"/>
                  </w:pPr>
                  <w:r>
                    <w:t>Devices</w:t>
                  </w:r>
                </w:p>
              </w:tc>
              <w:tc>
                <w:tcPr>
                  <w:tcW w:w="0" w:type="auto"/>
                </w:tcPr>
                <w:p w:rsidR="00FF3B3D" w:rsidRDefault="00FF3B3D" w:rsidP="00A23C3C">
                  <w:pPr>
                    <w:pStyle w:val="Body"/>
                    <w:ind w:left="0"/>
                  </w:pPr>
                </w:p>
              </w:tc>
            </w:tr>
            <w:tr w:rsidR="00FF3B3D" w:rsidTr="00FF3B3D">
              <w:tc>
                <w:tcPr>
                  <w:tcW w:w="0" w:type="auto"/>
                </w:tcPr>
                <w:p w:rsidR="00FF3B3D" w:rsidRDefault="00FF3B3D" w:rsidP="00A23C3C">
                  <w:pPr>
                    <w:pStyle w:val="Body"/>
                    <w:ind w:left="0"/>
                  </w:pPr>
                  <w:r>
                    <w:t>Supported Formats</w:t>
                  </w:r>
                </w:p>
              </w:tc>
              <w:tc>
                <w:tcPr>
                  <w:tcW w:w="0" w:type="auto"/>
                </w:tcPr>
                <w:p w:rsidR="00FF3B3D" w:rsidRPr="00084655" w:rsidRDefault="00FF3B3D" w:rsidP="00CB1FEC">
                  <w:pPr>
                    <w:pStyle w:val="Body"/>
                    <w:ind w:left="0"/>
                  </w:pPr>
                  <w:r>
                    <w:t>Apogee text files (restricted to one tested file format only – see below)</w:t>
                  </w:r>
                </w:p>
              </w:tc>
            </w:tr>
            <w:tr w:rsidR="00FF3B3D" w:rsidTr="00FF3B3D">
              <w:tc>
                <w:tcPr>
                  <w:tcW w:w="0" w:type="auto"/>
                </w:tcPr>
                <w:p w:rsidR="00FF3B3D" w:rsidRDefault="00FF3B3D" w:rsidP="00A23C3C">
                  <w:pPr>
                    <w:pStyle w:val="Body"/>
                    <w:ind w:left="0"/>
                  </w:pPr>
                  <w:r>
                    <w:t>Specchio Instrument Type Numbers</w:t>
                  </w:r>
                </w:p>
              </w:tc>
              <w:tc>
                <w:tcPr>
                  <w:tcW w:w="0" w:type="auto"/>
                </w:tcPr>
                <w:p w:rsidR="00FF3B3D" w:rsidRDefault="00FF3B3D" w:rsidP="00A23C3C">
                  <w:pPr>
                    <w:pStyle w:val="Body"/>
                    <w:ind w:left="0"/>
                    <w:rPr>
                      <w:lang w:val="en-US"/>
                    </w:rPr>
                  </w:pPr>
                  <w:r>
                    <w:t>Set to -1 as not available</w:t>
                  </w:r>
                </w:p>
              </w:tc>
            </w:tr>
            <w:tr w:rsidR="00FF3B3D" w:rsidTr="00FF3B3D">
              <w:tc>
                <w:tcPr>
                  <w:tcW w:w="0" w:type="auto"/>
                </w:tcPr>
                <w:p w:rsidR="00FF3B3D" w:rsidRDefault="00FF3B3D" w:rsidP="00A23C3C">
                  <w:pPr>
                    <w:pStyle w:val="Body"/>
                    <w:ind w:left="0"/>
                  </w:pPr>
                  <w:r>
                    <w:t>Comments</w:t>
                  </w:r>
                </w:p>
              </w:tc>
              <w:tc>
                <w:tcPr>
                  <w:tcW w:w="0" w:type="auto"/>
                </w:tcPr>
                <w:p w:rsidR="00FF3B3D" w:rsidRDefault="00FF3B3D" w:rsidP="00A23C3C">
                  <w:pPr>
                    <w:pStyle w:val="TableText"/>
                    <w:rPr>
                      <w:lang w:val="en-US"/>
                    </w:rPr>
                  </w:pPr>
                </w:p>
              </w:tc>
            </w:tr>
            <w:tr w:rsidR="00FF3B3D" w:rsidTr="00FF3B3D">
              <w:tc>
                <w:tcPr>
                  <w:tcW w:w="0" w:type="auto"/>
                </w:tcPr>
                <w:p w:rsidR="00FF3B3D" w:rsidRDefault="00FF3B3D" w:rsidP="00A23C3C">
                  <w:pPr>
                    <w:pStyle w:val="Body"/>
                    <w:ind w:left="0"/>
                  </w:pPr>
                  <w:r>
                    <w:t>Sensor Selection Method on Reading</w:t>
                  </w:r>
                </w:p>
              </w:tc>
              <w:tc>
                <w:tcPr>
                  <w:tcW w:w="0" w:type="auto"/>
                </w:tcPr>
                <w:p w:rsidR="00FF3B3D" w:rsidRDefault="00FF3B3D" w:rsidP="00632319">
                  <w:pPr>
                    <w:pStyle w:val="TableText"/>
                    <w:rPr>
                      <w:rFonts w:cstheme="minorBidi"/>
                    </w:rPr>
                  </w:pPr>
                  <w:r>
                    <w:t>Manufacturer Short Name = APOGEE</w:t>
                  </w:r>
                </w:p>
                <w:p w:rsidR="00FF3B3D" w:rsidRDefault="00FF3B3D" w:rsidP="00632319">
                  <w:pPr>
                    <w:pStyle w:val="TableText"/>
                  </w:pPr>
                  <w:r>
                    <w:t>Sensor Number of bands = number of bands in spectrum</w:t>
                  </w:r>
                </w:p>
                <w:p w:rsidR="00FF3B3D" w:rsidRDefault="00FF3B3D" w:rsidP="00632319">
                  <w:pPr>
                    <w:pStyle w:val="TableText"/>
                  </w:pPr>
                  <w:r>
                    <w:t>Sensor Wavelength of first band = wavelength of first band in spectrum</w:t>
                  </w:r>
                </w:p>
                <w:p w:rsidR="00FF3B3D" w:rsidRDefault="00FF3B3D" w:rsidP="00632319">
                  <w:pPr>
                    <w:pStyle w:val="TableText"/>
                    <w:rPr>
                      <w:lang w:val="en-US"/>
                    </w:rPr>
                  </w:pPr>
                  <w:r>
                    <w:t>Sensor Wavelength of last band = wavelength of last band in spectrum</w:t>
                  </w:r>
                </w:p>
              </w:tc>
            </w:tr>
          </w:tbl>
          <w:p w:rsidR="00FF3B3D" w:rsidRDefault="00FF3B3D" w:rsidP="00CB1FEC">
            <w:pPr>
              <w:pStyle w:val="Note"/>
            </w:pPr>
            <w:r>
              <w:t>Note</w:t>
            </w:r>
            <w:r>
              <w:tab/>
              <w:t>Apogee files are supported but not extensively tested as yet.</w:t>
            </w:r>
          </w:p>
          <w:p w:rsidR="00FF3B3D" w:rsidRDefault="00FF3B3D" w:rsidP="003A363C">
            <w:pPr>
              <w:pStyle w:val="Body"/>
            </w:pPr>
            <w:r w:rsidRPr="006B4F6F">
              <w:rPr>
                <w:rStyle w:val="DocActionChar"/>
              </w:rPr>
              <w:t>%%% I</w:t>
            </w:r>
            <w:r>
              <w:rPr>
                <w:rStyle w:val="DocActionChar"/>
              </w:rPr>
              <w:t>s</w:t>
            </w:r>
            <w:r w:rsidRPr="006B4F6F">
              <w:rPr>
                <w:rStyle w:val="DocActionChar"/>
              </w:rPr>
              <w:t xml:space="preserve"> this still true?</w:t>
            </w:r>
            <w:r>
              <w:rPr>
                <w:rStyle w:val="DocActionChar"/>
              </w:rPr>
              <w:t xml:space="preserve"> If they’re not tested, why are they released? If they don’t get tested, perhaps they should not be mentioned in the doc.</w:t>
            </w:r>
          </w:p>
          <w:p w:rsidR="00FF3B3D" w:rsidRDefault="00FF3B3D" w:rsidP="00CB1FEC">
            <w:pPr>
              <w:pStyle w:val="HeadingSubUnnumbered"/>
            </w:pPr>
            <w:r>
              <w:t>Example of supported Apogee format text file</w:t>
            </w:r>
          </w:p>
          <w:p w:rsidR="00FF3B3D" w:rsidRPr="006F0D43" w:rsidRDefault="00FF3B3D" w:rsidP="003A363C">
            <w:pPr>
              <w:pStyle w:val="CodeSmall"/>
            </w:pPr>
            <w:r w:rsidRPr="006F0D43">
              <w:t>" File: cachimbalito2\p5_2.TRM</w:t>
            </w:r>
          </w:p>
          <w:p w:rsidR="00FF3B3D" w:rsidRPr="002100B4" w:rsidRDefault="00FF3B3D" w:rsidP="003A363C">
            <w:pPr>
              <w:pStyle w:val="CodeSmall"/>
            </w:pPr>
            <w:r w:rsidRPr="002100B4">
              <w:t xml:space="preserve">" TRANS-&gt;  Wave:733.53nm  Pix:1050  Val: 25.767  Time:23ms  Avg:7  Sm:0  Sg:0  Tc:on  Xt:1  Ch:1 </w:t>
            </w:r>
          </w:p>
          <w:p w:rsidR="00FF3B3D" w:rsidRPr="006F0D43" w:rsidRDefault="00FF3B3D" w:rsidP="003A363C">
            <w:pPr>
              <w:pStyle w:val="CodeSmall"/>
            </w:pPr>
            <w:r w:rsidRPr="006F0D43">
              <w:t xml:space="preserve"> 400.00  1.102E+000</w:t>
            </w:r>
          </w:p>
          <w:p w:rsidR="00FF3B3D" w:rsidRPr="006F0D43" w:rsidRDefault="00FF3B3D" w:rsidP="003A363C">
            <w:pPr>
              <w:pStyle w:val="CodeSmall"/>
            </w:pPr>
            <w:r w:rsidRPr="006F0D43">
              <w:t xml:space="preserve"> 400.50  1.131E+000</w:t>
            </w:r>
          </w:p>
          <w:p w:rsidR="00FF3B3D" w:rsidRPr="006F0D43" w:rsidRDefault="00FF3B3D" w:rsidP="003A363C">
            <w:pPr>
              <w:pStyle w:val="CodeSmall"/>
            </w:pPr>
            <w:r w:rsidRPr="006F0D43">
              <w:t xml:space="preserve"> 401.00  1.205E+000</w:t>
            </w:r>
          </w:p>
          <w:p w:rsidR="00FF3B3D" w:rsidRPr="006F0D43" w:rsidRDefault="00FF3B3D" w:rsidP="003A363C">
            <w:pPr>
              <w:pStyle w:val="CodeSmall"/>
            </w:pPr>
            <w:r w:rsidRPr="006F0D43">
              <w:t xml:space="preserve"> 401.50  1.257E+000</w:t>
            </w:r>
          </w:p>
          <w:p w:rsidR="00FF3B3D" w:rsidRPr="006F0D43" w:rsidRDefault="00FF3B3D" w:rsidP="003A363C">
            <w:pPr>
              <w:pStyle w:val="CodeSmall"/>
            </w:pPr>
            <w:r w:rsidRPr="006F0D43">
              <w:t xml:space="preserve"> 402.00  1.260E+000</w:t>
            </w:r>
          </w:p>
          <w:p w:rsidR="00FF3B3D" w:rsidRPr="006F0D43" w:rsidRDefault="00FF3B3D" w:rsidP="003A363C">
            <w:pPr>
              <w:pStyle w:val="CodeSmall"/>
            </w:pPr>
            <w:r w:rsidRPr="006F0D43">
              <w:t xml:space="preserve"> 402.50  1.336E+000</w:t>
            </w:r>
          </w:p>
          <w:p w:rsidR="00FF3B3D" w:rsidRPr="006F0D43" w:rsidRDefault="00FF3B3D" w:rsidP="003A363C">
            <w:pPr>
              <w:pStyle w:val="CodeSmall"/>
            </w:pPr>
            <w:r w:rsidRPr="006F0D43">
              <w:t xml:space="preserve"> 403.00  1.341E+000</w:t>
            </w:r>
          </w:p>
          <w:p w:rsidR="00FF3B3D" w:rsidRPr="006F0D43" w:rsidRDefault="00FF3B3D" w:rsidP="003A363C">
            <w:pPr>
              <w:pStyle w:val="CodeSmall"/>
            </w:pPr>
            <w:r w:rsidRPr="006F0D43">
              <w:t xml:space="preserve"> 403.50  1.418E+000</w:t>
            </w:r>
          </w:p>
          <w:p w:rsidR="00FF3B3D" w:rsidRPr="006F0D43" w:rsidRDefault="00FF3B3D" w:rsidP="003A363C">
            <w:pPr>
              <w:pStyle w:val="CodeSmall"/>
            </w:pPr>
            <w:r w:rsidRPr="006F0D43">
              <w:t xml:space="preserve"> 404.00  1.451E+000</w:t>
            </w:r>
          </w:p>
          <w:p w:rsidR="00FF3B3D" w:rsidRPr="006F0D43" w:rsidRDefault="00FF3B3D" w:rsidP="003A363C">
            <w:pPr>
              <w:pStyle w:val="CodeSmall"/>
            </w:pPr>
            <w:r w:rsidRPr="006F0D43">
              <w:t xml:space="preserve"> 404.50  1.444E+000</w:t>
            </w:r>
          </w:p>
          <w:p w:rsidR="00FF3B3D" w:rsidRPr="006F0D43" w:rsidRDefault="00FF3B3D" w:rsidP="003A363C">
            <w:pPr>
              <w:pStyle w:val="CodeSmall"/>
            </w:pPr>
            <w:r w:rsidRPr="006F0D43">
              <w:t xml:space="preserve"> 405.00  1.488E+000</w:t>
            </w:r>
          </w:p>
          <w:p w:rsidR="00FF3B3D" w:rsidRPr="006F0D43" w:rsidRDefault="00FF3B3D" w:rsidP="003A363C">
            <w:pPr>
              <w:pStyle w:val="CodeSmall"/>
            </w:pPr>
            <w:r w:rsidRPr="006F0D43">
              <w:t>…</w:t>
            </w:r>
          </w:p>
          <w:p w:rsidR="00FF3B3D" w:rsidRPr="00084655" w:rsidRDefault="00FF3B3D" w:rsidP="003A363C">
            <w:pPr>
              <w:pStyle w:val="Heading3"/>
              <w:outlineLvl w:val="2"/>
            </w:pPr>
            <w:r w:rsidRPr="00084655">
              <w:t>ENVI Spectral Library Files</w:t>
            </w:r>
          </w:p>
          <w:tbl>
            <w:tblPr>
              <w:tblStyle w:val="TableGrid"/>
              <w:tblW w:w="0" w:type="auto"/>
              <w:tblInd w:w="709" w:type="dxa"/>
              <w:tblLook w:val="04A0"/>
            </w:tblPr>
            <w:tblGrid>
              <w:gridCol w:w="1802"/>
              <w:gridCol w:w="5049"/>
            </w:tblGrid>
            <w:tr w:rsidR="00FF3B3D" w:rsidTr="00FF3B3D">
              <w:tc>
                <w:tcPr>
                  <w:tcW w:w="0" w:type="auto"/>
                </w:tcPr>
                <w:p w:rsidR="00FF3B3D" w:rsidRDefault="00FF3B3D" w:rsidP="00A23C3C">
                  <w:pPr>
                    <w:pStyle w:val="Body"/>
                    <w:ind w:left="0"/>
                  </w:pPr>
                  <w:r>
                    <w:t>Standard or Format Owner</w:t>
                  </w:r>
                </w:p>
              </w:tc>
              <w:tc>
                <w:tcPr>
                  <w:tcW w:w="0" w:type="auto"/>
                </w:tcPr>
                <w:p w:rsidR="00FF3B3D" w:rsidRDefault="00FF3B3D" w:rsidP="00A23C3C">
                  <w:pPr>
                    <w:pStyle w:val="Body"/>
                    <w:ind w:left="0"/>
                  </w:pPr>
                  <w:r>
                    <w:t>ENVI SLB</w:t>
                  </w:r>
                </w:p>
              </w:tc>
            </w:tr>
            <w:tr w:rsidR="00FF3B3D" w:rsidTr="00FF3B3D">
              <w:tc>
                <w:tcPr>
                  <w:tcW w:w="0" w:type="auto"/>
                </w:tcPr>
                <w:p w:rsidR="00FF3B3D" w:rsidRDefault="00FF3B3D" w:rsidP="00A23C3C">
                  <w:pPr>
                    <w:pStyle w:val="Body"/>
                    <w:ind w:left="0"/>
                  </w:pPr>
                  <w:r>
                    <w:t>Devices</w:t>
                  </w:r>
                </w:p>
              </w:tc>
              <w:tc>
                <w:tcPr>
                  <w:tcW w:w="0" w:type="auto"/>
                </w:tcPr>
                <w:p w:rsidR="00FF3B3D" w:rsidRDefault="00FF3B3D" w:rsidP="00A23C3C">
                  <w:pPr>
                    <w:pStyle w:val="Body"/>
                    <w:ind w:left="0"/>
                  </w:pPr>
                </w:p>
              </w:tc>
            </w:tr>
            <w:tr w:rsidR="00FF3B3D" w:rsidTr="00FF3B3D">
              <w:tc>
                <w:tcPr>
                  <w:tcW w:w="0" w:type="auto"/>
                </w:tcPr>
                <w:p w:rsidR="00FF3B3D" w:rsidRDefault="00FF3B3D" w:rsidP="00A23C3C">
                  <w:pPr>
                    <w:pStyle w:val="Body"/>
                    <w:ind w:left="0"/>
                  </w:pPr>
                  <w:r>
                    <w:t>Supported Formats</w:t>
                  </w:r>
                </w:p>
              </w:tc>
              <w:tc>
                <w:tcPr>
                  <w:tcW w:w="0" w:type="auto"/>
                </w:tcPr>
                <w:p w:rsidR="00FF3B3D" w:rsidRPr="00084655" w:rsidRDefault="00FF3B3D" w:rsidP="00A23C3C">
                  <w:pPr>
                    <w:pStyle w:val="Body"/>
                    <w:ind w:left="0"/>
                  </w:pPr>
                  <w:r w:rsidRPr="00084655">
                    <w:t>ENVI Spectral library files (SLB and SLI)</w:t>
                  </w:r>
                </w:p>
              </w:tc>
            </w:tr>
            <w:tr w:rsidR="00FF3B3D" w:rsidTr="00FF3B3D">
              <w:tc>
                <w:tcPr>
                  <w:tcW w:w="0" w:type="auto"/>
                </w:tcPr>
                <w:p w:rsidR="00FF3B3D" w:rsidRDefault="00FF3B3D" w:rsidP="00A23C3C">
                  <w:pPr>
                    <w:pStyle w:val="Body"/>
                    <w:ind w:left="0"/>
                  </w:pPr>
                  <w:r>
                    <w:t>Specchio Instrument Type Numbers</w:t>
                  </w:r>
                </w:p>
              </w:tc>
              <w:tc>
                <w:tcPr>
                  <w:tcW w:w="0" w:type="auto"/>
                </w:tcPr>
                <w:p w:rsidR="00FF3B3D" w:rsidRDefault="00FF3B3D" w:rsidP="00A23C3C">
                  <w:pPr>
                    <w:pStyle w:val="Body"/>
                    <w:ind w:left="0"/>
                    <w:rPr>
                      <w:lang w:val="en-US"/>
                    </w:rPr>
                  </w:pPr>
                  <w:r>
                    <w:t>Set to -1 as not available</w:t>
                  </w:r>
                </w:p>
              </w:tc>
            </w:tr>
            <w:tr w:rsidR="00FF3B3D" w:rsidTr="00FF3B3D">
              <w:tc>
                <w:tcPr>
                  <w:tcW w:w="0" w:type="auto"/>
                </w:tcPr>
                <w:p w:rsidR="00FF3B3D" w:rsidRDefault="00FF3B3D" w:rsidP="00A23C3C">
                  <w:pPr>
                    <w:pStyle w:val="Body"/>
                    <w:ind w:left="0"/>
                  </w:pPr>
                  <w:r>
                    <w:t>Comments</w:t>
                  </w:r>
                </w:p>
              </w:tc>
              <w:tc>
                <w:tcPr>
                  <w:tcW w:w="0" w:type="auto"/>
                </w:tcPr>
                <w:p w:rsidR="00FF3B3D" w:rsidRDefault="00FF3B3D" w:rsidP="00CB1FEC">
                  <w:pPr>
                    <w:pStyle w:val="TableText"/>
                  </w:pPr>
                  <w:r w:rsidRPr="00851208">
                    <w:t>The impo</w:t>
                  </w:r>
                  <w:r>
                    <w:t>rt routine expects the spectral library files to have extensions of either .slb or .sli.</w:t>
                  </w:r>
                </w:p>
                <w:p w:rsidR="00FF3B3D" w:rsidRPr="00851208" w:rsidRDefault="00FF3B3D" w:rsidP="00CB1FEC">
                  <w:pPr>
                    <w:pStyle w:val="CodeinTable"/>
                  </w:pPr>
                  <w:r w:rsidRPr="00851208">
                    <w:t>my_spectra.slb</w:t>
                  </w:r>
                </w:p>
                <w:p w:rsidR="00FF3B3D" w:rsidRPr="00851208" w:rsidRDefault="00FF3B3D" w:rsidP="00CB1FEC">
                  <w:pPr>
                    <w:pStyle w:val="CodeinTable"/>
                  </w:pPr>
                  <w:r w:rsidRPr="00851208">
                    <w:t>my_spectra.hdr</w:t>
                  </w:r>
                </w:p>
                <w:p w:rsidR="00FF3B3D" w:rsidRDefault="00FF3B3D" w:rsidP="00CB1FEC">
                  <w:pPr>
                    <w:pStyle w:val="DocAction"/>
                  </w:pPr>
                  <w:r>
                    <w:t xml:space="preserve">%%% How does .hdr make sense here? I was expecting the second file to be .sli. </w:t>
                  </w:r>
                  <w:r w:rsidRPr="007A07DA">
                    <w:rPr>
                      <w:rStyle w:val="DocActionChar"/>
                    </w:rPr>
                    <w:t>Andy</w:t>
                  </w:r>
                </w:p>
                <w:p w:rsidR="00FF3B3D" w:rsidRPr="00084655" w:rsidRDefault="00FF3B3D" w:rsidP="00CB1FEC">
                  <w:pPr>
                    <w:pStyle w:val="TableText"/>
                  </w:pPr>
                  <w:r w:rsidRPr="00084655">
                    <w:t xml:space="preserve">These files can contain more than one spectrum. </w:t>
                  </w:r>
                  <w:r>
                    <w:t>Specchio saves e</w:t>
                  </w:r>
                  <w:r w:rsidRPr="00084655">
                    <w:t>ach spectrum separately.</w:t>
                  </w:r>
                  <w:r>
                    <w:t xml:space="preserve"> </w:t>
                  </w:r>
                  <w:r w:rsidRPr="002100B4">
                    <w:rPr>
                      <w:rStyle w:val="DocActionChar"/>
                    </w:rPr>
                    <w:t xml:space="preserve">%%% Does it generate </w:t>
                  </w:r>
                  <w:r>
                    <w:rPr>
                      <w:rStyle w:val="DocActionChar"/>
                    </w:rPr>
                    <w:t xml:space="preserve">unique </w:t>
                  </w:r>
                  <w:r w:rsidRPr="002100B4">
                    <w:rPr>
                      <w:rStyle w:val="DocActionChar"/>
                    </w:rPr>
                    <w:t>names?</w:t>
                  </w:r>
                  <w:r>
                    <w:rPr>
                      <w:rStyle w:val="DocActionChar"/>
                    </w:rPr>
                    <w:t xml:space="preserve"> </w:t>
                  </w:r>
                  <w:r w:rsidRPr="007A07DA">
                    <w:rPr>
                      <w:rStyle w:val="DocActionChar"/>
                    </w:rPr>
                    <w:t>Andy</w:t>
                  </w:r>
                </w:p>
                <w:p w:rsidR="00FF3B3D" w:rsidRPr="00CB1FEC" w:rsidRDefault="00FF3B3D" w:rsidP="006E169B">
                  <w:pPr>
                    <w:pStyle w:val="TableText"/>
                  </w:pPr>
                  <w:r>
                    <w:t>If</w:t>
                  </w:r>
                  <w:r w:rsidRPr="00084655">
                    <w:t xml:space="preserve"> </w:t>
                  </w:r>
                  <w:r>
                    <w:t>present,</w:t>
                  </w:r>
                  <w:r w:rsidRPr="00084655">
                    <w:t xml:space="preserve"> Spectra names are read from the header fil</w:t>
                  </w:r>
                  <w:r>
                    <w:t xml:space="preserve">e and stored in the database in the Filename Metadata Attribute. The File Type Metadata Attribute is set to </w:t>
                  </w:r>
                  <w:r w:rsidRPr="00851208">
                    <w:rPr>
                      <w:rStyle w:val="GUIWord"/>
                    </w:rPr>
                    <w:t>ENVI Hdr</w:t>
                  </w:r>
                  <w:r w:rsidRPr="00084655">
                    <w:t>.</w:t>
                  </w:r>
                </w:p>
              </w:tc>
            </w:tr>
          </w:tbl>
          <w:p w:rsidR="00FF3B3D" w:rsidRDefault="00FF3B3D" w:rsidP="003A363C">
            <w:pPr>
              <w:pStyle w:val="Note"/>
            </w:pPr>
            <w:r w:rsidRPr="00084655">
              <w:t>Note</w:t>
            </w:r>
            <w:r>
              <w:t>s</w:t>
            </w:r>
            <w:r>
              <w:tab/>
              <w:t>T</w:t>
            </w:r>
            <w:r w:rsidRPr="00084655">
              <w:t>he sensor definition</w:t>
            </w:r>
            <w:r>
              <w:t xml:space="preserve"> (i.e. central wavelengths)</w:t>
            </w:r>
            <w:r w:rsidRPr="00084655">
              <w:t xml:space="preserve"> is not read from the ENVI header file</w:t>
            </w:r>
            <w:r>
              <w:t>.</w:t>
            </w:r>
          </w:p>
          <w:p w:rsidR="00FF3B3D" w:rsidRDefault="00FF3B3D" w:rsidP="003A363C">
            <w:pPr>
              <w:pStyle w:val="Heading3"/>
              <w:outlineLvl w:val="2"/>
            </w:pPr>
            <w:r>
              <w:t>Ocean Optics SpectraSuite Data Files</w:t>
            </w:r>
          </w:p>
          <w:tbl>
            <w:tblPr>
              <w:tblStyle w:val="TableGrid"/>
              <w:tblW w:w="0" w:type="auto"/>
              <w:tblInd w:w="709" w:type="dxa"/>
              <w:tblLook w:val="04A0"/>
            </w:tblPr>
            <w:tblGrid>
              <w:gridCol w:w="1628"/>
              <w:gridCol w:w="5223"/>
            </w:tblGrid>
            <w:tr w:rsidR="00FF3B3D" w:rsidTr="00FF3B3D">
              <w:tc>
                <w:tcPr>
                  <w:tcW w:w="0" w:type="auto"/>
                </w:tcPr>
                <w:p w:rsidR="00FF3B3D" w:rsidRDefault="00FF3B3D" w:rsidP="00A23C3C">
                  <w:pPr>
                    <w:pStyle w:val="Body"/>
                    <w:ind w:left="0"/>
                  </w:pPr>
                  <w:r>
                    <w:t>Standard or Format Owner</w:t>
                  </w:r>
                </w:p>
              </w:tc>
              <w:tc>
                <w:tcPr>
                  <w:tcW w:w="0" w:type="auto"/>
                </w:tcPr>
                <w:p w:rsidR="00FF3B3D" w:rsidRDefault="00FF3B3D" w:rsidP="00CB1FEC">
                  <w:pPr>
                    <w:pStyle w:val="TableText"/>
                  </w:pPr>
                  <w:r>
                    <w:t>Ocean Optics Spectra Suite</w:t>
                  </w:r>
                </w:p>
              </w:tc>
            </w:tr>
            <w:tr w:rsidR="00FF3B3D" w:rsidTr="00FF3B3D">
              <w:tc>
                <w:tcPr>
                  <w:tcW w:w="0" w:type="auto"/>
                </w:tcPr>
                <w:p w:rsidR="00FF3B3D" w:rsidRDefault="00FF3B3D" w:rsidP="00A23C3C">
                  <w:pPr>
                    <w:pStyle w:val="Body"/>
                    <w:ind w:left="0"/>
                  </w:pPr>
                  <w:r>
                    <w:t>Devices</w:t>
                  </w:r>
                </w:p>
              </w:tc>
              <w:tc>
                <w:tcPr>
                  <w:tcW w:w="0" w:type="auto"/>
                </w:tcPr>
                <w:p w:rsidR="00FF3B3D" w:rsidRDefault="00FF3B3D" w:rsidP="00A23C3C">
                  <w:pPr>
                    <w:pStyle w:val="Body"/>
                    <w:ind w:left="0"/>
                  </w:pPr>
                </w:p>
              </w:tc>
            </w:tr>
            <w:tr w:rsidR="00FF3B3D" w:rsidTr="00FF3B3D">
              <w:tc>
                <w:tcPr>
                  <w:tcW w:w="0" w:type="auto"/>
                </w:tcPr>
                <w:p w:rsidR="00FF3B3D" w:rsidRDefault="00FF3B3D" w:rsidP="00A23C3C">
                  <w:pPr>
                    <w:pStyle w:val="Body"/>
                    <w:ind w:left="0"/>
                  </w:pPr>
                  <w:r>
                    <w:t>Supported Formats</w:t>
                  </w:r>
                </w:p>
              </w:tc>
              <w:tc>
                <w:tcPr>
                  <w:tcW w:w="0" w:type="auto"/>
                </w:tcPr>
                <w:p w:rsidR="00FF3B3D" w:rsidRPr="00084655" w:rsidRDefault="00FF3B3D" w:rsidP="00A23C3C">
                  <w:pPr>
                    <w:pStyle w:val="Body"/>
                    <w:ind w:left="0"/>
                  </w:pPr>
                  <w:r>
                    <w:t>Ocean Optics SpectraSuite text files</w:t>
                  </w:r>
                </w:p>
              </w:tc>
            </w:tr>
            <w:tr w:rsidR="00FF3B3D" w:rsidTr="00FF3B3D">
              <w:tc>
                <w:tcPr>
                  <w:tcW w:w="0" w:type="auto"/>
                </w:tcPr>
                <w:p w:rsidR="00FF3B3D" w:rsidRDefault="00FF3B3D" w:rsidP="00A23C3C">
                  <w:pPr>
                    <w:pStyle w:val="Body"/>
                    <w:ind w:left="0"/>
                  </w:pPr>
                  <w:r>
                    <w:t>Specchio Instrument Type Numbers</w:t>
                  </w:r>
                </w:p>
              </w:tc>
              <w:tc>
                <w:tcPr>
                  <w:tcW w:w="0" w:type="auto"/>
                </w:tcPr>
                <w:p w:rsidR="00FF3B3D" w:rsidRDefault="00FF3B3D" w:rsidP="00CB1FEC">
                  <w:pPr>
                    <w:pStyle w:val="TableText"/>
                    <w:rPr>
                      <w:rFonts w:cstheme="minorBidi"/>
                      <w:sz w:val="24"/>
                    </w:rPr>
                  </w:pPr>
                  <w:r>
                    <w:t>Last four numerical characters of the Spectrometer tag:</w:t>
                  </w:r>
                </w:p>
                <w:p w:rsidR="00FF3B3D" w:rsidRDefault="00FF3B3D" w:rsidP="00CB1FEC">
                  <w:pPr>
                    <w:pStyle w:val="Body"/>
                    <w:ind w:left="0"/>
                  </w:pPr>
                  <w:r>
                    <w:t>Spectrometers: HR4C1078</w:t>
                  </w:r>
                </w:p>
                <w:p w:rsidR="00FF3B3D" w:rsidRPr="00B61E92" w:rsidRDefault="00FF3B3D" w:rsidP="006E169B">
                  <w:pPr>
                    <w:pStyle w:val="TableText"/>
                  </w:pPr>
                  <w:r>
                    <w:t>The instrument number is taken to be the last four numbers of the spectrometer name, e.g. 1076 in the above example. The time format is expected to be as in the example below, i.e. it is probably depending on the settings of the controlling/post-processing computer.</w:t>
                  </w:r>
                </w:p>
              </w:tc>
            </w:tr>
            <w:tr w:rsidR="00FF3B3D" w:rsidTr="00FF3B3D">
              <w:tc>
                <w:tcPr>
                  <w:tcW w:w="0" w:type="auto"/>
                </w:tcPr>
                <w:p w:rsidR="00FF3B3D" w:rsidRDefault="00FF3B3D" w:rsidP="00A23C3C">
                  <w:pPr>
                    <w:pStyle w:val="Body"/>
                    <w:ind w:left="0"/>
                  </w:pPr>
                  <w:r>
                    <w:t>Comments</w:t>
                  </w:r>
                </w:p>
              </w:tc>
              <w:tc>
                <w:tcPr>
                  <w:tcW w:w="0" w:type="auto"/>
                </w:tcPr>
                <w:p w:rsidR="00FF3B3D" w:rsidRPr="00B61E92" w:rsidRDefault="00FF3B3D" w:rsidP="006E169B">
                  <w:pPr>
                    <w:pStyle w:val="TableText"/>
                  </w:pPr>
                  <w:r>
                    <w:t xml:space="preserve">The required file extension is </w:t>
                  </w:r>
                  <w:r w:rsidRPr="003D4CCB">
                    <w:rPr>
                      <w:rStyle w:val="CodeChar"/>
                    </w:rPr>
                    <w:t>.csv</w:t>
                  </w:r>
                  <w:r>
                    <w:t>, although the files are not comma separated.</w:t>
                  </w:r>
                </w:p>
              </w:tc>
            </w:tr>
            <w:tr w:rsidR="00FF3B3D" w:rsidTr="00FF3B3D">
              <w:tc>
                <w:tcPr>
                  <w:tcW w:w="0" w:type="auto"/>
                </w:tcPr>
                <w:p w:rsidR="00FF3B3D" w:rsidRDefault="00FF3B3D" w:rsidP="00A23C3C">
                  <w:pPr>
                    <w:pStyle w:val="Body"/>
                    <w:ind w:left="0"/>
                  </w:pPr>
                  <w:r>
                    <w:t>Sensor Selection Method on reading</w:t>
                  </w:r>
                </w:p>
              </w:tc>
              <w:tc>
                <w:tcPr>
                  <w:tcW w:w="0" w:type="auto"/>
                </w:tcPr>
                <w:p w:rsidR="00FF3B3D" w:rsidRDefault="00FF3B3D" w:rsidP="00B61E92">
                  <w:pPr>
                    <w:pStyle w:val="TableText"/>
                  </w:pPr>
                </w:p>
              </w:tc>
            </w:tr>
          </w:tbl>
          <w:p w:rsidR="00FF3B3D" w:rsidRDefault="00FF3B3D" w:rsidP="00B61E92">
            <w:pPr>
              <w:pStyle w:val="HeadingSubUnnumbered"/>
            </w:pPr>
            <w:r>
              <w:t>Example file</w:t>
            </w:r>
          </w:p>
          <w:p w:rsidR="00FF3B3D" w:rsidRPr="00851208" w:rsidRDefault="00FF3B3D" w:rsidP="003A363C">
            <w:pPr>
              <w:pStyle w:val="Code"/>
            </w:pPr>
            <w:r w:rsidRPr="00851208">
              <w:t>SpectraSuite Data File</w:t>
            </w:r>
          </w:p>
          <w:p w:rsidR="00FF3B3D" w:rsidRPr="00851208" w:rsidRDefault="00FF3B3D" w:rsidP="003A363C">
            <w:pPr>
              <w:pStyle w:val="Code"/>
            </w:pPr>
            <w:r w:rsidRPr="00851208">
              <w:t>++++++++++++++++++++++++++++++++++++</w:t>
            </w:r>
          </w:p>
          <w:p w:rsidR="00FF3B3D" w:rsidRPr="00851208" w:rsidRDefault="00FF3B3D" w:rsidP="003A363C">
            <w:pPr>
              <w:pStyle w:val="Code"/>
            </w:pPr>
            <w:r w:rsidRPr="00851208">
              <w:t>Date: Wed Sep 15 19:14:15 CEST 2010</w:t>
            </w:r>
          </w:p>
          <w:p w:rsidR="00FF3B3D" w:rsidRPr="00851208" w:rsidRDefault="00FF3B3D" w:rsidP="003A363C">
            <w:pPr>
              <w:pStyle w:val="Code"/>
            </w:pPr>
            <w:r w:rsidRPr="00851208">
              <w:t>User: telerilevamento</w:t>
            </w:r>
          </w:p>
          <w:p w:rsidR="00FF3B3D" w:rsidRPr="00851208" w:rsidRDefault="00FF3B3D" w:rsidP="003A363C">
            <w:pPr>
              <w:pStyle w:val="Code"/>
            </w:pPr>
            <w:r w:rsidRPr="00851208">
              <w:t>Dark Spectrum Present: No</w:t>
            </w:r>
          </w:p>
          <w:p w:rsidR="00FF3B3D" w:rsidRPr="00851208" w:rsidRDefault="00FF3B3D" w:rsidP="003A363C">
            <w:pPr>
              <w:pStyle w:val="Code"/>
            </w:pPr>
            <w:r w:rsidRPr="00851208">
              <w:t>Reference Spectrum Present: No</w:t>
            </w:r>
          </w:p>
          <w:p w:rsidR="00FF3B3D" w:rsidRPr="00851208" w:rsidRDefault="00FF3B3D" w:rsidP="003A363C">
            <w:pPr>
              <w:pStyle w:val="Code"/>
            </w:pPr>
            <w:r w:rsidRPr="00851208">
              <w:t>Number of Sampled Component Spectra: 1</w:t>
            </w:r>
          </w:p>
          <w:p w:rsidR="00FF3B3D" w:rsidRPr="00851208" w:rsidRDefault="00FF3B3D" w:rsidP="003A363C">
            <w:pPr>
              <w:pStyle w:val="Code"/>
            </w:pPr>
            <w:r w:rsidRPr="00851208">
              <w:t>Spectrometers: HR4C1076</w:t>
            </w:r>
          </w:p>
          <w:p w:rsidR="00FF3B3D" w:rsidRPr="00851208" w:rsidRDefault="00FF3B3D" w:rsidP="003A363C">
            <w:pPr>
              <w:pStyle w:val="Code"/>
            </w:pPr>
            <w:r w:rsidRPr="00851208">
              <w:t>Integration Time (usec): 1000000 (HR4C1076)</w:t>
            </w:r>
          </w:p>
          <w:p w:rsidR="00FF3B3D" w:rsidRPr="00851208" w:rsidRDefault="00FF3B3D" w:rsidP="003A363C">
            <w:pPr>
              <w:pStyle w:val="Code"/>
            </w:pPr>
            <w:r w:rsidRPr="00851208">
              <w:t>Spectra Averaged: 10 (HR4C1076)</w:t>
            </w:r>
          </w:p>
          <w:p w:rsidR="00FF3B3D" w:rsidRPr="00851208" w:rsidRDefault="00FF3B3D" w:rsidP="003A363C">
            <w:pPr>
              <w:pStyle w:val="Code"/>
            </w:pPr>
            <w:r w:rsidRPr="00851208">
              <w:t>Boxcar Smoothing: 0 (HR4C1076)</w:t>
            </w:r>
          </w:p>
          <w:p w:rsidR="00FF3B3D" w:rsidRPr="00851208" w:rsidRDefault="00FF3B3D" w:rsidP="003A363C">
            <w:pPr>
              <w:pStyle w:val="Code"/>
            </w:pPr>
            <w:r w:rsidRPr="00851208">
              <w:t>Correct for Electrical Dark: No (HR4C1076)</w:t>
            </w:r>
          </w:p>
          <w:p w:rsidR="00FF3B3D" w:rsidRPr="00851208" w:rsidRDefault="00FF3B3D" w:rsidP="003A363C">
            <w:pPr>
              <w:pStyle w:val="Code"/>
            </w:pPr>
            <w:r w:rsidRPr="00851208">
              <w:t>Strobe/Lamp Enabled: No (HR4C1076)</w:t>
            </w:r>
          </w:p>
          <w:p w:rsidR="00FF3B3D" w:rsidRPr="00851208" w:rsidRDefault="00FF3B3D" w:rsidP="003A363C">
            <w:pPr>
              <w:pStyle w:val="Code"/>
            </w:pPr>
            <w:r w:rsidRPr="00851208">
              <w:t>Correct for Detector Non-linearity: No (HR4C1076)</w:t>
            </w:r>
          </w:p>
          <w:p w:rsidR="00FF3B3D" w:rsidRPr="00851208" w:rsidRDefault="00FF3B3D" w:rsidP="003A363C">
            <w:pPr>
              <w:pStyle w:val="Code"/>
            </w:pPr>
            <w:r w:rsidRPr="00851208">
              <w:t>Correct for Stray Light: No (HR4C1076)</w:t>
            </w:r>
          </w:p>
          <w:p w:rsidR="00FF3B3D" w:rsidRPr="00851208" w:rsidRDefault="00FF3B3D" w:rsidP="003A363C">
            <w:pPr>
              <w:pStyle w:val="Code"/>
            </w:pPr>
            <w:r w:rsidRPr="00851208">
              <w:t>Number of Pixels in Processed Spectrum: 3648</w:t>
            </w:r>
          </w:p>
          <w:p w:rsidR="00FF3B3D" w:rsidRPr="00851208" w:rsidRDefault="00FF3B3D" w:rsidP="003A363C">
            <w:pPr>
              <w:pStyle w:val="Code"/>
            </w:pPr>
            <w:r w:rsidRPr="00851208">
              <w:t>&gt;&gt;&gt;&gt;&gt;Begin Processed Spectral Data&lt;&lt;&lt;&lt;&lt;</w:t>
            </w:r>
          </w:p>
          <w:p w:rsidR="00FF3B3D" w:rsidRPr="00851208" w:rsidRDefault="00FF3B3D" w:rsidP="003A363C">
            <w:pPr>
              <w:pStyle w:val="Code"/>
            </w:pPr>
            <w:r w:rsidRPr="00851208">
              <w:t>Wavelength(nm); radiance(W*m-2*sr-1*nm-1)</w:t>
            </w:r>
          </w:p>
          <w:p w:rsidR="00FF3B3D" w:rsidRPr="00851208" w:rsidRDefault="00FF3B3D" w:rsidP="003A363C">
            <w:pPr>
              <w:pStyle w:val="Code"/>
            </w:pPr>
            <w:r w:rsidRPr="00851208">
              <w:t>717.00000;0.17904775</w:t>
            </w:r>
          </w:p>
          <w:p w:rsidR="00FF3B3D" w:rsidRPr="00851208" w:rsidRDefault="00FF3B3D" w:rsidP="003A363C">
            <w:pPr>
              <w:pStyle w:val="Code"/>
            </w:pPr>
            <w:r w:rsidRPr="00851208">
              <w:t>717.02000;0.17878146</w:t>
            </w:r>
          </w:p>
          <w:p w:rsidR="00FF3B3D" w:rsidRPr="00851208" w:rsidRDefault="00FF3B3D" w:rsidP="003A363C">
            <w:pPr>
              <w:pStyle w:val="Code"/>
            </w:pPr>
            <w:r w:rsidRPr="00851208">
              <w:t>717.04000;0.17849983</w:t>
            </w:r>
          </w:p>
          <w:p w:rsidR="00FF3B3D" w:rsidRPr="00851208" w:rsidRDefault="00FF3B3D" w:rsidP="003A363C">
            <w:pPr>
              <w:pStyle w:val="Code"/>
            </w:pPr>
            <w:r w:rsidRPr="00851208">
              <w:t>717.06000;0.17820124</w:t>
            </w:r>
          </w:p>
          <w:p w:rsidR="00FF3B3D" w:rsidRPr="00851208" w:rsidRDefault="00FF3B3D" w:rsidP="003A363C">
            <w:pPr>
              <w:pStyle w:val="Code"/>
            </w:pPr>
            <w:r w:rsidRPr="00851208">
              <w:t>…</w:t>
            </w:r>
          </w:p>
          <w:p w:rsidR="00FF3B3D" w:rsidRDefault="00FF3B3D" w:rsidP="003A363C">
            <w:pPr>
              <w:pStyle w:val="Heading3"/>
              <w:outlineLvl w:val="2"/>
            </w:pPr>
            <w:r>
              <w:t>HDF5 Files containing FGI goniometer measurements</w:t>
            </w:r>
          </w:p>
          <w:tbl>
            <w:tblPr>
              <w:tblStyle w:val="TableGrid"/>
              <w:tblW w:w="0" w:type="auto"/>
              <w:tblInd w:w="709" w:type="dxa"/>
              <w:tblLook w:val="04A0"/>
            </w:tblPr>
            <w:tblGrid>
              <w:gridCol w:w="1578"/>
              <w:gridCol w:w="5273"/>
            </w:tblGrid>
            <w:tr w:rsidR="00FF3B3D" w:rsidTr="00FF3B3D">
              <w:tc>
                <w:tcPr>
                  <w:tcW w:w="0" w:type="auto"/>
                </w:tcPr>
                <w:p w:rsidR="00FF3B3D" w:rsidRDefault="00FF3B3D" w:rsidP="00A23C3C">
                  <w:pPr>
                    <w:pStyle w:val="Body"/>
                    <w:ind w:left="0"/>
                  </w:pPr>
                  <w:r>
                    <w:t>Standard or Format Owner</w:t>
                  </w:r>
                </w:p>
              </w:tc>
              <w:tc>
                <w:tcPr>
                  <w:tcW w:w="0" w:type="auto"/>
                </w:tcPr>
                <w:p w:rsidR="00FF3B3D" w:rsidRDefault="00FF3B3D" w:rsidP="00A23C3C">
                  <w:pPr>
                    <w:pStyle w:val="Body"/>
                    <w:ind w:left="0"/>
                  </w:pPr>
                  <w:r>
                    <w:t>Finnish Geodetic Institute proprietary format</w:t>
                  </w:r>
                </w:p>
              </w:tc>
            </w:tr>
            <w:tr w:rsidR="00FF3B3D" w:rsidTr="00FF3B3D">
              <w:tc>
                <w:tcPr>
                  <w:tcW w:w="0" w:type="auto"/>
                </w:tcPr>
                <w:p w:rsidR="00FF3B3D" w:rsidRDefault="00FF3B3D" w:rsidP="00A23C3C">
                  <w:pPr>
                    <w:pStyle w:val="Body"/>
                    <w:ind w:left="0"/>
                  </w:pPr>
                  <w:r>
                    <w:t>Devices</w:t>
                  </w:r>
                </w:p>
              </w:tc>
              <w:tc>
                <w:tcPr>
                  <w:tcW w:w="0" w:type="auto"/>
                </w:tcPr>
                <w:p w:rsidR="00FF3B3D" w:rsidRDefault="00FF3B3D" w:rsidP="00A23C3C">
                  <w:pPr>
                    <w:pStyle w:val="Body"/>
                    <w:ind w:left="0"/>
                  </w:pPr>
                </w:p>
              </w:tc>
            </w:tr>
            <w:tr w:rsidR="00FF3B3D" w:rsidTr="00FF3B3D">
              <w:tc>
                <w:tcPr>
                  <w:tcW w:w="0" w:type="auto"/>
                </w:tcPr>
                <w:p w:rsidR="00FF3B3D" w:rsidRDefault="00FF3B3D" w:rsidP="00A23C3C">
                  <w:pPr>
                    <w:pStyle w:val="Body"/>
                    <w:ind w:left="0"/>
                  </w:pPr>
                  <w:r>
                    <w:t>Supported Formats</w:t>
                  </w:r>
                </w:p>
              </w:tc>
              <w:tc>
                <w:tcPr>
                  <w:tcW w:w="0" w:type="auto"/>
                </w:tcPr>
                <w:p w:rsidR="00FF3B3D" w:rsidRDefault="00FF3B3D" w:rsidP="00A23C3C">
                  <w:pPr>
                    <w:pStyle w:val="Body"/>
                    <w:ind w:left="0"/>
                  </w:pPr>
                  <w:r>
                    <w:t>HDF5 files and XML files containing measurement data from FGI (Finish Geodetic Institute) goniometer measurements</w:t>
                  </w:r>
                </w:p>
                <w:p w:rsidR="00FF3B3D" w:rsidRPr="00084655" w:rsidRDefault="00FF3B3D" w:rsidP="006E169B">
                  <w:pPr>
                    <w:pStyle w:val="Body"/>
                    <w:ind w:left="0"/>
                  </w:pPr>
                  <w:r>
                    <w:t>The newest data structure version (with a coupled xml-file, containing all the metadata) is still experimental and is not yet not fully supported.</w:t>
                  </w:r>
                </w:p>
              </w:tc>
            </w:tr>
            <w:tr w:rsidR="00FF3B3D" w:rsidTr="00FF3B3D">
              <w:tc>
                <w:tcPr>
                  <w:tcW w:w="0" w:type="auto"/>
                </w:tcPr>
                <w:p w:rsidR="00FF3B3D" w:rsidRDefault="00FF3B3D" w:rsidP="00A23C3C">
                  <w:pPr>
                    <w:pStyle w:val="Body"/>
                    <w:ind w:left="0"/>
                  </w:pPr>
                  <w:r>
                    <w:t>Specchio Instrument Type Numbers</w:t>
                  </w:r>
                </w:p>
              </w:tc>
              <w:tc>
                <w:tcPr>
                  <w:tcW w:w="0" w:type="auto"/>
                </w:tcPr>
                <w:p w:rsidR="00FF3B3D" w:rsidRDefault="00FF3B3D" w:rsidP="00A23C3C">
                  <w:pPr>
                    <w:pStyle w:val="Body"/>
                    <w:ind w:left="0"/>
                    <w:rPr>
                      <w:lang w:val="en-US"/>
                    </w:rPr>
                  </w:pPr>
                  <w:r>
                    <w:t>Part of the metadata in the HDF5</w:t>
                  </w:r>
                </w:p>
              </w:tc>
            </w:tr>
            <w:tr w:rsidR="00FF3B3D" w:rsidTr="00FF3B3D">
              <w:tc>
                <w:tcPr>
                  <w:tcW w:w="0" w:type="auto"/>
                </w:tcPr>
                <w:p w:rsidR="00FF3B3D" w:rsidRDefault="00FF3B3D" w:rsidP="00A23C3C">
                  <w:pPr>
                    <w:pStyle w:val="Body"/>
                    <w:ind w:left="0"/>
                  </w:pPr>
                  <w:r>
                    <w:t>Comments</w:t>
                  </w:r>
                </w:p>
              </w:tc>
              <w:tc>
                <w:tcPr>
                  <w:tcW w:w="0" w:type="auto"/>
                </w:tcPr>
                <w:p w:rsidR="00FF3B3D" w:rsidRPr="00B61E92" w:rsidRDefault="00FF3B3D" w:rsidP="00B61E92">
                  <w:pPr>
                    <w:pStyle w:val="TableText"/>
                  </w:pPr>
                  <w:r>
                    <w:t>As there is more than one spectrum per file, each spectrum is saved separately. The name of each spectrum is constructed from the campaign name, the beam geometry (if HDRF or BRF), a data structure identifier and an auto numbered identifier (e.g. Snow7.HDRF.lib2.14).</w:t>
                  </w:r>
                </w:p>
              </w:tc>
            </w:tr>
          </w:tbl>
          <w:p w:rsidR="00FF3B3D" w:rsidRDefault="00FF3B3D" w:rsidP="003A363C">
            <w:pPr>
              <w:pStyle w:val="Heading3"/>
              <w:outlineLvl w:val="2"/>
            </w:pPr>
            <w:r>
              <w:t>UniSpec</w:t>
            </w:r>
          </w:p>
          <w:tbl>
            <w:tblPr>
              <w:tblStyle w:val="TableGrid"/>
              <w:tblW w:w="0" w:type="auto"/>
              <w:tblInd w:w="709" w:type="dxa"/>
              <w:tblLook w:val="04A0"/>
            </w:tblPr>
            <w:tblGrid>
              <w:gridCol w:w="2501"/>
              <w:gridCol w:w="4350"/>
            </w:tblGrid>
            <w:tr w:rsidR="00FF3B3D" w:rsidTr="00FF3B3D">
              <w:tc>
                <w:tcPr>
                  <w:tcW w:w="0" w:type="auto"/>
                </w:tcPr>
                <w:p w:rsidR="00FF3B3D" w:rsidRDefault="00FF3B3D" w:rsidP="00A23C3C">
                  <w:pPr>
                    <w:pStyle w:val="Body"/>
                    <w:ind w:left="0"/>
                  </w:pPr>
                  <w:r>
                    <w:t>Standard or Format Owner</w:t>
                  </w:r>
                </w:p>
              </w:tc>
              <w:tc>
                <w:tcPr>
                  <w:tcW w:w="0" w:type="auto"/>
                </w:tcPr>
                <w:p w:rsidR="00FF3B3D" w:rsidRDefault="00FF3B3D" w:rsidP="00923E7C">
                  <w:pPr>
                    <w:pStyle w:val="Body"/>
                    <w:ind w:left="0"/>
                  </w:pPr>
                  <w:r>
                    <w:t xml:space="preserve">PP Systems </w:t>
                  </w:r>
                </w:p>
              </w:tc>
            </w:tr>
            <w:tr w:rsidR="00FF3B3D" w:rsidTr="00FF3B3D">
              <w:tc>
                <w:tcPr>
                  <w:tcW w:w="0" w:type="auto"/>
                </w:tcPr>
                <w:p w:rsidR="00FF3B3D" w:rsidRDefault="00FF3B3D" w:rsidP="00A23C3C">
                  <w:pPr>
                    <w:pStyle w:val="Body"/>
                    <w:ind w:left="0"/>
                  </w:pPr>
                  <w:r>
                    <w:t>Devices</w:t>
                  </w:r>
                </w:p>
              </w:tc>
              <w:tc>
                <w:tcPr>
                  <w:tcW w:w="0" w:type="auto"/>
                </w:tcPr>
                <w:p w:rsidR="00FF3B3D" w:rsidRDefault="00FF3B3D" w:rsidP="00A23C3C">
                  <w:pPr>
                    <w:pStyle w:val="Body"/>
                    <w:ind w:left="0"/>
                  </w:pPr>
                </w:p>
              </w:tc>
            </w:tr>
            <w:tr w:rsidR="00FF3B3D" w:rsidTr="00FF3B3D">
              <w:tc>
                <w:tcPr>
                  <w:tcW w:w="0" w:type="auto"/>
                </w:tcPr>
                <w:p w:rsidR="00FF3B3D" w:rsidRDefault="00FF3B3D" w:rsidP="00A23C3C">
                  <w:pPr>
                    <w:pStyle w:val="Body"/>
                    <w:ind w:left="0"/>
                  </w:pPr>
                  <w:r>
                    <w:t>Supported Formats</w:t>
                  </w:r>
                </w:p>
              </w:tc>
              <w:tc>
                <w:tcPr>
                  <w:tcW w:w="0" w:type="auto"/>
                </w:tcPr>
                <w:p w:rsidR="00FF3B3D" w:rsidRPr="00084655" w:rsidRDefault="00FF3B3D" w:rsidP="00A23C3C">
                  <w:pPr>
                    <w:pStyle w:val="Body"/>
                    <w:ind w:left="0"/>
                  </w:pPr>
                  <w:r>
                    <w:t>UniSpec Single Beam and Dual Beam text files</w:t>
                  </w:r>
                </w:p>
              </w:tc>
            </w:tr>
            <w:tr w:rsidR="00FF3B3D" w:rsidTr="00FF3B3D">
              <w:tc>
                <w:tcPr>
                  <w:tcW w:w="0" w:type="auto"/>
                </w:tcPr>
                <w:p w:rsidR="00FF3B3D" w:rsidRDefault="00FF3B3D" w:rsidP="00A23C3C">
                  <w:pPr>
                    <w:pStyle w:val="Body"/>
                    <w:ind w:left="0"/>
                  </w:pPr>
                  <w:r>
                    <w:t>Specchio Instrument Type Numbers</w:t>
                  </w:r>
                </w:p>
              </w:tc>
              <w:tc>
                <w:tcPr>
                  <w:tcW w:w="0" w:type="auto"/>
                </w:tcPr>
                <w:p w:rsidR="00FF3B3D" w:rsidRDefault="00FF3B3D" w:rsidP="00A23C3C">
                  <w:pPr>
                    <w:pStyle w:val="Body"/>
                    <w:ind w:left="0"/>
                    <w:rPr>
                      <w:lang w:val="en-US"/>
                    </w:rPr>
                  </w:pPr>
                  <w:r>
                    <w:t>Set to -1 as not available</w:t>
                  </w:r>
                </w:p>
              </w:tc>
            </w:tr>
            <w:tr w:rsidR="00FF3B3D" w:rsidTr="00FF3B3D">
              <w:tc>
                <w:tcPr>
                  <w:tcW w:w="0" w:type="auto"/>
                </w:tcPr>
                <w:p w:rsidR="00FF3B3D" w:rsidRDefault="00FF3B3D" w:rsidP="00A23C3C">
                  <w:pPr>
                    <w:pStyle w:val="Body"/>
                    <w:ind w:left="0"/>
                  </w:pPr>
                  <w:r>
                    <w:t>Comments</w:t>
                  </w:r>
                </w:p>
              </w:tc>
              <w:tc>
                <w:tcPr>
                  <w:tcW w:w="0" w:type="auto"/>
                </w:tcPr>
                <w:p w:rsidR="00FF3B3D" w:rsidRDefault="00FF3B3D" w:rsidP="00A23C3C">
                  <w:pPr>
                    <w:pStyle w:val="TableText"/>
                  </w:pPr>
                </w:p>
              </w:tc>
            </w:tr>
            <w:tr w:rsidR="00FF3B3D" w:rsidTr="00FF3B3D">
              <w:tc>
                <w:tcPr>
                  <w:tcW w:w="0" w:type="auto"/>
                </w:tcPr>
                <w:p w:rsidR="00FF3B3D" w:rsidRDefault="00FF3B3D" w:rsidP="00A23C3C">
                  <w:pPr>
                    <w:pStyle w:val="Body"/>
                    <w:ind w:left="0"/>
                  </w:pPr>
                  <w:r>
                    <w:t>Sensor Selection Method on reading</w:t>
                  </w:r>
                </w:p>
              </w:tc>
              <w:tc>
                <w:tcPr>
                  <w:tcW w:w="0" w:type="auto"/>
                </w:tcPr>
                <w:p w:rsidR="00FF3B3D" w:rsidRDefault="00FF3B3D" w:rsidP="0059682B">
                  <w:pPr>
                    <w:pStyle w:val="TableText"/>
                    <w:rPr>
                      <w:rFonts w:cstheme="minorBidi"/>
                    </w:rPr>
                  </w:pPr>
                  <w:r>
                    <w:t>Manufacturer Short Name = PP Systems</w:t>
                  </w:r>
                </w:p>
                <w:p w:rsidR="00FF3B3D" w:rsidRDefault="00FF3B3D" w:rsidP="0059682B">
                  <w:pPr>
                    <w:pStyle w:val="TableText"/>
                  </w:pPr>
                  <w:r>
                    <w:t>Sensor Number of bands = number of bands in spectrum</w:t>
                  </w:r>
                </w:p>
                <w:p w:rsidR="00FF3B3D" w:rsidRDefault="00FF3B3D" w:rsidP="0059682B">
                  <w:pPr>
                    <w:pStyle w:val="TableText"/>
                  </w:pPr>
                  <w:r>
                    <w:t>Sensor Wavelength of first band = wavelength of first band in spectrum</w:t>
                  </w:r>
                </w:p>
                <w:p w:rsidR="00FF3B3D" w:rsidRDefault="00FF3B3D" w:rsidP="0059682B">
                  <w:pPr>
                    <w:pStyle w:val="TableText"/>
                  </w:pPr>
                  <w:r>
                    <w:t>Sensor Wavelength of last band = wavelength of last band in spectrum</w:t>
                  </w:r>
                </w:p>
              </w:tc>
            </w:tr>
          </w:tbl>
          <w:p w:rsidR="00FF3B3D" w:rsidRDefault="00FF3B3D" w:rsidP="00632319">
            <w:pPr>
              <w:pStyle w:val="Heading3"/>
              <w:outlineLvl w:val="2"/>
            </w:pPr>
            <w:r>
              <w:t>SPECPR</w:t>
            </w:r>
          </w:p>
          <w:tbl>
            <w:tblPr>
              <w:tblStyle w:val="TableGrid"/>
              <w:tblW w:w="0" w:type="auto"/>
              <w:tblInd w:w="709" w:type="dxa"/>
              <w:tblLook w:val="04A0"/>
            </w:tblPr>
            <w:tblGrid>
              <w:gridCol w:w="3698"/>
              <w:gridCol w:w="2639"/>
            </w:tblGrid>
            <w:tr w:rsidR="00FF3B3D" w:rsidTr="00FF3B3D">
              <w:tc>
                <w:tcPr>
                  <w:tcW w:w="0" w:type="auto"/>
                </w:tcPr>
                <w:p w:rsidR="00FF3B3D" w:rsidRDefault="00FF3B3D" w:rsidP="00A23C3C">
                  <w:pPr>
                    <w:pStyle w:val="Body"/>
                    <w:ind w:left="0"/>
                  </w:pPr>
                  <w:r>
                    <w:t>Standard or Format Owner</w:t>
                  </w:r>
                </w:p>
              </w:tc>
              <w:tc>
                <w:tcPr>
                  <w:tcW w:w="0" w:type="auto"/>
                </w:tcPr>
                <w:p w:rsidR="00FF3B3D" w:rsidRDefault="00FF3B3D" w:rsidP="00A23C3C">
                  <w:pPr>
                    <w:pStyle w:val="Body"/>
                    <w:ind w:left="0"/>
                  </w:pPr>
                  <w:r>
                    <w:t>USGS</w:t>
                  </w:r>
                </w:p>
              </w:tc>
            </w:tr>
            <w:tr w:rsidR="00FF3B3D" w:rsidTr="00FF3B3D">
              <w:tc>
                <w:tcPr>
                  <w:tcW w:w="0" w:type="auto"/>
                </w:tcPr>
                <w:p w:rsidR="00FF3B3D" w:rsidRDefault="00FF3B3D" w:rsidP="00A23C3C">
                  <w:pPr>
                    <w:pStyle w:val="Body"/>
                    <w:ind w:left="0"/>
                  </w:pPr>
                  <w:r>
                    <w:t>Devices</w:t>
                  </w:r>
                </w:p>
              </w:tc>
              <w:tc>
                <w:tcPr>
                  <w:tcW w:w="0" w:type="auto"/>
                </w:tcPr>
                <w:p w:rsidR="00FF3B3D" w:rsidRDefault="00FF3B3D" w:rsidP="00A23C3C">
                  <w:pPr>
                    <w:pStyle w:val="Body"/>
                    <w:ind w:left="0"/>
                  </w:pPr>
                  <w:r>
                    <w:t>USGS PRISM software</w:t>
                  </w:r>
                </w:p>
              </w:tc>
            </w:tr>
            <w:tr w:rsidR="00FF3B3D" w:rsidTr="00FF3B3D">
              <w:tc>
                <w:tcPr>
                  <w:tcW w:w="0" w:type="auto"/>
                </w:tcPr>
                <w:p w:rsidR="00FF3B3D" w:rsidRDefault="00FF3B3D" w:rsidP="00A23C3C">
                  <w:pPr>
                    <w:pStyle w:val="Body"/>
                    <w:ind w:left="0"/>
                  </w:pPr>
                  <w:r>
                    <w:t>Supported Formats</w:t>
                  </w:r>
                </w:p>
              </w:tc>
              <w:tc>
                <w:tcPr>
                  <w:tcW w:w="0" w:type="auto"/>
                </w:tcPr>
                <w:p w:rsidR="00FF3B3D" w:rsidRPr="00084655" w:rsidRDefault="00FF3B3D" w:rsidP="00632319">
                  <w:pPr>
                    <w:pStyle w:val="Body"/>
                    <w:ind w:left="0"/>
                  </w:pPr>
                </w:p>
              </w:tc>
            </w:tr>
            <w:tr w:rsidR="00FF3B3D" w:rsidTr="00FF3B3D">
              <w:tc>
                <w:tcPr>
                  <w:tcW w:w="0" w:type="auto"/>
                </w:tcPr>
                <w:p w:rsidR="00FF3B3D" w:rsidRDefault="00FF3B3D" w:rsidP="00A23C3C">
                  <w:pPr>
                    <w:pStyle w:val="Body"/>
                    <w:ind w:left="0"/>
                  </w:pPr>
                  <w:r>
                    <w:t>Specchio Instrument Type Numbers</w:t>
                  </w:r>
                </w:p>
              </w:tc>
              <w:tc>
                <w:tcPr>
                  <w:tcW w:w="0" w:type="auto"/>
                </w:tcPr>
                <w:p w:rsidR="00FF3B3D" w:rsidRDefault="00FF3B3D" w:rsidP="00A23C3C">
                  <w:pPr>
                    <w:pStyle w:val="Body"/>
                    <w:ind w:left="0"/>
                    <w:rPr>
                      <w:lang w:val="en-US"/>
                    </w:rPr>
                  </w:pPr>
                  <w:r>
                    <w:t>Set to -1 as not available</w:t>
                  </w:r>
                </w:p>
              </w:tc>
            </w:tr>
            <w:tr w:rsidR="00FF3B3D" w:rsidTr="00FF3B3D">
              <w:tc>
                <w:tcPr>
                  <w:tcW w:w="0" w:type="auto"/>
                </w:tcPr>
                <w:p w:rsidR="00FF3B3D" w:rsidRDefault="00FF3B3D" w:rsidP="00A23C3C">
                  <w:pPr>
                    <w:pStyle w:val="Body"/>
                    <w:ind w:left="0"/>
                  </w:pPr>
                  <w:r>
                    <w:t>Comments</w:t>
                  </w:r>
                </w:p>
              </w:tc>
              <w:tc>
                <w:tcPr>
                  <w:tcW w:w="0" w:type="auto"/>
                </w:tcPr>
                <w:p w:rsidR="00FF3B3D" w:rsidRDefault="00FF3B3D" w:rsidP="00A23C3C">
                  <w:pPr>
                    <w:pStyle w:val="TableText"/>
                  </w:pPr>
                </w:p>
              </w:tc>
            </w:tr>
          </w:tbl>
          <w:p w:rsidR="00FF3B3D" w:rsidRDefault="00FF3B3D" w:rsidP="00632319">
            <w:pPr>
              <w:pStyle w:val="Heading3"/>
              <w:outlineLvl w:val="2"/>
            </w:pPr>
            <w:r>
              <w:t>Modtran Albedo File</w:t>
            </w:r>
          </w:p>
          <w:tbl>
            <w:tblPr>
              <w:tblStyle w:val="TableGrid"/>
              <w:tblW w:w="0" w:type="auto"/>
              <w:tblInd w:w="709" w:type="dxa"/>
              <w:tblLook w:val="04A0"/>
            </w:tblPr>
            <w:tblGrid>
              <w:gridCol w:w="3698"/>
              <w:gridCol w:w="2639"/>
            </w:tblGrid>
            <w:tr w:rsidR="00FF3B3D" w:rsidTr="00FF3B3D">
              <w:tc>
                <w:tcPr>
                  <w:tcW w:w="0" w:type="auto"/>
                </w:tcPr>
                <w:p w:rsidR="00FF3B3D" w:rsidRDefault="00FF3B3D" w:rsidP="00A23C3C">
                  <w:pPr>
                    <w:pStyle w:val="Body"/>
                    <w:ind w:left="0"/>
                  </w:pPr>
                  <w:r>
                    <w:t>Standard or Format Owner</w:t>
                  </w:r>
                </w:p>
              </w:tc>
              <w:tc>
                <w:tcPr>
                  <w:tcW w:w="0" w:type="auto"/>
                </w:tcPr>
                <w:p w:rsidR="00FF3B3D" w:rsidRDefault="00FF3B3D" w:rsidP="00A23C3C">
                  <w:pPr>
                    <w:pStyle w:val="Body"/>
                    <w:ind w:left="0"/>
                  </w:pPr>
                </w:p>
              </w:tc>
            </w:tr>
            <w:tr w:rsidR="00FF3B3D" w:rsidTr="00FF3B3D">
              <w:tc>
                <w:tcPr>
                  <w:tcW w:w="0" w:type="auto"/>
                </w:tcPr>
                <w:p w:rsidR="00FF3B3D" w:rsidRDefault="00FF3B3D" w:rsidP="00A23C3C">
                  <w:pPr>
                    <w:pStyle w:val="Body"/>
                    <w:ind w:left="0"/>
                  </w:pPr>
                  <w:r>
                    <w:t>Devices</w:t>
                  </w:r>
                </w:p>
              </w:tc>
              <w:tc>
                <w:tcPr>
                  <w:tcW w:w="0" w:type="auto"/>
                </w:tcPr>
                <w:p w:rsidR="00FF3B3D" w:rsidRDefault="00FF3B3D" w:rsidP="00A23C3C">
                  <w:pPr>
                    <w:pStyle w:val="Body"/>
                    <w:ind w:left="0"/>
                  </w:pPr>
                </w:p>
              </w:tc>
            </w:tr>
            <w:tr w:rsidR="00FF3B3D" w:rsidTr="00FF3B3D">
              <w:tc>
                <w:tcPr>
                  <w:tcW w:w="0" w:type="auto"/>
                </w:tcPr>
                <w:p w:rsidR="00FF3B3D" w:rsidRDefault="00FF3B3D" w:rsidP="00A23C3C">
                  <w:pPr>
                    <w:pStyle w:val="Body"/>
                    <w:ind w:left="0"/>
                  </w:pPr>
                  <w:r>
                    <w:t>Supported Formats</w:t>
                  </w:r>
                </w:p>
              </w:tc>
              <w:tc>
                <w:tcPr>
                  <w:tcW w:w="0" w:type="auto"/>
                </w:tcPr>
                <w:p w:rsidR="00FF3B3D" w:rsidRPr="00084655" w:rsidRDefault="00FF3B3D" w:rsidP="00A23C3C">
                  <w:pPr>
                    <w:pStyle w:val="Body"/>
                    <w:ind w:left="0"/>
                  </w:pPr>
                </w:p>
              </w:tc>
            </w:tr>
            <w:tr w:rsidR="00FF3B3D" w:rsidTr="00FF3B3D">
              <w:tc>
                <w:tcPr>
                  <w:tcW w:w="0" w:type="auto"/>
                </w:tcPr>
                <w:p w:rsidR="00FF3B3D" w:rsidRDefault="00FF3B3D" w:rsidP="00A23C3C">
                  <w:pPr>
                    <w:pStyle w:val="Body"/>
                    <w:ind w:left="0"/>
                  </w:pPr>
                  <w:r>
                    <w:t>Specchio Instrument Type Numbers</w:t>
                  </w:r>
                </w:p>
              </w:tc>
              <w:tc>
                <w:tcPr>
                  <w:tcW w:w="0" w:type="auto"/>
                </w:tcPr>
                <w:p w:rsidR="00FF3B3D" w:rsidRDefault="00FF3B3D" w:rsidP="00A23C3C">
                  <w:pPr>
                    <w:pStyle w:val="Body"/>
                    <w:ind w:left="0"/>
                    <w:rPr>
                      <w:lang w:val="en-US"/>
                    </w:rPr>
                  </w:pPr>
                  <w:r>
                    <w:t>Set to -1 as not available</w:t>
                  </w:r>
                </w:p>
              </w:tc>
            </w:tr>
            <w:tr w:rsidR="00FF3B3D" w:rsidTr="00FF3B3D">
              <w:tc>
                <w:tcPr>
                  <w:tcW w:w="0" w:type="auto"/>
                </w:tcPr>
                <w:p w:rsidR="00FF3B3D" w:rsidRDefault="00FF3B3D" w:rsidP="00A23C3C">
                  <w:pPr>
                    <w:pStyle w:val="Body"/>
                    <w:ind w:left="0"/>
                  </w:pPr>
                  <w:r>
                    <w:t>Comments</w:t>
                  </w:r>
                </w:p>
              </w:tc>
              <w:tc>
                <w:tcPr>
                  <w:tcW w:w="0" w:type="auto"/>
                </w:tcPr>
                <w:p w:rsidR="00FF3B3D" w:rsidRDefault="00FF3B3D" w:rsidP="00A23C3C">
                  <w:pPr>
                    <w:pStyle w:val="TableText"/>
                  </w:pPr>
                </w:p>
              </w:tc>
            </w:tr>
          </w:tbl>
          <w:p w:rsidR="00FF3B3D" w:rsidRDefault="00FF3B3D" w:rsidP="00632319">
            <w:pPr>
              <w:pStyle w:val="Heading3"/>
              <w:outlineLvl w:val="2"/>
            </w:pPr>
            <w:r>
              <w:t>Excel files</w:t>
            </w:r>
          </w:p>
          <w:tbl>
            <w:tblPr>
              <w:tblStyle w:val="TableGrid"/>
              <w:tblW w:w="0" w:type="auto"/>
              <w:tblInd w:w="709" w:type="dxa"/>
              <w:tblLook w:val="04A0"/>
            </w:tblPr>
            <w:tblGrid>
              <w:gridCol w:w="1697"/>
              <w:gridCol w:w="5154"/>
            </w:tblGrid>
            <w:tr w:rsidR="00FF3B3D" w:rsidTr="00FF3B3D">
              <w:tc>
                <w:tcPr>
                  <w:tcW w:w="0" w:type="auto"/>
                </w:tcPr>
                <w:p w:rsidR="00FF3B3D" w:rsidRDefault="00FF3B3D" w:rsidP="00A23C3C">
                  <w:pPr>
                    <w:pStyle w:val="Body"/>
                    <w:ind w:left="0"/>
                  </w:pPr>
                  <w:r>
                    <w:t>Standard or Format Owner</w:t>
                  </w:r>
                </w:p>
              </w:tc>
              <w:tc>
                <w:tcPr>
                  <w:tcW w:w="0" w:type="auto"/>
                </w:tcPr>
                <w:p w:rsidR="00FF3B3D" w:rsidRDefault="00FF3B3D" w:rsidP="00A23C3C">
                  <w:pPr>
                    <w:pStyle w:val="Body"/>
                    <w:ind w:left="0"/>
                  </w:pPr>
                  <w:r>
                    <w:t>Microsoft Excel Spreadsheet files</w:t>
                  </w:r>
                </w:p>
              </w:tc>
            </w:tr>
            <w:tr w:rsidR="00FF3B3D" w:rsidTr="00FF3B3D">
              <w:tc>
                <w:tcPr>
                  <w:tcW w:w="0" w:type="auto"/>
                </w:tcPr>
                <w:p w:rsidR="00FF3B3D" w:rsidRDefault="00FF3B3D" w:rsidP="00A23C3C">
                  <w:pPr>
                    <w:pStyle w:val="Body"/>
                    <w:ind w:left="0"/>
                  </w:pPr>
                  <w:r>
                    <w:t>Devices</w:t>
                  </w:r>
                </w:p>
              </w:tc>
              <w:tc>
                <w:tcPr>
                  <w:tcW w:w="0" w:type="auto"/>
                </w:tcPr>
                <w:p w:rsidR="00FF3B3D" w:rsidRDefault="00FF3B3D" w:rsidP="00A23C3C">
                  <w:pPr>
                    <w:pStyle w:val="Body"/>
                    <w:ind w:left="0"/>
                  </w:pPr>
                  <w:r>
                    <w:t>N/A</w:t>
                  </w:r>
                </w:p>
              </w:tc>
            </w:tr>
            <w:tr w:rsidR="00FF3B3D" w:rsidTr="00FF3B3D">
              <w:tc>
                <w:tcPr>
                  <w:tcW w:w="0" w:type="auto"/>
                </w:tcPr>
                <w:p w:rsidR="00FF3B3D" w:rsidRDefault="00FF3B3D" w:rsidP="00A23C3C">
                  <w:pPr>
                    <w:pStyle w:val="Body"/>
                    <w:ind w:left="0"/>
                  </w:pPr>
                  <w:r>
                    <w:t>Supported Formats</w:t>
                  </w:r>
                </w:p>
              </w:tc>
              <w:tc>
                <w:tcPr>
                  <w:tcW w:w="0" w:type="auto"/>
                </w:tcPr>
                <w:p w:rsidR="00FF3B3D" w:rsidRDefault="00FF3B3D" w:rsidP="00B61E92">
                  <w:pPr>
                    <w:pStyle w:val="Body"/>
                    <w:ind w:left="0"/>
                  </w:pPr>
                  <w:r>
                    <w:t>.XLS files only - .CSV, .XLSX etc are not supported</w:t>
                  </w:r>
                </w:p>
                <w:p w:rsidR="00FF3B3D" w:rsidRPr="00084655" w:rsidRDefault="00FF3B3D" w:rsidP="00B61E92">
                  <w:pPr>
                    <w:pStyle w:val="Body"/>
                    <w:ind w:left="0"/>
                  </w:pPr>
                  <w:r>
                    <w:t xml:space="preserve">(.CSV files may be interpreted as Ocean Optics SpectraSuite Data Files. See section </w:t>
                  </w:r>
                  <w:r w:rsidRPr="00FF3B3D">
                    <w:rPr>
                      <w:rStyle w:val="CrossReference"/>
                    </w:rPr>
                    <w:t>4.9.7</w:t>
                  </w:r>
                  <w:r w:rsidRPr="007B39B1">
                    <w:rPr>
                      <w:rStyle w:val="CrossReference"/>
                    </w:rPr>
                    <w:t xml:space="preserve"> </w:t>
                  </w:r>
                  <w:r w:rsidRPr="00FF3B3D">
                    <w:rPr>
                      <w:rStyle w:val="CrossReference"/>
                    </w:rPr>
                    <w:t>Ocean Optics SpectraSuite Data Files</w:t>
                  </w:r>
                  <w:r>
                    <w:t>.)</w:t>
                  </w:r>
                </w:p>
              </w:tc>
            </w:tr>
            <w:tr w:rsidR="00FF3B3D" w:rsidTr="00FF3B3D">
              <w:tc>
                <w:tcPr>
                  <w:tcW w:w="0" w:type="auto"/>
                </w:tcPr>
                <w:p w:rsidR="00FF3B3D" w:rsidRDefault="00FF3B3D" w:rsidP="00A23C3C">
                  <w:pPr>
                    <w:pStyle w:val="Body"/>
                    <w:ind w:left="0"/>
                  </w:pPr>
                  <w:r>
                    <w:t>Specchio Instrument Type Numbers</w:t>
                  </w:r>
                </w:p>
              </w:tc>
              <w:tc>
                <w:tcPr>
                  <w:tcW w:w="0" w:type="auto"/>
                </w:tcPr>
                <w:p w:rsidR="00FF3B3D" w:rsidRDefault="00FF3B3D" w:rsidP="00A23C3C">
                  <w:pPr>
                    <w:pStyle w:val="Body"/>
                    <w:ind w:left="0"/>
                    <w:rPr>
                      <w:lang w:val="en-US"/>
                    </w:rPr>
                  </w:pPr>
                  <w:r>
                    <w:t>Set to -1 as not available</w:t>
                  </w:r>
                </w:p>
              </w:tc>
            </w:tr>
            <w:tr w:rsidR="00FF3B3D" w:rsidTr="00FF3B3D">
              <w:tc>
                <w:tcPr>
                  <w:tcW w:w="0" w:type="auto"/>
                </w:tcPr>
                <w:p w:rsidR="00FF3B3D" w:rsidRDefault="00FF3B3D" w:rsidP="00A23C3C">
                  <w:pPr>
                    <w:pStyle w:val="Body"/>
                    <w:ind w:left="0"/>
                  </w:pPr>
                  <w:r>
                    <w:t>Comments</w:t>
                  </w:r>
                </w:p>
              </w:tc>
              <w:tc>
                <w:tcPr>
                  <w:tcW w:w="0" w:type="auto"/>
                </w:tcPr>
                <w:p w:rsidR="00FF3B3D" w:rsidRDefault="00FF3B3D" w:rsidP="00B61E92">
                  <w:pPr>
                    <w:pStyle w:val="TableText"/>
                  </w:pPr>
                  <w:r>
                    <w:t>The first column of the Excel file must contain the Wavelength values in increasing order, with a heading in the first row. The column is checked for valid numeric data, bit is otherwise ignored.</w:t>
                  </w:r>
                </w:p>
                <w:p w:rsidR="00FF3B3D" w:rsidRDefault="00FF3B3D" w:rsidP="00B61E92">
                  <w:pPr>
                    <w:pStyle w:val="TableText"/>
                  </w:pPr>
                  <w:r>
                    <w:t>Each of the second and subsequent columns contains the data for a single spectrum. The first row is the name of the spectrum. Subsequent rows in the column contain the spectrum values for the wavelengths specified in the first column.</w:t>
                  </w:r>
                </w:p>
                <w:p w:rsidR="00FF3B3D" w:rsidRDefault="00FF3B3D" w:rsidP="00B61E92">
                  <w:pPr>
                    <w:pStyle w:val="TableText"/>
                  </w:pPr>
                  <w:r>
                    <w:t>The spectra “file names” are constructed from the Excel file name and the spectrum name in the first row of the spreadsheet, separated with a “_” character.</w:t>
                  </w:r>
                </w:p>
                <w:p w:rsidR="00FF3B3D" w:rsidRDefault="00FF3B3D" w:rsidP="00B61E92">
                  <w:pPr>
                    <w:pStyle w:val="TableText"/>
                  </w:pPr>
                  <w:r>
                    <w:t>There can be no other data in the spreadsheet and the table of data must be rectangular with no gaps. Excel formatting is ignored.</w:t>
                  </w:r>
                </w:p>
                <w:p w:rsidR="00FF3B3D" w:rsidRDefault="00FF3B3D" w:rsidP="00B61E92">
                  <w:pPr>
                    <w:pStyle w:val="TableText"/>
                  </w:pPr>
                  <w:r>
                    <w:t>Only the first datasheet is read.</w:t>
                  </w:r>
                </w:p>
              </w:tc>
            </w:tr>
          </w:tbl>
          <w:p w:rsidR="00FF3B3D" w:rsidRDefault="00FF3B3D" w:rsidP="00B61E92">
            <w:pPr>
              <w:pStyle w:val="HeadingSubUnnumbered"/>
              <w:rPr>
                <w:lang w:val="en-AU"/>
              </w:rPr>
            </w:pPr>
            <w:r>
              <w:rPr>
                <w:lang w:val="en-AU"/>
              </w:rPr>
              <w:t>Example file</w:t>
            </w:r>
          </w:p>
          <w:p w:rsidR="00FF3B3D" w:rsidRDefault="00FF3B3D" w:rsidP="003A363C">
            <w:pPr>
              <w:pStyle w:val="Figure"/>
              <w:rPr>
                <w:lang w:val="en-AU"/>
              </w:rPr>
            </w:pPr>
            <w:r>
              <w:rPr>
                <w:lang w:val="en-AU"/>
              </w:rPr>
              <w:drawing>
                <wp:inline distT="0" distB="0" distL="0" distR="0">
                  <wp:extent cx="5359832" cy="3951027"/>
                  <wp:effectExtent l="19050" t="0" r="0" b="0"/>
                  <wp:docPr id="20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1"/>
                          <a:srcRect/>
                          <a:stretch>
                            <a:fillRect/>
                          </a:stretch>
                        </pic:blipFill>
                        <pic:spPr bwMode="auto">
                          <a:xfrm>
                            <a:off x="0" y="0"/>
                            <a:ext cx="5358549" cy="3950081"/>
                          </a:xfrm>
                          <a:prstGeom prst="rect">
                            <a:avLst/>
                          </a:prstGeom>
                          <a:noFill/>
                          <a:ln w="9525">
                            <a:noFill/>
                            <a:miter lim="800000"/>
                            <a:headEnd/>
                            <a:tailEnd/>
                          </a:ln>
                        </pic:spPr>
                      </pic:pic>
                    </a:graphicData>
                  </a:graphic>
                </wp:inline>
              </w:drawing>
            </w:r>
          </w:p>
          <w:p w:rsidR="00FF3B3D" w:rsidRDefault="00FF3B3D" w:rsidP="003A363C">
            <w:pPr>
              <w:pStyle w:val="Caption"/>
            </w:pPr>
            <w:r w:rsidRPr="00084655">
              <w:t xml:space="preserve">Figure </w:t>
            </w:r>
            <w:r>
              <w:rPr>
                <w:noProof/>
              </w:rPr>
              <w:t>10</w:t>
            </w:r>
            <w:r w:rsidRPr="00084655">
              <w:t xml:space="preserve">: </w:t>
            </w:r>
            <w:r>
              <w:t>Top-left corner of example spreadsheet</w:t>
            </w:r>
          </w:p>
          <w:p w:rsidR="00FF3B3D" w:rsidRPr="00084655" w:rsidRDefault="00FF3B3D" w:rsidP="003A363C">
            <w:pPr>
              <w:pStyle w:val="Heading3"/>
              <w:outlineLvl w:val="2"/>
            </w:pPr>
            <w:r w:rsidRPr="00084655">
              <w:t>TXT Space Formatted Text Files</w:t>
            </w:r>
          </w:p>
          <w:p w:rsidR="00FF3B3D" w:rsidRDefault="00FF3B3D" w:rsidP="003A363C">
            <w:pPr>
              <w:pStyle w:val="Note"/>
            </w:pPr>
            <w:r>
              <w:t>Note</w:t>
            </w:r>
            <w:r>
              <w:tab/>
              <w:t>TXT files are deprecated, except in the case where Reference Panel calibrations are loaded as Spectra. Please use the Excel file format instead.</w:t>
            </w:r>
          </w:p>
          <w:tbl>
            <w:tblPr>
              <w:tblStyle w:val="TableGrid"/>
              <w:tblW w:w="0" w:type="auto"/>
              <w:tblInd w:w="709" w:type="dxa"/>
              <w:tblLook w:val="04A0"/>
            </w:tblPr>
            <w:tblGrid>
              <w:gridCol w:w="2034"/>
              <w:gridCol w:w="4817"/>
            </w:tblGrid>
            <w:tr w:rsidR="00FF3B3D" w:rsidTr="00FF3B3D">
              <w:tc>
                <w:tcPr>
                  <w:tcW w:w="0" w:type="auto"/>
                </w:tcPr>
                <w:p w:rsidR="00FF3B3D" w:rsidRDefault="00FF3B3D" w:rsidP="00A23C3C">
                  <w:pPr>
                    <w:pStyle w:val="Body"/>
                    <w:ind w:left="0"/>
                  </w:pPr>
                  <w:r>
                    <w:t>Standard or Format Owner</w:t>
                  </w:r>
                </w:p>
              </w:tc>
              <w:tc>
                <w:tcPr>
                  <w:tcW w:w="0" w:type="auto"/>
                </w:tcPr>
                <w:p w:rsidR="00FF3B3D" w:rsidRDefault="00FF3B3D" w:rsidP="00A23C3C">
                  <w:pPr>
                    <w:pStyle w:val="Body"/>
                    <w:ind w:left="0"/>
                  </w:pPr>
                  <w:r>
                    <w:t>N/A</w:t>
                  </w:r>
                </w:p>
              </w:tc>
            </w:tr>
            <w:tr w:rsidR="00FF3B3D" w:rsidTr="00FF3B3D">
              <w:tc>
                <w:tcPr>
                  <w:tcW w:w="0" w:type="auto"/>
                </w:tcPr>
                <w:p w:rsidR="00FF3B3D" w:rsidRDefault="00FF3B3D" w:rsidP="00A23C3C">
                  <w:pPr>
                    <w:pStyle w:val="Body"/>
                    <w:ind w:left="0"/>
                  </w:pPr>
                  <w:r>
                    <w:t>Devices</w:t>
                  </w:r>
                </w:p>
              </w:tc>
              <w:tc>
                <w:tcPr>
                  <w:tcW w:w="0" w:type="auto"/>
                </w:tcPr>
                <w:p w:rsidR="00FF3B3D" w:rsidRDefault="00FF3B3D" w:rsidP="00A23C3C">
                  <w:pPr>
                    <w:pStyle w:val="Body"/>
                    <w:ind w:left="0"/>
                  </w:pPr>
                  <w:r>
                    <w:t>N/A</w:t>
                  </w:r>
                </w:p>
              </w:tc>
            </w:tr>
            <w:tr w:rsidR="00FF3B3D" w:rsidTr="00FF3B3D">
              <w:tc>
                <w:tcPr>
                  <w:tcW w:w="0" w:type="auto"/>
                </w:tcPr>
                <w:p w:rsidR="00FF3B3D" w:rsidRDefault="00FF3B3D" w:rsidP="00A23C3C">
                  <w:pPr>
                    <w:pStyle w:val="Body"/>
                    <w:ind w:left="0"/>
                  </w:pPr>
                  <w:r>
                    <w:t>Supported Formats</w:t>
                  </w:r>
                </w:p>
              </w:tc>
              <w:tc>
                <w:tcPr>
                  <w:tcW w:w="0" w:type="auto"/>
                </w:tcPr>
                <w:p w:rsidR="00FF3B3D" w:rsidRPr="00084655" w:rsidRDefault="00FF3B3D" w:rsidP="0007482B">
                  <w:pPr>
                    <w:pStyle w:val="Body"/>
                    <w:ind w:left="0"/>
                  </w:pPr>
                  <w:r>
                    <w:t>S</w:t>
                  </w:r>
                  <w:r w:rsidRPr="00084655">
                    <w:t xml:space="preserve">pace </w:t>
                  </w:r>
                  <w:r>
                    <w:t>separated</w:t>
                  </w:r>
                  <w:r w:rsidRPr="00084655">
                    <w:t xml:space="preserve"> text files</w:t>
                  </w:r>
                </w:p>
              </w:tc>
            </w:tr>
            <w:tr w:rsidR="00FF3B3D" w:rsidTr="00FF3B3D">
              <w:tc>
                <w:tcPr>
                  <w:tcW w:w="0" w:type="auto"/>
                </w:tcPr>
                <w:p w:rsidR="00FF3B3D" w:rsidRDefault="00FF3B3D" w:rsidP="00A23C3C">
                  <w:pPr>
                    <w:pStyle w:val="Body"/>
                    <w:ind w:left="0"/>
                  </w:pPr>
                  <w:r>
                    <w:t>Specchio Instrument Type Numbers</w:t>
                  </w:r>
                </w:p>
              </w:tc>
              <w:tc>
                <w:tcPr>
                  <w:tcW w:w="0" w:type="auto"/>
                </w:tcPr>
                <w:p w:rsidR="00FF3B3D" w:rsidRDefault="00FF3B3D" w:rsidP="00A23C3C">
                  <w:pPr>
                    <w:pStyle w:val="Body"/>
                    <w:ind w:left="0"/>
                    <w:rPr>
                      <w:lang w:val="en-US"/>
                    </w:rPr>
                  </w:pPr>
                  <w:r>
                    <w:t>Set to -1 as not available</w:t>
                  </w:r>
                </w:p>
              </w:tc>
            </w:tr>
            <w:tr w:rsidR="00FF3B3D" w:rsidTr="00FF3B3D">
              <w:tc>
                <w:tcPr>
                  <w:tcW w:w="0" w:type="auto"/>
                </w:tcPr>
                <w:p w:rsidR="00FF3B3D" w:rsidRDefault="00FF3B3D" w:rsidP="00A23C3C">
                  <w:pPr>
                    <w:pStyle w:val="Body"/>
                    <w:ind w:left="0"/>
                  </w:pPr>
                  <w:r>
                    <w:t>Comments</w:t>
                  </w:r>
                </w:p>
              </w:tc>
              <w:tc>
                <w:tcPr>
                  <w:tcW w:w="0" w:type="auto"/>
                </w:tcPr>
                <w:p w:rsidR="00FF3B3D" w:rsidRDefault="00FF3B3D" w:rsidP="00C65D61">
                  <w:pPr>
                    <w:pStyle w:val="TableText"/>
                  </w:pPr>
                  <w:r>
                    <w:t>TXT Spectrum files can be created or viewed with a text editor.</w:t>
                  </w:r>
                </w:p>
                <w:p w:rsidR="00FF3B3D" w:rsidRDefault="00FF3B3D" w:rsidP="00C65D61">
                  <w:pPr>
                    <w:pStyle w:val="BulletinTable"/>
                  </w:pPr>
                  <w:r>
                    <w:t>Each file can hold one or more Spectra.</w:t>
                  </w:r>
                </w:p>
                <w:p w:rsidR="00FF3B3D" w:rsidRDefault="00FF3B3D" w:rsidP="00C65D61">
                  <w:pPr>
                    <w:pStyle w:val="BulletinTable"/>
                  </w:pPr>
                  <w:r>
                    <w:t>Each line in the text file holds the values for each Spectrum for one wavelength.</w:t>
                  </w:r>
                </w:p>
                <w:p w:rsidR="00FF3B3D" w:rsidRPr="00B85C2C" w:rsidRDefault="00FF3B3D" w:rsidP="00C65D61">
                  <w:pPr>
                    <w:pStyle w:val="BulletinTable"/>
                    <w:rPr>
                      <w:rStyle w:val="DocActionChar"/>
                      <w:i w:val="0"/>
                      <w:color w:val="auto"/>
                    </w:rPr>
                  </w:pPr>
                  <w:r>
                    <w:t xml:space="preserve">Values in each line are space separated. Do not use Tabs. </w:t>
                  </w:r>
                  <w:r w:rsidRPr="00B85C2C">
                    <w:rPr>
                      <w:rStyle w:val="DocActionChar"/>
                    </w:rPr>
                    <w:t>%%% Is this true?</w:t>
                  </w:r>
                </w:p>
                <w:p w:rsidR="00FF3B3D" w:rsidRPr="00B85C2C" w:rsidRDefault="00FF3B3D" w:rsidP="00C65D61">
                  <w:pPr>
                    <w:pStyle w:val="BulletinTable"/>
                    <w:rPr>
                      <w:rStyle w:val="DocActionChar"/>
                      <w:i w:val="0"/>
                      <w:color w:val="auto"/>
                    </w:rPr>
                  </w:pPr>
                  <w:r>
                    <w:t>The first line of the file is a heading line. Its values are used as the names of the Spectra in Specchio.</w:t>
                  </w:r>
                </w:p>
                <w:p w:rsidR="00FF3B3D" w:rsidRDefault="00FF3B3D" w:rsidP="00C65D61">
                  <w:pPr>
                    <w:pStyle w:val="BulletinTable"/>
                  </w:pPr>
                  <w:r>
                    <w:t>All values on subsequent lines must be numeric.</w:t>
                  </w:r>
                </w:p>
                <w:p w:rsidR="00FF3B3D" w:rsidRPr="00C65D61" w:rsidRDefault="00FF3B3D" w:rsidP="00C65D61">
                  <w:pPr>
                    <w:pStyle w:val="BulletinTable"/>
                  </w:pPr>
                  <w:r>
                    <w:t>The first column is the wavelength. Subsequent columns are the Spectrum values for each Spectrum at that wavelength.</w:t>
                  </w:r>
                </w:p>
              </w:tc>
            </w:tr>
          </w:tbl>
          <w:p w:rsidR="00FF3B3D" w:rsidRDefault="00FF3B3D" w:rsidP="00C65D61">
            <w:pPr>
              <w:pStyle w:val="HeadingSubUnnumbered"/>
            </w:pPr>
            <w:r>
              <w:t>Example</w:t>
            </w:r>
          </w:p>
          <w:p w:rsidR="00FF3B3D" w:rsidRPr="00084655" w:rsidRDefault="00FF3B3D" w:rsidP="003A363C">
            <w:pPr>
              <w:pStyle w:val="Body"/>
            </w:pPr>
            <w:r>
              <w:t xml:space="preserve">The following TXT Spectrum file example defines two Spectra named </w:t>
            </w:r>
            <w:r w:rsidRPr="00B85C2C">
              <w:rPr>
                <w:rStyle w:val="CodeChar"/>
              </w:rPr>
              <w:t>mean_090499</w:t>
            </w:r>
            <w:r>
              <w:t xml:space="preserve"> and </w:t>
            </w:r>
            <w:r w:rsidRPr="00B85C2C">
              <w:rPr>
                <w:rStyle w:val="CodeChar"/>
              </w:rPr>
              <w:t>mean_020599</w:t>
            </w:r>
            <w:r w:rsidRPr="00FF3B3D">
              <w:rPr>
                <w:rStyle w:val="CodeChar"/>
              </w:rPr>
              <w:t>.</w:t>
            </w:r>
            <w:r>
              <w:t xml:space="preserve"> They each have observations at wavelengths from 350</w:t>
            </w:r>
            <w:r w:rsidRPr="00FF3B3D">
              <w:t>η</w:t>
            </w:r>
            <w:r w:rsidRPr="00B85C2C">
              <w:t>m</w:t>
            </w:r>
            <w:r>
              <w:t xml:space="preserve"> to 361</w:t>
            </w:r>
            <w:r w:rsidRPr="00FF3B3D">
              <w:t>η</w:t>
            </w:r>
            <w:r>
              <w:t>m.</w:t>
            </w:r>
          </w:p>
          <w:p w:rsidR="00FF3B3D" w:rsidRPr="00851208" w:rsidRDefault="00FF3B3D" w:rsidP="003A363C">
            <w:pPr>
              <w:pStyle w:val="Code"/>
            </w:pPr>
            <w:r w:rsidRPr="00851208">
              <w:t xml:space="preserve">        wvl              mean_090499              mean_020599           </w:t>
            </w:r>
          </w:p>
          <w:p w:rsidR="00FF3B3D" w:rsidRPr="00851208" w:rsidRDefault="00FF3B3D" w:rsidP="003A363C">
            <w:pPr>
              <w:pStyle w:val="Code"/>
            </w:pPr>
            <w:r w:rsidRPr="00851208">
              <w:t xml:space="preserve">      350.000                0.0246756                0.0229771         </w:t>
            </w:r>
          </w:p>
          <w:p w:rsidR="00FF3B3D" w:rsidRPr="00851208" w:rsidRDefault="00FF3B3D" w:rsidP="003A363C">
            <w:pPr>
              <w:pStyle w:val="Code"/>
            </w:pPr>
            <w:r w:rsidRPr="00851208">
              <w:t xml:space="preserve">      351.000                0.0246917                0.0228430         </w:t>
            </w:r>
          </w:p>
          <w:p w:rsidR="00FF3B3D" w:rsidRPr="00851208" w:rsidRDefault="00FF3B3D" w:rsidP="003A363C">
            <w:pPr>
              <w:pStyle w:val="Code"/>
            </w:pPr>
            <w:r w:rsidRPr="00851208">
              <w:t xml:space="preserve">      352.000                0.0247316                0.0229652         </w:t>
            </w:r>
          </w:p>
          <w:p w:rsidR="00FF3B3D" w:rsidRPr="00851208" w:rsidRDefault="00FF3B3D" w:rsidP="003A363C">
            <w:pPr>
              <w:pStyle w:val="Code"/>
            </w:pPr>
            <w:r w:rsidRPr="00851208">
              <w:t xml:space="preserve">      353.000                0.0248502                0.0231014         </w:t>
            </w:r>
          </w:p>
          <w:p w:rsidR="00FF3B3D" w:rsidRPr="00851208" w:rsidRDefault="00FF3B3D" w:rsidP="003A363C">
            <w:pPr>
              <w:pStyle w:val="Code"/>
            </w:pPr>
            <w:r w:rsidRPr="00851208">
              <w:t xml:space="preserve">      354.000                0.0250081                0.0232272         </w:t>
            </w:r>
          </w:p>
          <w:p w:rsidR="00FF3B3D" w:rsidRPr="00851208" w:rsidRDefault="00FF3B3D" w:rsidP="003A363C">
            <w:pPr>
              <w:pStyle w:val="Code"/>
            </w:pPr>
            <w:r w:rsidRPr="00851208">
              <w:t xml:space="preserve">      355.000                0.0250736                0.0232273         </w:t>
            </w:r>
          </w:p>
          <w:p w:rsidR="00FF3B3D" w:rsidRPr="00851208" w:rsidRDefault="00FF3B3D" w:rsidP="003A363C">
            <w:pPr>
              <w:pStyle w:val="Code"/>
            </w:pPr>
            <w:r w:rsidRPr="00851208">
              <w:t xml:space="preserve">      356.000                0.0249883                0.0233005         </w:t>
            </w:r>
          </w:p>
          <w:p w:rsidR="00FF3B3D" w:rsidRPr="00851208" w:rsidRDefault="00FF3B3D" w:rsidP="003A363C">
            <w:pPr>
              <w:pStyle w:val="Code"/>
            </w:pPr>
            <w:r w:rsidRPr="00851208">
              <w:t xml:space="preserve">      357.000                0.0249174                0.0233962         </w:t>
            </w:r>
          </w:p>
          <w:p w:rsidR="00FF3B3D" w:rsidRPr="00851208" w:rsidRDefault="00FF3B3D" w:rsidP="003A363C">
            <w:pPr>
              <w:pStyle w:val="Code"/>
            </w:pPr>
            <w:r w:rsidRPr="00851208">
              <w:t xml:space="preserve">      358.000                0.0250481                0.0234734         </w:t>
            </w:r>
          </w:p>
          <w:p w:rsidR="00FF3B3D" w:rsidRPr="00851208" w:rsidRDefault="00FF3B3D" w:rsidP="003A363C">
            <w:pPr>
              <w:pStyle w:val="Code"/>
            </w:pPr>
            <w:r w:rsidRPr="00851208">
              <w:t xml:space="preserve">      359.000                0.0252141                0.0235376         </w:t>
            </w:r>
          </w:p>
          <w:p w:rsidR="00FF3B3D" w:rsidRPr="00851208" w:rsidRDefault="00FF3B3D" w:rsidP="003A363C">
            <w:pPr>
              <w:pStyle w:val="Code"/>
            </w:pPr>
            <w:r w:rsidRPr="00851208">
              <w:t xml:space="preserve">      360.000                0.0253346                0.0236057         </w:t>
            </w:r>
          </w:p>
          <w:p w:rsidR="00FF3B3D" w:rsidRPr="00851208" w:rsidRDefault="00FF3B3D" w:rsidP="003A363C">
            <w:pPr>
              <w:pStyle w:val="Code"/>
            </w:pPr>
            <w:r w:rsidRPr="00851208">
              <w:t xml:space="preserve">      361.000                0.0253806                0.0236832         </w:t>
            </w:r>
          </w:p>
          <w:p w:rsidR="00FF3B3D" w:rsidRDefault="00FF3B3D" w:rsidP="003A363C">
            <w:pPr>
              <w:pStyle w:val="Heading2"/>
              <w:outlineLvl w:val="1"/>
            </w:pPr>
            <w:r>
              <w:t>Supported Output Spectrum File Formats</w:t>
            </w:r>
          </w:p>
          <w:p w:rsidR="00FF3B3D" w:rsidRPr="00084655" w:rsidRDefault="00FF3B3D" w:rsidP="003A363C">
            <w:pPr>
              <w:pStyle w:val="Body"/>
            </w:pPr>
            <w:r>
              <w:t xml:space="preserve">Spectrum data can </w:t>
            </w:r>
            <w:r w:rsidRPr="00084655">
              <w:t xml:space="preserve">be written in </w:t>
            </w:r>
            <w:r>
              <w:t>two</w:t>
            </w:r>
            <w:r w:rsidRPr="00084655">
              <w:t xml:space="preserve"> data formats</w:t>
            </w:r>
            <w:r>
              <w:t>.</w:t>
            </w:r>
          </w:p>
          <w:p w:rsidR="00FF3B3D" w:rsidRPr="00084655" w:rsidRDefault="00FF3B3D" w:rsidP="003A363C">
            <w:pPr>
              <w:pStyle w:val="Bullet"/>
            </w:pPr>
            <w:r w:rsidRPr="00084655">
              <w:t>CSV (Comma Separated Values) for subsequent import into various 3</w:t>
            </w:r>
            <w:r w:rsidRPr="00FF3B3D">
              <w:t>rd</w:t>
            </w:r>
            <w:r w:rsidRPr="00084655">
              <w:t xml:space="preserve"> party applications like spreadsheets or statistic</w:t>
            </w:r>
            <w:r>
              <w:t>al</w:t>
            </w:r>
            <w:r w:rsidRPr="00084655">
              <w:t xml:space="preserve"> packages</w:t>
            </w:r>
          </w:p>
          <w:p w:rsidR="00FF3B3D" w:rsidRPr="00084655" w:rsidRDefault="00FF3B3D" w:rsidP="003A363C">
            <w:pPr>
              <w:pStyle w:val="Bullet"/>
            </w:pPr>
            <w:r w:rsidRPr="00084655">
              <w:t>ENVI Spectral Library (SLB)</w:t>
            </w:r>
          </w:p>
          <w:p w:rsidR="004D7399" w:rsidRDefault="00FF3B3D" w:rsidP="00BE1D96">
            <w:pPr>
              <w:pStyle w:val="TableText"/>
            </w:pPr>
            <w:r>
              <w:t>Matching Spectra to Instruments and Sensors on Loading</w:t>
            </w:r>
            <w:r w:rsidR="00E900AA">
              <w:fldChar w:fldCharType="end"/>
            </w:r>
            <w:r w:rsidR="00CB4748">
              <w:t xml:space="preserve"> for more information on this process.</w:t>
            </w:r>
            <w:r w:rsidR="006E0394">
              <w:t xml:space="preserve"> </w:t>
            </w:r>
            <w:r w:rsidR="006E0394" w:rsidRPr="006E0394">
              <w:rPr>
                <w:rStyle w:val="DocActionChar"/>
              </w:rPr>
              <w:t>%%%</w:t>
            </w:r>
          </w:p>
        </w:tc>
      </w:tr>
      <w:tr w:rsidR="004D7399" w:rsidTr="00CB4748">
        <w:tc>
          <w:tcPr>
            <w:tcW w:w="0" w:type="auto"/>
          </w:tcPr>
          <w:p w:rsidR="001310CE" w:rsidRPr="00F2736F" w:rsidRDefault="001310CE" w:rsidP="00305207">
            <w:pPr>
              <w:pStyle w:val="TableText"/>
              <w:rPr>
                <w:rStyle w:val="GUIWord"/>
              </w:rPr>
            </w:pPr>
            <w:r w:rsidRPr="00F2736F">
              <w:rPr>
                <w:rStyle w:val="GUIWord"/>
              </w:rPr>
              <w:t>Sensor</w:t>
            </w:r>
          </w:p>
        </w:tc>
        <w:tc>
          <w:tcPr>
            <w:tcW w:w="0" w:type="auto"/>
          </w:tcPr>
          <w:p w:rsidR="00CB4748" w:rsidRDefault="004567B8" w:rsidP="002935FF">
            <w:pPr>
              <w:pStyle w:val="TableText"/>
            </w:pPr>
            <w:r>
              <w:t xml:space="preserve">[Dropdown list] </w:t>
            </w:r>
            <w:r w:rsidR="00CB4748">
              <w:t xml:space="preserve">The name of the Sensor used in the </w:t>
            </w:r>
            <w:r w:rsidR="00EF5480">
              <w:t>s</w:t>
            </w:r>
            <w:r w:rsidR="00CB4748">
              <w:t>pecific Instrument used to take these measurements</w:t>
            </w:r>
          </w:p>
          <w:p w:rsidR="00BE1D96" w:rsidRDefault="00BE1D96" w:rsidP="00BE1D96">
            <w:pPr>
              <w:pStyle w:val="TableText"/>
            </w:pPr>
            <w:r>
              <w:t>This Sensor Attribute is ignored if the Instrument Attribute above is set.</w:t>
            </w:r>
          </w:p>
          <w:p w:rsidR="002935FF" w:rsidRDefault="002935FF" w:rsidP="002935FF">
            <w:pPr>
              <w:pStyle w:val="TableText"/>
              <w:rPr>
                <w:ins w:id="267" w:author="Peter" w:date="2013-05-08T09:19:00Z"/>
              </w:rPr>
            </w:pPr>
            <w:ins w:id="268" w:author="Peter" w:date="2013-05-08T09:19:00Z">
              <w:r>
                <w:t xml:space="preserve">This Attribute is </w:t>
              </w:r>
            </w:ins>
            <w:r w:rsidR="00BE1D96">
              <w:t>always present</w:t>
            </w:r>
            <w:ins w:id="269" w:author="Peter" w:date="2013-05-08T09:19:00Z">
              <w:r>
                <w:t xml:space="preserve"> and cannot be deleted. If </w:t>
              </w:r>
            </w:ins>
            <w:r w:rsidR="0014777F">
              <w:t>not required</w:t>
            </w:r>
            <w:ins w:id="270" w:author="Peter" w:date="2013-05-08T09:19:00Z">
              <w:r>
                <w:t xml:space="preserve">, </w:t>
              </w:r>
            </w:ins>
            <w:r w:rsidR="00BE1D96">
              <w:t xml:space="preserve">it can be </w:t>
            </w:r>
            <w:ins w:id="271" w:author="Peter" w:date="2013-05-08T09:19:00Z">
              <w:r>
                <w:t xml:space="preserve">set to </w:t>
              </w:r>
              <w:r w:rsidRPr="00EF56D8">
                <w:rPr>
                  <w:rStyle w:val="GUIWord"/>
                </w:rPr>
                <w:t>Nil</w:t>
              </w:r>
              <w:r>
                <w:t>.</w:t>
              </w:r>
            </w:ins>
          </w:p>
          <w:p w:rsidR="00FF3B3D" w:rsidRPr="00FF3B3D" w:rsidRDefault="00BE1D96" w:rsidP="00FF3B3D">
            <w:pPr>
              <w:pStyle w:val="TableText"/>
              <w:rPr>
                <w:rStyle w:val="CrossReference"/>
              </w:rPr>
            </w:pPr>
            <w:r>
              <w:t xml:space="preserve">This Attribute is generally set when Spectra are loaded. See </w:t>
            </w:r>
            <w:fldSimple w:instr=" REF _Ref356491633 \r \h  \* MERGEFORMAT ">
              <w:r w:rsidR="00FF3B3D" w:rsidRPr="00FF3B3D">
                <w:rPr>
                  <w:rStyle w:val="CrossReference"/>
                </w:rPr>
                <w:t>4.9</w:t>
              </w:r>
            </w:fldSimple>
            <w:r w:rsidRPr="00CB4748">
              <w:rPr>
                <w:rStyle w:val="CrossReference"/>
              </w:rPr>
              <w:t xml:space="preserve"> </w:t>
            </w:r>
            <w:r w:rsidR="00E900AA">
              <w:fldChar w:fldCharType="begin"/>
            </w:r>
            <w:r w:rsidR="00E900AA">
              <w:instrText xml:space="preserve"> REF _Ref356491633 \h  \* MERGEFORMAT </w:instrText>
            </w:r>
            <w:r w:rsidR="00E900AA">
              <w:fldChar w:fldCharType="separate"/>
            </w:r>
            <w:r w:rsidR="00FF3B3D" w:rsidRPr="00FF3B3D">
              <w:rPr>
                <w:rStyle w:val="CrossReference"/>
              </w:rPr>
              <w:t>Supported Input Spectrum File Formats</w:t>
            </w:r>
          </w:p>
          <w:p w:rsidR="00FF3B3D" w:rsidRDefault="00FF3B3D" w:rsidP="00FF3B3D">
            <w:pPr>
              <w:pStyle w:val="TableText"/>
            </w:pPr>
            <w:r w:rsidRPr="00FF3B3D">
              <w:rPr>
                <w:rStyle w:val="CrossReference"/>
              </w:rPr>
              <w:t>The following Spectrum</w:t>
            </w:r>
            <w:r>
              <w:t xml:space="preserve"> file types are supported for loading into Specchio Campaigns.</w:t>
            </w:r>
          </w:p>
          <w:p w:rsidR="00FF3B3D" w:rsidRDefault="00FF3B3D" w:rsidP="003E3549">
            <w:pPr>
              <w:pStyle w:val="DocAction"/>
            </w:pPr>
            <w:r>
              <w:t>%%% Remove comments about sensors and instruments… Too complex – see below.</w:t>
            </w:r>
          </w:p>
          <w:p w:rsidR="00FF3B3D" w:rsidRDefault="00FF3B3D" w:rsidP="003A363C">
            <w:pPr>
              <w:pStyle w:val="Body"/>
            </w:pPr>
            <w:r>
              <w:t xml:space="preserve">In the following tables, the following entries relate to the way the relevant sensor is identified when a file of this format is read. Refer to section </w:t>
            </w:r>
            <w:r w:rsidRPr="00FF3B3D">
              <w:rPr>
                <w:rStyle w:val="CrossReference"/>
              </w:rPr>
              <w:t>4.11</w:t>
            </w:r>
            <w:r w:rsidRPr="00923E7C">
              <w:rPr>
                <w:rStyle w:val="CrossReference"/>
              </w:rPr>
              <w:t xml:space="preserve"> </w:t>
            </w:r>
            <w:r w:rsidRPr="00FF3B3D">
              <w:rPr>
                <w:rStyle w:val="CrossReference"/>
              </w:rPr>
              <w:t>Matching Spectra to Instruments and Sensors on Loading</w:t>
            </w:r>
            <w:r>
              <w:t xml:space="preserve"> for an explanation of the reading process.</w:t>
            </w:r>
          </w:p>
          <w:p w:rsidR="00FF3B3D" w:rsidRDefault="00FF3B3D" w:rsidP="00923E7C">
            <w:pPr>
              <w:pStyle w:val="HangingIndent"/>
            </w:pPr>
            <w:r>
              <w:t xml:space="preserve">Specchio Instrument Type Numbers   </w:t>
            </w:r>
            <w:r>
              <w:tab/>
              <w:t>The Specchio file reader will determine an Instrument Type number (or Sensor number) by this method when a file of this type is read. This number is used in combination with other details to search the Sensor table for the Sensor which created this Spectrum.</w:t>
            </w:r>
          </w:p>
          <w:p w:rsidR="00FF3B3D" w:rsidRDefault="00FF3B3D" w:rsidP="00923E7C">
            <w:pPr>
              <w:pStyle w:val="HangingIndent"/>
            </w:pPr>
            <w:r>
              <w:t xml:space="preserve">Sensor Selection Method on Reading   </w:t>
            </w:r>
            <w:r>
              <w:tab/>
              <w:t>The tests in this box indicate what other information is used to determine if a Sensor matches the input Spectrum.</w:t>
            </w:r>
          </w:p>
          <w:p w:rsidR="00FF3B3D" w:rsidRDefault="00FF3B3D" w:rsidP="003A363C">
            <w:pPr>
              <w:pStyle w:val="Heading3"/>
              <w:outlineLvl w:val="2"/>
            </w:pPr>
            <w:r>
              <w:t>ASD Binary Files</w:t>
            </w:r>
          </w:p>
          <w:tbl>
            <w:tblPr>
              <w:tblStyle w:val="TableGrid"/>
              <w:tblW w:w="0" w:type="auto"/>
              <w:tblInd w:w="709" w:type="dxa"/>
              <w:tblLook w:val="04A0"/>
            </w:tblPr>
            <w:tblGrid>
              <w:gridCol w:w="2360"/>
              <w:gridCol w:w="4491"/>
            </w:tblGrid>
            <w:tr w:rsidR="00FF3B3D" w:rsidTr="00FF3B3D">
              <w:tc>
                <w:tcPr>
                  <w:tcW w:w="0" w:type="auto"/>
                </w:tcPr>
                <w:p w:rsidR="00FF3B3D" w:rsidRDefault="00FF3B3D" w:rsidP="00C65D61">
                  <w:pPr>
                    <w:pStyle w:val="Body"/>
                    <w:ind w:left="0"/>
                  </w:pPr>
                  <w:r>
                    <w:t>Standard or Format Owner</w:t>
                  </w:r>
                </w:p>
              </w:tc>
              <w:tc>
                <w:tcPr>
                  <w:tcW w:w="0" w:type="auto"/>
                </w:tcPr>
                <w:p w:rsidR="00FF3B3D" w:rsidRDefault="00FF3B3D" w:rsidP="003A363C">
                  <w:pPr>
                    <w:pStyle w:val="Body"/>
                    <w:ind w:left="0"/>
                  </w:pPr>
                  <w:r>
                    <w:rPr>
                      <w:lang w:val="en-US"/>
                    </w:rPr>
                    <w:t>Analytical Spectral Devices</w:t>
                  </w:r>
                </w:p>
              </w:tc>
            </w:tr>
            <w:tr w:rsidR="00FF3B3D" w:rsidTr="00FF3B3D">
              <w:tc>
                <w:tcPr>
                  <w:tcW w:w="0" w:type="auto"/>
                </w:tcPr>
                <w:p w:rsidR="00FF3B3D" w:rsidRDefault="00FF3B3D" w:rsidP="003A363C">
                  <w:pPr>
                    <w:pStyle w:val="Body"/>
                    <w:ind w:left="0"/>
                  </w:pPr>
                  <w:r>
                    <w:t>Devices</w:t>
                  </w:r>
                </w:p>
              </w:tc>
              <w:tc>
                <w:tcPr>
                  <w:tcW w:w="0" w:type="auto"/>
                </w:tcPr>
                <w:p w:rsidR="00FF3B3D" w:rsidRDefault="00FF3B3D" w:rsidP="003A363C">
                  <w:pPr>
                    <w:pStyle w:val="Body"/>
                    <w:ind w:left="0"/>
                  </w:pPr>
                  <w:r w:rsidRPr="00084655">
                    <w:t>ASD FieldSpecPro</w:t>
                  </w:r>
                  <w:r>
                    <w:t>/FS3 s</w:t>
                  </w:r>
                  <w:r w:rsidRPr="00084655">
                    <w:t>pectroradiometer</w:t>
                  </w:r>
                  <w:r>
                    <w:t>s</w:t>
                  </w:r>
                </w:p>
              </w:tc>
            </w:tr>
            <w:tr w:rsidR="00FF3B3D" w:rsidTr="00FF3B3D">
              <w:tc>
                <w:tcPr>
                  <w:tcW w:w="0" w:type="auto"/>
                </w:tcPr>
                <w:p w:rsidR="00FF3B3D" w:rsidRDefault="00FF3B3D" w:rsidP="00C65D61">
                  <w:pPr>
                    <w:pStyle w:val="Body"/>
                    <w:ind w:left="0"/>
                  </w:pPr>
                  <w:r>
                    <w:t>Supported Formats</w:t>
                  </w:r>
                </w:p>
              </w:tc>
              <w:tc>
                <w:tcPr>
                  <w:tcW w:w="0" w:type="auto"/>
                </w:tcPr>
                <w:p w:rsidR="00FF3B3D" w:rsidRDefault="00FF3B3D" w:rsidP="003A363C">
                  <w:pPr>
                    <w:pStyle w:val="Body"/>
                    <w:ind w:left="0"/>
                  </w:pPr>
                  <w:r>
                    <w:rPr>
                      <w:lang w:val="en-US"/>
                    </w:rPr>
                    <w:t>Old and new file formats</w:t>
                  </w:r>
                </w:p>
                <w:p w:rsidR="00FF3B3D" w:rsidRDefault="00FF3B3D" w:rsidP="003A363C">
                  <w:pPr>
                    <w:pStyle w:val="Body"/>
                    <w:ind w:left="0"/>
                  </w:pPr>
                  <w:r>
                    <w:t>ASD FS3, ASD FS PRO and ASD FSVNIR binary files</w:t>
                  </w:r>
                </w:p>
                <w:p w:rsidR="00FF3B3D" w:rsidRPr="00084655" w:rsidRDefault="00FF3B3D" w:rsidP="003A363C">
                  <w:pPr>
                    <w:pStyle w:val="Body"/>
                    <w:ind w:left="0"/>
                  </w:pPr>
                  <w:r>
                    <w:t>Indico Version 7</w:t>
                  </w:r>
                </w:p>
              </w:tc>
            </w:tr>
            <w:tr w:rsidR="00FF3B3D" w:rsidTr="00FF3B3D">
              <w:tc>
                <w:tcPr>
                  <w:tcW w:w="0" w:type="auto"/>
                </w:tcPr>
                <w:p w:rsidR="00FF3B3D" w:rsidRDefault="00FF3B3D" w:rsidP="003A363C">
                  <w:pPr>
                    <w:pStyle w:val="Body"/>
                    <w:ind w:left="0"/>
                  </w:pPr>
                  <w:r>
                    <w:t>Specchio Instrument Type Numbers</w:t>
                  </w:r>
                </w:p>
              </w:tc>
              <w:tc>
                <w:tcPr>
                  <w:tcW w:w="0" w:type="auto"/>
                </w:tcPr>
                <w:p w:rsidR="00FF3B3D" w:rsidRDefault="00FF3B3D" w:rsidP="006D42F9">
                  <w:pPr>
                    <w:pStyle w:val="TableText"/>
                    <w:rPr>
                      <w:rFonts w:cstheme="minorBidi"/>
                      <w:sz w:val="24"/>
                      <w:lang w:val="en-US"/>
                    </w:rPr>
                  </w:pPr>
                  <w:r>
                    <w:rPr>
                      <w:lang w:val="en-US"/>
                    </w:rPr>
                    <w:t>Read from file: They are currently…</w:t>
                  </w:r>
                </w:p>
                <w:p w:rsidR="00FF3B3D" w:rsidRDefault="00FF3B3D" w:rsidP="006D42F9">
                  <w:pPr>
                    <w:pStyle w:val="TableText"/>
                  </w:pPr>
                  <w:r>
                    <w:t>UNKNOWN_INSTRUMENT=0 (calibration file)</w:t>
                  </w:r>
                </w:p>
                <w:p w:rsidR="00FF3B3D" w:rsidRDefault="00FF3B3D" w:rsidP="006D42F9">
                  <w:pPr>
                    <w:pStyle w:val="TableText"/>
                  </w:pPr>
                  <w:r>
                    <w:t>PSII_INSTRUMENT=1</w:t>
                  </w:r>
                </w:p>
                <w:p w:rsidR="00FF3B3D" w:rsidRDefault="00FF3B3D" w:rsidP="006D42F9">
                  <w:pPr>
                    <w:pStyle w:val="TableText"/>
                  </w:pPr>
                  <w:r>
                    <w:t>LSVNIR_INSTRUMENT=2</w:t>
                  </w:r>
                </w:p>
                <w:p w:rsidR="00FF3B3D" w:rsidRDefault="00FF3B3D" w:rsidP="006D42F9">
                  <w:pPr>
                    <w:pStyle w:val="TableText"/>
                  </w:pPr>
                  <w:r>
                    <w:t>FSVNIR_INSTRUMENT=3</w:t>
                  </w:r>
                </w:p>
                <w:p w:rsidR="00FF3B3D" w:rsidRDefault="00FF3B3D" w:rsidP="006D42F9">
                  <w:pPr>
                    <w:pStyle w:val="TableText"/>
                  </w:pPr>
                  <w:r>
                    <w:t>FSFR_INSTRUMENT=4</w:t>
                  </w:r>
                </w:p>
                <w:p w:rsidR="00FF3B3D" w:rsidRDefault="00FF3B3D" w:rsidP="006D42F9">
                  <w:pPr>
                    <w:pStyle w:val="TableText"/>
                  </w:pPr>
                  <w:r>
                    <w:t>FSNIR_INSTRUMENT=5</w:t>
                  </w:r>
                </w:p>
                <w:p w:rsidR="00FF3B3D" w:rsidRDefault="00FF3B3D" w:rsidP="006D42F9">
                  <w:pPr>
                    <w:pStyle w:val="TableText"/>
                  </w:pPr>
                  <w:r>
                    <w:t>CHEM_INSTRUMENT=6</w:t>
                  </w:r>
                </w:p>
                <w:p w:rsidR="00FF3B3D" w:rsidRDefault="00FF3B3D" w:rsidP="006D42F9">
                  <w:pPr>
                    <w:pStyle w:val="Body"/>
                    <w:ind w:left="0"/>
                    <w:rPr>
                      <w:lang w:val="en-US"/>
                    </w:rPr>
                  </w:pPr>
                  <w:r>
                    <w:t>FSFR_UNATTENDED_INSTRUMENT=7</w:t>
                  </w:r>
                </w:p>
              </w:tc>
            </w:tr>
          </w:tbl>
          <w:p w:rsidR="00FF3B3D" w:rsidRDefault="00FF3B3D" w:rsidP="00923E7C">
            <w:pPr>
              <w:pStyle w:val="Note"/>
            </w:pPr>
            <w:r>
              <w:t>Note</w:t>
            </w:r>
            <w:r>
              <w:tab/>
              <w:t xml:space="preserve">ASD Calibration files should not be loaded using Specchio’s Spectrum load functions. They are read using the Instrument Admin functions described in section </w:t>
            </w:r>
            <w:r w:rsidRPr="00FF3B3D">
              <w:rPr>
                <w:rStyle w:val="CrossReference"/>
              </w:rPr>
              <w:t>12.5</w:t>
            </w:r>
            <w:r w:rsidRPr="0007482B">
              <w:rPr>
                <w:rStyle w:val="CrossReference"/>
              </w:rPr>
              <w:t xml:space="preserve"> </w:t>
            </w:r>
            <w:r w:rsidRPr="00FF3B3D">
              <w:rPr>
                <w:rStyle w:val="CrossReference"/>
              </w:rPr>
              <w:t>Instrument Administration</w:t>
            </w:r>
            <w:r>
              <w:t>.</w:t>
            </w:r>
          </w:p>
          <w:p w:rsidR="00FF3B3D" w:rsidRDefault="00FF3B3D" w:rsidP="003A363C">
            <w:pPr>
              <w:pStyle w:val="Heading3"/>
              <w:outlineLvl w:val="2"/>
            </w:pPr>
            <w:r w:rsidRPr="00084655">
              <w:t>GER Signature Files</w:t>
            </w:r>
          </w:p>
          <w:tbl>
            <w:tblPr>
              <w:tblStyle w:val="TableGrid"/>
              <w:tblW w:w="0" w:type="auto"/>
              <w:tblInd w:w="709" w:type="dxa"/>
              <w:tblLook w:val="04A0"/>
            </w:tblPr>
            <w:tblGrid>
              <w:gridCol w:w="1517"/>
              <w:gridCol w:w="5334"/>
            </w:tblGrid>
            <w:tr w:rsidR="00FF3B3D" w:rsidTr="00FF3B3D">
              <w:tc>
                <w:tcPr>
                  <w:tcW w:w="0" w:type="auto"/>
                </w:tcPr>
                <w:p w:rsidR="00FF3B3D" w:rsidRDefault="00FF3B3D" w:rsidP="00A23C3C">
                  <w:pPr>
                    <w:pStyle w:val="Body"/>
                    <w:ind w:left="0"/>
                  </w:pPr>
                  <w:r>
                    <w:t>Standard or Format Owner</w:t>
                  </w:r>
                </w:p>
              </w:tc>
              <w:tc>
                <w:tcPr>
                  <w:tcW w:w="0" w:type="auto"/>
                </w:tcPr>
                <w:p w:rsidR="00FF3B3D" w:rsidRPr="00C65D61" w:rsidRDefault="00FF3B3D" w:rsidP="00A23C3C">
                  <w:pPr>
                    <w:pStyle w:val="Body"/>
                    <w:ind w:left="0"/>
                  </w:pPr>
                  <w:r w:rsidRPr="00C65D61">
                    <w:t>Spectra Vista Corporation</w:t>
                  </w:r>
                </w:p>
              </w:tc>
            </w:tr>
            <w:tr w:rsidR="00FF3B3D" w:rsidTr="00FF3B3D">
              <w:tc>
                <w:tcPr>
                  <w:tcW w:w="0" w:type="auto"/>
                </w:tcPr>
                <w:p w:rsidR="00FF3B3D" w:rsidRDefault="00FF3B3D" w:rsidP="00A23C3C">
                  <w:pPr>
                    <w:pStyle w:val="Body"/>
                    <w:ind w:left="0"/>
                  </w:pPr>
                  <w:r>
                    <w:t>Devices</w:t>
                  </w:r>
                </w:p>
              </w:tc>
              <w:tc>
                <w:tcPr>
                  <w:tcW w:w="0" w:type="auto"/>
                </w:tcPr>
                <w:p w:rsidR="00FF3B3D" w:rsidRDefault="00FF3B3D" w:rsidP="00A23C3C">
                  <w:pPr>
                    <w:pStyle w:val="Body"/>
                    <w:ind w:left="0"/>
                  </w:pPr>
                  <w:r>
                    <w:t xml:space="preserve">GER 3700 </w:t>
                  </w:r>
                  <w:r w:rsidRPr="00084655">
                    <w:t xml:space="preserve">(Files produced by other GER instruments </w:t>
                  </w:r>
                  <w:r>
                    <w:t>are</w:t>
                  </w:r>
                  <w:r w:rsidRPr="00084655">
                    <w:t xml:space="preserve"> </w:t>
                  </w:r>
                  <w:r>
                    <w:t>un</w:t>
                  </w:r>
                  <w:r w:rsidRPr="00084655">
                    <w:t>test</w:t>
                  </w:r>
                  <w:r>
                    <w:t>ed</w:t>
                  </w:r>
                  <w:r w:rsidRPr="00084655">
                    <w:t>)</w:t>
                  </w:r>
                </w:p>
              </w:tc>
            </w:tr>
            <w:tr w:rsidR="00FF3B3D" w:rsidTr="00FF3B3D">
              <w:tc>
                <w:tcPr>
                  <w:tcW w:w="0" w:type="auto"/>
                </w:tcPr>
                <w:p w:rsidR="00FF3B3D" w:rsidRDefault="00FF3B3D" w:rsidP="00A23C3C">
                  <w:pPr>
                    <w:pStyle w:val="Body"/>
                    <w:ind w:left="0"/>
                  </w:pPr>
                  <w:r>
                    <w:t>Supported Formats</w:t>
                  </w:r>
                </w:p>
              </w:tc>
              <w:tc>
                <w:tcPr>
                  <w:tcW w:w="0" w:type="auto"/>
                </w:tcPr>
                <w:p w:rsidR="00FF3B3D" w:rsidRPr="00084655" w:rsidRDefault="00FF3B3D" w:rsidP="00C65D61">
                  <w:pPr>
                    <w:pStyle w:val="TableText"/>
                  </w:pPr>
                  <w:r w:rsidRPr="00084655">
                    <w:t xml:space="preserve">GER </w:t>
                  </w:r>
                  <w:r>
                    <w:t xml:space="preserve">3700 </w:t>
                  </w:r>
                  <w:r w:rsidRPr="00084655">
                    <w:t xml:space="preserve">signature </w:t>
                  </w:r>
                  <w:r>
                    <w:t xml:space="preserve">text </w:t>
                  </w:r>
                  <w:r w:rsidRPr="00084655">
                    <w:t>files</w:t>
                  </w:r>
                </w:p>
              </w:tc>
            </w:tr>
            <w:tr w:rsidR="00FF3B3D" w:rsidTr="00FF3B3D">
              <w:tc>
                <w:tcPr>
                  <w:tcW w:w="0" w:type="auto"/>
                </w:tcPr>
                <w:p w:rsidR="00FF3B3D" w:rsidRDefault="00FF3B3D" w:rsidP="00A23C3C">
                  <w:pPr>
                    <w:pStyle w:val="Body"/>
                    <w:ind w:left="0"/>
                  </w:pPr>
                  <w:r>
                    <w:t>Specchio Instrument Type Numbers</w:t>
                  </w:r>
                </w:p>
              </w:tc>
              <w:tc>
                <w:tcPr>
                  <w:tcW w:w="0" w:type="auto"/>
                </w:tcPr>
                <w:p w:rsidR="00FF3B3D" w:rsidRPr="00152B61" w:rsidRDefault="00FF3B3D" w:rsidP="006D42F9">
                  <w:pPr>
                    <w:pStyle w:val="TableText"/>
                    <w:rPr>
                      <w:rFonts w:cstheme="minorBidi"/>
                      <w:sz w:val="24"/>
                      <w:lang w:val="en-US"/>
                    </w:rPr>
                  </w:pPr>
                  <w:r>
                    <w:rPr>
                      <w:lang w:val="en-US"/>
                    </w:rPr>
                    <w:t>Read from input file using the first number on instrument line. In the following example, it will be 3700.</w:t>
                  </w:r>
                </w:p>
                <w:p w:rsidR="00FF3B3D" w:rsidRDefault="00FF3B3D" w:rsidP="00C65D61">
                  <w:pPr>
                    <w:pStyle w:val="CodeinTable"/>
                    <w:rPr>
                      <w:lang w:val="en-US"/>
                    </w:rPr>
                  </w:pPr>
                  <w:r>
                    <w:rPr>
                      <w:lang w:val="en-US"/>
                    </w:rPr>
                    <w:t>instrument= 3700: 1002</w:t>
                  </w:r>
                </w:p>
              </w:tc>
            </w:tr>
            <w:tr w:rsidR="00FF3B3D" w:rsidTr="00FF3B3D">
              <w:tc>
                <w:tcPr>
                  <w:tcW w:w="0" w:type="auto"/>
                </w:tcPr>
                <w:p w:rsidR="00FF3B3D" w:rsidRDefault="00FF3B3D" w:rsidP="00A23C3C">
                  <w:pPr>
                    <w:pStyle w:val="Body"/>
                    <w:ind w:left="0"/>
                  </w:pPr>
                  <w:r>
                    <w:t>Comments</w:t>
                  </w:r>
                </w:p>
              </w:tc>
              <w:tc>
                <w:tcPr>
                  <w:tcW w:w="0" w:type="auto"/>
                </w:tcPr>
                <w:p w:rsidR="00FF3B3D" w:rsidRPr="00084655" w:rsidRDefault="00FF3B3D" w:rsidP="006D42F9">
                  <w:pPr>
                    <w:pStyle w:val="TableText"/>
                  </w:pPr>
                  <w:r w:rsidRPr="00084655">
                    <w:t xml:space="preserve">These files hold two spectral measurements at once: the </w:t>
                  </w:r>
                  <w:r>
                    <w:t>T</w:t>
                  </w:r>
                  <w:r w:rsidRPr="00084655">
                    <w:t xml:space="preserve">arget </w:t>
                  </w:r>
                  <w:r>
                    <w:t xml:space="preserve">Spectrum </w:t>
                  </w:r>
                  <w:r w:rsidRPr="00084655">
                    <w:t xml:space="preserve">and the white </w:t>
                  </w:r>
                  <w:r>
                    <w:t>R</w:t>
                  </w:r>
                  <w:r w:rsidRPr="00084655">
                    <w:t>eference Spectr</w:t>
                  </w:r>
                  <w:r>
                    <w:t>um</w:t>
                  </w:r>
                  <w:r w:rsidRPr="00084655">
                    <w:t xml:space="preserve">. When </w:t>
                  </w:r>
                  <w:r>
                    <w:t xml:space="preserve">read, two sub-directories </w:t>
                  </w:r>
                  <w:r w:rsidRPr="00084655">
                    <w:t xml:space="preserve">named </w:t>
                  </w:r>
                  <w:r>
                    <w:rPr>
                      <w:rStyle w:val="GUIWord"/>
                    </w:rPr>
                    <w:t>t</w:t>
                  </w:r>
                  <w:r w:rsidRPr="002574CB">
                    <w:rPr>
                      <w:rStyle w:val="GUIWord"/>
                    </w:rPr>
                    <w:t>argets</w:t>
                  </w:r>
                  <w:r w:rsidRPr="00084655">
                    <w:t xml:space="preserve"> and </w:t>
                  </w:r>
                  <w:r>
                    <w:rPr>
                      <w:rStyle w:val="GUIWord"/>
                    </w:rPr>
                    <w:t>r</w:t>
                  </w:r>
                  <w:r w:rsidRPr="002574CB">
                    <w:rPr>
                      <w:rStyle w:val="GUIWord"/>
                    </w:rPr>
                    <w:t>eferences</w:t>
                  </w:r>
                  <w:r>
                    <w:t xml:space="preserve"> are created. </w:t>
                  </w:r>
                  <w:r w:rsidRPr="00084655">
                    <w:t xml:space="preserve">The </w:t>
                  </w:r>
                  <w:r>
                    <w:t>input file name is used as both the T</w:t>
                  </w:r>
                  <w:r w:rsidRPr="00084655">
                    <w:t xml:space="preserve">arget </w:t>
                  </w:r>
                  <w:r>
                    <w:t xml:space="preserve">Spectrum’s name in the </w:t>
                  </w:r>
                  <w:r w:rsidRPr="00052D06">
                    <w:rPr>
                      <w:rStyle w:val="GUIWord"/>
                    </w:rPr>
                    <w:t>targets</w:t>
                  </w:r>
                  <w:r>
                    <w:t xml:space="preserve"> directory </w:t>
                  </w:r>
                  <w:r w:rsidRPr="00084655">
                    <w:t>and</w:t>
                  </w:r>
                  <w:r>
                    <w:t xml:space="preserve"> the Reference</w:t>
                  </w:r>
                  <w:r w:rsidRPr="00084655">
                    <w:t xml:space="preserve"> </w:t>
                  </w:r>
                  <w:r>
                    <w:t xml:space="preserve">Spectrum’s name in the </w:t>
                  </w:r>
                  <w:r w:rsidRPr="00052D06">
                    <w:rPr>
                      <w:rStyle w:val="GUIWord"/>
                    </w:rPr>
                    <w:t>references</w:t>
                  </w:r>
                  <w:r>
                    <w:t xml:space="preserve"> directory. A data link </w:t>
                  </w:r>
                  <w:r w:rsidRPr="00084655">
                    <w:t xml:space="preserve">is </w:t>
                  </w:r>
                  <w:r>
                    <w:t>created</w:t>
                  </w:r>
                  <w:r w:rsidRPr="00084655">
                    <w:t xml:space="preserve"> linking the Target </w:t>
                  </w:r>
                  <w:r>
                    <w:t xml:space="preserve">Spectrum </w:t>
                  </w:r>
                  <w:r w:rsidRPr="00084655">
                    <w:t>to the Reference Spectrum.</w:t>
                  </w:r>
                </w:p>
                <w:p w:rsidR="00FF3B3D" w:rsidRPr="00052D06" w:rsidRDefault="00FF3B3D" w:rsidP="00052D06">
                  <w:pPr>
                    <w:pStyle w:val="FigureinTable"/>
                  </w:pPr>
                  <w:r w:rsidRPr="00052D06">
                    <w:rPr>
                      <w:lang w:val="en-AU"/>
                    </w:rPr>
                    <w:drawing>
                      <wp:inline distT="0" distB="0" distL="0" distR="0">
                        <wp:extent cx="1493520" cy="802640"/>
                        <wp:effectExtent l="25400" t="0" r="5080" b="0"/>
                        <wp:docPr id="210"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8"/>
                                <a:srcRect/>
                                <a:stretch>
                                  <a:fillRect/>
                                </a:stretch>
                              </pic:blipFill>
                              <pic:spPr bwMode="auto">
                                <a:xfrm>
                                  <a:off x="0" y="0"/>
                                  <a:ext cx="1493520" cy="802640"/>
                                </a:xfrm>
                                <a:prstGeom prst="rect">
                                  <a:avLst/>
                                </a:prstGeom>
                                <a:noFill/>
                                <a:ln w="9525">
                                  <a:noFill/>
                                  <a:miter lim="800000"/>
                                  <a:headEnd/>
                                  <a:tailEnd/>
                                </a:ln>
                              </pic:spPr>
                            </pic:pic>
                          </a:graphicData>
                        </a:graphic>
                      </wp:inline>
                    </w:drawing>
                  </w:r>
                </w:p>
                <w:p w:rsidR="00FF3B3D" w:rsidRPr="006D42F9" w:rsidRDefault="00FF3B3D" w:rsidP="006D42F9">
                  <w:pPr>
                    <w:pStyle w:val="CaptioninTable"/>
                  </w:pPr>
                  <w:r w:rsidRPr="00084655">
                    <w:t xml:space="preserve">Figure </w:t>
                  </w:r>
                  <w:r>
                    <w:rPr>
                      <w:noProof/>
                    </w:rPr>
                    <w:t xml:space="preserve">7: </w:t>
                  </w:r>
                  <w:r w:rsidRPr="00084655">
                    <w:rPr>
                      <w:noProof/>
                    </w:rPr>
                    <w:t xml:space="preserve"> </w:t>
                  </w:r>
                  <w:r w:rsidRPr="00084655">
                    <w:t>Automatically created hierarchies for GER files</w:t>
                  </w:r>
                </w:p>
              </w:tc>
            </w:tr>
          </w:tbl>
          <w:p w:rsidR="00FF3B3D" w:rsidRDefault="00FF3B3D" w:rsidP="003A363C">
            <w:pPr>
              <w:pStyle w:val="Heading3"/>
              <w:outlineLvl w:val="2"/>
            </w:pPr>
            <w:r w:rsidRPr="00084655">
              <w:t>MFR OUT Files</w:t>
            </w:r>
          </w:p>
          <w:tbl>
            <w:tblPr>
              <w:tblStyle w:val="TableGrid"/>
              <w:tblW w:w="0" w:type="auto"/>
              <w:tblInd w:w="709" w:type="dxa"/>
              <w:tblLook w:val="04A0"/>
            </w:tblPr>
            <w:tblGrid>
              <w:gridCol w:w="1395"/>
              <w:gridCol w:w="5456"/>
            </w:tblGrid>
            <w:tr w:rsidR="00FF3B3D" w:rsidTr="00FF3B3D">
              <w:tc>
                <w:tcPr>
                  <w:tcW w:w="0" w:type="auto"/>
                </w:tcPr>
                <w:p w:rsidR="00FF3B3D" w:rsidRDefault="00FF3B3D" w:rsidP="00A23C3C">
                  <w:pPr>
                    <w:pStyle w:val="Body"/>
                    <w:ind w:left="0"/>
                  </w:pPr>
                  <w:r>
                    <w:t>Standard or Format Owner</w:t>
                  </w:r>
                </w:p>
              </w:tc>
              <w:tc>
                <w:tcPr>
                  <w:tcW w:w="0" w:type="auto"/>
                </w:tcPr>
                <w:p w:rsidR="00FF3B3D" w:rsidRDefault="00FF3B3D" w:rsidP="00A23C3C">
                  <w:pPr>
                    <w:pStyle w:val="Body"/>
                    <w:ind w:left="0"/>
                  </w:pPr>
                </w:p>
              </w:tc>
            </w:tr>
            <w:tr w:rsidR="00FF3B3D" w:rsidTr="00FF3B3D">
              <w:tc>
                <w:tcPr>
                  <w:tcW w:w="0" w:type="auto"/>
                </w:tcPr>
                <w:p w:rsidR="00FF3B3D" w:rsidRDefault="00FF3B3D" w:rsidP="00A23C3C">
                  <w:pPr>
                    <w:pStyle w:val="Body"/>
                    <w:ind w:left="0"/>
                  </w:pPr>
                  <w:r>
                    <w:t>Devices</w:t>
                  </w:r>
                </w:p>
              </w:tc>
              <w:tc>
                <w:tcPr>
                  <w:tcW w:w="0" w:type="auto"/>
                </w:tcPr>
                <w:p w:rsidR="00FF3B3D" w:rsidRDefault="00FF3B3D" w:rsidP="00A23C3C">
                  <w:pPr>
                    <w:pStyle w:val="Body"/>
                    <w:ind w:left="0"/>
                  </w:pPr>
                  <w:r>
                    <w:rPr>
                      <w:lang w:val="en-US"/>
                    </w:rPr>
                    <w:t>MFR Sun Photometer</w:t>
                  </w:r>
                </w:p>
              </w:tc>
            </w:tr>
            <w:tr w:rsidR="00FF3B3D" w:rsidTr="00FF3B3D">
              <w:tc>
                <w:tcPr>
                  <w:tcW w:w="0" w:type="auto"/>
                </w:tcPr>
                <w:p w:rsidR="00FF3B3D" w:rsidRDefault="00FF3B3D" w:rsidP="00A23C3C">
                  <w:pPr>
                    <w:pStyle w:val="Body"/>
                    <w:ind w:left="0"/>
                  </w:pPr>
                  <w:r>
                    <w:t>Supported Formats</w:t>
                  </w:r>
                </w:p>
              </w:tc>
              <w:tc>
                <w:tcPr>
                  <w:tcW w:w="0" w:type="auto"/>
                </w:tcPr>
                <w:p w:rsidR="00FF3B3D" w:rsidRDefault="00FF3B3D" w:rsidP="006D42F9">
                  <w:pPr>
                    <w:pStyle w:val="TableText"/>
                  </w:pPr>
                  <w:r w:rsidRPr="00084655">
                    <w:t>MFR Photometer OUT files</w:t>
                  </w:r>
                </w:p>
                <w:p w:rsidR="00FF3B3D" w:rsidRPr="00084655" w:rsidRDefault="00FF3B3D" w:rsidP="006D42F9">
                  <w:pPr>
                    <w:pStyle w:val="TableText"/>
                  </w:pPr>
                  <w:r>
                    <w:rPr>
                      <w:lang w:val="en-US"/>
                    </w:rPr>
                    <w:t>MFR 7</w:t>
                  </w:r>
                </w:p>
              </w:tc>
            </w:tr>
            <w:tr w:rsidR="00FF3B3D" w:rsidTr="00FF3B3D">
              <w:tc>
                <w:tcPr>
                  <w:tcW w:w="0" w:type="auto"/>
                </w:tcPr>
                <w:p w:rsidR="00FF3B3D" w:rsidRDefault="00FF3B3D" w:rsidP="00A23C3C">
                  <w:pPr>
                    <w:pStyle w:val="Body"/>
                    <w:ind w:left="0"/>
                  </w:pPr>
                  <w:r>
                    <w:t>Specchio Instrument Type Numbers</w:t>
                  </w:r>
                </w:p>
              </w:tc>
              <w:tc>
                <w:tcPr>
                  <w:tcW w:w="0" w:type="auto"/>
                </w:tcPr>
                <w:p w:rsidR="00FF3B3D" w:rsidRDefault="00FF3B3D" w:rsidP="00A23C3C">
                  <w:pPr>
                    <w:pStyle w:val="Body"/>
                    <w:ind w:left="0"/>
                    <w:rPr>
                      <w:lang w:val="en-US"/>
                    </w:rPr>
                  </w:pPr>
                  <w:r>
                    <w:rPr>
                      <w:lang w:val="en-US"/>
                    </w:rPr>
                    <w:t>Hardcoded in MFR7 file reader = 7</w:t>
                  </w:r>
                </w:p>
                <w:p w:rsidR="00FF3B3D" w:rsidRDefault="00FF3B3D" w:rsidP="00052D06">
                  <w:pPr>
                    <w:pStyle w:val="DocAction"/>
                    <w:rPr>
                      <w:lang w:val="en-US"/>
                    </w:rPr>
                  </w:pPr>
                  <w:r>
                    <w:rPr>
                      <w:lang w:val="en-US"/>
                    </w:rPr>
                    <w:t xml:space="preserve">%%% This is the same as </w:t>
                  </w:r>
                  <w:r>
                    <w:t>FSFR_UNATTENDED_INSTRUMENT=7. Is that correct?</w:t>
                  </w:r>
                </w:p>
              </w:tc>
            </w:tr>
            <w:tr w:rsidR="00FF3B3D" w:rsidTr="00FF3B3D">
              <w:tc>
                <w:tcPr>
                  <w:tcW w:w="0" w:type="auto"/>
                </w:tcPr>
                <w:p w:rsidR="00FF3B3D" w:rsidRDefault="00FF3B3D" w:rsidP="00A23C3C">
                  <w:pPr>
                    <w:pStyle w:val="Body"/>
                    <w:ind w:left="0"/>
                  </w:pPr>
                  <w:r>
                    <w:t>Comments</w:t>
                  </w:r>
                </w:p>
              </w:tc>
              <w:tc>
                <w:tcPr>
                  <w:tcW w:w="0" w:type="auto"/>
                </w:tcPr>
                <w:p w:rsidR="00FF3B3D" w:rsidRDefault="00FF3B3D" w:rsidP="006D42F9">
                  <w:pPr>
                    <w:pStyle w:val="TableText"/>
                  </w:pPr>
                  <w:r w:rsidRPr="00084655">
                    <w:t>These files contain the capture time, the sun zenith angle and the spectral data for total, diffuse and direct irradiance.</w:t>
                  </w:r>
                  <w:r>
                    <w:t xml:space="preserve"> </w:t>
                  </w:r>
                  <w:r w:rsidRPr="00084655">
                    <w:t xml:space="preserve">The sun angle and the direct irradiance data are discarded and only the total </w:t>
                  </w:r>
                  <w:r>
                    <w:t>and diffuse spectra are stored.</w:t>
                  </w:r>
                </w:p>
                <w:p w:rsidR="00FF3B3D" w:rsidRPr="00084655" w:rsidRDefault="00FF3B3D" w:rsidP="00C670E2">
                  <w:pPr>
                    <w:pStyle w:val="TableText"/>
                  </w:pPr>
                  <w:r w:rsidRPr="00084655">
                    <w:t xml:space="preserve">When </w:t>
                  </w:r>
                  <w:r>
                    <w:t xml:space="preserve">read, two sub-directories </w:t>
                  </w:r>
                  <w:r w:rsidRPr="00084655">
                    <w:t xml:space="preserve">named </w:t>
                  </w:r>
                  <w:r>
                    <w:rPr>
                      <w:rStyle w:val="GUIWord"/>
                    </w:rPr>
                    <w:t xml:space="preserve">total </w:t>
                  </w:r>
                  <w:r w:rsidRPr="00084655">
                    <w:t xml:space="preserve">and </w:t>
                  </w:r>
                  <w:r>
                    <w:rPr>
                      <w:rStyle w:val="GUIWord"/>
                    </w:rPr>
                    <w:t>diffuse</w:t>
                  </w:r>
                  <w:r>
                    <w:t xml:space="preserve"> are created. </w:t>
                  </w:r>
                  <w:r w:rsidRPr="00084655">
                    <w:t xml:space="preserve">The </w:t>
                  </w:r>
                  <w:r>
                    <w:t xml:space="preserve">input file name is used as both the name of the total Spectrum’s name in the </w:t>
                  </w:r>
                  <w:r>
                    <w:rPr>
                      <w:rStyle w:val="GUIWord"/>
                    </w:rPr>
                    <w:t>total</w:t>
                  </w:r>
                  <w:r>
                    <w:t xml:space="preserve"> directory </w:t>
                  </w:r>
                  <w:r w:rsidRPr="00084655">
                    <w:t>and</w:t>
                  </w:r>
                  <w:r>
                    <w:t xml:space="preserve"> the diffuse</w:t>
                  </w:r>
                  <w:r w:rsidRPr="00084655">
                    <w:t xml:space="preserve"> </w:t>
                  </w:r>
                  <w:r>
                    <w:t xml:space="preserve">Spectrum’s name in the </w:t>
                  </w:r>
                  <w:r>
                    <w:rPr>
                      <w:rStyle w:val="GUIWord"/>
                    </w:rPr>
                    <w:t>diffuse</w:t>
                  </w:r>
                  <w:r>
                    <w:t xml:space="preserve"> directory.</w:t>
                  </w:r>
                </w:p>
                <w:p w:rsidR="00FF3B3D" w:rsidRPr="00084655" w:rsidRDefault="00FF3B3D" w:rsidP="006D42F9">
                  <w:pPr>
                    <w:pStyle w:val="FigureinTable"/>
                  </w:pPr>
                  <w:r>
                    <w:rPr>
                      <w:lang w:val="en-AU"/>
                    </w:rPr>
                    <w:drawing>
                      <wp:inline distT="0" distB="0" distL="0" distR="0">
                        <wp:extent cx="2011680" cy="3352800"/>
                        <wp:effectExtent l="25400" t="0" r="0" b="0"/>
                        <wp:docPr id="211"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9"/>
                                <a:srcRect/>
                                <a:stretch>
                                  <a:fillRect/>
                                </a:stretch>
                              </pic:blipFill>
                              <pic:spPr bwMode="auto">
                                <a:xfrm>
                                  <a:off x="0" y="0"/>
                                  <a:ext cx="2011680" cy="3352800"/>
                                </a:xfrm>
                                <a:prstGeom prst="rect">
                                  <a:avLst/>
                                </a:prstGeom>
                                <a:noFill/>
                                <a:ln w="9525">
                                  <a:noFill/>
                                  <a:miter lim="800000"/>
                                  <a:headEnd/>
                                  <a:tailEnd/>
                                </a:ln>
                              </pic:spPr>
                            </pic:pic>
                          </a:graphicData>
                        </a:graphic>
                      </wp:inline>
                    </w:drawing>
                  </w:r>
                </w:p>
                <w:p w:rsidR="00FF3B3D" w:rsidRDefault="00FF3B3D" w:rsidP="00C670E2">
                  <w:pPr>
                    <w:pStyle w:val="CaptioninTable"/>
                  </w:pPr>
                  <w:r w:rsidRPr="00084655">
                    <w:t xml:space="preserve">Figure </w:t>
                  </w:r>
                  <w:r>
                    <w:rPr>
                      <w:noProof/>
                    </w:rPr>
                    <w:t>8</w:t>
                  </w:r>
                  <w:r w:rsidRPr="00084655">
                    <w:t>: Automatically created total and diffuse hierarchies for MFR data</w:t>
                  </w:r>
                </w:p>
                <w:p w:rsidR="00FF3B3D" w:rsidRPr="006D42F9" w:rsidRDefault="00FF3B3D" w:rsidP="00C670E2">
                  <w:pPr>
                    <w:pStyle w:val="DocAction"/>
                  </w:pPr>
                  <w:r>
                    <w:t xml:space="preserve">%%% Why are all the times in the above list :59 seconds, except for the last? It looks like a bug somewhere. It should be either corrected or commented on. </w:t>
                  </w:r>
                  <w:r w:rsidRPr="007A07DA">
                    <w:rPr>
                      <w:rStyle w:val="DocActionChar"/>
                    </w:rPr>
                    <w:t>Andy</w:t>
                  </w:r>
                </w:p>
              </w:tc>
            </w:tr>
          </w:tbl>
          <w:p w:rsidR="00FF3B3D" w:rsidRDefault="00FF3B3D" w:rsidP="003A363C">
            <w:pPr>
              <w:pStyle w:val="Heading3"/>
              <w:outlineLvl w:val="2"/>
            </w:pPr>
            <w:r w:rsidRPr="00A7583F">
              <w:t>SVC HR-1024 Files</w:t>
            </w:r>
          </w:p>
          <w:tbl>
            <w:tblPr>
              <w:tblStyle w:val="TableGrid"/>
              <w:tblW w:w="0" w:type="auto"/>
              <w:tblInd w:w="709" w:type="dxa"/>
              <w:tblLook w:val="04A0"/>
            </w:tblPr>
            <w:tblGrid>
              <w:gridCol w:w="1462"/>
              <w:gridCol w:w="5389"/>
            </w:tblGrid>
            <w:tr w:rsidR="00FF3B3D" w:rsidTr="00FF3B3D">
              <w:tc>
                <w:tcPr>
                  <w:tcW w:w="0" w:type="auto"/>
                </w:tcPr>
                <w:p w:rsidR="00FF3B3D" w:rsidRDefault="00FF3B3D" w:rsidP="00A23C3C">
                  <w:pPr>
                    <w:pStyle w:val="Body"/>
                    <w:ind w:left="0"/>
                  </w:pPr>
                  <w:r>
                    <w:t>Standard or Format Owner</w:t>
                  </w:r>
                </w:p>
              </w:tc>
              <w:tc>
                <w:tcPr>
                  <w:tcW w:w="0" w:type="auto"/>
                </w:tcPr>
                <w:p w:rsidR="00FF3B3D" w:rsidRDefault="00FF3B3D" w:rsidP="00A23C3C">
                  <w:pPr>
                    <w:pStyle w:val="Body"/>
                    <w:ind w:left="0"/>
                  </w:pPr>
                  <w:r>
                    <w:rPr>
                      <w:lang w:val="en-US"/>
                    </w:rPr>
                    <w:t>SVC</w:t>
                  </w:r>
                </w:p>
              </w:tc>
            </w:tr>
            <w:tr w:rsidR="00FF3B3D" w:rsidTr="00FF3B3D">
              <w:tc>
                <w:tcPr>
                  <w:tcW w:w="0" w:type="auto"/>
                </w:tcPr>
                <w:p w:rsidR="00FF3B3D" w:rsidRDefault="00FF3B3D" w:rsidP="00A23C3C">
                  <w:pPr>
                    <w:pStyle w:val="Body"/>
                    <w:ind w:left="0"/>
                  </w:pPr>
                  <w:r>
                    <w:t>Devices</w:t>
                  </w:r>
                </w:p>
              </w:tc>
              <w:tc>
                <w:tcPr>
                  <w:tcW w:w="0" w:type="auto"/>
                </w:tcPr>
                <w:p w:rsidR="00FF3B3D" w:rsidRDefault="00FF3B3D" w:rsidP="00A23C3C">
                  <w:pPr>
                    <w:pStyle w:val="Body"/>
                    <w:ind w:left="0"/>
                  </w:pPr>
                </w:p>
              </w:tc>
            </w:tr>
            <w:tr w:rsidR="00FF3B3D" w:rsidTr="00FF3B3D">
              <w:tc>
                <w:tcPr>
                  <w:tcW w:w="0" w:type="auto"/>
                </w:tcPr>
                <w:p w:rsidR="00FF3B3D" w:rsidRDefault="00FF3B3D" w:rsidP="00A23C3C">
                  <w:pPr>
                    <w:pStyle w:val="Body"/>
                    <w:ind w:left="0"/>
                  </w:pPr>
                  <w:r>
                    <w:t>Supported Formats</w:t>
                  </w:r>
                </w:p>
              </w:tc>
              <w:tc>
                <w:tcPr>
                  <w:tcW w:w="0" w:type="auto"/>
                </w:tcPr>
                <w:p w:rsidR="00FF3B3D" w:rsidRDefault="00FF3B3D" w:rsidP="00A23C3C">
                  <w:pPr>
                    <w:pStyle w:val="Body"/>
                    <w:ind w:left="0"/>
                  </w:pPr>
                  <w:r>
                    <w:t>SVC HR-1024 files captured using a PDA</w:t>
                  </w:r>
                </w:p>
                <w:p w:rsidR="00FF3B3D" w:rsidRPr="00084655" w:rsidRDefault="00FF3B3D" w:rsidP="00A23C3C">
                  <w:pPr>
                    <w:pStyle w:val="Body"/>
                    <w:ind w:left="0"/>
                  </w:pPr>
                  <w:r>
                    <w:t>(Files acquired with a laptop are a different in file format and are not recognised by the current file loading routine.)</w:t>
                  </w:r>
                </w:p>
              </w:tc>
            </w:tr>
            <w:tr w:rsidR="00FF3B3D" w:rsidTr="00FF3B3D">
              <w:tc>
                <w:tcPr>
                  <w:tcW w:w="0" w:type="auto"/>
                </w:tcPr>
                <w:p w:rsidR="00FF3B3D" w:rsidRDefault="00FF3B3D" w:rsidP="00A23C3C">
                  <w:pPr>
                    <w:pStyle w:val="Body"/>
                    <w:ind w:left="0"/>
                  </w:pPr>
                  <w:r>
                    <w:t>Specchio Instrument Type Numbers</w:t>
                  </w:r>
                </w:p>
              </w:tc>
              <w:tc>
                <w:tcPr>
                  <w:tcW w:w="0" w:type="auto"/>
                </w:tcPr>
                <w:p w:rsidR="00FF3B3D" w:rsidRDefault="00FF3B3D" w:rsidP="00A23C3C">
                  <w:pPr>
                    <w:pStyle w:val="Body"/>
                    <w:ind w:left="0"/>
                    <w:rPr>
                      <w:lang w:val="en-US"/>
                    </w:rPr>
                  </w:pPr>
                  <w:r>
                    <w:rPr>
                      <w:lang w:val="en-US"/>
                    </w:rPr>
                    <w:t>Hardcoded in SVC 1024 file reader = 1024</w:t>
                  </w:r>
                </w:p>
              </w:tc>
            </w:tr>
            <w:tr w:rsidR="00FF3B3D" w:rsidTr="00FF3B3D">
              <w:tc>
                <w:tcPr>
                  <w:tcW w:w="0" w:type="auto"/>
                </w:tcPr>
                <w:p w:rsidR="00FF3B3D" w:rsidRDefault="00FF3B3D" w:rsidP="00A23C3C">
                  <w:pPr>
                    <w:pStyle w:val="Body"/>
                    <w:ind w:left="0"/>
                  </w:pPr>
                  <w:r>
                    <w:t>Comments</w:t>
                  </w:r>
                </w:p>
              </w:tc>
              <w:tc>
                <w:tcPr>
                  <w:tcW w:w="0" w:type="auto"/>
                </w:tcPr>
                <w:p w:rsidR="00FF3B3D" w:rsidRDefault="00FF3B3D" w:rsidP="006D42F9">
                  <w:pPr>
                    <w:pStyle w:val="TableText"/>
                  </w:pPr>
                  <w:r>
                    <w:t>The HR-1024 stores radiances of reflectance panel, target and the computed target reflectance.</w:t>
                  </w:r>
                </w:p>
                <w:p w:rsidR="00FF3B3D" w:rsidRDefault="00FF3B3D" w:rsidP="006D42F9">
                  <w:pPr>
                    <w:pStyle w:val="TableText"/>
                  </w:pPr>
                  <w:r>
                    <w:t xml:space="preserve">During the data loading, SPECCHIO generates a hierarchical structure to store these files (see Figure </w:t>
                  </w:r>
                  <w:r>
                    <w:rPr>
                      <w:noProof/>
                    </w:rPr>
                    <w:t>9</w:t>
                  </w:r>
                  <w:r>
                    <w:t>), setting up data links that connect the reflectance to the target radiance and connecting the target radiance to the reference radiance. If the instrument was set to acquire radiances only (i.e. no white reference taken), then no special structure will be created.</w:t>
                  </w:r>
                </w:p>
                <w:p w:rsidR="00FF3B3D" w:rsidRDefault="00FF3B3D" w:rsidP="006D42F9">
                  <w:pPr>
                    <w:pStyle w:val="DocAction"/>
                  </w:pPr>
                  <w:r>
                    <w:t>%%% This diagram doesn’t match in style. Why not? Does it matter?</w:t>
                  </w:r>
                </w:p>
                <w:p w:rsidR="00FF3B3D" w:rsidRDefault="00FF3B3D" w:rsidP="006D42F9">
                  <w:pPr>
                    <w:pStyle w:val="FigureinTable"/>
                  </w:pPr>
                  <w:r>
                    <w:rPr>
                      <w:lang w:val="en-AU"/>
                    </w:rPr>
                    <w:drawing>
                      <wp:inline distT="0" distB="0" distL="0" distR="0">
                        <wp:extent cx="1989051" cy="1924050"/>
                        <wp:effectExtent l="25400" t="0" r="0" b="0"/>
                        <wp:docPr id="21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a:srcRect/>
                                <a:stretch>
                                  <a:fillRect/>
                                </a:stretch>
                              </pic:blipFill>
                              <pic:spPr bwMode="auto">
                                <a:xfrm>
                                  <a:off x="0" y="0"/>
                                  <a:ext cx="1991682" cy="1926595"/>
                                </a:xfrm>
                                <a:prstGeom prst="rect">
                                  <a:avLst/>
                                </a:prstGeom>
                                <a:noFill/>
                                <a:ln w="9525">
                                  <a:noFill/>
                                  <a:miter lim="800000"/>
                                  <a:headEnd/>
                                  <a:tailEnd/>
                                </a:ln>
                              </pic:spPr>
                            </pic:pic>
                          </a:graphicData>
                        </a:graphic>
                      </wp:inline>
                    </w:drawing>
                  </w:r>
                </w:p>
                <w:p w:rsidR="00FF3B3D" w:rsidRPr="006D42F9" w:rsidRDefault="00FF3B3D" w:rsidP="006D42F9">
                  <w:pPr>
                    <w:pStyle w:val="CaptioninTable"/>
                  </w:pPr>
                  <w:r>
                    <w:t xml:space="preserve">Figure </w:t>
                  </w:r>
                  <w:r>
                    <w:rPr>
                      <w:noProof/>
                    </w:rPr>
                    <w:t>9</w:t>
                  </w:r>
                  <w:r>
                    <w:t>: Automatically generated hierarchy for HR-1024 files</w:t>
                  </w:r>
                </w:p>
              </w:tc>
            </w:tr>
          </w:tbl>
          <w:p w:rsidR="00FF3B3D" w:rsidRDefault="00FF3B3D" w:rsidP="003A363C">
            <w:pPr>
              <w:pStyle w:val="Note"/>
            </w:pPr>
            <w:r w:rsidRPr="006F0D43">
              <w:t>Note</w:t>
            </w:r>
            <w:r>
              <w:tab/>
              <w:t>It is highly recommended to enter the instrument into the database and load a wavelengths calibration. The wavelengths between instruments differ quite a lot and the standard sensor definition in SPECCHIO is only a poor representation of the real wavelengths.</w:t>
            </w:r>
          </w:p>
          <w:p w:rsidR="00FF3B3D" w:rsidRDefault="00FF3B3D" w:rsidP="003A363C">
            <w:pPr>
              <w:pStyle w:val="Body"/>
            </w:pPr>
            <w:r>
              <w:t>Examples of two valid files are given below:</w:t>
            </w:r>
          </w:p>
          <w:p w:rsidR="00FF3B3D" w:rsidRPr="006F0D43" w:rsidRDefault="00FF3B3D" w:rsidP="003A363C">
            <w:pPr>
              <w:pStyle w:val="Code"/>
            </w:pPr>
            <w:r w:rsidRPr="006F0D43">
              <w:t>/*** Spectra Vista HR-1024 ***/</w:t>
            </w:r>
          </w:p>
          <w:p w:rsidR="00FF3B3D" w:rsidRPr="006F0D43" w:rsidRDefault="00FF3B3D" w:rsidP="003A363C">
            <w:pPr>
              <w:pStyle w:val="Code"/>
            </w:pPr>
            <w:r w:rsidRPr="006F0D43">
              <w:t>name= \My Documents\HR1024_Data\HR.071710.0017.sig</w:t>
            </w:r>
          </w:p>
          <w:p w:rsidR="00FF3B3D" w:rsidRPr="006F0D43" w:rsidRDefault="00FF3B3D" w:rsidP="003A363C">
            <w:pPr>
              <w:pStyle w:val="Code"/>
            </w:pPr>
            <w:r w:rsidRPr="006F0D43">
              <w:t>instrument= HR: 0761008</w:t>
            </w:r>
          </w:p>
          <w:p w:rsidR="00FF3B3D" w:rsidRPr="006F0D43" w:rsidRDefault="00FF3B3D" w:rsidP="003A363C">
            <w:pPr>
              <w:pStyle w:val="Code"/>
            </w:pPr>
            <w:r w:rsidRPr="006F0D43">
              <w:t>integration= 2, 22, 20, 12, 50, 30</w:t>
            </w:r>
          </w:p>
          <w:p w:rsidR="00FF3B3D" w:rsidRPr="006F0D43" w:rsidRDefault="00FF3B3D" w:rsidP="003A363C">
            <w:pPr>
              <w:pStyle w:val="Code"/>
            </w:pPr>
            <w:r w:rsidRPr="006F0D43">
              <w:t>scan time=1, 1</w:t>
            </w:r>
          </w:p>
          <w:p w:rsidR="00FF3B3D" w:rsidRPr="006F0D43" w:rsidRDefault="00FF3B3D" w:rsidP="003A363C">
            <w:pPr>
              <w:pStyle w:val="Code"/>
            </w:pPr>
            <w:r w:rsidRPr="006F0D43">
              <w:t>optic= LENS14, LENS14</w:t>
            </w:r>
          </w:p>
          <w:p w:rsidR="00FF3B3D" w:rsidRPr="006F0D43" w:rsidRDefault="00FF3B3D" w:rsidP="003A363C">
            <w:pPr>
              <w:pStyle w:val="Code"/>
            </w:pPr>
            <w:r w:rsidRPr="006F0D43">
              <w:t>temp= 31.29, 0.41, -5.71, 31.53, 0.41, -5.77</w:t>
            </w:r>
          </w:p>
          <w:p w:rsidR="00FF3B3D" w:rsidRPr="006F0D43" w:rsidRDefault="00FF3B3D" w:rsidP="003A363C">
            <w:pPr>
              <w:pStyle w:val="Code"/>
            </w:pPr>
            <w:r w:rsidRPr="006F0D43">
              <w:t>battery= 7.7, 7.7</w:t>
            </w:r>
          </w:p>
          <w:p w:rsidR="00FF3B3D" w:rsidRPr="006F0D43" w:rsidRDefault="00FF3B3D" w:rsidP="003A363C">
            <w:pPr>
              <w:pStyle w:val="Code"/>
            </w:pPr>
            <w:r w:rsidRPr="006F0D43">
              <w:t>error= 0, 0</w:t>
            </w:r>
          </w:p>
          <w:p w:rsidR="00FF3B3D" w:rsidRPr="006F0D43" w:rsidRDefault="00FF3B3D" w:rsidP="003A363C">
            <w:pPr>
              <w:pStyle w:val="Code"/>
            </w:pPr>
            <w:r w:rsidRPr="006F0D43">
              <w:t>units= Radiance, Radiance</w:t>
            </w:r>
          </w:p>
          <w:p w:rsidR="00FF3B3D" w:rsidRPr="006F0D43" w:rsidRDefault="00FF3B3D" w:rsidP="003A363C">
            <w:pPr>
              <w:pStyle w:val="Code"/>
            </w:pPr>
            <w:r w:rsidRPr="006F0D43">
              <w:t>time= 7/18/10 9:47:09 AM, 7/18/10 9:47:31 AM</w:t>
            </w:r>
          </w:p>
          <w:p w:rsidR="00FF3B3D" w:rsidRPr="006F0D43" w:rsidRDefault="00FF3B3D" w:rsidP="003A363C">
            <w:pPr>
              <w:pStyle w:val="Code"/>
            </w:pPr>
            <w:r w:rsidRPr="006F0D43">
              <w:t>longitude= 11121.2335,W, 11121.2324,W</w:t>
            </w:r>
          </w:p>
          <w:p w:rsidR="00FF3B3D" w:rsidRPr="006F0D43" w:rsidRDefault="00FF3B3D" w:rsidP="003A363C">
            <w:pPr>
              <w:pStyle w:val="Code"/>
            </w:pPr>
            <w:r w:rsidRPr="006F0D43">
              <w:t>latitude= 5330.5955,N, 5330.5964,N</w:t>
            </w:r>
          </w:p>
          <w:p w:rsidR="00FF3B3D" w:rsidRPr="006F0D43" w:rsidRDefault="00FF3B3D" w:rsidP="003A363C">
            <w:pPr>
              <w:pStyle w:val="Code"/>
            </w:pPr>
            <w:r w:rsidRPr="006F0D43">
              <w:t>gpstime= 154336.000, 154356.000</w:t>
            </w:r>
          </w:p>
          <w:p w:rsidR="00FF3B3D" w:rsidRPr="006F0D43" w:rsidRDefault="00FF3B3D" w:rsidP="003A363C">
            <w:pPr>
              <w:pStyle w:val="Code"/>
            </w:pPr>
            <w:r w:rsidRPr="006F0D43">
              <w:t xml:space="preserve">comm= </w:t>
            </w:r>
          </w:p>
          <w:p w:rsidR="00FF3B3D" w:rsidRPr="006F0D43" w:rsidRDefault="00FF3B3D" w:rsidP="003A363C">
            <w:pPr>
              <w:pStyle w:val="Code"/>
            </w:pPr>
            <w:r w:rsidRPr="006F0D43">
              <w:t>memory slot= 0, 0</w:t>
            </w:r>
          </w:p>
          <w:p w:rsidR="00FF3B3D" w:rsidRPr="006F0D43" w:rsidRDefault="00FF3B3D" w:rsidP="003A363C">
            <w:pPr>
              <w:pStyle w:val="Code"/>
            </w:pPr>
            <w:r w:rsidRPr="006F0D43">
              <w:t xml:space="preserve">factors= </w:t>
            </w:r>
          </w:p>
          <w:p w:rsidR="00FF3B3D" w:rsidRPr="006F0D43" w:rsidRDefault="00FF3B3D" w:rsidP="003A363C">
            <w:pPr>
              <w:pStyle w:val="Code"/>
            </w:pPr>
            <w:r w:rsidRPr="006F0D43">
              <w:t xml:space="preserve">data= </w:t>
            </w:r>
          </w:p>
          <w:p w:rsidR="00FF3B3D" w:rsidRPr="006F0D43" w:rsidRDefault="00FF3B3D" w:rsidP="003A363C">
            <w:pPr>
              <w:pStyle w:val="Code"/>
            </w:pPr>
            <w:r w:rsidRPr="006F0D43">
              <w:t>344.2 56023.55 4381.86 7.82</w:t>
            </w:r>
          </w:p>
          <w:p w:rsidR="00FF3B3D" w:rsidRPr="006F0D43" w:rsidRDefault="00FF3B3D" w:rsidP="003A363C">
            <w:pPr>
              <w:pStyle w:val="Code"/>
            </w:pPr>
            <w:r w:rsidRPr="006F0D43">
              <w:t>345.8 54418.00 4186.00 7.69</w:t>
            </w:r>
          </w:p>
          <w:p w:rsidR="00FF3B3D" w:rsidRPr="006F0D43" w:rsidRDefault="00FF3B3D" w:rsidP="003A363C">
            <w:pPr>
              <w:pStyle w:val="Code"/>
            </w:pPr>
            <w:r w:rsidRPr="006F0D43">
              <w:t>347.3 56037.65 4365.57 7.79</w:t>
            </w:r>
          </w:p>
          <w:p w:rsidR="00FF3B3D" w:rsidRPr="006F0D43" w:rsidRDefault="00FF3B3D" w:rsidP="003A363C">
            <w:pPr>
              <w:pStyle w:val="Code"/>
            </w:pPr>
            <w:r w:rsidRPr="006F0D43">
              <w:t>348.9 59474.63 4568.75 7.68</w:t>
            </w:r>
          </w:p>
          <w:p w:rsidR="00FF3B3D" w:rsidRPr="006F0D43" w:rsidRDefault="00FF3B3D" w:rsidP="003A363C">
            <w:pPr>
              <w:pStyle w:val="Code"/>
            </w:pPr>
            <w:r>
              <w:t>…</w:t>
            </w:r>
          </w:p>
          <w:p w:rsidR="00FF3B3D" w:rsidRDefault="00FF3B3D" w:rsidP="003A363C">
            <w:pPr>
              <w:pStyle w:val="Body"/>
            </w:pPr>
          </w:p>
          <w:p w:rsidR="00FF3B3D" w:rsidRPr="006F0D43" w:rsidRDefault="00FF3B3D" w:rsidP="003A363C">
            <w:pPr>
              <w:pStyle w:val="Code"/>
            </w:pPr>
            <w:r w:rsidRPr="006F0D43">
              <w:t>/*** Spectra Vista SIG Data ***/</w:t>
            </w:r>
          </w:p>
          <w:p w:rsidR="00FF3B3D" w:rsidRPr="006F0D43" w:rsidRDefault="00FF3B3D" w:rsidP="003A363C">
            <w:pPr>
              <w:pStyle w:val="Code"/>
            </w:pPr>
            <w:r w:rsidRPr="006F0D43">
              <w:t>name= \My Documents\HR1024_Data\HR.080910.0010.sig</w:t>
            </w:r>
          </w:p>
          <w:p w:rsidR="00FF3B3D" w:rsidRPr="006F0D43" w:rsidRDefault="00FF3B3D" w:rsidP="003A363C">
            <w:pPr>
              <w:pStyle w:val="Code"/>
            </w:pPr>
            <w:r w:rsidRPr="006F0D43">
              <w:t>instrument= HR: 0971030</w:t>
            </w:r>
          </w:p>
          <w:p w:rsidR="00FF3B3D" w:rsidRPr="006F0D43" w:rsidRDefault="00FF3B3D" w:rsidP="003A363C">
            <w:pPr>
              <w:pStyle w:val="Code"/>
            </w:pPr>
            <w:r w:rsidRPr="006F0D43">
              <w:t>integration= 20, 19.2, 30, 200, 60, 30</w:t>
            </w:r>
          </w:p>
          <w:p w:rsidR="00FF3B3D" w:rsidRPr="006F0D43" w:rsidRDefault="00FF3B3D" w:rsidP="003A363C">
            <w:pPr>
              <w:pStyle w:val="Code"/>
            </w:pPr>
            <w:r w:rsidRPr="006F0D43">
              <w:t>scan time= 3, 3</w:t>
            </w:r>
          </w:p>
          <w:p w:rsidR="00FF3B3D" w:rsidRPr="006F0D43" w:rsidRDefault="00FF3B3D" w:rsidP="003A363C">
            <w:pPr>
              <w:pStyle w:val="Code"/>
            </w:pPr>
            <w:r w:rsidRPr="006F0D43">
              <w:t>scan settings= AD, AI, AD, AI</w:t>
            </w:r>
          </w:p>
          <w:p w:rsidR="00FF3B3D" w:rsidRPr="006F0D43" w:rsidRDefault="00FF3B3D" w:rsidP="003A363C">
            <w:pPr>
              <w:pStyle w:val="Code"/>
            </w:pPr>
            <w:r w:rsidRPr="006F0D43">
              <w:t>external data set1= 8224, 8224, 8224, 8224, 8224, 8224, 8224, 8224, 8224, 8224, 8224, 8224, 8224, 8224, 8224, 8224</w:t>
            </w:r>
          </w:p>
          <w:p w:rsidR="00FF3B3D" w:rsidRPr="006F0D43" w:rsidRDefault="00FF3B3D" w:rsidP="003A363C">
            <w:pPr>
              <w:pStyle w:val="Code"/>
            </w:pPr>
            <w:r w:rsidRPr="006F0D43">
              <w:t>external data set2= 8224, 8224, 8224, 8224, 8224, 8224, 8224, 8224, 8224, 8224, 8224, 8224, 8224, 8224, 8224, 8224</w:t>
            </w:r>
          </w:p>
          <w:p w:rsidR="00FF3B3D" w:rsidRPr="006F0D43" w:rsidRDefault="00FF3B3D" w:rsidP="003A363C">
            <w:pPr>
              <w:pStyle w:val="Code"/>
            </w:pPr>
            <w:r w:rsidRPr="006F0D43">
              <w:t>external data dark= 0,0,0,0,0,0,0,0</w:t>
            </w:r>
          </w:p>
          <w:p w:rsidR="00FF3B3D" w:rsidRPr="006F0D43" w:rsidRDefault="00FF3B3D" w:rsidP="003A363C">
            <w:pPr>
              <w:pStyle w:val="Code"/>
            </w:pPr>
            <w:r w:rsidRPr="006F0D43">
              <w:t>external data mask= 0</w:t>
            </w:r>
          </w:p>
          <w:p w:rsidR="00FF3B3D" w:rsidRPr="006F0D43" w:rsidRDefault="00FF3B3D" w:rsidP="003A363C">
            <w:pPr>
              <w:pStyle w:val="Code"/>
            </w:pPr>
            <w:r w:rsidRPr="006F0D43">
              <w:t>optic= LENS 4, LENS 4</w:t>
            </w:r>
          </w:p>
          <w:p w:rsidR="00FF3B3D" w:rsidRPr="006F0D43" w:rsidRDefault="00FF3B3D" w:rsidP="003A363C">
            <w:pPr>
              <w:pStyle w:val="Code"/>
            </w:pPr>
            <w:r w:rsidRPr="006F0D43">
              <w:t>temp= 36.21, 9.08, -5.30, 36.45, 9.08, -5.37</w:t>
            </w:r>
          </w:p>
          <w:p w:rsidR="00FF3B3D" w:rsidRPr="006F0D43" w:rsidRDefault="00FF3B3D" w:rsidP="003A363C">
            <w:pPr>
              <w:pStyle w:val="Code"/>
            </w:pPr>
            <w:r w:rsidRPr="006F0D43">
              <w:t>battery= 7.5, 7.4</w:t>
            </w:r>
          </w:p>
          <w:p w:rsidR="00FF3B3D" w:rsidRPr="006F0D43" w:rsidRDefault="00FF3B3D" w:rsidP="003A363C">
            <w:pPr>
              <w:pStyle w:val="Code"/>
            </w:pPr>
            <w:r w:rsidRPr="006F0D43">
              <w:t>error= 0, 0</w:t>
            </w:r>
          </w:p>
          <w:p w:rsidR="00FF3B3D" w:rsidRPr="006F0D43" w:rsidRDefault="00FF3B3D" w:rsidP="003A363C">
            <w:pPr>
              <w:pStyle w:val="Code"/>
            </w:pPr>
            <w:r w:rsidRPr="006F0D43">
              <w:t>units= Radiance, Radiance</w:t>
            </w:r>
          </w:p>
          <w:p w:rsidR="00FF3B3D" w:rsidRPr="006F0D43" w:rsidRDefault="00FF3B3D" w:rsidP="003A363C">
            <w:pPr>
              <w:pStyle w:val="Code"/>
            </w:pPr>
            <w:r w:rsidRPr="006F0D43">
              <w:t>time= 8/9/10 10:49:47 AM, 8/9/10 10:52:36 AM</w:t>
            </w:r>
          </w:p>
          <w:p w:rsidR="00FF3B3D" w:rsidRPr="006F0D43" w:rsidRDefault="00FF3B3D" w:rsidP="003A363C">
            <w:pPr>
              <w:pStyle w:val="Code"/>
            </w:pPr>
            <w:r w:rsidRPr="006F0D43">
              <w:t>longitude= 01116.9879,E, 01116.9933,E</w:t>
            </w:r>
          </w:p>
          <w:p w:rsidR="00FF3B3D" w:rsidRPr="006F0D43" w:rsidRDefault="00FF3B3D" w:rsidP="003A363C">
            <w:pPr>
              <w:pStyle w:val="Code"/>
            </w:pPr>
            <w:r w:rsidRPr="006F0D43">
              <w:t>latitude= 4806.4988,N, 4806.5075,N</w:t>
            </w:r>
          </w:p>
          <w:p w:rsidR="00FF3B3D" w:rsidRPr="006F0D43" w:rsidRDefault="00FF3B3D" w:rsidP="003A363C">
            <w:pPr>
              <w:pStyle w:val="Code"/>
            </w:pPr>
            <w:r w:rsidRPr="006F0D43">
              <w:t>gpstime= 084748.000, 085034.000</w:t>
            </w:r>
          </w:p>
          <w:p w:rsidR="00FF3B3D" w:rsidRPr="006F0D43" w:rsidRDefault="00FF3B3D" w:rsidP="003A363C">
            <w:pPr>
              <w:pStyle w:val="Code"/>
            </w:pPr>
            <w:r w:rsidRPr="006F0D43">
              <w:t xml:space="preserve">comm= </w:t>
            </w:r>
          </w:p>
          <w:p w:rsidR="00FF3B3D" w:rsidRPr="006F0D43" w:rsidRDefault="00FF3B3D" w:rsidP="003A363C">
            <w:pPr>
              <w:pStyle w:val="Code"/>
            </w:pPr>
            <w:r w:rsidRPr="006F0D43">
              <w:t>memory slot= 0, 0</w:t>
            </w:r>
          </w:p>
          <w:p w:rsidR="00FF3B3D" w:rsidRPr="006F0D43" w:rsidRDefault="00FF3B3D" w:rsidP="003A363C">
            <w:pPr>
              <w:pStyle w:val="Code"/>
            </w:pPr>
            <w:r w:rsidRPr="006F0D43">
              <w:t xml:space="preserve">factors= </w:t>
            </w:r>
          </w:p>
          <w:p w:rsidR="00FF3B3D" w:rsidRPr="006F0D43" w:rsidRDefault="00FF3B3D" w:rsidP="003A363C">
            <w:pPr>
              <w:pStyle w:val="Code"/>
            </w:pPr>
            <w:r w:rsidRPr="006F0D43">
              <w:t xml:space="preserve">data= </w:t>
            </w:r>
          </w:p>
          <w:p w:rsidR="00FF3B3D" w:rsidRPr="006F0D43" w:rsidRDefault="00FF3B3D" w:rsidP="003A363C">
            <w:pPr>
              <w:pStyle w:val="Code"/>
            </w:pPr>
            <w:r w:rsidRPr="006F0D43">
              <w:t>350.6 127369.73 4658.17 3.66</w:t>
            </w:r>
          </w:p>
          <w:p w:rsidR="00FF3B3D" w:rsidRPr="006F0D43" w:rsidRDefault="00FF3B3D" w:rsidP="003A363C">
            <w:pPr>
              <w:pStyle w:val="Code"/>
            </w:pPr>
            <w:r w:rsidRPr="006F0D43">
              <w:t>352.1 130962.30 4815.39 3.68</w:t>
            </w:r>
          </w:p>
          <w:p w:rsidR="00FF3B3D" w:rsidRPr="006F0D43" w:rsidRDefault="00FF3B3D" w:rsidP="003A363C">
            <w:pPr>
              <w:pStyle w:val="Code"/>
            </w:pPr>
            <w:r w:rsidRPr="006F0D43">
              <w:t>353.7 132239.65 4916.35 3.72</w:t>
            </w:r>
          </w:p>
          <w:p w:rsidR="00FF3B3D" w:rsidRPr="006F0D43" w:rsidRDefault="00FF3B3D" w:rsidP="003A363C">
            <w:pPr>
              <w:pStyle w:val="Code"/>
            </w:pPr>
            <w:r w:rsidRPr="006F0D43">
              <w:t>355.3 128726.40 4836.48 3.76</w:t>
            </w:r>
          </w:p>
          <w:p w:rsidR="00FF3B3D" w:rsidRPr="006F0D43" w:rsidRDefault="00FF3B3D" w:rsidP="003A363C">
            <w:pPr>
              <w:pStyle w:val="Code"/>
            </w:pPr>
            <w:r w:rsidRPr="006F0D43">
              <w:t>356.8 124030.10 4677.99 3.77</w:t>
            </w:r>
          </w:p>
          <w:p w:rsidR="00FF3B3D" w:rsidRPr="006F0D43" w:rsidRDefault="00FF3B3D" w:rsidP="003A363C">
            <w:pPr>
              <w:pStyle w:val="Code"/>
            </w:pPr>
            <w:r w:rsidRPr="006F0D43">
              <w:t>358.4 123421.08 4677.13 3.79</w:t>
            </w:r>
          </w:p>
          <w:p w:rsidR="00FF3B3D" w:rsidRPr="006F0D43" w:rsidRDefault="00FF3B3D" w:rsidP="003A363C">
            <w:pPr>
              <w:pStyle w:val="Code"/>
            </w:pPr>
            <w:r w:rsidRPr="006F0D43">
              <w:t>359.9 130810.10 4966.42 3.80</w:t>
            </w:r>
          </w:p>
          <w:p w:rsidR="00FF3B3D" w:rsidRPr="006F0D43" w:rsidRDefault="00FF3B3D" w:rsidP="003A363C">
            <w:pPr>
              <w:pStyle w:val="Code"/>
            </w:pPr>
            <w:r w:rsidRPr="006F0D43">
              <w:t>…</w:t>
            </w:r>
          </w:p>
          <w:p w:rsidR="00FF3B3D" w:rsidRDefault="00FF3B3D" w:rsidP="003A363C">
            <w:pPr>
              <w:pStyle w:val="Heading3"/>
              <w:outlineLvl w:val="2"/>
            </w:pPr>
            <w:r>
              <w:t>Apogee Files</w:t>
            </w:r>
          </w:p>
          <w:tbl>
            <w:tblPr>
              <w:tblStyle w:val="TableGrid"/>
              <w:tblW w:w="0" w:type="auto"/>
              <w:tblInd w:w="709" w:type="dxa"/>
              <w:tblLook w:val="04A0"/>
            </w:tblPr>
            <w:tblGrid>
              <w:gridCol w:w="2521"/>
              <w:gridCol w:w="4330"/>
            </w:tblGrid>
            <w:tr w:rsidR="00FF3B3D" w:rsidTr="00FF3B3D">
              <w:tc>
                <w:tcPr>
                  <w:tcW w:w="0" w:type="auto"/>
                </w:tcPr>
                <w:p w:rsidR="00FF3B3D" w:rsidRDefault="00FF3B3D" w:rsidP="00A23C3C">
                  <w:pPr>
                    <w:pStyle w:val="Body"/>
                    <w:ind w:left="0"/>
                  </w:pPr>
                  <w:r>
                    <w:t>Standard or Format Owner</w:t>
                  </w:r>
                </w:p>
              </w:tc>
              <w:tc>
                <w:tcPr>
                  <w:tcW w:w="0" w:type="auto"/>
                </w:tcPr>
                <w:p w:rsidR="00FF3B3D" w:rsidRDefault="00FF3B3D" w:rsidP="00A23C3C">
                  <w:pPr>
                    <w:pStyle w:val="Body"/>
                    <w:ind w:left="0"/>
                  </w:pPr>
                  <w:r>
                    <w:t>Apogee</w:t>
                  </w:r>
                </w:p>
              </w:tc>
            </w:tr>
            <w:tr w:rsidR="00FF3B3D" w:rsidTr="00FF3B3D">
              <w:tc>
                <w:tcPr>
                  <w:tcW w:w="0" w:type="auto"/>
                </w:tcPr>
                <w:p w:rsidR="00FF3B3D" w:rsidRDefault="00FF3B3D" w:rsidP="00A23C3C">
                  <w:pPr>
                    <w:pStyle w:val="Body"/>
                    <w:ind w:left="0"/>
                  </w:pPr>
                  <w:r>
                    <w:t>Devices</w:t>
                  </w:r>
                </w:p>
              </w:tc>
              <w:tc>
                <w:tcPr>
                  <w:tcW w:w="0" w:type="auto"/>
                </w:tcPr>
                <w:p w:rsidR="00FF3B3D" w:rsidRDefault="00FF3B3D" w:rsidP="00A23C3C">
                  <w:pPr>
                    <w:pStyle w:val="Body"/>
                    <w:ind w:left="0"/>
                  </w:pPr>
                </w:p>
              </w:tc>
            </w:tr>
            <w:tr w:rsidR="00FF3B3D" w:rsidTr="00FF3B3D">
              <w:tc>
                <w:tcPr>
                  <w:tcW w:w="0" w:type="auto"/>
                </w:tcPr>
                <w:p w:rsidR="00FF3B3D" w:rsidRDefault="00FF3B3D" w:rsidP="00A23C3C">
                  <w:pPr>
                    <w:pStyle w:val="Body"/>
                    <w:ind w:left="0"/>
                  </w:pPr>
                  <w:r>
                    <w:t>Supported Formats</w:t>
                  </w:r>
                </w:p>
              </w:tc>
              <w:tc>
                <w:tcPr>
                  <w:tcW w:w="0" w:type="auto"/>
                </w:tcPr>
                <w:p w:rsidR="00FF3B3D" w:rsidRPr="00084655" w:rsidRDefault="00FF3B3D" w:rsidP="00CB1FEC">
                  <w:pPr>
                    <w:pStyle w:val="Body"/>
                    <w:ind w:left="0"/>
                  </w:pPr>
                  <w:r>
                    <w:t>Apogee text files (restricted to one tested file format only – see below)</w:t>
                  </w:r>
                </w:p>
              </w:tc>
            </w:tr>
            <w:tr w:rsidR="00FF3B3D" w:rsidTr="00FF3B3D">
              <w:tc>
                <w:tcPr>
                  <w:tcW w:w="0" w:type="auto"/>
                </w:tcPr>
                <w:p w:rsidR="00FF3B3D" w:rsidRDefault="00FF3B3D" w:rsidP="00A23C3C">
                  <w:pPr>
                    <w:pStyle w:val="Body"/>
                    <w:ind w:left="0"/>
                  </w:pPr>
                  <w:r>
                    <w:t>Specchio Instrument Type Numbers</w:t>
                  </w:r>
                </w:p>
              </w:tc>
              <w:tc>
                <w:tcPr>
                  <w:tcW w:w="0" w:type="auto"/>
                </w:tcPr>
                <w:p w:rsidR="00FF3B3D" w:rsidRDefault="00FF3B3D" w:rsidP="00A23C3C">
                  <w:pPr>
                    <w:pStyle w:val="Body"/>
                    <w:ind w:left="0"/>
                    <w:rPr>
                      <w:lang w:val="en-US"/>
                    </w:rPr>
                  </w:pPr>
                  <w:r>
                    <w:t>Set to -1 as not available</w:t>
                  </w:r>
                </w:p>
              </w:tc>
            </w:tr>
            <w:tr w:rsidR="00FF3B3D" w:rsidTr="00FF3B3D">
              <w:tc>
                <w:tcPr>
                  <w:tcW w:w="0" w:type="auto"/>
                </w:tcPr>
                <w:p w:rsidR="00FF3B3D" w:rsidRDefault="00FF3B3D" w:rsidP="00A23C3C">
                  <w:pPr>
                    <w:pStyle w:val="Body"/>
                    <w:ind w:left="0"/>
                  </w:pPr>
                  <w:r>
                    <w:t>Comments</w:t>
                  </w:r>
                </w:p>
              </w:tc>
              <w:tc>
                <w:tcPr>
                  <w:tcW w:w="0" w:type="auto"/>
                </w:tcPr>
                <w:p w:rsidR="00FF3B3D" w:rsidRDefault="00FF3B3D" w:rsidP="00A23C3C">
                  <w:pPr>
                    <w:pStyle w:val="TableText"/>
                    <w:rPr>
                      <w:lang w:val="en-US"/>
                    </w:rPr>
                  </w:pPr>
                </w:p>
              </w:tc>
            </w:tr>
            <w:tr w:rsidR="00FF3B3D" w:rsidTr="00FF3B3D">
              <w:tc>
                <w:tcPr>
                  <w:tcW w:w="0" w:type="auto"/>
                </w:tcPr>
                <w:p w:rsidR="00FF3B3D" w:rsidRDefault="00FF3B3D" w:rsidP="00A23C3C">
                  <w:pPr>
                    <w:pStyle w:val="Body"/>
                    <w:ind w:left="0"/>
                  </w:pPr>
                  <w:r>
                    <w:t>Sensor Selection Method on Reading</w:t>
                  </w:r>
                </w:p>
              </w:tc>
              <w:tc>
                <w:tcPr>
                  <w:tcW w:w="0" w:type="auto"/>
                </w:tcPr>
                <w:p w:rsidR="00FF3B3D" w:rsidRDefault="00FF3B3D" w:rsidP="00632319">
                  <w:pPr>
                    <w:pStyle w:val="TableText"/>
                    <w:rPr>
                      <w:rFonts w:cstheme="minorBidi"/>
                    </w:rPr>
                  </w:pPr>
                  <w:r>
                    <w:t>Manufacturer Short Name = APOGEE</w:t>
                  </w:r>
                </w:p>
                <w:p w:rsidR="00FF3B3D" w:rsidRDefault="00FF3B3D" w:rsidP="00632319">
                  <w:pPr>
                    <w:pStyle w:val="TableText"/>
                  </w:pPr>
                  <w:r>
                    <w:t>Sensor Number of bands = number of bands in spectrum</w:t>
                  </w:r>
                </w:p>
                <w:p w:rsidR="00FF3B3D" w:rsidRDefault="00FF3B3D" w:rsidP="00632319">
                  <w:pPr>
                    <w:pStyle w:val="TableText"/>
                  </w:pPr>
                  <w:r>
                    <w:t>Sensor Wavelength of first band = wavelength of first band in spectrum</w:t>
                  </w:r>
                </w:p>
                <w:p w:rsidR="00FF3B3D" w:rsidRDefault="00FF3B3D" w:rsidP="00632319">
                  <w:pPr>
                    <w:pStyle w:val="TableText"/>
                    <w:rPr>
                      <w:lang w:val="en-US"/>
                    </w:rPr>
                  </w:pPr>
                  <w:r>
                    <w:t>Sensor Wavelength of last band = wavelength of last band in spectrum</w:t>
                  </w:r>
                </w:p>
              </w:tc>
            </w:tr>
          </w:tbl>
          <w:p w:rsidR="00FF3B3D" w:rsidRDefault="00FF3B3D" w:rsidP="00CB1FEC">
            <w:pPr>
              <w:pStyle w:val="Note"/>
            </w:pPr>
            <w:r>
              <w:t>Note</w:t>
            </w:r>
            <w:r>
              <w:tab/>
              <w:t>Apogee files are supported but not extensively tested as yet.</w:t>
            </w:r>
          </w:p>
          <w:p w:rsidR="00FF3B3D" w:rsidRDefault="00FF3B3D" w:rsidP="003A363C">
            <w:pPr>
              <w:pStyle w:val="Body"/>
            </w:pPr>
            <w:r w:rsidRPr="006B4F6F">
              <w:rPr>
                <w:rStyle w:val="DocActionChar"/>
              </w:rPr>
              <w:t>%%% I</w:t>
            </w:r>
            <w:r>
              <w:rPr>
                <w:rStyle w:val="DocActionChar"/>
              </w:rPr>
              <w:t>s</w:t>
            </w:r>
            <w:r w:rsidRPr="006B4F6F">
              <w:rPr>
                <w:rStyle w:val="DocActionChar"/>
              </w:rPr>
              <w:t xml:space="preserve"> this still true?</w:t>
            </w:r>
            <w:r>
              <w:rPr>
                <w:rStyle w:val="DocActionChar"/>
              </w:rPr>
              <w:t xml:space="preserve"> If they’re not tested, why are they released? If they don’t get tested, perhaps they should not be mentioned in the doc.</w:t>
            </w:r>
          </w:p>
          <w:p w:rsidR="00FF3B3D" w:rsidRDefault="00FF3B3D" w:rsidP="00CB1FEC">
            <w:pPr>
              <w:pStyle w:val="HeadingSubUnnumbered"/>
            </w:pPr>
            <w:r>
              <w:t>Example of supported Apogee format text file</w:t>
            </w:r>
          </w:p>
          <w:p w:rsidR="00FF3B3D" w:rsidRPr="006F0D43" w:rsidRDefault="00FF3B3D" w:rsidP="003A363C">
            <w:pPr>
              <w:pStyle w:val="CodeSmall"/>
            </w:pPr>
            <w:r w:rsidRPr="006F0D43">
              <w:t>" File: cachimbalito2\p5_2.TRM</w:t>
            </w:r>
          </w:p>
          <w:p w:rsidR="00FF3B3D" w:rsidRPr="002100B4" w:rsidRDefault="00FF3B3D" w:rsidP="003A363C">
            <w:pPr>
              <w:pStyle w:val="CodeSmall"/>
            </w:pPr>
            <w:r w:rsidRPr="002100B4">
              <w:t xml:space="preserve">" TRANS-&gt;  Wave:733.53nm  Pix:1050  Val: 25.767  Time:23ms  Avg:7  Sm:0  Sg:0  Tc:on  Xt:1  Ch:1 </w:t>
            </w:r>
          </w:p>
          <w:p w:rsidR="00FF3B3D" w:rsidRPr="006F0D43" w:rsidRDefault="00FF3B3D" w:rsidP="003A363C">
            <w:pPr>
              <w:pStyle w:val="CodeSmall"/>
            </w:pPr>
            <w:r w:rsidRPr="006F0D43">
              <w:t xml:space="preserve"> 400.00  1.102E+000</w:t>
            </w:r>
          </w:p>
          <w:p w:rsidR="00FF3B3D" w:rsidRPr="006F0D43" w:rsidRDefault="00FF3B3D" w:rsidP="003A363C">
            <w:pPr>
              <w:pStyle w:val="CodeSmall"/>
            </w:pPr>
            <w:r w:rsidRPr="006F0D43">
              <w:t xml:space="preserve"> 400.50  1.131E+000</w:t>
            </w:r>
          </w:p>
          <w:p w:rsidR="00FF3B3D" w:rsidRPr="006F0D43" w:rsidRDefault="00FF3B3D" w:rsidP="003A363C">
            <w:pPr>
              <w:pStyle w:val="CodeSmall"/>
            </w:pPr>
            <w:r w:rsidRPr="006F0D43">
              <w:t xml:space="preserve"> 401.00  1.205E+000</w:t>
            </w:r>
          </w:p>
          <w:p w:rsidR="00FF3B3D" w:rsidRPr="006F0D43" w:rsidRDefault="00FF3B3D" w:rsidP="003A363C">
            <w:pPr>
              <w:pStyle w:val="CodeSmall"/>
            </w:pPr>
            <w:r w:rsidRPr="006F0D43">
              <w:t xml:space="preserve"> 401.50  1.257E+000</w:t>
            </w:r>
          </w:p>
          <w:p w:rsidR="00FF3B3D" w:rsidRPr="006F0D43" w:rsidRDefault="00FF3B3D" w:rsidP="003A363C">
            <w:pPr>
              <w:pStyle w:val="CodeSmall"/>
            </w:pPr>
            <w:r w:rsidRPr="006F0D43">
              <w:t xml:space="preserve"> 402.00  1.260E+000</w:t>
            </w:r>
          </w:p>
          <w:p w:rsidR="00FF3B3D" w:rsidRPr="006F0D43" w:rsidRDefault="00FF3B3D" w:rsidP="003A363C">
            <w:pPr>
              <w:pStyle w:val="CodeSmall"/>
            </w:pPr>
            <w:r w:rsidRPr="006F0D43">
              <w:t xml:space="preserve"> 402.50  1.336E+000</w:t>
            </w:r>
          </w:p>
          <w:p w:rsidR="00FF3B3D" w:rsidRPr="006F0D43" w:rsidRDefault="00FF3B3D" w:rsidP="003A363C">
            <w:pPr>
              <w:pStyle w:val="CodeSmall"/>
            </w:pPr>
            <w:r w:rsidRPr="006F0D43">
              <w:t xml:space="preserve"> 403.00  1.341E+000</w:t>
            </w:r>
          </w:p>
          <w:p w:rsidR="00FF3B3D" w:rsidRPr="006F0D43" w:rsidRDefault="00FF3B3D" w:rsidP="003A363C">
            <w:pPr>
              <w:pStyle w:val="CodeSmall"/>
            </w:pPr>
            <w:r w:rsidRPr="006F0D43">
              <w:t xml:space="preserve"> 403.50  1.418E+000</w:t>
            </w:r>
          </w:p>
          <w:p w:rsidR="00FF3B3D" w:rsidRPr="006F0D43" w:rsidRDefault="00FF3B3D" w:rsidP="003A363C">
            <w:pPr>
              <w:pStyle w:val="CodeSmall"/>
            </w:pPr>
            <w:r w:rsidRPr="006F0D43">
              <w:t xml:space="preserve"> 404.00  1.451E+000</w:t>
            </w:r>
          </w:p>
          <w:p w:rsidR="00FF3B3D" w:rsidRPr="006F0D43" w:rsidRDefault="00FF3B3D" w:rsidP="003A363C">
            <w:pPr>
              <w:pStyle w:val="CodeSmall"/>
            </w:pPr>
            <w:r w:rsidRPr="006F0D43">
              <w:t xml:space="preserve"> 404.50  1.444E+000</w:t>
            </w:r>
          </w:p>
          <w:p w:rsidR="00FF3B3D" w:rsidRPr="006F0D43" w:rsidRDefault="00FF3B3D" w:rsidP="003A363C">
            <w:pPr>
              <w:pStyle w:val="CodeSmall"/>
            </w:pPr>
            <w:r w:rsidRPr="006F0D43">
              <w:t xml:space="preserve"> 405.00  1.488E+000</w:t>
            </w:r>
          </w:p>
          <w:p w:rsidR="00FF3B3D" w:rsidRPr="006F0D43" w:rsidRDefault="00FF3B3D" w:rsidP="003A363C">
            <w:pPr>
              <w:pStyle w:val="CodeSmall"/>
            </w:pPr>
            <w:r w:rsidRPr="006F0D43">
              <w:t>…</w:t>
            </w:r>
          </w:p>
          <w:p w:rsidR="00FF3B3D" w:rsidRPr="00084655" w:rsidRDefault="00FF3B3D" w:rsidP="003A363C">
            <w:pPr>
              <w:pStyle w:val="Heading3"/>
              <w:outlineLvl w:val="2"/>
            </w:pPr>
            <w:r w:rsidRPr="00084655">
              <w:t>ENVI Spectral Library Files</w:t>
            </w:r>
          </w:p>
          <w:tbl>
            <w:tblPr>
              <w:tblStyle w:val="TableGrid"/>
              <w:tblW w:w="0" w:type="auto"/>
              <w:tblInd w:w="709" w:type="dxa"/>
              <w:tblLook w:val="04A0"/>
            </w:tblPr>
            <w:tblGrid>
              <w:gridCol w:w="1802"/>
              <w:gridCol w:w="5049"/>
            </w:tblGrid>
            <w:tr w:rsidR="00FF3B3D" w:rsidTr="00FF3B3D">
              <w:tc>
                <w:tcPr>
                  <w:tcW w:w="0" w:type="auto"/>
                </w:tcPr>
                <w:p w:rsidR="00FF3B3D" w:rsidRDefault="00FF3B3D" w:rsidP="00A23C3C">
                  <w:pPr>
                    <w:pStyle w:val="Body"/>
                    <w:ind w:left="0"/>
                  </w:pPr>
                  <w:r>
                    <w:t>Standard or Format Owner</w:t>
                  </w:r>
                </w:p>
              </w:tc>
              <w:tc>
                <w:tcPr>
                  <w:tcW w:w="0" w:type="auto"/>
                </w:tcPr>
                <w:p w:rsidR="00FF3B3D" w:rsidRDefault="00FF3B3D" w:rsidP="00A23C3C">
                  <w:pPr>
                    <w:pStyle w:val="Body"/>
                    <w:ind w:left="0"/>
                  </w:pPr>
                  <w:r>
                    <w:t>ENVI SLB</w:t>
                  </w:r>
                </w:p>
              </w:tc>
            </w:tr>
            <w:tr w:rsidR="00FF3B3D" w:rsidTr="00FF3B3D">
              <w:tc>
                <w:tcPr>
                  <w:tcW w:w="0" w:type="auto"/>
                </w:tcPr>
                <w:p w:rsidR="00FF3B3D" w:rsidRDefault="00FF3B3D" w:rsidP="00A23C3C">
                  <w:pPr>
                    <w:pStyle w:val="Body"/>
                    <w:ind w:left="0"/>
                  </w:pPr>
                  <w:r>
                    <w:t>Devices</w:t>
                  </w:r>
                </w:p>
              </w:tc>
              <w:tc>
                <w:tcPr>
                  <w:tcW w:w="0" w:type="auto"/>
                </w:tcPr>
                <w:p w:rsidR="00FF3B3D" w:rsidRDefault="00FF3B3D" w:rsidP="00A23C3C">
                  <w:pPr>
                    <w:pStyle w:val="Body"/>
                    <w:ind w:left="0"/>
                  </w:pPr>
                </w:p>
              </w:tc>
            </w:tr>
            <w:tr w:rsidR="00FF3B3D" w:rsidTr="00FF3B3D">
              <w:tc>
                <w:tcPr>
                  <w:tcW w:w="0" w:type="auto"/>
                </w:tcPr>
                <w:p w:rsidR="00FF3B3D" w:rsidRDefault="00FF3B3D" w:rsidP="00A23C3C">
                  <w:pPr>
                    <w:pStyle w:val="Body"/>
                    <w:ind w:left="0"/>
                  </w:pPr>
                  <w:r>
                    <w:t>Supported Formats</w:t>
                  </w:r>
                </w:p>
              </w:tc>
              <w:tc>
                <w:tcPr>
                  <w:tcW w:w="0" w:type="auto"/>
                </w:tcPr>
                <w:p w:rsidR="00FF3B3D" w:rsidRPr="00084655" w:rsidRDefault="00FF3B3D" w:rsidP="00A23C3C">
                  <w:pPr>
                    <w:pStyle w:val="Body"/>
                    <w:ind w:left="0"/>
                  </w:pPr>
                  <w:r w:rsidRPr="00084655">
                    <w:t>ENVI Spectral library files (SLB and SLI)</w:t>
                  </w:r>
                </w:p>
              </w:tc>
            </w:tr>
            <w:tr w:rsidR="00FF3B3D" w:rsidTr="00FF3B3D">
              <w:tc>
                <w:tcPr>
                  <w:tcW w:w="0" w:type="auto"/>
                </w:tcPr>
                <w:p w:rsidR="00FF3B3D" w:rsidRDefault="00FF3B3D" w:rsidP="00A23C3C">
                  <w:pPr>
                    <w:pStyle w:val="Body"/>
                    <w:ind w:left="0"/>
                  </w:pPr>
                  <w:r>
                    <w:t>Specchio Instrument Type Numbers</w:t>
                  </w:r>
                </w:p>
              </w:tc>
              <w:tc>
                <w:tcPr>
                  <w:tcW w:w="0" w:type="auto"/>
                </w:tcPr>
                <w:p w:rsidR="00FF3B3D" w:rsidRDefault="00FF3B3D" w:rsidP="00A23C3C">
                  <w:pPr>
                    <w:pStyle w:val="Body"/>
                    <w:ind w:left="0"/>
                    <w:rPr>
                      <w:lang w:val="en-US"/>
                    </w:rPr>
                  </w:pPr>
                  <w:r>
                    <w:t>Set to -1 as not available</w:t>
                  </w:r>
                </w:p>
              </w:tc>
            </w:tr>
            <w:tr w:rsidR="00FF3B3D" w:rsidTr="00FF3B3D">
              <w:tc>
                <w:tcPr>
                  <w:tcW w:w="0" w:type="auto"/>
                </w:tcPr>
                <w:p w:rsidR="00FF3B3D" w:rsidRDefault="00FF3B3D" w:rsidP="00A23C3C">
                  <w:pPr>
                    <w:pStyle w:val="Body"/>
                    <w:ind w:left="0"/>
                  </w:pPr>
                  <w:r>
                    <w:t>Comments</w:t>
                  </w:r>
                </w:p>
              </w:tc>
              <w:tc>
                <w:tcPr>
                  <w:tcW w:w="0" w:type="auto"/>
                </w:tcPr>
                <w:p w:rsidR="00FF3B3D" w:rsidRDefault="00FF3B3D" w:rsidP="00CB1FEC">
                  <w:pPr>
                    <w:pStyle w:val="TableText"/>
                  </w:pPr>
                  <w:r w:rsidRPr="00851208">
                    <w:t>The impo</w:t>
                  </w:r>
                  <w:r>
                    <w:t>rt routine expects the spectral library files to have extensions of either .slb or .sli.</w:t>
                  </w:r>
                </w:p>
                <w:p w:rsidR="00FF3B3D" w:rsidRPr="00851208" w:rsidRDefault="00FF3B3D" w:rsidP="00CB1FEC">
                  <w:pPr>
                    <w:pStyle w:val="CodeinTable"/>
                  </w:pPr>
                  <w:r w:rsidRPr="00851208">
                    <w:t>my_spectra.slb</w:t>
                  </w:r>
                </w:p>
                <w:p w:rsidR="00FF3B3D" w:rsidRPr="00851208" w:rsidRDefault="00FF3B3D" w:rsidP="00CB1FEC">
                  <w:pPr>
                    <w:pStyle w:val="CodeinTable"/>
                  </w:pPr>
                  <w:r w:rsidRPr="00851208">
                    <w:t>my_spectra.hdr</w:t>
                  </w:r>
                </w:p>
                <w:p w:rsidR="00FF3B3D" w:rsidRDefault="00FF3B3D" w:rsidP="00CB1FEC">
                  <w:pPr>
                    <w:pStyle w:val="DocAction"/>
                  </w:pPr>
                  <w:r>
                    <w:t xml:space="preserve">%%% How does .hdr make sense here? I was expecting the second file to be .sli. </w:t>
                  </w:r>
                  <w:r w:rsidRPr="007A07DA">
                    <w:rPr>
                      <w:rStyle w:val="DocActionChar"/>
                    </w:rPr>
                    <w:t>Andy</w:t>
                  </w:r>
                </w:p>
                <w:p w:rsidR="00FF3B3D" w:rsidRPr="00084655" w:rsidRDefault="00FF3B3D" w:rsidP="00CB1FEC">
                  <w:pPr>
                    <w:pStyle w:val="TableText"/>
                  </w:pPr>
                  <w:r w:rsidRPr="00084655">
                    <w:t xml:space="preserve">These files can contain more than one spectrum. </w:t>
                  </w:r>
                  <w:r>
                    <w:t>Specchio saves e</w:t>
                  </w:r>
                  <w:r w:rsidRPr="00084655">
                    <w:t>ach spectrum separately.</w:t>
                  </w:r>
                  <w:r>
                    <w:t xml:space="preserve"> </w:t>
                  </w:r>
                  <w:r w:rsidRPr="002100B4">
                    <w:rPr>
                      <w:rStyle w:val="DocActionChar"/>
                    </w:rPr>
                    <w:t xml:space="preserve">%%% Does it generate </w:t>
                  </w:r>
                  <w:r>
                    <w:rPr>
                      <w:rStyle w:val="DocActionChar"/>
                    </w:rPr>
                    <w:t xml:space="preserve">unique </w:t>
                  </w:r>
                  <w:r w:rsidRPr="002100B4">
                    <w:rPr>
                      <w:rStyle w:val="DocActionChar"/>
                    </w:rPr>
                    <w:t>names?</w:t>
                  </w:r>
                  <w:r>
                    <w:rPr>
                      <w:rStyle w:val="DocActionChar"/>
                    </w:rPr>
                    <w:t xml:space="preserve"> </w:t>
                  </w:r>
                  <w:r w:rsidRPr="007A07DA">
                    <w:rPr>
                      <w:rStyle w:val="DocActionChar"/>
                    </w:rPr>
                    <w:t>Andy</w:t>
                  </w:r>
                </w:p>
                <w:p w:rsidR="00FF3B3D" w:rsidRPr="00CB1FEC" w:rsidRDefault="00FF3B3D" w:rsidP="006E169B">
                  <w:pPr>
                    <w:pStyle w:val="TableText"/>
                  </w:pPr>
                  <w:r>
                    <w:t>If</w:t>
                  </w:r>
                  <w:r w:rsidRPr="00084655">
                    <w:t xml:space="preserve"> </w:t>
                  </w:r>
                  <w:r>
                    <w:t>present,</w:t>
                  </w:r>
                  <w:r w:rsidRPr="00084655">
                    <w:t xml:space="preserve"> Spectra names are read from the header fil</w:t>
                  </w:r>
                  <w:r>
                    <w:t xml:space="preserve">e and stored in the database in the Filename Metadata Attribute. The File Type Metadata Attribute is set to </w:t>
                  </w:r>
                  <w:r w:rsidRPr="00851208">
                    <w:rPr>
                      <w:rStyle w:val="GUIWord"/>
                    </w:rPr>
                    <w:t>ENVI Hdr</w:t>
                  </w:r>
                  <w:r w:rsidRPr="00084655">
                    <w:t>.</w:t>
                  </w:r>
                </w:p>
              </w:tc>
            </w:tr>
          </w:tbl>
          <w:p w:rsidR="00FF3B3D" w:rsidRDefault="00FF3B3D" w:rsidP="003A363C">
            <w:pPr>
              <w:pStyle w:val="Note"/>
            </w:pPr>
            <w:r w:rsidRPr="00084655">
              <w:t>Note</w:t>
            </w:r>
            <w:r>
              <w:t>s</w:t>
            </w:r>
            <w:r>
              <w:tab/>
              <w:t>T</w:t>
            </w:r>
            <w:r w:rsidRPr="00084655">
              <w:t>he sensor definition</w:t>
            </w:r>
            <w:r>
              <w:t xml:space="preserve"> (i.e. central wavelengths)</w:t>
            </w:r>
            <w:r w:rsidRPr="00084655">
              <w:t xml:space="preserve"> is not read from the ENVI header file</w:t>
            </w:r>
            <w:r>
              <w:t>.</w:t>
            </w:r>
          </w:p>
          <w:p w:rsidR="00FF3B3D" w:rsidRDefault="00FF3B3D" w:rsidP="003A363C">
            <w:pPr>
              <w:pStyle w:val="Heading3"/>
              <w:outlineLvl w:val="2"/>
            </w:pPr>
            <w:r>
              <w:t>Ocean Optics SpectraSuite Data Files</w:t>
            </w:r>
          </w:p>
          <w:tbl>
            <w:tblPr>
              <w:tblStyle w:val="TableGrid"/>
              <w:tblW w:w="0" w:type="auto"/>
              <w:tblInd w:w="709" w:type="dxa"/>
              <w:tblLook w:val="04A0"/>
            </w:tblPr>
            <w:tblGrid>
              <w:gridCol w:w="1628"/>
              <w:gridCol w:w="5223"/>
            </w:tblGrid>
            <w:tr w:rsidR="00FF3B3D" w:rsidTr="00FF3B3D">
              <w:tc>
                <w:tcPr>
                  <w:tcW w:w="0" w:type="auto"/>
                </w:tcPr>
                <w:p w:rsidR="00FF3B3D" w:rsidRDefault="00FF3B3D" w:rsidP="00A23C3C">
                  <w:pPr>
                    <w:pStyle w:val="Body"/>
                    <w:ind w:left="0"/>
                  </w:pPr>
                  <w:r>
                    <w:t>Standard or Format Owner</w:t>
                  </w:r>
                </w:p>
              </w:tc>
              <w:tc>
                <w:tcPr>
                  <w:tcW w:w="0" w:type="auto"/>
                </w:tcPr>
                <w:p w:rsidR="00FF3B3D" w:rsidRDefault="00FF3B3D" w:rsidP="00CB1FEC">
                  <w:pPr>
                    <w:pStyle w:val="TableText"/>
                  </w:pPr>
                  <w:r>
                    <w:t>Ocean Optics Spectra Suite</w:t>
                  </w:r>
                </w:p>
              </w:tc>
            </w:tr>
            <w:tr w:rsidR="00FF3B3D" w:rsidTr="00FF3B3D">
              <w:tc>
                <w:tcPr>
                  <w:tcW w:w="0" w:type="auto"/>
                </w:tcPr>
                <w:p w:rsidR="00FF3B3D" w:rsidRDefault="00FF3B3D" w:rsidP="00A23C3C">
                  <w:pPr>
                    <w:pStyle w:val="Body"/>
                    <w:ind w:left="0"/>
                  </w:pPr>
                  <w:r>
                    <w:t>Devices</w:t>
                  </w:r>
                </w:p>
              </w:tc>
              <w:tc>
                <w:tcPr>
                  <w:tcW w:w="0" w:type="auto"/>
                </w:tcPr>
                <w:p w:rsidR="00FF3B3D" w:rsidRDefault="00FF3B3D" w:rsidP="00A23C3C">
                  <w:pPr>
                    <w:pStyle w:val="Body"/>
                    <w:ind w:left="0"/>
                  </w:pPr>
                </w:p>
              </w:tc>
            </w:tr>
            <w:tr w:rsidR="00FF3B3D" w:rsidTr="00FF3B3D">
              <w:tc>
                <w:tcPr>
                  <w:tcW w:w="0" w:type="auto"/>
                </w:tcPr>
                <w:p w:rsidR="00FF3B3D" w:rsidRDefault="00FF3B3D" w:rsidP="00A23C3C">
                  <w:pPr>
                    <w:pStyle w:val="Body"/>
                    <w:ind w:left="0"/>
                  </w:pPr>
                  <w:r>
                    <w:t>Supported Formats</w:t>
                  </w:r>
                </w:p>
              </w:tc>
              <w:tc>
                <w:tcPr>
                  <w:tcW w:w="0" w:type="auto"/>
                </w:tcPr>
                <w:p w:rsidR="00FF3B3D" w:rsidRPr="00084655" w:rsidRDefault="00FF3B3D" w:rsidP="00A23C3C">
                  <w:pPr>
                    <w:pStyle w:val="Body"/>
                    <w:ind w:left="0"/>
                  </w:pPr>
                  <w:r>
                    <w:t>Ocean Optics SpectraSuite text files</w:t>
                  </w:r>
                </w:p>
              </w:tc>
            </w:tr>
            <w:tr w:rsidR="00FF3B3D" w:rsidTr="00FF3B3D">
              <w:tc>
                <w:tcPr>
                  <w:tcW w:w="0" w:type="auto"/>
                </w:tcPr>
                <w:p w:rsidR="00FF3B3D" w:rsidRDefault="00FF3B3D" w:rsidP="00A23C3C">
                  <w:pPr>
                    <w:pStyle w:val="Body"/>
                    <w:ind w:left="0"/>
                  </w:pPr>
                  <w:r>
                    <w:t>Specchio Instrument Type Numbers</w:t>
                  </w:r>
                </w:p>
              </w:tc>
              <w:tc>
                <w:tcPr>
                  <w:tcW w:w="0" w:type="auto"/>
                </w:tcPr>
                <w:p w:rsidR="00FF3B3D" w:rsidRDefault="00FF3B3D" w:rsidP="00CB1FEC">
                  <w:pPr>
                    <w:pStyle w:val="TableText"/>
                    <w:rPr>
                      <w:rFonts w:cstheme="minorBidi"/>
                      <w:sz w:val="24"/>
                    </w:rPr>
                  </w:pPr>
                  <w:r>
                    <w:t>Last four numerical characters of the Spectrometer tag:</w:t>
                  </w:r>
                </w:p>
                <w:p w:rsidR="00FF3B3D" w:rsidRDefault="00FF3B3D" w:rsidP="00CB1FEC">
                  <w:pPr>
                    <w:pStyle w:val="Body"/>
                    <w:ind w:left="0"/>
                  </w:pPr>
                  <w:r>
                    <w:t>Spectrometers: HR4C1078</w:t>
                  </w:r>
                </w:p>
                <w:p w:rsidR="00FF3B3D" w:rsidRPr="00B61E92" w:rsidRDefault="00FF3B3D" w:rsidP="006E169B">
                  <w:pPr>
                    <w:pStyle w:val="TableText"/>
                  </w:pPr>
                  <w:r>
                    <w:t>The instrument number is taken to be the last four numbers of the spectrometer name, e.g. 1076 in the above example. The time format is expected to be as in the example below, i.e. it is probably depending on the settings of the controlling/post-processing computer.</w:t>
                  </w:r>
                </w:p>
              </w:tc>
            </w:tr>
            <w:tr w:rsidR="00FF3B3D" w:rsidTr="00FF3B3D">
              <w:tc>
                <w:tcPr>
                  <w:tcW w:w="0" w:type="auto"/>
                </w:tcPr>
                <w:p w:rsidR="00FF3B3D" w:rsidRDefault="00FF3B3D" w:rsidP="00A23C3C">
                  <w:pPr>
                    <w:pStyle w:val="Body"/>
                    <w:ind w:left="0"/>
                  </w:pPr>
                  <w:r>
                    <w:t>Comments</w:t>
                  </w:r>
                </w:p>
              </w:tc>
              <w:tc>
                <w:tcPr>
                  <w:tcW w:w="0" w:type="auto"/>
                </w:tcPr>
                <w:p w:rsidR="00FF3B3D" w:rsidRPr="00B61E92" w:rsidRDefault="00FF3B3D" w:rsidP="006E169B">
                  <w:pPr>
                    <w:pStyle w:val="TableText"/>
                  </w:pPr>
                  <w:r>
                    <w:t xml:space="preserve">The required file extension is </w:t>
                  </w:r>
                  <w:r w:rsidRPr="003D4CCB">
                    <w:rPr>
                      <w:rStyle w:val="CodeChar"/>
                    </w:rPr>
                    <w:t>.csv</w:t>
                  </w:r>
                  <w:r>
                    <w:t>, although the files are not comma separated.</w:t>
                  </w:r>
                </w:p>
              </w:tc>
            </w:tr>
            <w:tr w:rsidR="00FF3B3D" w:rsidTr="00FF3B3D">
              <w:tc>
                <w:tcPr>
                  <w:tcW w:w="0" w:type="auto"/>
                </w:tcPr>
                <w:p w:rsidR="00FF3B3D" w:rsidRDefault="00FF3B3D" w:rsidP="00A23C3C">
                  <w:pPr>
                    <w:pStyle w:val="Body"/>
                    <w:ind w:left="0"/>
                  </w:pPr>
                  <w:r>
                    <w:t>Sensor Selection Method on reading</w:t>
                  </w:r>
                </w:p>
              </w:tc>
              <w:tc>
                <w:tcPr>
                  <w:tcW w:w="0" w:type="auto"/>
                </w:tcPr>
                <w:p w:rsidR="00FF3B3D" w:rsidRDefault="00FF3B3D" w:rsidP="00B61E92">
                  <w:pPr>
                    <w:pStyle w:val="TableText"/>
                  </w:pPr>
                </w:p>
              </w:tc>
            </w:tr>
          </w:tbl>
          <w:p w:rsidR="00FF3B3D" w:rsidRDefault="00FF3B3D" w:rsidP="00B61E92">
            <w:pPr>
              <w:pStyle w:val="HeadingSubUnnumbered"/>
            </w:pPr>
            <w:r>
              <w:t>Example file</w:t>
            </w:r>
          </w:p>
          <w:p w:rsidR="00FF3B3D" w:rsidRPr="00851208" w:rsidRDefault="00FF3B3D" w:rsidP="003A363C">
            <w:pPr>
              <w:pStyle w:val="Code"/>
            </w:pPr>
            <w:r w:rsidRPr="00851208">
              <w:t>SpectraSuite Data File</w:t>
            </w:r>
          </w:p>
          <w:p w:rsidR="00FF3B3D" w:rsidRPr="00851208" w:rsidRDefault="00FF3B3D" w:rsidP="003A363C">
            <w:pPr>
              <w:pStyle w:val="Code"/>
            </w:pPr>
            <w:r w:rsidRPr="00851208">
              <w:t>++++++++++++++++++++++++++++++++++++</w:t>
            </w:r>
          </w:p>
          <w:p w:rsidR="00FF3B3D" w:rsidRPr="00851208" w:rsidRDefault="00FF3B3D" w:rsidP="003A363C">
            <w:pPr>
              <w:pStyle w:val="Code"/>
            </w:pPr>
            <w:r w:rsidRPr="00851208">
              <w:t>Date: Wed Sep 15 19:14:15 CEST 2010</w:t>
            </w:r>
          </w:p>
          <w:p w:rsidR="00FF3B3D" w:rsidRPr="00851208" w:rsidRDefault="00FF3B3D" w:rsidP="003A363C">
            <w:pPr>
              <w:pStyle w:val="Code"/>
            </w:pPr>
            <w:r w:rsidRPr="00851208">
              <w:t>User: telerilevamento</w:t>
            </w:r>
          </w:p>
          <w:p w:rsidR="00FF3B3D" w:rsidRPr="00851208" w:rsidRDefault="00FF3B3D" w:rsidP="003A363C">
            <w:pPr>
              <w:pStyle w:val="Code"/>
            </w:pPr>
            <w:r w:rsidRPr="00851208">
              <w:t>Dark Spectrum Present: No</w:t>
            </w:r>
          </w:p>
          <w:p w:rsidR="00FF3B3D" w:rsidRPr="00851208" w:rsidRDefault="00FF3B3D" w:rsidP="003A363C">
            <w:pPr>
              <w:pStyle w:val="Code"/>
            </w:pPr>
            <w:r w:rsidRPr="00851208">
              <w:t>Reference Spectrum Present: No</w:t>
            </w:r>
          </w:p>
          <w:p w:rsidR="00FF3B3D" w:rsidRPr="00851208" w:rsidRDefault="00FF3B3D" w:rsidP="003A363C">
            <w:pPr>
              <w:pStyle w:val="Code"/>
            </w:pPr>
            <w:r w:rsidRPr="00851208">
              <w:t>Number of Sampled Component Spectra: 1</w:t>
            </w:r>
          </w:p>
          <w:p w:rsidR="00FF3B3D" w:rsidRPr="00851208" w:rsidRDefault="00FF3B3D" w:rsidP="003A363C">
            <w:pPr>
              <w:pStyle w:val="Code"/>
            </w:pPr>
            <w:r w:rsidRPr="00851208">
              <w:t>Spectrometers: HR4C1076</w:t>
            </w:r>
          </w:p>
          <w:p w:rsidR="00FF3B3D" w:rsidRPr="00851208" w:rsidRDefault="00FF3B3D" w:rsidP="003A363C">
            <w:pPr>
              <w:pStyle w:val="Code"/>
            </w:pPr>
            <w:r w:rsidRPr="00851208">
              <w:t>Integration Time (usec): 1000000 (HR4C1076)</w:t>
            </w:r>
          </w:p>
          <w:p w:rsidR="00FF3B3D" w:rsidRPr="00851208" w:rsidRDefault="00FF3B3D" w:rsidP="003A363C">
            <w:pPr>
              <w:pStyle w:val="Code"/>
            </w:pPr>
            <w:r w:rsidRPr="00851208">
              <w:t>Spectra Averaged: 10 (HR4C1076)</w:t>
            </w:r>
          </w:p>
          <w:p w:rsidR="00FF3B3D" w:rsidRPr="00851208" w:rsidRDefault="00FF3B3D" w:rsidP="003A363C">
            <w:pPr>
              <w:pStyle w:val="Code"/>
            </w:pPr>
            <w:r w:rsidRPr="00851208">
              <w:t>Boxcar Smoothing: 0 (HR4C1076)</w:t>
            </w:r>
          </w:p>
          <w:p w:rsidR="00FF3B3D" w:rsidRPr="00851208" w:rsidRDefault="00FF3B3D" w:rsidP="003A363C">
            <w:pPr>
              <w:pStyle w:val="Code"/>
            </w:pPr>
            <w:r w:rsidRPr="00851208">
              <w:t>Correct for Electrical Dark: No (HR4C1076)</w:t>
            </w:r>
          </w:p>
          <w:p w:rsidR="00FF3B3D" w:rsidRPr="00851208" w:rsidRDefault="00FF3B3D" w:rsidP="003A363C">
            <w:pPr>
              <w:pStyle w:val="Code"/>
            </w:pPr>
            <w:r w:rsidRPr="00851208">
              <w:t>Strobe/Lamp Enabled: No (HR4C1076)</w:t>
            </w:r>
          </w:p>
          <w:p w:rsidR="00FF3B3D" w:rsidRPr="00851208" w:rsidRDefault="00FF3B3D" w:rsidP="003A363C">
            <w:pPr>
              <w:pStyle w:val="Code"/>
            </w:pPr>
            <w:r w:rsidRPr="00851208">
              <w:t>Correct for Detector Non-linearity: No (HR4C1076)</w:t>
            </w:r>
          </w:p>
          <w:p w:rsidR="00FF3B3D" w:rsidRPr="00851208" w:rsidRDefault="00FF3B3D" w:rsidP="003A363C">
            <w:pPr>
              <w:pStyle w:val="Code"/>
            </w:pPr>
            <w:r w:rsidRPr="00851208">
              <w:t>Correct for Stray Light: No (HR4C1076)</w:t>
            </w:r>
          </w:p>
          <w:p w:rsidR="00FF3B3D" w:rsidRPr="00851208" w:rsidRDefault="00FF3B3D" w:rsidP="003A363C">
            <w:pPr>
              <w:pStyle w:val="Code"/>
            </w:pPr>
            <w:r w:rsidRPr="00851208">
              <w:t>Number of Pixels in Processed Spectrum: 3648</w:t>
            </w:r>
          </w:p>
          <w:p w:rsidR="00FF3B3D" w:rsidRPr="00851208" w:rsidRDefault="00FF3B3D" w:rsidP="003A363C">
            <w:pPr>
              <w:pStyle w:val="Code"/>
            </w:pPr>
            <w:r w:rsidRPr="00851208">
              <w:t>&gt;&gt;&gt;&gt;&gt;Begin Processed Spectral Data&lt;&lt;&lt;&lt;&lt;</w:t>
            </w:r>
          </w:p>
          <w:p w:rsidR="00FF3B3D" w:rsidRPr="00851208" w:rsidRDefault="00FF3B3D" w:rsidP="003A363C">
            <w:pPr>
              <w:pStyle w:val="Code"/>
            </w:pPr>
            <w:r w:rsidRPr="00851208">
              <w:t>Wavelength(nm); radiance(W*m-2*sr-1*nm-1)</w:t>
            </w:r>
          </w:p>
          <w:p w:rsidR="00FF3B3D" w:rsidRPr="00851208" w:rsidRDefault="00FF3B3D" w:rsidP="003A363C">
            <w:pPr>
              <w:pStyle w:val="Code"/>
            </w:pPr>
            <w:r w:rsidRPr="00851208">
              <w:t>717.00000;0.17904775</w:t>
            </w:r>
          </w:p>
          <w:p w:rsidR="00FF3B3D" w:rsidRPr="00851208" w:rsidRDefault="00FF3B3D" w:rsidP="003A363C">
            <w:pPr>
              <w:pStyle w:val="Code"/>
            </w:pPr>
            <w:r w:rsidRPr="00851208">
              <w:t>717.02000;0.17878146</w:t>
            </w:r>
          </w:p>
          <w:p w:rsidR="00FF3B3D" w:rsidRPr="00851208" w:rsidRDefault="00FF3B3D" w:rsidP="003A363C">
            <w:pPr>
              <w:pStyle w:val="Code"/>
            </w:pPr>
            <w:r w:rsidRPr="00851208">
              <w:t>717.04000;0.17849983</w:t>
            </w:r>
          </w:p>
          <w:p w:rsidR="00FF3B3D" w:rsidRPr="00851208" w:rsidRDefault="00FF3B3D" w:rsidP="003A363C">
            <w:pPr>
              <w:pStyle w:val="Code"/>
            </w:pPr>
            <w:r w:rsidRPr="00851208">
              <w:t>717.06000;0.17820124</w:t>
            </w:r>
          </w:p>
          <w:p w:rsidR="00FF3B3D" w:rsidRPr="00851208" w:rsidRDefault="00FF3B3D" w:rsidP="003A363C">
            <w:pPr>
              <w:pStyle w:val="Code"/>
            </w:pPr>
            <w:r w:rsidRPr="00851208">
              <w:t>…</w:t>
            </w:r>
          </w:p>
          <w:p w:rsidR="00FF3B3D" w:rsidRDefault="00FF3B3D" w:rsidP="003A363C">
            <w:pPr>
              <w:pStyle w:val="Heading3"/>
              <w:outlineLvl w:val="2"/>
            </w:pPr>
            <w:r>
              <w:t>HDF5 Files containing FGI goniometer measurements</w:t>
            </w:r>
          </w:p>
          <w:tbl>
            <w:tblPr>
              <w:tblStyle w:val="TableGrid"/>
              <w:tblW w:w="0" w:type="auto"/>
              <w:tblInd w:w="709" w:type="dxa"/>
              <w:tblLook w:val="04A0"/>
            </w:tblPr>
            <w:tblGrid>
              <w:gridCol w:w="1578"/>
              <w:gridCol w:w="5273"/>
            </w:tblGrid>
            <w:tr w:rsidR="00FF3B3D" w:rsidTr="00FF3B3D">
              <w:tc>
                <w:tcPr>
                  <w:tcW w:w="0" w:type="auto"/>
                </w:tcPr>
                <w:p w:rsidR="00FF3B3D" w:rsidRDefault="00FF3B3D" w:rsidP="00A23C3C">
                  <w:pPr>
                    <w:pStyle w:val="Body"/>
                    <w:ind w:left="0"/>
                  </w:pPr>
                  <w:r>
                    <w:t>Standard or Format Owner</w:t>
                  </w:r>
                </w:p>
              </w:tc>
              <w:tc>
                <w:tcPr>
                  <w:tcW w:w="0" w:type="auto"/>
                </w:tcPr>
                <w:p w:rsidR="00FF3B3D" w:rsidRDefault="00FF3B3D" w:rsidP="00A23C3C">
                  <w:pPr>
                    <w:pStyle w:val="Body"/>
                    <w:ind w:left="0"/>
                  </w:pPr>
                  <w:r>
                    <w:t>Finnish Geodetic Institute proprietary format</w:t>
                  </w:r>
                </w:p>
              </w:tc>
            </w:tr>
            <w:tr w:rsidR="00FF3B3D" w:rsidTr="00FF3B3D">
              <w:tc>
                <w:tcPr>
                  <w:tcW w:w="0" w:type="auto"/>
                </w:tcPr>
                <w:p w:rsidR="00FF3B3D" w:rsidRDefault="00FF3B3D" w:rsidP="00A23C3C">
                  <w:pPr>
                    <w:pStyle w:val="Body"/>
                    <w:ind w:left="0"/>
                  </w:pPr>
                  <w:r>
                    <w:t>Devices</w:t>
                  </w:r>
                </w:p>
              </w:tc>
              <w:tc>
                <w:tcPr>
                  <w:tcW w:w="0" w:type="auto"/>
                </w:tcPr>
                <w:p w:rsidR="00FF3B3D" w:rsidRDefault="00FF3B3D" w:rsidP="00A23C3C">
                  <w:pPr>
                    <w:pStyle w:val="Body"/>
                    <w:ind w:left="0"/>
                  </w:pPr>
                </w:p>
              </w:tc>
            </w:tr>
            <w:tr w:rsidR="00FF3B3D" w:rsidTr="00FF3B3D">
              <w:tc>
                <w:tcPr>
                  <w:tcW w:w="0" w:type="auto"/>
                </w:tcPr>
                <w:p w:rsidR="00FF3B3D" w:rsidRDefault="00FF3B3D" w:rsidP="00A23C3C">
                  <w:pPr>
                    <w:pStyle w:val="Body"/>
                    <w:ind w:left="0"/>
                  </w:pPr>
                  <w:r>
                    <w:t>Supported Formats</w:t>
                  </w:r>
                </w:p>
              </w:tc>
              <w:tc>
                <w:tcPr>
                  <w:tcW w:w="0" w:type="auto"/>
                </w:tcPr>
                <w:p w:rsidR="00FF3B3D" w:rsidRDefault="00FF3B3D" w:rsidP="00A23C3C">
                  <w:pPr>
                    <w:pStyle w:val="Body"/>
                    <w:ind w:left="0"/>
                  </w:pPr>
                  <w:r>
                    <w:t>HDF5 files and XML files containing measurement data from FGI (Finish Geodetic Institute) goniometer measurements</w:t>
                  </w:r>
                </w:p>
                <w:p w:rsidR="00FF3B3D" w:rsidRPr="00084655" w:rsidRDefault="00FF3B3D" w:rsidP="006E169B">
                  <w:pPr>
                    <w:pStyle w:val="Body"/>
                    <w:ind w:left="0"/>
                  </w:pPr>
                  <w:r>
                    <w:t>The newest data structure version (with a coupled xml-file, containing all the metadata) is still experimental and is not yet not fully supported.</w:t>
                  </w:r>
                </w:p>
              </w:tc>
            </w:tr>
            <w:tr w:rsidR="00FF3B3D" w:rsidTr="00FF3B3D">
              <w:tc>
                <w:tcPr>
                  <w:tcW w:w="0" w:type="auto"/>
                </w:tcPr>
                <w:p w:rsidR="00FF3B3D" w:rsidRDefault="00FF3B3D" w:rsidP="00A23C3C">
                  <w:pPr>
                    <w:pStyle w:val="Body"/>
                    <w:ind w:left="0"/>
                  </w:pPr>
                  <w:r>
                    <w:t>Specchio Instrument Type Numbers</w:t>
                  </w:r>
                </w:p>
              </w:tc>
              <w:tc>
                <w:tcPr>
                  <w:tcW w:w="0" w:type="auto"/>
                </w:tcPr>
                <w:p w:rsidR="00FF3B3D" w:rsidRDefault="00FF3B3D" w:rsidP="00A23C3C">
                  <w:pPr>
                    <w:pStyle w:val="Body"/>
                    <w:ind w:left="0"/>
                    <w:rPr>
                      <w:lang w:val="en-US"/>
                    </w:rPr>
                  </w:pPr>
                  <w:r>
                    <w:t>Part of the metadata in the HDF5</w:t>
                  </w:r>
                </w:p>
              </w:tc>
            </w:tr>
            <w:tr w:rsidR="00FF3B3D" w:rsidTr="00FF3B3D">
              <w:tc>
                <w:tcPr>
                  <w:tcW w:w="0" w:type="auto"/>
                </w:tcPr>
                <w:p w:rsidR="00FF3B3D" w:rsidRDefault="00FF3B3D" w:rsidP="00A23C3C">
                  <w:pPr>
                    <w:pStyle w:val="Body"/>
                    <w:ind w:left="0"/>
                  </w:pPr>
                  <w:r>
                    <w:t>Comments</w:t>
                  </w:r>
                </w:p>
              </w:tc>
              <w:tc>
                <w:tcPr>
                  <w:tcW w:w="0" w:type="auto"/>
                </w:tcPr>
                <w:p w:rsidR="00FF3B3D" w:rsidRPr="00B61E92" w:rsidRDefault="00FF3B3D" w:rsidP="00B61E92">
                  <w:pPr>
                    <w:pStyle w:val="TableText"/>
                  </w:pPr>
                  <w:r>
                    <w:t>As there is more than one spectrum per file, each spectrum is saved separately. The name of each spectrum is constructed from the campaign name, the beam geometry (if HDRF or BRF), a data structure identifier and an auto numbered identifier (e.g. Snow7.HDRF.lib2.14).</w:t>
                  </w:r>
                </w:p>
              </w:tc>
            </w:tr>
          </w:tbl>
          <w:p w:rsidR="00FF3B3D" w:rsidRDefault="00FF3B3D" w:rsidP="003A363C">
            <w:pPr>
              <w:pStyle w:val="Heading3"/>
              <w:outlineLvl w:val="2"/>
            </w:pPr>
            <w:r>
              <w:t>UniSpec</w:t>
            </w:r>
          </w:p>
          <w:tbl>
            <w:tblPr>
              <w:tblStyle w:val="TableGrid"/>
              <w:tblW w:w="0" w:type="auto"/>
              <w:tblInd w:w="709" w:type="dxa"/>
              <w:tblLook w:val="04A0"/>
            </w:tblPr>
            <w:tblGrid>
              <w:gridCol w:w="2501"/>
              <w:gridCol w:w="4350"/>
            </w:tblGrid>
            <w:tr w:rsidR="00FF3B3D" w:rsidTr="00FF3B3D">
              <w:tc>
                <w:tcPr>
                  <w:tcW w:w="0" w:type="auto"/>
                </w:tcPr>
                <w:p w:rsidR="00FF3B3D" w:rsidRDefault="00FF3B3D" w:rsidP="00A23C3C">
                  <w:pPr>
                    <w:pStyle w:val="Body"/>
                    <w:ind w:left="0"/>
                  </w:pPr>
                  <w:r>
                    <w:t>Standard or Format Owner</w:t>
                  </w:r>
                </w:p>
              </w:tc>
              <w:tc>
                <w:tcPr>
                  <w:tcW w:w="0" w:type="auto"/>
                </w:tcPr>
                <w:p w:rsidR="00FF3B3D" w:rsidRDefault="00FF3B3D" w:rsidP="00923E7C">
                  <w:pPr>
                    <w:pStyle w:val="Body"/>
                    <w:ind w:left="0"/>
                  </w:pPr>
                  <w:r>
                    <w:t xml:space="preserve">PP Systems </w:t>
                  </w:r>
                </w:p>
              </w:tc>
            </w:tr>
            <w:tr w:rsidR="00FF3B3D" w:rsidTr="00FF3B3D">
              <w:tc>
                <w:tcPr>
                  <w:tcW w:w="0" w:type="auto"/>
                </w:tcPr>
                <w:p w:rsidR="00FF3B3D" w:rsidRDefault="00FF3B3D" w:rsidP="00A23C3C">
                  <w:pPr>
                    <w:pStyle w:val="Body"/>
                    <w:ind w:left="0"/>
                  </w:pPr>
                  <w:r>
                    <w:t>Devices</w:t>
                  </w:r>
                </w:p>
              </w:tc>
              <w:tc>
                <w:tcPr>
                  <w:tcW w:w="0" w:type="auto"/>
                </w:tcPr>
                <w:p w:rsidR="00FF3B3D" w:rsidRDefault="00FF3B3D" w:rsidP="00A23C3C">
                  <w:pPr>
                    <w:pStyle w:val="Body"/>
                    <w:ind w:left="0"/>
                  </w:pPr>
                </w:p>
              </w:tc>
            </w:tr>
            <w:tr w:rsidR="00FF3B3D" w:rsidTr="00FF3B3D">
              <w:tc>
                <w:tcPr>
                  <w:tcW w:w="0" w:type="auto"/>
                </w:tcPr>
                <w:p w:rsidR="00FF3B3D" w:rsidRDefault="00FF3B3D" w:rsidP="00A23C3C">
                  <w:pPr>
                    <w:pStyle w:val="Body"/>
                    <w:ind w:left="0"/>
                  </w:pPr>
                  <w:r>
                    <w:t>Supported Formats</w:t>
                  </w:r>
                </w:p>
              </w:tc>
              <w:tc>
                <w:tcPr>
                  <w:tcW w:w="0" w:type="auto"/>
                </w:tcPr>
                <w:p w:rsidR="00FF3B3D" w:rsidRPr="00084655" w:rsidRDefault="00FF3B3D" w:rsidP="00A23C3C">
                  <w:pPr>
                    <w:pStyle w:val="Body"/>
                    <w:ind w:left="0"/>
                  </w:pPr>
                  <w:r>
                    <w:t>UniSpec Single Beam and Dual Beam text files</w:t>
                  </w:r>
                </w:p>
              </w:tc>
            </w:tr>
            <w:tr w:rsidR="00FF3B3D" w:rsidTr="00FF3B3D">
              <w:tc>
                <w:tcPr>
                  <w:tcW w:w="0" w:type="auto"/>
                </w:tcPr>
                <w:p w:rsidR="00FF3B3D" w:rsidRDefault="00FF3B3D" w:rsidP="00A23C3C">
                  <w:pPr>
                    <w:pStyle w:val="Body"/>
                    <w:ind w:left="0"/>
                  </w:pPr>
                  <w:r>
                    <w:t>Specchio Instrument Type Numbers</w:t>
                  </w:r>
                </w:p>
              </w:tc>
              <w:tc>
                <w:tcPr>
                  <w:tcW w:w="0" w:type="auto"/>
                </w:tcPr>
                <w:p w:rsidR="00FF3B3D" w:rsidRDefault="00FF3B3D" w:rsidP="00A23C3C">
                  <w:pPr>
                    <w:pStyle w:val="Body"/>
                    <w:ind w:left="0"/>
                    <w:rPr>
                      <w:lang w:val="en-US"/>
                    </w:rPr>
                  </w:pPr>
                  <w:r>
                    <w:t>Set to -1 as not available</w:t>
                  </w:r>
                </w:p>
              </w:tc>
            </w:tr>
            <w:tr w:rsidR="00FF3B3D" w:rsidTr="00FF3B3D">
              <w:tc>
                <w:tcPr>
                  <w:tcW w:w="0" w:type="auto"/>
                </w:tcPr>
                <w:p w:rsidR="00FF3B3D" w:rsidRDefault="00FF3B3D" w:rsidP="00A23C3C">
                  <w:pPr>
                    <w:pStyle w:val="Body"/>
                    <w:ind w:left="0"/>
                  </w:pPr>
                  <w:r>
                    <w:t>Comments</w:t>
                  </w:r>
                </w:p>
              </w:tc>
              <w:tc>
                <w:tcPr>
                  <w:tcW w:w="0" w:type="auto"/>
                </w:tcPr>
                <w:p w:rsidR="00FF3B3D" w:rsidRDefault="00FF3B3D" w:rsidP="00A23C3C">
                  <w:pPr>
                    <w:pStyle w:val="TableText"/>
                  </w:pPr>
                </w:p>
              </w:tc>
            </w:tr>
            <w:tr w:rsidR="00FF3B3D" w:rsidTr="00FF3B3D">
              <w:tc>
                <w:tcPr>
                  <w:tcW w:w="0" w:type="auto"/>
                </w:tcPr>
                <w:p w:rsidR="00FF3B3D" w:rsidRDefault="00FF3B3D" w:rsidP="00A23C3C">
                  <w:pPr>
                    <w:pStyle w:val="Body"/>
                    <w:ind w:left="0"/>
                  </w:pPr>
                  <w:r>
                    <w:t>Sensor Selection Method on reading</w:t>
                  </w:r>
                </w:p>
              </w:tc>
              <w:tc>
                <w:tcPr>
                  <w:tcW w:w="0" w:type="auto"/>
                </w:tcPr>
                <w:p w:rsidR="00FF3B3D" w:rsidRDefault="00FF3B3D" w:rsidP="0059682B">
                  <w:pPr>
                    <w:pStyle w:val="TableText"/>
                    <w:rPr>
                      <w:rFonts w:cstheme="minorBidi"/>
                    </w:rPr>
                  </w:pPr>
                  <w:r>
                    <w:t>Manufacturer Short Name = PP Systems</w:t>
                  </w:r>
                </w:p>
                <w:p w:rsidR="00FF3B3D" w:rsidRDefault="00FF3B3D" w:rsidP="0059682B">
                  <w:pPr>
                    <w:pStyle w:val="TableText"/>
                  </w:pPr>
                  <w:r>
                    <w:t>Sensor Number of bands = number of bands in spectrum</w:t>
                  </w:r>
                </w:p>
                <w:p w:rsidR="00FF3B3D" w:rsidRDefault="00FF3B3D" w:rsidP="0059682B">
                  <w:pPr>
                    <w:pStyle w:val="TableText"/>
                  </w:pPr>
                  <w:r>
                    <w:t>Sensor Wavelength of first band = wavelength of first band in spectrum</w:t>
                  </w:r>
                </w:p>
                <w:p w:rsidR="00FF3B3D" w:rsidRDefault="00FF3B3D" w:rsidP="0059682B">
                  <w:pPr>
                    <w:pStyle w:val="TableText"/>
                  </w:pPr>
                  <w:r>
                    <w:t>Sensor Wavelength of last band = wavelength of last band in spectrum</w:t>
                  </w:r>
                </w:p>
              </w:tc>
            </w:tr>
          </w:tbl>
          <w:p w:rsidR="00FF3B3D" w:rsidRDefault="00FF3B3D" w:rsidP="00632319">
            <w:pPr>
              <w:pStyle w:val="Heading3"/>
              <w:outlineLvl w:val="2"/>
            </w:pPr>
            <w:r>
              <w:t>SPECPR</w:t>
            </w:r>
          </w:p>
          <w:tbl>
            <w:tblPr>
              <w:tblStyle w:val="TableGrid"/>
              <w:tblW w:w="0" w:type="auto"/>
              <w:tblInd w:w="709" w:type="dxa"/>
              <w:tblLook w:val="04A0"/>
            </w:tblPr>
            <w:tblGrid>
              <w:gridCol w:w="3698"/>
              <w:gridCol w:w="2639"/>
            </w:tblGrid>
            <w:tr w:rsidR="00FF3B3D" w:rsidTr="00FF3B3D">
              <w:tc>
                <w:tcPr>
                  <w:tcW w:w="0" w:type="auto"/>
                </w:tcPr>
                <w:p w:rsidR="00FF3B3D" w:rsidRDefault="00FF3B3D" w:rsidP="00A23C3C">
                  <w:pPr>
                    <w:pStyle w:val="Body"/>
                    <w:ind w:left="0"/>
                  </w:pPr>
                  <w:r>
                    <w:t>Standard or Format Owner</w:t>
                  </w:r>
                </w:p>
              </w:tc>
              <w:tc>
                <w:tcPr>
                  <w:tcW w:w="0" w:type="auto"/>
                </w:tcPr>
                <w:p w:rsidR="00FF3B3D" w:rsidRDefault="00FF3B3D" w:rsidP="00A23C3C">
                  <w:pPr>
                    <w:pStyle w:val="Body"/>
                    <w:ind w:left="0"/>
                  </w:pPr>
                  <w:r>
                    <w:t>USGS</w:t>
                  </w:r>
                </w:p>
              </w:tc>
            </w:tr>
            <w:tr w:rsidR="00FF3B3D" w:rsidTr="00FF3B3D">
              <w:tc>
                <w:tcPr>
                  <w:tcW w:w="0" w:type="auto"/>
                </w:tcPr>
                <w:p w:rsidR="00FF3B3D" w:rsidRDefault="00FF3B3D" w:rsidP="00A23C3C">
                  <w:pPr>
                    <w:pStyle w:val="Body"/>
                    <w:ind w:left="0"/>
                  </w:pPr>
                  <w:r>
                    <w:t>Devices</w:t>
                  </w:r>
                </w:p>
              </w:tc>
              <w:tc>
                <w:tcPr>
                  <w:tcW w:w="0" w:type="auto"/>
                </w:tcPr>
                <w:p w:rsidR="00FF3B3D" w:rsidRDefault="00FF3B3D" w:rsidP="00A23C3C">
                  <w:pPr>
                    <w:pStyle w:val="Body"/>
                    <w:ind w:left="0"/>
                  </w:pPr>
                  <w:r>
                    <w:t>USGS PRISM software</w:t>
                  </w:r>
                </w:p>
              </w:tc>
            </w:tr>
            <w:tr w:rsidR="00FF3B3D" w:rsidTr="00FF3B3D">
              <w:tc>
                <w:tcPr>
                  <w:tcW w:w="0" w:type="auto"/>
                </w:tcPr>
                <w:p w:rsidR="00FF3B3D" w:rsidRDefault="00FF3B3D" w:rsidP="00A23C3C">
                  <w:pPr>
                    <w:pStyle w:val="Body"/>
                    <w:ind w:left="0"/>
                  </w:pPr>
                  <w:r>
                    <w:t>Supported Formats</w:t>
                  </w:r>
                </w:p>
              </w:tc>
              <w:tc>
                <w:tcPr>
                  <w:tcW w:w="0" w:type="auto"/>
                </w:tcPr>
                <w:p w:rsidR="00FF3B3D" w:rsidRPr="00084655" w:rsidRDefault="00FF3B3D" w:rsidP="00632319">
                  <w:pPr>
                    <w:pStyle w:val="Body"/>
                    <w:ind w:left="0"/>
                  </w:pPr>
                </w:p>
              </w:tc>
            </w:tr>
            <w:tr w:rsidR="00FF3B3D" w:rsidTr="00FF3B3D">
              <w:tc>
                <w:tcPr>
                  <w:tcW w:w="0" w:type="auto"/>
                </w:tcPr>
                <w:p w:rsidR="00FF3B3D" w:rsidRDefault="00FF3B3D" w:rsidP="00A23C3C">
                  <w:pPr>
                    <w:pStyle w:val="Body"/>
                    <w:ind w:left="0"/>
                  </w:pPr>
                  <w:r>
                    <w:t>Specchio Instrument Type Numbers</w:t>
                  </w:r>
                </w:p>
              </w:tc>
              <w:tc>
                <w:tcPr>
                  <w:tcW w:w="0" w:type="auto"/>
                </w:tcPr>
                <w:p w:rsidR="00FF3B3D" w:rsidRDefault="00FF3B3D" w:rsidP="00A23C3C">
                  <w:pPr>
                    <w:pStyle w:val="Body"/>
                    <w:ind w:left="0"/>
                    <w:rPr>
                      <w:lang w:val="en-US"/>
                    </w:rPr>
                  </w:pPr>
                  <w:r>
                    <w:t>Set to -1 as not available</w:t>
                  </w:r>
                </w:p>
              </w:tc>
            </w:tr>
            <w:tr w:rsidR="00FF3B3D" w:rsidTr="00FF3B3D">
              <w:tc>
                <w:tcPr>
                  <w:tcW w:w="0" w:type="auto"/>
                </w:tcPr>
                <w:p w:rsidR="00FF3B3D" w:rsidRDefault="00FF3B3D" w:rsidP="00A23C3C">
                  <w:pPr>
                    <w:pStyle w:val="Body"/>
                    <w:ind w:left="0"/>
                  </w:pPr>
                  <w:r>
                    <w:t>Comments</w:t>
                  </w:r>
                </w:p>
              </w:tc>
              <w:tc>
                <w:tcPr>
                  <w:tcW w:w="0" w:type="auto"/>
                </w:tcPr>
                <w:p w:rsidR="00FF3B3D" w:rsidRDefault="00FF3B3D" w:rsidP="00A23C3C">
                  <w:pPr>
                    <w:pStyle w:val="TableText"/>
                  </w:pPr>
                </w:p>
              </w:tc>
            </w:tr>
          </w:tbl>
          <w:p w:rsidR="00FF3B3D" w:rsidRDefault="00FF3B3D" w:rsidP="00632319">
            <w:pPr>
              <w:pStyle w:val="Heading3"/>
              <w:outlineLvl w:val="2"/>
            </w:pPr>
            <w:r>
              <w:t>Modtran Albedo File</w:t>
            </w:r>
          </w:p>
          <w:tbl>
            <w:tblPr>
              <w:tblStyle w:val="TableGrid"/>
              <w:tblW w:w="0" w:type="auto"/>
              <w:tblInd w:w="709" w:type="dxa"/>
              <w:tblLook w:val="04A0"/>
            </w:tblPr>
            <w:tblGrid>
              <w:gridCol w:w="3698"/>
              <w:gridCol w:w="2639"/>
            </w:tblGrid>
            <w:tr w:rsidR="00FF3B3D" w:rsidTr="00FF3B3D">
              <w:tc>
                <w:tcPr>
                  <w:tcW w:w="0" w:type="auto"/>
                </w:tcPr>
                <w:p w:rsidR="00FF3B3D" w:rsidRDefault="00FF3B3D" w:rsidP="00A23C3C">
                  <w:pPr>
                    <w:pStyle w:val="Body"/>
                    <w:ind w:left="0"/>
                  </w:pPr>
                  <w:r>
                    <w:t>Standard or Format Owner</w:t>
                  </w:r>
                </w:p>
              </w:tc>
              <w:tc>
                <w:tcPr>
                  <w:tcW w:w="0" w:type="auto"/>
                </w:tcPr>
                <w:p w:rsidR="00FF3B3D" w:rsidRDefault="00FF3B3D" w:rsidP="00A23C3C">
                  <w:pPr>
                    <w:pStyle w:val="Body"/>
                    <w:ind w:left="0"/>
                  </w:pPr>
                </w:p>
              </w:tc>
            </w:tr>
            <w:tr w:rsidR="00FF3B3D" w:rsidTr="00FF3B3D">
              <w:tc>
                <w:tcPr>
                  <w:tcW w:w="0" w:type="auto"/>
                </w:tcPr>
                <w:p w:rsidR="00FF3B3D" w:rsidRDefault="00FF3B3D" w:rsidP="00A23C3C">
                  <w:pPr>
                    <w:pStyle w:val="Body"/>
                    <w:ind w:left="0"/>
                  </w:pPr>
                  <w:r>
                    <w:t>Devices</w:t>
                  </w:r>
                </w:p>
              </w:tc>
              <w:tc>
                <w:tcPr>
                  <w:tcW w:w="0" w:type="auto"/>
                </w:tcPr>
                <w:p w:rsidR="00FF3B3D" w:rsidRDefault="00FF3B3D" w:rsidP="00A23C3C">
                  <w:pPr>
                    <w:pStyle w:val="Body"/>
                    <w:ind w:left="0"/>
                  </w:pPr>
                </w:p>
              </w:tc>
            </w:tr>
            <w:tr w:rsidR="00FF3B3D" w:rsidTr="00FF3B3D">
              <w:tc>
                <w:tcPr>
                  <w:tcW w:w="0" w:type="auto"/>
                </w:tcPr>
                <w:p w:rsidR="00FF3B3D" w:rsidRDefault="00FF3B3D" w:rsidP="00A23C3C">
                  <w:pPr>
                    <w:pStyle w:val="Body"/>
                    <w:ind w:left="0"/>
                  </w:pPr>
                  <w:r>
                    <w:t>Supported Formats</w:t>
                  </w:r>
                </w:p>
              </w:tc>
              <w:tc>
                <w:tcPr>
                  <w:tcW w:w="0" w:type="auto"/>
                </w:tcPr>
                <w:p w:rsidR="00FF3B3D" w:rsidRPr="00084655" w:rsidRDefault="00FF3B3D" w:rsidP="00A23C3C">
                  <w:pPr>
                    <w:pStyle w:val="Body"/>
                    <w:ind w:left="0"/>
                  </w:pPr>
                </w:p>
              </w:tc>
            </w:tr>
            <w:tr w:rsidR="00FF3B3D" w:rsidTr="00FF3B3D">
              <w:tc>
                <w:tcPr>
                  <w:tcW w:w="0" w:type="auto"/>
                </w:tcPr>
                <w:p w:rsidR="00FF3B3D" w:rsidRDefault="00FF3B3D" w:rsidP="00A23C3C">
                  <w:pPr>
                    <w:pStyle w:val="Body"/>
                    <w:ind w:left="0"/>
                  </w:pPr>
                  <w:r>
                    <w:t>Specchio Instrument Type Numbers</w:t>
                  </w:r>
                </w:p>
              </w:tc>
              <w:tc>
                <w:tcPr>
                  <w:tcW w:w="0" w:type="auto"/>
                </w:tcPr>
                <w:p w:rsidR="00FF3B3D" w:rsidRDefault="00FF3B3D" w:rsidP="00A23C3C">
                  <w:pPr>
                    <w:pStyle w:val="Body"/>
                    <w:ind w:left="0"/>
                    <w:rPr>
                      <w:lang w:val="en-US"/>
                    </w:rPr>
                  </w:pPr>
                  <w:r>
                    <w:t>Set to -1 as not available</w:t>
                  </w:r>
                </w:p>
              </w:tc>
            </w:tr>
            <w:tr w:rsidR="00FF3B3D" w:rsidTr="00FF3B3D">
              <w:tc>
                <w:tcPr>
                  <w:tcW w:w="0" w:type="auto"/>
                </w:tcPr>
                <w:p w:rsidR="00FF3B3D" w:rsidRDefault="00FF3B3D" w:rsidP="00A23C3C">
                  <w:pPr>
                    <w:pStyle w:val="Body"/>
                    <w:ind w:left="0"/>
                  </w:pPr>
                  <w:r>
                    <w:t>Comments</w:t>
                  </w:r>
                </w:p>
              </w:tc>
              <w:tc>
                <w:tcPr>
                  <w:tcW w:w="0" w:type="auto"/>
                </w:tcPr>
                <w:p w:rsidR="00FF3B3D" w:rsidRDefault="00FF3B3D" w:rsidP="00A23C3C">
                  <w:pPr>
                    <w:pStyle w:val="TableText"/>
                  </w:pPr>
                </w:p>
              </w:tc>
            </w:tr>
          </w:tbl>
          <w:p w:rsidR="00FF3B3D" w:rsidRDefault="00FF3B3D" w:rsidP="00632319">
            <w:pPr>
              <w:pStyle w:val="Heading3"/>
              <w:outlineLvl w:val="2"/>
            </w:pPr>
            <w:r>
              <w:t>Excel files</w:t>
            </w:r>
          </w:p>
          <w:tbl>
            <w:tblPr>
              <w:tblStyle w:val="TableGrid"/>
              <w:tblW w:w="0" w:type="auto"/>
              <w:tblInd w:w="709" w:type="dxa"/>
              <w:tblLook w:val="04A0"/>
            </w:tblPr>
            <w:tblGrid>
              <w:gridCol w:w="1697"/>
              <w:gridCol w:w="5154"/>
            </w:tblGrid>
            <w:tr w:rsidR="00FF3B3D" w:rsidTr="00FF3B3D">
              <w:tc>
                <w:tcPr>
                  <w:tcW w:w="0" w:type="auto"/>
                </w:tcPr>
                <w:p w:rsidR="00FF3B3D" w:rsidRDefault="00FF3B3D" w:rsidP="00A23C3C">
                  <w:pPr>
                    <w:pStyle w:val="Body"/>
                    <w:ind w:left="0"/>
                  </w:pPr>
                  <w:r>
                    <w:t>Standard or Format Owner</w:t>
                  </w:r>
                </w:p>
              </w:tc>
              <w:tc>
                <w:tcPr>
                  <w:tcW w:w="0" w:type="auto"/>
                </w:tcPr>
                <w:p w:rsidR="00FF3B3D" w:rsidRDefault="00FF3B3D" w:rsidP="00A23C3C">
                  <w:pPr>
                    <w:pStyle w:val="Body"/>
                    <w:ind w:left="0"/>
                  </w:pPr>
                  <w:r>
                    <w:t>Microsoft Excel Spreadsheet files</w:t>
                  </w:r>
                </w:p>
              </w:tc>
            </w:tr>
            <w:tr w:rsidR="00FF3B3D" w:rsidTr="00FF3B3D">
              <w:tc>
                <w:tcPr>
                  <w:tcW w:w="0" w:type="auto"/>
                </w:tcPr>
                <w:p w:rsidR="00FF3B3D" w:rsidRDefault="00FF3B3D" w:rsidP="00A23C3C">
                  <w:pPr>
                    <w:pStyle w:val="Body"/>
                    <w:ind w:left="0"/>
                  </w:pPr>
                  <w:r>
                    <w:t>Devices</w:t>
                  </w:r>
                </w:p>
              </w:tc>
              <w:tc>
                <w:tcPr>
                  <w:tcW w:w="0" w:type="auto"/>
                </w:tcPr>
                <w:p w:rsidR="00FF3B3D" w:rsidRDefault="00FF3B3D" w:rsidP="00A23C3C">
                  <w:pPr>
                    <w:pStyle w:val="Body"/>
                    <w:ind w:left="0"/>
                  </w:pPr>
                  <w:r>
                    <w:t>N/A</w:t>
                  </w:r>
                </w:p>
              </w:tc>
            </w:tr>
            <w:tr w:rsidR="00FF3B3D" w:rsidTr="00FF3B3D">
              <w:tc>
                <w:tcPr>
                  <w:tcW w:w="0" w:type="auto"/>
                </w:tcPr>
                <w:p w:rsidR="00FF3B3D" w:rsidRDefault="00FF3B3D" w:rsidP="00A23C3C">
                  <w:pPr>
                    <w:pStyle w:val="Body"/>
                    <w:ind w:left="0"/>
                  </w:pPr>
                  <w:r>
                    <w:t>Supported Formats</w:t>
                  </w:r>
                </w:p>
              </w:tc>
              <w:tc>
                <w:tcPr>
                  <w:tcW w:w="0" w:type="auto"/>
                </w:tcPr>
                <w:p w:rsidR="00FF3B3D" w:rsidRDefault="00FF3B3D" w:rsidP="00B61E92">
                  <w:pPr>
                    <w:pStyle w:val="Body"/>
                    <w:ind w:left="0"/>
                  </w:pPr>
                  <w:r>
                    <w:t>.XLS files only - .CSV, .XLSX etc are not supported</w:t>
                  </w:r>
                </w:p>
                <w:p w:rsidR="00FF3B3D" w:rsidRPr="00084655" w:rsidRDefault="00FF3B3D" w:rsidP="00B61E92">
                  <w:pPr>
                    <w:pStyle w:val="Body"/>
                    <w:ind w:left="0"/>
                  </w:pPr>
                  <w:r>
                    <w:t xml:space="preserve">(.CSV files may be interpreted as Ocean Optics SpectraSuite Data Files. See section </w:t>
                  </w:r>
                  <w:r w:rsidRPr="00FF3B3D">
                    <w:rPr>
                      <w:rStyle w:val="CrossReference"/>
                    </w:rPr>
                    <w:t>4.9.7</w:t>
                  </w:r>
                  <w:r w:rsidRPr="007B39B1">
                    <w:rPr>
                      <w:rStyle w:val="CrossReference"/>
                    </w:rPr>
                    <w:t xml:space="preserve"> </w:t>
                  </w:r>
                  <w:r w:rsidRPr="00FF3B3D">
                    <w:rPr>
                      <w:rStyle w:val="CrossReference"/>
                    </w:rPr>
                    <w:t>Ocean Optics SpectraSuite Data Files</w:t>
                  </w:r>
                  <w:r>
                    <w:t>.)</w:t>
                  </w:r>
                </w:p>
              </w:tc>
            </w:tr>
            <w:tr w:rsidR="00FF3B3D" w:rsidTr="00FF3B3D">
              <w:tc>
                <w:tcPr>
                  <w:tcW w:w="0" w:type="auto"/>
                </w:tcPr>
                <w:p w:rsidR="00FF3B3D" w:rsidRDefault="00FF3B3D" w:rsidP="00A23C3C">
                  <w:pPr>
                    <w:pStyle w:val="Body"/>
                    <w:ind w:left="0"/>
                  </w:pPr>
                  <w:r>
                    <w:t>Specchio Instrument Type Numbers</w:t>
                  </w:r>
                </w:p>
              </w:tc>
              <w:tc>
                <w:tcPr>
                  <w:tcW w:w="0" w:type="auto"/>
                </w:tcPr>
                <w:p w:rsidR="00FF3B3D" w:rsidRDefault="00FF3B3D" w:rsidP="00A23C3C">
                  <w:pPr>
                    <w:pStyle w:val="Body"/>
                    <w:ind w:left="0"/>
                    <w:rPr>
                      <w:lang w:val="en-US"/>
                    </w:rPr>
                  </w:pPr>
                  <w:r>
                    <w:t>Set to -1 as not available</w:t>
                  </w:r>
                </w:p>
              </w:tc>
            </w:tr>
            <w:tr w:rsidR="00FF3B3D" w:rsidTr="00FF3B3D">
              <w:tc>
                <w:tcPr>
                  <w:tcW w:w="0" w:type="auto"/>
                </w:tcPr>
                <w:p w:rsidR="00FF3B3D" w:rsidRDefault="00FF3B3D" w:rsidP="00A23C3C">
                  <w:pPr>
                    <w:pStyle w:val="Body"/>
                    <w:ind w:left="0"/>
                  </w:pPr>
                  <w:r>
                    <w:t>Comments</w:t>
                  </w:r>
                </w:p>
              </w:tc>
              <w:tc>
                <w:tcPr>
                  <w:tcW w:w="0" w:type="auto"/>
                </w:tcPr>
                <w:p w:rsidR="00FF3B3D" w:rsidRDefault="00FF3B3D" w:rsidP="00B61E92">
                  <w:pPr>
                    <w:pStyle w:val="TableText"/>
                  </w:pPr>
                  <w:r>
                    <w:t>The first column of the Excel file must contain the Wavelength values in increasing order, with a heading in the first row. The column is checked for valid numeric data, bit is otherwise ignored.</w:t>
                  </w:r>
                </w:p>
                <w:p w:rsidR="00FF3B3D" w:rsidRDefault="00FF3B3D" w:rsidP="00B61E92">
                  <w:pPr>
                    <w:pStyle w:val="TableText"/>
                  </w:pPr>
                  <w:r>
                    <w:t>Each of the second and subsequent columns contains the data for a single spectrum. The first row is the name of the spectrum. Subsequent rows in the column contain the spectrum values for the wavelengths specified in the first column.</w:t>
                  </w:r>
                </w:p>
                <w:p w:rsidR="00FF3B3D" w:rsidRDefault="00FF3B3D" w:rsidP="00B61E92">
                  <w:pPr>
                    <w:pStyle w:val="TableText"/>
                  </w:pPr>
                  <w:r>
                    <w:t>The spectra “file names” are constructed from the Excel file name and the spectrum name in the first row of the spreadsheet, separated with a “_” character.</w:t>
                  </w:r>
                </w:p>
                <w:p w:rsidR="00FF3B3D" w:rsidRDefault="00FF3B3D" w:rsidP="00B61E92">
                  <w:pPr>
                    <w:pStyle w:val="TableText"/>
                  </w:pPr>
                  <w:r>
                    <w:t>There can be no other data in the spreadsheet and the table of data must be rectangular with no gaps. Excel formatting is ignored.</w:t>
                  </w:r>
                </w:p>
                <w:p w:rsidR="00FF3B3D" w:rsidRDefault="00FF3B3D" w:rsidP="00B61E92">
                  <w:pPr>
                    <w:pStyle w:val="TableText"/>
                  </w:pPr>
                  <w:r>
                    <w:t>Only the first datasheet is read.</w:t>
                  </w:r>
                </w:p>
              </w:tc>
            </w:tr>
          </w:tbl>
          <w:p w:rsidR="00FF3B3D" w:rsidRDefault="00FF3B3D" w:rsidP="00B61E92">
            <w:pPr>
              <w:pStyle w:val="HeadingSubUnnumbered"/>
              <w:rPr>
                <w:lang w:val="en-AU"/>
              </w:rPr>
            </w:pPr>
            <w:r>
              <w:rPr>
                <w:lang w:val="en-AU"/>
              </w:rPr>
              <w:t>Example file</w:t>
            </w:r>
          </w:p>
          <w:p w:rsidR="00FF3B3D" w:rsidRDefault="00FF3B3D" w:rsidP="003A363C">
            <w:pPr>
              <w:pStyle w:val="Figure"/>
              <w:rPr>
                <w:lang w:val="en-AU"/>
              </w:rPr>
            </w:pPr>
            <w:r>
              <w:rPr>
                <w:lang w:val="en-AU"/>
              </w:rPr>
              <w:drawing>
                <wp:inline distT="0" distB="0" distL="0" distR="0">
                  <wp:extent cx="5359832" cy="3951027"/>
                  <wp:effectExtent l="19050" t="0" r="0" b="0"/>
                  <wp:docPr id="213"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1"/>
                          <a:srcRect/>
                          <a:stretch>
                            <a:fillRect/>
                          </a:stretch>
                        </pic:blipFill>
                        <pic:spPr bwMode="auto">
                          <a:xfrm>
                            <a:off x="0" y="0"/>
                            <a:ext cx="5358549" cy="3950081"/>
                          </a:xfrm>
                          <a:prstGeom prst="rect">
                            <a:avLst/>
                          </a:prstGeom>
                          <a:noFill/>
                          <a:ln w="9525">
                            <a:noFill/>
                            <a:miter lim="800000"/>
                            <a:headEnd/>
                            <a:tailEnd/>
                          </a:ln>
                        </pic:spPr>
                      </pic:pic>
                    </a:graphicData>
                  </a:graphic>
                </wp:inline>
              </w:drawing>
            </w:r>
          </w:p>
          <w:p w:rsidR="00FF3B3D" w:rsidRDefault="00FF3B3D" w:rsidP="003A363C">
            <w:pPr>
              <w:pStyle w:val="Caption"/>
            </w:pPr>
            <w:r w:rsidRPr="00084655">
              <w:t xml:space="preserve">Figure </w:t>
            </w:r>
            <w:r>
              <w:rPr>
                <w:noProof/>
              </w:rPr>
              <w:t>10</w:t>
            </w:r>
            <w:r w:rsidRPr="00084655">
              <w:t xml:space="preserve">: </w:t>
            </w:r>
            <w:r>
              <w:t>Top-left corner of example spreadsheet</w:t>
            </w:r>
          </w:p>
          <w:p w:rsidR="00FF3B3D" w:rsidRPr="00084655" w:rsidRDefault="00FF3B3D" w:rsidP="003A363C">
            <w:pPr>
              <w:pStyle w:val="Heading3"/>
              <w:outlineLvl w:val="2"/>
            </w:pPr>
            <w:r w:rsidRPr="00084655">
              <w:t>TXT Space Formatted Text Files</w:t>
            </w:r>
          </w:p>
          <w:p w:rsidR="00FF3B3D" w:rsidRDefault="00FF3B3D" w:rsidP="003A363C">
            <w:pPr>
              <w:pStyle w:val="Note"/>
            </w:pPr>
            <w:r>
              <w:t>Note</w:t>
            </w:r>
            <w:r>
              <w:tab/>
              <w:t>TXT files are deprecated, except in the case where Reference Panel calibrations are loaded as Spectra. Please use the Excel file format instead.</w:t>
            </w:r>
          </w:p>
          <w:tbl>
            <w:tblPr>
              <w:tblStyle w:val="TableGrid"/>
              <w:tblW w:w="0" w:type="auto"/>
              <w:tblInd w:w="709" w:type="dxa"/>
              <w:tblLook w:val="04A0"/>
            </w:tblPr>
            <w:tblGrid>
              <w:gridCol w:w="2034"/>
              <w:gridCol w:w="4817"/>
            </w:tblGrid>
            <w:tr w:rsidR="00FF3B3D" w:rsidTr="00FF3B3D">
              <w:tc>
                <w:tcPr>
                  <w:tcW w:w="0" w:type="auto"/>
                </w:tcPr>
                <w:p w:rsidR="00FF3B3D" w:rsidRDefault="00FF3B3D" w:rsidP="00A23C3C">
                  <w:pPr>
                    <w:pStyle w:val="Body"/>
                    <w:ind w:left="0"/>
                  </w:pPr>
                  <w:r>
                    <w:t>Standard or Format Owner</w:t>
                  </w:r>
                </w:p>
              </w:tc>
              <w:tc>
                <w:tcPr>
                  <w:tcW w:w="0" w:type="auto"/>
                </w:tcPr>
                <w:p w:rsidR="00FF3B3D" w:rsidRDefault="00FF3B3D" w:rsidP="00A23C3C">
                  <w:pPr>
                    <w:pStyle w:val="Body"/>
                    <w:ind w:left="0"/>
                  </w:pPr>
                  <w:r>
                    <w:t>N/A</w:t>
                  </w:r>
                </w:p>
              </w:tc>
            </w:tr>
            <w:tr w:rsidR="00FF3B3D" w:rsidTr="00FF3B3D">
              <w:tc>
                <w:tcPr>
                  <w:tcW w:w="0" w:type="auto"/>
                </w:tcPr>
                <w:p w:rsidR="00FF3B3D" w:rsidRDefault="00FF3B3D" w:rsidP="00A23C3C">
                  <w:pPr>
                    <w:pStyle w:val="Body"/>
                    <w:ind w:left="0"/>
                  </w:pPr>
                  <w:r>
                    <w:t>Devices</w:t>
                  </w:r>
                </w:p>
              </w:tc>
              <w:tc>
                <w:tcPr>
                  <w:tcW w:w="0" w:type="auto"/>
                </w:tcPr>
                <w:p w:rsidR="00FF3B3D" w:rsidRDefault="00FF3B3D" w:rsidP="00A23C3C">
                  <w:pPr>
                    <w:pStyle w:val="Body"/>
                    <w:ind w:left="0"/>
                  </w:pPr>
                  <w:r>
                    <w:t>N/A</w:t>
                  </w:r>
                </w:p>
              </w:tc>
            </w:tr>
            <w:tr w:rsidR="00FF3B3D" w:rsidTr="00FF3B3D">
              <w:tc>
                <w:tcPr>
                  <w:tcW w:w="0" w:type="auto"/>
                </w:tcPr>
                <w:p w:rsidR="00FF3B3D" w:rsidRDefault="00FF3B3D" w:rsidP="00A23C3C">
                  <w:pPr>
                    <w:pStyle w:val="Body"/>
                    <w:ind w:left="0"/>
                  </w:pPr>
                  <w:r>
                    <w:t>Supported Formats</w:t>
                  </w:r>
                </w:p>
              </w:tc>
              <w:tc>
                <w:tcPr>
                  <w:tcW w:w="0" w:type="auto"/>
                </w:tcPr>
                <w:p w:rsidR="00FF3B3D" w:rsidRPr="00084655" w:rsidRDefault="00FF3B3D" w:rsidP="0007482B">
                  <w:pPr>
                    <w:pStyle w:val="Body"/>
                    <w:ind w:left="0"/>
                  </w:pPr>
                  <w:r>
                    <w:t>S</w:t>
                  </w:r>
                  <w:r w:rsidRPr="00084655">
                    <w:t xml:space="preserve">pace </w:t>
                  </w:r>
                  <w:r>
                    <w:t>separated</w:t>
                  </w:r>
                  <w:r w:rsidRPr="00084655">
                    <w:t xml:space="preserve"> text files</w:t>
                  </w:r>
                </w:p>
              </w:tc>
            </w:tr>
            <w:tr w:rsidR="00FF3B3D" w:rsidTr="00FF3B3D">
              <w:tc>
                <w:tcPr>
                  <w:tcW w:w="0" w:type="auto"/>
                </w:tcPr>
                <w:p w:rsidR="00FF3B3D" w:rsidRDefault="00FF3B3D" w:rsidP="00A23C3C">
                  <w:pPr>
                    <w:pStyle w:val="Body"/>
                    <w:ind w:left="0"/>
                  </w:pPr>
                  <w:r>
                    <w:t>Specchio Instrument Type Numbers</w:t>
                  </w:r>
                </w:p>
              </w:tc>
              <w:tc>
                <w:tcPr>
                  <w:tcW w:w="0" w:type="auto"/>
                </w:tcPr>
                <w:p w:rsidR="00FF3B3D" w:rsidRDefault="00FF3B3D" w:rsidP="00A23C3C">
                  <w:pPr>
                    <w:pStyle w:val="Body"/>
                    <w:ind w:left="0"/>
                    <w:rPr>
                      <w:lang w:val="en-US"/>
                    </w:rPr>
                  </w:pPr>
                  <w:r>
                    <w:t>Set to -1 as not available</w:t>
                  </w:r>
                </w:p>
              </w:tc>
            </w:tr>
            <w:tr w:rsidR="00FF3B3D" w:rsidTr="00FF3B3D">
              <w:tc>
                <w:tcPr>
                  <w:tcW w:w="0" w:type="auto"/>
                </w:tcPr>
                <w:p w:rsidR="00FF3B3D" w:rsidRDefault="00FF3B3D" w:rsidP="00A23C3C">
                  <w:pPr>
                    <w:pStyle w:val="Body"/>
                    <w:ind w:left="0"/>
                  </w:pPr>
                  <w:r>
                    <w:t>Comments</w:t>
                  </w:r>
                </w:p>
              </w:tc>
              <w:tc>
                <w:tcPr>
                  <w:tcW w:w="0" w:type="auto"/>
                </w:tcPr>
                <w:p w:rsidR="00FF3B3D" w:rsidRDefault="00FF3B3D" w:rsidP="00C65D61">
                  <w:pPr>
                    <w:pStyle w:val="TableText"/>
                  </w:pPr>
                  <w:r>
                    <w:t>TXT Spectrum files can be created or viewed with a text editor.</w:t>
                  </w:r>
                </w:p>
                <w:p w:rsidR="00FF3B3D" w:rsidRDefault="00FF3B3D" w:rsidP="00C65D61">
                  <w:pPr>
                    <w:pStyle w:val="BulletinTable"/>
                  </w:pPr>
                  <w:r>
                    <w:t>Each file can hold one or more Spectra.</w:t>
                  </w:r>
                </w:p>
                <w:p w:rsidR="00FF3B3D" w:rsidRDefault="00FF3B3D" w:rsidP="00C65D61">
                  <w:pPr>
                    <w:pStyle w:val="BulletinTable"/>
                  </w:pPr>
                  <w:r>
                    <w:t>Each line in the text file holds the values for each Spectrum for one wavelength.</w:t>
                  </w:r>
                </w:p>
                <w:p w:rsidR="00FF3B3D" w:rsidRPr="00B85C2C" w:rsidRDefault="00FF3B3D" w:rsidP="00C65D61">
                  <w:pPr>
                    <w:pStyle w:val="BulletinTable"/>
                    <w:rPr>
                      <w:rStyle w:val="DocActionChar"/>
                      <w:i w:val="0"/>
                      <w:color w:val="auto"/>
                    </w:rPr>
                  </w:pPr>
                  <w:r>
                    <w:t xml:space="preserve">Values in each line are space separated. Do not use Tabs. </w:t>
                  </w:r>
                  <w:r w:rsidRPr="00B85C2C">
                    <w:rPr>
                      <w:rStyle w:val="DocActionChar"/>
                    </w:rPr>
                    <w:t>%%% Is this true?</w:t>
                  </w:r>
                </w:p>
                <w:p w:rsidR="00FF3B3D" w:rsidRPr="00B85C2C" w:rsidRDefault="00FF3B3D" w:rsidP="00C65D61">
                  <w:pPr>
                    <w:pStyle w:val="BulletinTable"/>
                    <w:rPr>
                      <w:rStyle w:val="DocActionChar"/>
                      <w:i w:val="0"/>
                      <w:color w:val="auto"/>
                    </w:rPr>
                  </w:pPr>
                  <w:r>
                    <w:t>The first line of the file is a heading line. Its values are used as the names of the Spectra in Specchio.</w:t>
                  </w:r>
                </w:p>
                <w:p w:rsidR="00FF3B3D" w:rsidRDefault="00FF3B3D" w:rsidP="00C65D61">
                  <w:pPr>
                    <w:pStyle w:val="BulletinTable"/>
                  </w:pPr>
                  <w:r>
                    <w:t>All values on subsequent lines must be numeric.</w:t>
                  </w:r>
                </w:p>
                <w:p w:rsidR="00FF3B3D" w:rsidRPr="00C65D61" w:rsidRDefault="00FF3B3D" w:rsidP="00C65D61">
                  <w:pPr>
                    <w:pStyle w:val="BulletinTable"/>
                  </w:pPr>
                  <w:r>
                    <w:t>The first column is the wavelength. Subsequent columns are the Spectrum values for each Spectrum at that wavelength.</w:t>
                  </w:r>
                </w:p>
              </w:tc>
            </w:tr>
          </w:tbl>
          <w:p w:rsidR="00FF3B3D" w:rsidRDefault="00FF3B3D" w:rsidP="00C65D61">
            <w:pPr>
              <w:pStyle w:val="HeadingSubUnnumbered"/>
            </w:pPr>
            <w:r>
              <w:t>Example</w:t>
            </w:r>
          </w:p>
          <w:p w:rsidR="00FF3B3D" w:rsidRPr="00084655" w:rsidRDefault="00FF3B3D" w:rsidP="003A363C">
            <w:pPr>
              <w:pStyle w:val="Body"/>
            </w:pPr>
            <w:r>
              <w:t xml:space="preserve">The following TXT Spectrum file example defines two Spectra named </w:t>
            </w:r>
            <w:r w:rsidRPr="00B85C2C">
              <w:rPr>
                <w:rStyle w:val="CodeChar"/>
              </w:rPr>
              <w:t>mean_090499</w:t>
            </w:r>
            <w:r>
              <w:t xml:space="preserve"> and </w:t>
            </w:r>
            <w:r w:rsidRPr="00B85C2C">
              <w:rPr>
                <w:rStyle w:val="CodeChar"/>
              </w:rPr>
              <w:t>mean_020599</w:t>
            </w:r>
            <w:r w:rsidRPr="00FF3B3D">
              <w:rPr>
                <w:rStyle w:val="CodeChar"/>
              </w:rPr>
              <w:t>.</w:t>
            </w:r>
            <w:r>
              <w:t xml:space="preserve"> They each have observations at wavelengths from 350</w:t>
            </w:r>
            <w:r w:rsidRPr="00FF3B3D">
              <w:t>η</w:t>
            </w:r>
            <w:r w:rsidRPr="00B85C2C">
              <w:t>m</w:t>
            </w:r>
            <w:r>
              <w:t xml:space="preserve"> to 361</w:t>
            </w:r>
            <w:r w:rsidRPr="00FF3B3D">
              <w:t>η</w:t>
            </w:r>
            <w:r>
              <w:t>m.</w:t>
            </w:r>
          </w:p>
          <w:p w:rsidR="00FF3B3D" w:rsidRPr="00851208" w:rsidRDefault="00FF3B3D" w:rsidP="003A363C">
            <w:pPr>
              <w:pStyle w:val="Code"/>
            </w:pPr>
            <w:r w:rsidRPr="00851208">
              <w:t xml:space="preserve">        wvl              mean_090499              mean_020599           </w:t>
            </w:r>
          </w:p>
          <w:p w:rsidR="00FF3B3D" w:rsidRPr="00851208" w:rsidRDefault="00FF3B3D" w:rsidP="003A363C">
            <w:pPr>
              <w:pStyle w:val="Code"/>
            </w:pPr>
            <w:r w:rsidRPr="00851208">
              <w:t xml:space="preserve">      350.000                0.0246756                0.0229771         </w:t>
            </w:r>
          </w:p>
          <w:p w:rsidR="00FF3B3D" w:rsidRPr="00851208" w:rsidRDefault="00FF3B3D" w:rsidP="003A363C">
            <w:pPr>
              <w:pStyle w:val="Code"/>
            </w:pPr>
            <w:r w:rsidRPr="00851208">
              <w:t xml:space="preserve">      351.000                0.0246917                0.0228430         </w:t>
            </w:r>
          </w:p>
          <w:p w:rsidR="00FF3B3D" w:rsidRPr="00851208" w:rsidRDefault="00FF3B3D" w:rsidP="003A363C">
            <w:pPr>
              <w:pStyle w:val="Code"/>
            </w:pPr>
            <w:r w:rsidRPr="00851208">
              <w:t xml:space="preserve">      352.000                0.0247316                0.0229652         </w:t>
            </w:r>
          </w:p>
          <w:p w:rsidR="00FF3B3D" w:rsidRPr="00851208" w:rsidRDefault="00FF3B3D" w:rsidP="003A363C">
            <w:pPr>
              <w:pStyle w:val="Code"/>
            </w:pPr>
            <w:r w:rsidRPr="00851208">
              <w:t xml:space="preserve">      353.000                0.0248502                0.0231014         </w:t>
            </w:r>
          </w:p>
          <w:p w:rsidR="00FF3B3D" w:rsidRPr="00851208" w:rsidRDefault="00FF3B3D" w:rsidP="003A363C">
            <w:pPr>
              <w:pStyle w:val="Code"/>
            </w:pPr>
            <w:r w:rsidRPr="00851208">
              <w:t xml:space="preserve">      354.000                0.0250081                0.0232272         </w:t>
            </w:r>
          </w:p>
          <w:p w:rsidR="00FF3B3D" w:rsidRPr="00851208" w:rsidRDefault="00FF3B3D" w:rsidP="003A363C">
            <w:pPr>
              <w:pStyle w:val="Code"/>
            </w:pPr>
            <w:r w:rsidRPr="00851208">
              <w:t xml:space="preserve">      355.000                0.0250736                0.0232273         </w:t>
            </w:r>
          </w:p>
          <w:p w:rsidR="00FF3B3D" w:rsidRPr="00851208" w:rsidRDefault="00FF3B3D" w:rsidP="003A363C">
            <w:pPr>
              <w:pStyle w:val="Code"/>
            </w:pPr>
            <w:r w:rsidRPr="00851208">
              <w:t xml:space="preserve">      356.000                0.0249883                0.0233005         </w:t>
            </w:r>
          </w:p>
          <w:p w:rsidR="00FF3B3D" w:rsidRPr="00851208" w:rsidRDefault="00FF3B3D" w:rsidP="003A363C">
            <w:pPr>
              <w:pStyle w:val="Code"/>
            </w:pPr>
            <w:r w:rsidRPr="00851208">
              <w:t xml:space="preserve">      357.000                0.0249174                0.0233962         </w:t>
            </w:r>
          </w:p>
          <w:p w:rsidR="00FF3B3D" w:rsidRPr="00851208" w:rsidRDefault="00FF3B3D" w:rsidP="003A363C">
            <w:pPr>
              <w:pStyle w:val="Code"/>
            </w:pPr>
            <w:r w:rsidRPr="00851208">
              <w:t xml:space="preserve">      358.000                0.0250481                0.0234734         </w:t>
            </w:r>
          </w:p>
          <w:p w:rsidR="00FF3B3D" w:rsidRPr="00851208" w:rsidRDefault="00FF3B3D" w:rsidP="003A363C">
            <w:pPr>
              <w:pStyle w:val="Code"/>
            </w:pPr>
            <w:r w:rsidRPr="00851208">
              <w:t xml:space="preserve">      359.000                0.0252141                0.0235376         </w:t>
            </w:r>
          </w:p>
          <w:p w:rsidR="00FF3B3D" w:rsidRPr="00851208" w:rsidRDefault="00FF3B3D" w:rsidP="003A363C">
            <w:pPr>
              <w:pStyle w:val="Code"/>
            </w:pPr>
            <w:r w:rsidRPr="00851208">
              <w:t xml:space="preserve">      360.000                0.0253346                0.0236057         </w:t>
            </w:r>
          </w:p>
          <w:p w:rsidR="00FF3B3D" w:rsidRPr="00851208" w:rsidRDefault="00FF3B3D" w:rsidP="003A363C">
            <w:pPr>
              <w:pStyle w:val="Code"/>
            </w:pPr>
            <w:r w:rsidRPr="00851208">
              <w:t xml:space="preserve">      361.000                0.0253806                0.0236832         </w:t>
            </w:r>
          </w:p>
          <w:p w:rsidR="00FF3B3D" w:rsidRDefault="00FF3B3D" w:rsidP="003A363C">
            <w:pPr>
              <w:pStyle w:val="Heading2"/>
              <w:outlineLvl w:val="1"/>
            </w:pPr>
            <w:r>
              <w:t>Supported Output Spectrum File Formats</w:t>
            </w:r>
          </w:p>
          <w:p w:rsidR="00FF3B3D" w:rsidRPr="00084655" w:rsidRDefault="00FF3B3D" w:rsidP="003A363C">
            <w:pPr>
              <w:pStyle w:val="Body"/>
            </w:pPr>
            <w:r>
              <w:t xml:space="preserve">Spectrum data can </w:t>
            </w:r>
            <w:r w:rsidRPr="00084655">
              <w:t xml:space="preserve">be written in </w:t>
            </w:r>
            <w:r>
              <w:t>two</w:t>
            </w:r>
            <w:r w:rsidRPr="00084655">
              <w:t xml:space="preserve"> data formats</w:t>
            </w:r>
            <w:r>
              <w:t>.</w:t>
            </w:r>
          </w:p>
          <w:p w:rsidR="00FF3B3D" w:rsidRPr="00084655" w:rsidRDefault="00FF3B3D" w:rsidP="003A363C">
            <w:pPr>
              <w:pStyle w:val="Bullet"/>
            </w:pPr>
            <w:r w:rsidRPr="00084655">
              <w:t>CSV (Comma Separated Values) for subsequent import into various 3</w:t>
            </w:r>
            <w:r w:rsidRPr="00FF3B3D">
              <w:t>rd</w:t>
            </w:r>
            <w:r w:rsidRPr="00084655">
              <w:t xml:space="preserve"> party applications like spreadsheets or statistic</w:t>
            </w:r>
            <w:r>
              <w:t>al</w:t>
            </w:r>
            <w:r w:rsidRPr="00084655">
              <w:t xml:space="preserve"> packages</w:t>
            </w:r>
          </w:p>
          <w:p w:rsidR="00FF3B3D" w:rsidRPr="00084655" w:rsidRDefault="00FF3B3D" w:rsidP="003A363C">
            <w:pPr>
              <w:pStyle w:val="Bullet"/>
            </w:pPr>
            <w:r w:rsidRPr="00084655">
              <w:t>ENVI Spectral Library (SLB)</w:t>
            </w:r>
          </w:p>
          <w:p w:rsidR="006A683F" w:rsidRDefault="00FF3B3D">
            <w:pPr>
              <w:pStyle w:val="TableText"/>
            </w:pPr>
            <w:r>
              <w:t>Matching Spectra to Instruments and Sensors on Loading</w:t>
            </w:r>
            <w:r w:rsidR="00E900AA">
              <w:fldChar w:fldCharType="end"/>
            </w:r>
            <w:r w:rsidR="00BE1D96">
              <w:t xml:space="preserve"> for more information on this process.</w:t>
            </w:r>
            <w:r w:rsidR="007C3917">
              <w:t xml:space="preserve"> </w:t>
            </w:r>
            <w:r w:rsidR="007C3917" w:rsidRPr="007C3917">
              <w:rPr>
                <w:rStyle w:val="DocActionChar"/>
              </w:rPr>
              <w:t>%%%</w:t>
            </w:r>
          </w:p>
        </w:tc>
      </w:tr>
      <w:tr w:rsidR="004D7399" w:rsidTr="00CB4748">
        <w:tc>
          <w:tcPr>
            <w:tcW w:w="0" w:type="auto"/>
          </w:tcPr>
          <w:p w:rsidR="001310CE" w:rsidRPr="00F2736F" w:rsidRDefault="001310CE" w:rsidP="00305207">
            <w:pPr>
              <w:pStyle w:val="TableText"/>
              <w:rPr>
                <w:rStyle w:val="GUIWord"/>
              </w:rPr>
            </w:pPr>
            <w:r w:rsidRPr="00F2736F">
              <w:rPr>
                <w:rStyle w:val="GUIWord"/>
              </w:rPr>
              <w:t>Calibration Number</w:t>
            </w:r>
          </w:p>
        </w:tc>
        <w:tc>
          <w:tcPr>
            <w:tcW w:w="0" w:type="auto"/>
          </w:tcPr>
          <w:p w:rsidR="007A535E" w:rsidRPr="00BE1D96" w:rsidRDefault="001310CE" w:rsidP="00C41199">
            <w:pPr>
              <w:pStyle w:val="TableText"/>
            </w:pPr>
            <w:r w:rsidRPr="00BE1D96">
              <w:t>[</w:t>
            </w:r>
            <w:r w:rsidR="007A535E" w:rsidRPr="00BE1D96">
              <w:t>integer</w:t>
            </w:r>
            <w:r w:rsidRPr="00BE1D96">
              <w:t xml:space="preserve">] </w:t>
            </w:r>
            <w:r w:rsidR="007A535E" w:rsidRPr="00BE1D96">
              <w:t xml:space="preserve">Calibration number of the </w:t>
            </w:r>
            <w:r w:rsidR="00BE1D96" w:rsidRPr="00BE1D96">
              <w:t>most recent calibration for the I</w:t>
            </w:r>
            <w:r w:rsidR="007A535E" w:rsidRPr="00BE1D96">
              <w:t>nstrument</w:t>
            </w:r>
            <w:r w:rsidR="00BE1D96" w:rsidRPr="00BE1D96">
              <w:t xml:space="preserve"> at the time the measurements were taken</w:t>
            </w:r>
          </w:p>
          <w:p w:rsidR="00BE1D96" w:rsidRPr="00BE1D96" w:rsidRDefault="00BE1D96" w:rsidP="00C41199">
            <w:pPr>
              <w:pStyle w:val="TableText"/>
            </w:pPr>
            <w:r w:rsidRPr="00BE1D96">
              <w:t xml:space="preserve">Generally, the Acquisition Time is compared against the </w:t>
            </w:r>
            <w:r w:rsidR="00EF5480">
              <w:t>Calibration T</w:t>
            </w:r>
            <w:r w:rsidRPr="00BE1D96">
              <w:t xml:space="preserve">ime in the Instrument Calibration List to select the most appropriate calibration to use. This value is used if there is insufficient information </w:t>
            </w:r>
            <w:r w:rsidR="00EF5480">
              <w:t xml:space="preserve">available </w:t>
            </w:r>
            <w:r w:rsidRPr="00BE1D96">
              <w:t>to use the dates.</w:t>
            </w:r>
          </w:p>
          <w:p w:rsidR="00E97B4D" w:rsidRPr="00BE1D96" w:rsidRDefault="00BE1D96" w:rsidP="00EF5480">
            <w:pPr>
              <w:pStyle w:val="TableText"/>
            </w:pPr>
            <w:r w:rsidRPr="00BE1D96">
              <w:t xml:space="preserve">For some Spectrum file formats, this value is </w:t>
            </w:r>
            <w:r w:rsidR="00EF5480">
              <w:t>set</w:t>
            </w:r>
            <w:r w:rsidRPr="00BE1D96">
              <w:t xml:space="preserve"> automatically</w:t>
            </w:r>
            <w:r w:rsidR="00EF5480">
              <w:t xml:space="preserve"> on Spectrum loading</w:t>
            </w:r>
            <w:r w:rsidRPr="00BE1D96">
              <w:t>.</w:t>
            </w:r>
            <w:r w:rsidR="007C3917">
              <w:t xml:space="preserve"> Otherwise, it should be set manually.</w:t>
            </w:r>
          </w:p>
        </w:tc>
      </w:tr>
      <w:tr w:rsidR="004D7399" w:rsidTr="00CB4748">
        <w:tblPrEx>
          <w:tblW w:w="0" w:type="auto"/>
          <w:tblPrExChange w:id="272" w:author="Peter" w:date="2013-05-08T09:19:00Z">
            <w:tblPrEx>
              <w:tblW w:w="0" w:type="auto"/>
              <w:tblInd w:w="817" w:type="dxa"/>
            </w:tblPrEx>
          </w:tblPrExChange>
        </w:tblPrEx>
        <w:trPr>
          <w:trPrChange w:id="273" w:author="Peter" w:date="2013-05-08T09:19:00Z">
            <w:trPr>
              <w:gridAfter w:val="0"/>
            </w:trPr>
          </w:trPrChange>
        </w:trPr>
        <w:tc>
          <w:tcPr>
            <w:tcW w:w="0" w:type="auto"/>
            <w:tcPrChange w:id="274" w:author="Peter" w:date="2013-05-08T09:19:00Z">
              <w:tcPr>
                <w:tcW w:w="0" w:type="auto"/>
                <w:gridSpan w:val="2"/>
              </w:tcPr>
            </w:tcPrChange>
          </w:tcPr>
          <w:p w:rsidR="001310CE" w:rsidRPr="00F2736F" w:rsidRDefault="001310CE" w:rsidP="00305207">
            <w:pPr>
              <w:pStyle w:val="TableText"/>
              <w:rPr>
                <w:rStyle w:val="GUIWord"/>
              </w:rPr>
            </w:pPr>
            <w:r w:rsidRPr="00F2736F">
              <w:rPr>
                <w:rStyle w:val="GUIWord"/>
              </w:rPr>
              <w:t>Extended Instrument Name</w:t>
            </w:r>
          </w:p>
        </w:tc>
        <w:tc>
          <w:tcPr>
            <w:tcW w:w="0" w:type="auto"/>
            <w:tcPrChange w:id="275" w:author="Peter" w:date="2013-05-08T09:19:00Z">
              <w:tcPr>
                <w:tcW w:w="0" w:type="auto"/>
                <w:gridSpan w:val="2"/>
              </w:tcPr>
            </w:tcPrChange>
          </w:tcPr>
          <w:p w:rsidR="007A535E" w:rsidRDefault="001310CE" w:rsidP="00305207">
            <w:pPr>
              <w:pStyle w:val="TableText"/>
            </w:pPr>
            <w:r>
              <w:t xml:space="preserve">[alpha string] </w:t>
            </w:r>
            <w:r w:rsidR="007A535E" w:rsidRPr="007A535E">
              <w:t>Instrument name</w:t>
            </w:r>
          </w:p>
          <w:p w:rsidR="007A535E" w:rsidRDefault="00EF5480" w:rsidP="007C3917">
            <w:pPr>
              <w:pStyle w:val="TableText"/>
            </w:pPr>
            <w:r>
              <w:t xml:space="preserve">This is additional text information to describe the Instrument. It is </w:t>
            </w:r>
            <w:r w:rsidR="007C3917">
              <w:t xml:space="preserve">especially </w:t>
            </w:r>
            <w:r>
              <w:t xml:space="preserve">recommended to use it if </w:t>
            </w:r>
            <w:r w:rsidR="00D93CA9">
              <w:t xml:space="preserve">the Instrument used is not in Specchio’s Instrument </w:t>
            </w:r>
            <w:r w:rsidR="007C3917">
              <w:t>Table</w:t>
            </w:r>
            <w:r w:rsidR="00D93CA9">
              <w:t xml:space="preserve"> and </w:t>
            </w:r>
            <w:r>
              <w:t xml:space="preserve">the Instrument Attribute above is </w:t>
            </w:r>
            <w:r w:rsidR="00D93CA9">
              <w:t xml:space="preserve">therefore </w:t>
            </w:r>
            <w:r w:rsidRPr="007C3917">
              <w:rPr>
                <w:rStyle w:val="GUIWord"/>
              </w:rPr>
              <w:t>Nil</w:t>
            </w:r>
            <w:r>
              <w:t>.</w:t>
            </w:r>
            <w:r w:rsidR="007A07DA">
              <w:rPr>
                <w:rStyle w:val="DocActionChar"/>
              </w:rPr>
              <w:t xml:space="preserve"> </w:t>
            </w:r>
          </w:p>
        </w:tc>
      </w:tr>
      <w:tr w:rsidR="004D7399" w:rsidTr="00CB4748">
        <w:tblPrEx>
          <w:tblW w:w="0" w:type="auto"/>
          <w:tblPrExChange w:id="276" w:author="Peter" w:date="2013-05-08T09:19:00Z">
            <w:tblPrEx>
              <w:tblW w:w="0" w:type="auto"/>
              <w:tblInd w:w="817" w:type="dxa"/>
            </w:tblPrEx>
          </w:tblPrExChange>
        </w:tblPrEx>
        <w:trPr>
          <w:trPrChange w:id="277" w:author="Peter" w:date="2013-05-08T09:19:00Z">
            <w:trPr>
              <w:gridAfter w:val="0"/>
            </w:trPr>
          </w:trPrChange>
        </w:trPr>
        <w:tc>
          <w:tcPr>
            <w:tcW w:w="0" w:type="auto"/>
            <w:tcPrChange w:id="278" w:author="Peter" w:date="2013-05-08T09:19:00Z">
              <w:tcPr>
                <w:tcW w:w="0" w:type="auto"/>
                <w:gridSpan w:val="2"/>
              </w:tcPr>
            </w:tcPrChange>
          </w:tcPr>
          <w:p w:rsidR="001310CE" w:rsidRPr="00F2736F" w:rsidRDefault="001310CE" w:rsidP="00305207">
            <w:pPr>
              <w:pStyle w:val="TableText"/>
              <w:rPr>
                <w:rStyle w:val="GUIWord"/>
              </w:rPr>
            </w:pPr>
            <w:r w:rsidRPr="00F2736F">
              <w:rPr>
                <w:rStyle w:val="GUIWord"/>
              </w:rPr>
              <w:t>Instrument Serial Number</w:t>
            </w:r>
          </w:p>
        </w:tc>
        <w:tc>
          <w:tcPr>
            <w:tcW w:w="0" w:type="auto"/>
            <w:tcPrChange w:id="279" w:author="Peter" w:date="2013-05-08T09:19:00Z">
              <w:tcPr>
                <w:tcW w:w="0" w:type="auto"/>
                <w:gridSpan w:val="2"/>
              </w:tcPr>
            </w:tcPrChange>
          </w:tcPr>
          <w:p w:rsidR="007A535E" w:rsidRDefault="001310CE" w:rsidP="00305207">
            <w:pPr>
              <w:pStyle w:val="TableText"/>
            </w:pPr>
            <w:r>
              <w:t xml:space="preserve">[alpha string] </w:t>
            </w:r>
            <w:r w:rsidR="007A535E">
              <w:t>Serial number of the instrument</w:t>
            </w:r>
          </w:p>
          <w:p w:rsidR="007A535E" w:rsidRPr="00D93CA9" w:rsidRDefault="00D93CA9" w:rsidP="00D93CA9">
            <w:pPr>
              <w:pStyle w:val="TableText"/>
            </w:pPr>
            <w:r>
              <w:t>As for Extended Instrument Name above, enter</w:t>
            </w:r>
            <w:r w:rsidR="007A535E" w:rsidRPr="007A535E">
              <w:t xml:space="preserve"> this </w:t>
            </w:r>
            <w:r>
              <w:t xml:space="preserve">value </w:t>
            </w:r>
            <w:r w:rsidR="007A535E" w:rsidRPr="007A535E">
              <w:t>if the</w:t>
            </w:r>
            <w:r w:rsidR="004567B8">
              <w:t xml:space="preserve"> specific</w:t>
            </w:r>
            <w:r w:rsidR="007A535E" w:rsidRPr="007A535E">
              <w:t xml:space="preserve"> </w:t>
            </w:r>
            <w:r w:rsidR="007C3917" w:rsidRPr="007A535E">
              <w:t xml:space="preserve">Instrument </w:t>
            </w:r>
            <w:r w:rsidR="007A535E" w:rsidRPr="007A535E">
              <w:t xml:space="preserve">is not </w:t>
            </w:r>
            <w:r w:rsidR="004567B8">
              <w:t>shown in the drop down lists</w:t>
            </w:r>
            <w:r w:rsidR="007A535E" w:rsidRPr="007A535E">
              <w:t>.</w:t>
            </w:r>
          </w:p>
        </w:tc>
      </w:tr>
    </w:tbl>
    <w:p w:rsidR="001310CE" w:rsidRPr="00155FA4" w:rsidRDefault="001310CE" w:rsidP="00155FA4">
      <w:pPr>
        <w:pStyle w:val="HeadingSubUnnumbered"/>
      </w:pPr>
      <w:r w:rsidRPr="00155FA4">
        <w:t>Instrument Settings</w:t>
      </w:r>
    </w:p>
    <w:p w:rsidR="005679CD" w:rsidRDefault="005679CD" w:rsidP="00A7583F">
      <w:pPr>
        <w:pStyle w:val="Body"/>
        <w:rPr>
          <w:ins w:id="280" w:author="Peter" w:date="2013-05-08T09:19:00Z"/>
        </w:rPr>
      </w:pPr>
      <w:ins w:id="281" w:author="Peter" w:date="2013-05-08T09:19:00Z">
        <w:r>
          <w:t xml:space="preserve">These attributes describe the settings of the </w:t>
        </w:r>
      </w:ins>
      <w:r w:rsidR="001310CE">
        <w:t xml:space="preserve">Instrument </w:t>
      </w:r>
      <w:ins w:id="282" w:author="Peter" w:date="2013-05-08T09:19:00Z">
        <w:r>
          <w:t>at the time the Spect</w:t>
        </w:r>
      </w:ins>
      <w:r w:rsidR="00D93CA9">
        <w:t>r</w:t>
      </w:r>
      <w:ins w:id="283" w:author="Peter" w:date="2013-05-08T09:19:00Z">
        <w:r>
          <w:t>um was observed.</w:t>
        </w:r>
      </w:ins>
    </w:p>
    <w:p w:rsidR="001310CE" w:rsidRPr="007C3917" w:rsidRDefault="005679CD" w:rsidP="00A7583F">
      <w:pPr>
        <w:pStyle w:val="Body"/>
      </w:pPr>
      <w:ins w:id="284" w:author="Peter" w:date="2013-05-08T09:19:00Z">
        <w:r>
          <w:t xml:space="preserve">For some Instruments and file formats, the following </w:t>
        </w:r>
        <w:r w:rsidR="001310CE">
          <w:t>Instrument settings</w:t>
        </w:r>
        <w:r>
          <w:t xml:space="preserve"> are read</w:t>
        </w:r>
      </w:ins>
      <w:del w:id="285" w:author="Peter" w:date="2013-05-08T09:19:00Z">
        <w:r w:rsidR="001310CE">
          <w:delText>settings, depending on the sensor. Automatically generated</w:delText>
        </w:r>
      </w:del>
      <w:r w:rsidR="001310CE">
        <w:t xml:space="preserve"> from the </w:t>
      </w:r>
      <w:ins w:id="286" w:author="Peter" w:date="2013-05-08T09:19:00Z">
        <w:r>
          <w:t>Spectrum</w:t>
        </w:r>
      </w:ins>
      <w:del w:id="287" w:author="Peter" w:date="2013-05-08T09:19:00Z">
        <w:r w:rsidR="001310CE">
          <w:delText>spectral</w:delText>
        </w:r>
      </w:del>
      <w:r w:rsidR="001310CE">
        <w:t xml:space="preserve"> input file</w:t>
      </w:r>
      <w:ins w:id="288" w:author="Peter" w:date="2013-05-08T09:19:00Z">
        <w:r>
          <w:t xml:space="preserve"> and set into the Spectrum metadata</w:t>
        </w:r>
      </w:ins>
      <w:r w:rsidR="001310CE" w:rsidRPr="007C3917">
        <w:t>.</w:t>
      </w:r>
      <w:r w:rsidR="00F95093" w:rsidRPr="007C3917">
        <w:t xml:space="preserve"> </w:t>
      </w:r>
      <w:r w:rsidR="007C3917" w:rsidRPr="007C3917">
        <w:t>For others, these values must be recorded manually.</w:t>
      </w:r>
    </w:p>
    <w:tbl>
      <w:tblPr>
        <w:tblStyle w:val="TableGrid"/>
        <w:tblW w:w="0" w:type="auto"/>
        <w:tblInd w:w="817" w:type="dxa"/>
        <w:tblLook w:val="04A0"/>
      </w:tblPr>
      <w:tblGrid>
        <w:gridCol w:w="2440"/>
        <w:gridCol w:w="6314"/>
      </w:tblGrid>
      <w:tr w:rsidR="00334C91" w:rsidTr="004567B8">
        <w:trPr>
          <w:cantSplit/>
        </w:trPr>
        <w:tc>
          <w:tcPr>
            <w:tcW w:w="0" w:type="auto"/>
          </w:tcPr>
          <w:p w:rsidR="001310CE" w:rsidRPr="00F2736F" w:rsidRDefault="001310CE" w:rsidP="00305207">
            <w:pPr>
              <w:pStyle w:val="TableText"/>
              <w:rPr>
                <w:rStyle w:val="GUIWord"/>
              </w:rPr>
            </w:pPr>
            <w:r w:rsidRPr="00F2736F">
              <w:rPr>
                <w:rStyle w:val="GUIWord"/>
              </w:rPr>
              <w:t>Automatic Dark Current Correction</w:t>
            </w:r>
          </w:p>
        </w:tc>
        <w:tc>
          <w:tcPr>
            <w:tcW w:w="0" w:type="auto"/>
          </w:tcPr>
          <w:p w:rsidR="007C3917" w:rsidRDefault="007A535E" w:rsidP="00305207">
            <w:pPr>
              <w:pStyle w:val="TableText"/>
            </w:pPr>
            <w:r>
              <w:t xml:space="preserve">[Alpha string] </w:t>
            </w:r>
            <w:r w:rsidR="007C3917">
              <w:t xml:space="preserve">Indicates if </w:t>
            </w:r>
            <w:r w:rsidRPr="007A535E">
              <w:t>Dark current has been compensated for by the instrume</w:t>
            </w:r>
            <w:r w:rsidR="007C3917">
              <w:t>nt</w:t>
            </w:r>
          </w:p>
          <w:p w:rsidR="007A535E" w:rsidRDefault="007C3917" w:rsidP="007C3917">
            <w:pPr>
              <w:pStyle w:val="TableText"/>
            </w:pPr>
            <w:r>
              <w:t>If Specchio loads this value from the input Spectrum file is will set one of the values “ON” or “OFF”.</w:t>
            </w:r>
          </w:p>
        </w:tc>
      </w:tr>
      <w:tr w:rsidR="00334C91" w:rsidTr="004567B8">
        <w:trPr>
          <w:cantSplit/>
        </w:trPr>
        <w:tc>
          <w:tcPr>
            <w:tcW w:w="0" w:type="auto"/>
          </w:tcPr>
          <w:p w:rsidR="001310CE" w:rsidRPr="00F2736F" w:rsidRDefault="001310CE" w:rsidP="00305207">
            <w:pPr>
              <w:pStyle w:val="TableText"/>
              <w:rPr>
                <w:rStyle w:val="GUIWord"/>
              </w:rPr>
            </w:pPr>
            <w:r w:rsidRPr="00F2736F">
              <w:rPr>
                <w:rStyle w:val="GUIWord"/>
              </w:rPr>
              <w:t>Capturing Software Name</w:t>
            </w:r>
          </w:p>
        </w:tc>
        <w:tc>
          <w:tcPr>
            <w:tcW w:w="0" w:type="auto"/>
          </w:tcPr>
          <w:p w:rsidR="001310CE" w:rsidRDefault="007A535E" w:rsidP="00305207">
            <w:pPr>
              <w:pStyle w:val="TableText"/>
            </w:pPr>
            <w:r>
              <w:t xml:space="preserve">[Alpha string] </w:t>
            </w:r>
            <w:r w:rsidRPr="007A535E">
              <w:t>Name of the instrument operation or data capture software</w:t>
            </w:r>
          </w:p>
        </w:tc>
      </w:tr>
      <w:tr w:rsidR="00334C91" w:rsidTr="004567B8">
        <w:trPr>
          <w:cantSplit/>
        </w:trPr>
        <w:tc>
          <w:tcPr>
            <w:tcW w:w="0" w:type="auto"/>
          </w:tcPr>
          <w:p w:rsidR="001310CE" w:rsidRPr="00F2736F" w:rsidRDefault="001310CE" w:rsidP="00305207">
            <w:pPr>
              <w:pStyle w:val="TableText"/>
              <w:rPr>
                <w:rStyle w:val="GUIWord"/>
              </w:rPr>
            </w:pPr>
            <w:r w:rsidRPr="00F2736F">
              <w:rPr>
                <w:rStyle w:val="GUIWord"/>
              </w:rPr>
              <w:t>Capturing Software Version</w:t>
            </w:r>
          </w:p>
        </w:tc>
        <w:tc>
          <w:tcPr>
            <w:tcW w:w="0" w:type="auto"/>
          </w:tcPr>
          <w:p w:rsidR="001310CE" w:rsidRDefault="007A535E" w:rsidP="00305207">
            <w:pPr>
              <w:pStyle w:val="TableText"/>
            </w:pPr>
            <w:r>
              <w:t xml:space="preserve">[Alpha string] </w:t>
            </w:r>
            <w:r w:rsidRPr="007A535E">
              <w:t>Version of the instrument operation or data capture software</w:t>
            </w:r>
          </w:p>
        </w:tc>
      </w:tr>
      <w:tr w:rsidR="00334C91" w:rsidTr="004567B8">
        <w:trPr>
          <w:cantSplit/>
        </w:trPr>
        <w:tc>
          <w:tcPr>
            <w:tcW w:w="0" w:type="auto"/>
          </w:tcPr>
          <w:p w:rsidR="001310CE" w:rsidRPr="00F2736F" w:rsidRDefault="001310CE" w:rsidP="00305207">
            <w:pPr>
              <w:pStyle w:val="TableText"/>
              <w:rPr>
                <w:rStyle w:val="GUIWord"/>
              </w:rPr>
            </w:pPr>
            <w:r w:rsidRPr="00F2736F">
              <w:rPr>
                <w:rStyle w:val="GUIWord"/>
              </w:rPr>
              <w:t>Gain SWIR1</w:t>
            </w:r>
          </w:p>
        </w:tc>
        <w:tc>
          <w:tcPr>
            <w:tcW w:w="0" w:type="auto"/>
          </w:tcPr>
          <w:p w:rsidR="001310CE" w:rsidRDefault="007A535E" w:rsidP="00305207">
            <w:pPr>
              <w:pStyle w:val="TableText"/>
            </w:pPr>
            <w:r>
              <w:t xml:space="preserve">[Integer] </w:t>
            </w:r>
            <w:r w:rsidRPr="007A535E">
              <w:t>ASD specific gain</w:t>
            </w:r>
          </w:p>
        </w:tc>
      </w:tr>
      <w:tr w:rsidR="00334C91" w:rsidTr="004567B8">
        <w:trPr>
          <w:cantSplit/>
        </w:trPr>
        <w:tc>
          <w:tcPr>
            <w:tcW w:w="0" w:type="auto"/>
          </w:tcPr>
          <w:p w:rsidR="001310CE" w:rsidRPr="00F2736F" w:rsidRDefault="001310CE" w:rsidP="00305207">
            <w:pPr>
              <w:pStyle w:val="TableText"/>
              <w:rPr>
                <w:rStyle w:val="GUIWord"/>
              </w:rPr>
            </w:pPr>
            <w:r w:rsidRPr="00F2736F">
              <w:rPr>
                <w:rStyle w:val="GUIWord"/>
              </w:rPr>
              <w:t>Gain SWIR2</w:t>
            </w:r>
          </w:p>
        </w:tc>
        <w:tc>
          <w:tcPr>
            <w:tcW w:w="0" w:type="auto"/>
          </w:tcPr>
          <w:p w:rsidR="001310CE" w:rsidRDefault="00042627" w:rsidP="00305207">
            <w:pPr>
              <w:pStyle w:val="TableText"/>
            </w:pPr>
            <w:r>
              <w:t xml:space="preserve">[Integer] </w:t>
            </w:r>
            <w:r w:rsidRPr="007A535E">
              <w:t>ASD specific gain</w:t>
            </w:r>
          </w:p>
        </w:tc>
      </w:tr>
      <w:tr w:rsidR="00334C91" w:rsidTr="004567B8">
        <w:trPr>
          <w:cantSplit/>
        </w:trPr>
        <w:tc>
          <w:tcPr>
            <w:tcW w:w="0" w:type="auto"/>
          </w:tcPr>
          <w:p w:rsidR="001310CE" w:rsidRPr="00F2736F" w:rsidRDefault="001310CE" w:rsidP="00305207">
            <w:pPr>
              <w:pStyle w:val="TableText"/>
              <w:rPr>
                <w:rStyle w:val="GUIWord"/>
              </w:rPr>
            </w:pPr>
            <w:r w:rsidRPr="00F2736F">
              <w:rPr>
                <w:rStyle w:val="GUIWord"/>
              </w:rPr>
              <w:t>Instrument Channel</w:t>
            </w:r>
          </w:p>
        </w:tc>
        <w:tc>
          <w:tcPr>
            <w:tcW w:w="0" w:type="auto"/>
          </w:tcPr>
          <w:p w:rsidR="001310CE" w:rsidRDefault="00042627" w:rsidP="00305207">
            <w:pPr>
              <w:pStyle w:val="TableText"/>
            </w:pPr>
            <w:r>
              <w:t xml:space="preserve">[Alpha string] </w:t>
            </w:r>
            <w:r w:rsidRPr="00042627">
              <w:t>Channel designation for multi-channel instruments, e.g. irradiance and reflected radiance channels</w:t>
            </w:r>
          </w:p>
        </w:tc>
      </w:tr>
      <w:tr w:rsidR="00334C91" w:rsidTr="004567B8">
        <w:trPr>
          <w:cantSplit/>
        </w:trPr>
        <w:tc>
          <w:tcPr>
            <w:tcW w:w="0" w:type="auto"/>
          </w:tcPr>
          <w:p w:rsidR="001310CE" w:rsidRPr="00F2736F" w:rsidRDefault="001310CE" w:rsidP="00305207">
            <w:pPr>
              <w:pStyle w:val="TableText"/>
              <w:rPr>
                <w:rStyle w:val="GUIWord"/>
              </w:rPr>
            </w:pPr>
            <w:r w:rsidRPr="00F2736F">
              <w:rPr>
                <w:rStyle w:val="GUIWord"/>
              </w:rPr>
              <w:t>Integration Time</w:t>
            </w:r>
          </w:p>
        </w:tc>
        <w:tc>
          <w:tcPr>
            <w:tcW w:w="0" w:type="auto"/>
          </w:tcPr>
          <w:p w:rsidR="00042627" w:rsidRDefault="001310CE" w:rsidP="007C3917">
            <w:pPr>
              <w:pStyle w:val="TableText"/>
            </w:pPr>
            <w:r>
              <w:t>[ms]</w:t>
            </w:r>
            <w:r w:rsidR="00042627">
              <w:t xml:space="preserve"> Integration time</w:t>
            </w:r>
          </w:p>
        </w:tc>
      </w:tr>
      <w:tr w:rsidR="00334C91" w:rsidTr="004567B8">
        <w:trPr>
          <w:cantSplit/>
        </w:trPr>
        <w:tc>
          <w:tcPr>
            <w:tcW w:w="0" w:type="auto"/>
          </w:tcPr>
          <w:p w:rsidR="001310CE" w:rsidRPr="00F2736F" w:rsidRDefault="001310CE" w:rsidP="00305207">
            <w:pPr>
              <w:pStyle w:val="TableText"/>
              <w:rPr>
                <w:rStyle w:val="GUIWord"/>
              </w:rPr>
            </w:pPr>
            <w:r w:rsidRPr="00F2736F">
              <w:rPr>
                <w:rStyle w:val="GUIWord"/>
              </w:rPr>
              <w:t>Number of Internal Scans</w:t>
            </w:r>
          </w:p>
        </w:tc>
        <w:tc>
          <w:tcPr>
            <w:tcW w:w="0" w:type="auto"/>
          </w:tcPr>
          <w:p w:rsidR="001310CE" w:rsidRDefault="00042627" w:rsidP="00305207">
            <w:pPr>
              <w:pStyle w:val="TableText"/>
            </w:pPr>
            <w:r>
              <w:t xml:space="preserve">[Integer] </w:t>
            </w:r>
            <w:r w:rsidRPr="00042627">
              <w:t>Number of spectra recorded internally and averaged over by the instrument</w:t>
            </w:r>
          </w:p>
        </w:tc>
      </w:tr>
      <w:tr w:rsidR="00334C91" w:rsidTr="004567B8">
        <w:trPr>
          <w:cantSplit/>
        </w:trPr>
        <w:tc>
          <w:tcPr>
            <w:tcW w:w="0" w:type="auto"/>
          </w:tcPr>
          <w:p w:rsidR="001310CE" w:rsidRPr="00F2736F" w:rsidRDefault="001310CE" w:rsidP="00305207">
            <w:pPr>
              <w:pStyle w:val="TableText"/>
              <w:rPr>
                <w:rStyle w:val="GUIWord"/>
              </w:rPr>
            </w:pPr>
            <w:r w:rsidRPr="00F2736F">
              <w:rPr>
                <w:rStyle w:val="GUIWord"/>
              </w:rPr>
              <w:t>Offset SWIR1</w:t>
            </w:r>
          </w:p>
        </w:tc>
        <w:tc>
          <w:tcPr>
            <w:tcW w:w="0" w:type="auto"/>
          </w:tcPr>
          <w:p w:rsidR="001310CE" w:rsidRDefault="00042627" w:rsidP="00305207">
            <w:pPr>
              <w:pStyle w:val="TableText"/>
            </w:pPr>
            <w:r>
              <w:t xml:space="preserve">[Integer] </w:t>
            </w:r>
            <w:r w:rsidRPr="00042627">
              <w:t>ASD specific offset</w:t>
            </w:r>
          </w:p>
        </w:tc>
      </w:tr>
      <w:tr w:rsidR="00334C91" w:rsidTr="004567B8">
        <w:trPr>
          <w:cantSplit/>
        </w:trPr>
        <w:tc>
          <w:tcPr>
            <w:tcW w:w="0" w:type="auto"/>
          </w:tcPr>
          <w:p w:rsidR="001310CE" w:rsidRPr="00F2736F" w:rsidRDefault="001310CE" w:rsidP="00305207">
            <w:pPr>
              <w:pStyle w:val="TableText"/>
              <w:rPr>
                <w:rStyle w:val="GUIWord"/>
              </w:rPr>
            </w:pPr>
            <w:r w:rsidRPr="00F2736F">
              <w:rPr>
                <w:rStyle w:val="GUIWord"/>
              </w:rPr>
              <w:t>Offset SWIR2</w:t>
            </w:r>
          </w:p>
        </w:tc>
        <w:tc>
          <w:tcPr>
            <w:tcW w:w="0" w:type="auto"/>
          </w:tcPr>
          <w:p w:rsidR="001310CE" w:rsidRDefault="00042627" w:rsidP="00305207">
            <w:pPr>
              <w:pStyle w:val="TableText"/>
            </w:pPr>
            <w:r>
              <w:t xml:space="preserve">[Integer] </w:t>
            </w:r>
            <w:r w:rsidRPr="00042627">
              <w:t>ASD specific offset</w:t>
            </w:r>
          </w:p>
        </w:tc>
      </w:tr>
      <w:tr w:rsidR="00334C91" w:rsidTr="004567B8">
        <w:trPr>
          <w:cantSplit/>
        </w:trPr>
        <w:tc>
          <w:tcPr>
            <w:tcW w:w="0" w:type="auto"/>
          </w:tcPr>
          <w:p w:rsidR="001310CE" w:rsidRPr="00F2736F" w:rsidRDefault="001310CE" w:rsidP="00305207">
            <w:pPr>
              <w:pStyle w:val="TableText"/>
              <w:rPr>
                <w:rStyle w:val="GUIWord"/>
              </w:rPr>
            </w:pPr>
            <w:r w:rsidRPr="00F2736F">
              <w:rPr>
                <w:rStyle w:val="GUIWord"/>
              </w:rPr>
              <w:t>Time since last DC</w:t>
            </w:r>
          </w:p>
        </w:tc>
        <w:tc>
          <w:tcPr>
            <w:tcW w:w="0" w:type="auto"/>
          </w:tcPr>
          <w:p w:rsidR="00F95093" w:rsidRDefault="00042627" w:rsidP="00F95093">
            <w:pPr>
              <w:pStyle w:val="TableText"/>
            </w:pPr>
            <w:r>
              <w:t xml:space="preserve">[Integer] </w:t>
            </w:r>
            <w:r w:rsidR="00F95093">
              <w:t>Seconds</w:t>
            </w:r>
            <w:r w:rsidRPr="00042627">
              <w:t xml:space="preserve"> since last dark current measuremen</w:t>
            </w:r>
            <w:r w:rsidR="00F95093">
              <w:t>t</w:t>
            </w:r>
          </w:p>
          <w:p w:rsidR="00042627" w:rsidRDefault="00F95093" w:rsidP="00F95093">
            <w:pPr>
              <w:pStyle w:val="TableText"/>
            </w:pPr>
            <w:r>
              <w:t>Not currently filled, even if it’s in the input file.</w:t>
            </w:r>
          </w:p>
        </w:tc>
      </w:tr>
      <w:tr w:rsidR="00334C91" w:rsidTr="004567B8">
        <w:trPr>
          <w:cantSplit/>
        </w:trPr>
        <w:tc>
          <w:tcPr>
            <w:tcW w:w="0" w:type="auto"/>
          </w:tcPr>
          <w:p w:rsidR="001310CE" w:rsidRPr="00F2736F" w:rsidRDefault="001310CE" w:rsidP="00305207">
            <w:pPr>
              <w:pStyle w:val="TableText"/>
              <w:rPr>
                <w:rStyle w:val="GUIWord"/>
              </w:rPr>
            </w:pPr>
            <w:r w:rsidRPr="00F2736F">
              <w:rPr>
                <w:rStyle w:val="GUIWord"/>
              </w:rPr>
              <w:t>UniSpec Spectral Resampling</w:t>
            </w:r>
          </w:p>
        </w:tc>
        <w:tc>
          <w:tcPr>
            <w:tcW w:w="0" w:type="auto"/>
          </w:tcPr>
          <w:p w:rsidR="001310CE" w:rsidRDefault="00042627" w:rsidP="00305207">
            <w:pPr>
              <w:pStyle w:val="TableText"/>
            </w:pPr>
            <w:r>
              <w:t xml:space="preserve">[Alpha string] </w:t>
            </w:r>
            <w:r w:rsidRPr="00042627">
              <w:t>UniSpec specific setting; indicates if the resampling was ON or OFF</w:t>
            </w:r>
          </w:p>
          <w:p w:rsidR="00042627" w:rsidRPr="007C3917" w:rsidRDefault="007C3917" w:rsidP="007C3917">
            <w:pPr>
              <w:pStyle w:val="TableText"/>
            </w:pPr>
            <w:r>
              <w:t>If Specchio loads this value from the input Spectrum file is will set one of the values “ON” or “OFF”.</w:t>
            </w:r>
          </w:p>
        </w:tc>
      </w:tr>
    </w:tbl>
    <w:p w:rsidR="001310CE" w:rsidRDefault="001310CE" w:rsidP="00A7583F">
      <w:pPr>
        <w:pStyle w:val="Body"/>
        <w:rPr>
          <w:rStyle w:val="Strong"/>
        </w:rPr>
      </w:pPr>
      <w:r w:rsidRPr="00577A95">
        <w:rPr>
          <w:rStyle w:val="Strong"/>
        </w:rPr>
        <w:t>Instrumentation</w:t>
      </w:r>
    </w:p>
    <w:p w:rsidR="000F2D03" w:rsidRPr="000F2D03" w:rsidRDefault="005679CD" w:rsidP="00A7583F">
      <w:pPr>
        <w:pStyle w:val="Body"/>
        <w:rPr>
          <w:del w:id="289" w:author="Peter" w:date="2013-05-08T09:19:00Z"/>
        </w:rPr>
      </w:pPr>
      <w:ins w:id="290" w:author="Peter" w:date="2013-05-08T09:19:00Z">
        <w:r>
          <w:t>These attributes describe</w:t>
        </w:r>
      </w:ins>
      <w:del w:id="291" w:author="Peter" w:date="2013-05-08T09:19:00Z">
        <w:r w:rsidR="000F2D03" w:rsidRPr="000F2D03">
          <w:delText>This group defines how</w:delText>
        </w:r>
      </w:del>
      <w:r w:rsidR="000F2D03" w:rsidRPr="000F2D03">
        <w:t xml:space="preserve"> the </w:t>
      </w:r>
      <w:ins w:id="292" w:author="Peter" w:date="2013-05-08T09:19:00Z">
        <w:r>
          <w:t>way in which</w:t>
        </w:r>
      </w:ins>
      <w:del w:id="293" w:author="Peter" w:date="2013-05-08T09:19:00Z">
        <w:r w:rsidR="000F2D03" w:rsidRPr="000F2D03">
          <w:delText>instrument has been set up.</w:delText>
        </w:r>
      </w:del>
    </w:p>
    <w:p w:rsidR="00103802" w:rsidRDefault="001310CE">
      <w:pPr>
        <w:pStyle w:val="Body"/>
        <w:pPrChange w:id="294" w:author="Peter" w:date="2013-05-08T09:19:00Z">
          <w:pPr>
            <w:pStyle w:val="DocAction"/>
          </w:pPr>
        </w:pPrChange>
      </w:pPr>
      <w:del w:id="295" w:author="Peter" w:date="2013-05-08T09:19:00Z">
        <w:r w:rsidRPr="00245A33">
          <w:delText>%%% How does</w:delText>
        </w:r>
      </w:del>
      <w:r w:rsidRPr="00245A33">
        <w:t xml:space="preserve"> the </w:t>
      </w:r>
      <w:del w:id="296" w:author="Peter" w:date="2013-05-08T09:19:00Z">
        <w:r w:rsidRPr="00245A33">
          <w:delText xml:space="preserve">objective of this group differ from </w:delText>
        </w:r>
      </w:del>
      <w:r w:rsidRPr="00245A33">
        <w:t xml:space="preserve">Instrument </w:t>
      </w:r>
      <w:ins w:id="297" w:author="Peter" w:date="2013-05-08T09:19:00Z">
        <w:r w:rsidR="005679CD">
          <w:t xml:space="preserve">was being used </w:t>
        </w:r>
        <w:r w:rsidR="00C82A81">
          <w:t>at</w:t>
        </w:r>
      </w:ins>
      <w:del w:id="298" w:author="Peter" w:date="2013-05-08T09:19:00Z">
        <w:r w:rsidRPr="00245A33">
          <w:delText>and Instrument Settings?</w:delText>
        </w:r>
        <w:r w:rsidR="00E97B4D">
          <w:delText xml:space="preserve"> This is any further manually recorded information related to</w:delText>
        </w:r>
      </w:del>
      <w:r w:rsidR="00E97B4D">
        <w:t xml:space="preserve"> the </w:t>
      </w:r>
      <w:ins w:id="299" w:author="Peter" w:date="2013-05-08T09:19:00Z">
        <w:r w:rsidR="00C82A81">
          <w:t>time the Spectrum was observed</w:t>
        </w:r>
      </w:ins>
      <w:del w:id="300" w:author="Peter" w:date="2013-05-08T09:19:00Z">
        <w:r w:rsidR="00E97B4D">
          <w:delText>measurements made. HDF Files – are a special file format for Finnish Geodetic Institute which have a lot of this info in them</w:delText>
        </w:r>
      </w:del>
      <w:r w:rsidR="00E97B4D">
        <w:t>.</w:t>
      </w:r>
    </w:p>
    <w:p w:rsidR="005679CD" w:rsidRDefault="005679CD" w:rsidP="005679CD">
      <w:pPr>
        <w:pStyle w:val="Body"/>
        <w:rPr>
          <w:ins w:id="301" w:author="Peter" w:date="2013-05-08T09:19:00Z"/>
        </w:rPr>
      </w:pPr>
      <w:ins w:id="302" w:author="Peter" w:date="2013-05-08T09:19:00Z">
        <w:r>
          <w:t>For some file formats (particularly HDF files), the following Instrumentation settings are read from the Spectrum input file and set into the Spectrum metadata.</w:t>
        </w:r>
      </w:ins>
      <w:r w:rsidR="007C3917">
        <w:t xml:space="preserve"> For other formats, it must be set manually.</w:t>
      </w:r>
    </w:p>
    <w:tbl>
      <w:tblPr>
        <w:tblStyle w:val="TableGrid"/>
        <w:tblW w:w="0" w:type="auto"/>
        <w:tblInd w:w="817" w:type="dxa"/>
        <w:tblLook w:val="04A0"/>
      </w:tblPr>
      <w:tblGrid>
        <w:gridCol w:w="1914"/>
        <w:gridCol w:w="6840"/>
      </w:tblGrid>
      <w:tr w:rsidR="00A30980" w:rsidTr="004567B8">
        <w:trPr>
          <w:cantSplit/>
        </w:trPr>
        <w:tc>
          <w:tcPr>
            <w:tcW w:w="0" w:type="auto"/>
          </w:tcPr>
          <w:p w:rsidR="001310CE" w:rsidRPr="00F2736F" w:rsidRDefault="001310CE" w:rsidP="00305207">
            <w:pPr>
              <w:pStyle w:val="TableText"/>
              <w:rPr>
                <w:rStyle w:val="GUIWord"/>
              </w:rPr>
            </w:pPr>
            <w:r w:rsidRPr="00F2736F">
              <w:rPr>
                <w:rStyle w:val="GUIWord"/>
              </w:rPr>
              <w:t>Azimuth Sensor Type</w:t>
            </w:r>
          </w:p>
        </w:tc>
        <w:tc>
          <w:tcPr>
            <w:tcW w:w="0" w:type="auto"/>
          </w:tcPr>
          <w:p w:rsidR="001310CE" w:rsidRDefault="00042627" w:rsidP="00305207">
            <w:pPr>
              <w:pStyle w:val="TableText"/>
            </w:pPr>
            <w:r>
              <w:t xml:space="preserve">[Alpha string] </w:t>
            </w:r>
            <w:r w:rsidRPr="00042627">
              <w:t>Sensor name used to measure the azimuth on a goniometric facility</w:t>
            </w:r>
          </w:p>
        </w:tc>
      </w:tr>
      <w:tr w:rsidR="00042627" w:rsidTr="004567B8">
        <w:trPr>
          <w:cantSplit/>
        </w:trPr>
        <w:tc>
          <w:tcPr>
            <w:tcW w:w="0" w:type="auto"/>
          </w:tcPr>
          <w:p w:rsidR="00042627" w:rsidRPr="00F2736F" w:rsidRDefault="00042627" w:rsidP="00305207">
            <w:pPr>
              <w:pStyle w:val="TableText"/>
              <w:rPr>
                <w:rStyle w:val="GUIWord"/>
              </w:rPr>
            </w:pPr>
            <w:r w:rsidRPr="00042627">
              <w:rPr>
                <w:rStyle w:val="GUIWord"/>
              </w:rPr>
              <w:t>Contact Probe</w:t>
            </w:r>
          </w:p>
        </w:tc>
        <w:tc>
          <w:tcPr>
            <w:tcW w:w="0" w:type="auto"/>
          </w:tcPr>
          <w:p w:rsidR="00042627" w:rsidRPr="00084655" w:rsidRDefault="00042627" w:rsidP="007C3917">
            <w:pPr>
              <w:pStyle w:val="TableText"/>
            </w:pPr>
            <w:r>
              <w:t>[</w:t>
            </w:r>
            <w:r w:rsidR="00963352">
              <w:t>Drop down list</w:t>
            </w:r>
            <w:r>
              <w:t xml:space="preserve">] </w:t>
            </w:r>
            <w:r w:rsidRPr="00042627">
              <w:t>Contact probe instrumentation name, usually includes a light source and provides optical input to the spectrometer.</w:t>
            </w:r>
          </w:p>
        </w:tc>
      </w:tr>
      <w:tr w:rsidR="00A30980" w:rsidTr="004567B8">
        <w:trPr>
          <w:cantSplit/>
        </w:trPr>
        <w:tc>
          <w:tcPr>
            <w:tcW w:w="0" w:type="auto"/>
          </w:tcPr>
          <w:p w:rsidR="001310CE" w:rsidRPr="00F2736F" w:rsidRDefault="001310CE" w:rsidP="00305207">
            <w:pPr>
              <w:pStyle w:val="TableText"/>
              <w:rPr>
                <w:rStyle w:val="GUIWord"/>
              </w:rPr>
            </w:pPr>
            <w:r w:rsidRPr="00F2736F">
              <w:rPr>
                <w:rStyle w:val="GUIWord"/>
              </w:rPr>
              <w:t>Goniometer</w:t>
            </w:r>
          </w:p>
        </w:tc>
        <w:tc>
          <w:tcPr>
            <w:tcW w:w="0" w:type="auto"/>
          </w:tcPr>
          <w:p w:rsidR="001310CE" w:rsidRPr="00A30980" w:rsidRDefault="00042627" w:rsidP="007C3917">
            <w:pPr>
              <w:pStyle w:val="TableText"/>
            </w:pPr>
            <w:r>
              <w:t>[</w:t>
            </w:r>
            <w:r w:rsidR="00963352">
              <w:t>Drop down list</w:t>
            </w:r>
            <w:r>
              <w:t xml:space="preserve">] </w:t>
            </w:r>
            <w:r w:rsidR="00A30980" w:rsidRPr="00084655">
              <w:t>Goniometer</w:t>
            </w:r>
            <w:r>
              <w:t xml:space="preserve"> name</w:t>
            </w:r>
          </w:p>
        </w:tc>
      </w:tr>
      <w:tr w:rsidR="00A30980" w:rsidTr="004567B8">
        <w:trPr>
          <w:cantSplit/>
        </w:trPr>
        <w:tc>
          <w:tcPr>
            <w:tcW w:w="0" w:type="auto"/>
          </w:tcPr>
          <w:p w:rsidR="001310CE" w:rsidRPr="00F2736F" w:rsidRDefault="001310CE" w:rsidP="00305207">
            <w:pPr>
              <w:pStyle w:val="TableText"/>
              <w:rPr>
                <w:rStyle w:val="GUIWord"/>
              </w:rPr>
            </w:pPr>
            <w:r w:rsidRPr="00F2736F">
              <w:rPr>
                <w:rStyle w:val="GUIWord"/>
              </w:rPr>
              <w:t>Illumination Sources</w:t>
            </w:r>
          </w:p>
        </w:tc>
        <w:tc>
          <w:tcPr>
            <w:tcW w:w="0" w:type="auto"/>
          </w:tcPr>
          <w:p w:rsidR="001310CE" w:rsidRDefault="00392B0B" w:rsidP="007C3917">
            <w:pPr>
              <w:pStyle w:val="TableText"/>
            </w:pPr>
            <w:r>
              <w:t>[</w:t>
            </w:r>
            <w:r w:rsidR="00963352">
              <w:t>Drop down list</w:t>
            </w:r>
            <w:r>
              <w:t xml:space="preserve">] </w:t>
            </w:r>
            <w:r w:rsidRPr="00392B0B">
              <w:t>Illumination source name, e.g. Sun or Hg lamp</w:t>
            </w:r>
          </w:p>
        </w:tc>
      </w:tr>
      <w:tr w:rsidR="00A30980" w:rsidTr="004567B8">
        <w:trPr>
          <w:cantSplit/>
        </w:trPr>
        <w:tc>
          <w:tcPr>
            <w:tcW w:w="0" w:type="auto"/>
          </w:tcPr>
          <w:p w:rsidR="001310CE" w:rsidRPr="00F2736F" w:rsidRDefault="001310CE" w:rsidP="00305207">
            <w:pPr>
              <w:pStyle w:val="TableText"/>
              <w:rPr>
                <w:rStyle w:val="GUIWord"/>
              </w:rPr>
            </w:pPr>
            <w:r w:rsidRPr="00F2736F">
              <w:rPr>
                <w:rStyle w:val="GUIWord"/>
              </w:rPr>
              <w:t>Integrating Sphere</w:t>
            </w:r>
          </w:p>
        </w:tc>
        <w:tc>
          <w:tcPr>
            <w:tcW w:w="0" w:type="auto"/>
          </w:tcPr>
          <w:p w:rsidR="001310CE" w:rsidRDefault="00392B0B" w:rsidP="007C3917">
            <w:pPr>
              <w:pStyle w:val="TableText"/>
            </w:pPr>
            <w:r>
              <w:t>[</w:t>
            </w:r>
            <w:r w:rsidR="00963352">
              <w:t>Drop down list</w:t>
            </w:r>
            <w:r>
              <w:t xml:space="preserve">] </w:t>
            </w:r>
            <w:r w:rsidRPr="00392B0B">
              <w:t>Integrating sphere name</w:t>
            </w:r>
          </w:p>
        </w:tc>
      </w:tr>
      <w:tr w:rsidR="00A30980" w:rsidTr="004567B8">
        <w:trPr>
          <w:cantSplit/>
        </w:trPr>
        <w:tc>
          <w:tcPr>
            <w:tcW w:w="0" w:type="auto"/>
          </w:tcPr>
          <w:p w:rsidR="001310CE" w:rsidRPr="00F2736F" w:rsidRDefault="001310CE" w:rsidP="00305207">
            <w:pPr>
              <w:pStyle w:val="TableText"/>
              <w:rPr>
                <w:rStyle w:val="GUIWord"/>
              </w:rPr>
            </w:pPr>
            <w:r w:rsidRPr="00F2736F">
              <w:rPr>
                <w:rStyle w:val="GUIWord"/>
              </w:rPr>
              <w:t>Light Source Parameters</w:t>
            </w:r>
          </w:p>
        </w:tc>
        <w:tc>
          <w:tcPr>
            <w:tcW w:w="0" w:type="auto"/>
          </w:tcPr>
          <w:p w:rsidR="001310CE" w:rsidRDefault="00392B0B" w:rsidP="00305207">
            <w:pPr>
              <w:pStyle w:val="TableText"/>
            </w:pPr>
            <w:r>
              <w:t xml:space="preserve">[Alpha string] </w:t>
            </w:r>
            <w:r w:rsidRPr="00392B0B">
              <w:t>Settings of artificial light source</w:t>
            </w:r>
          </w:p>
        </w:tc>
      </w:tr>
      <w:tr w:rsidR="00A30980" w:rsidTr="004567B8">
        <w:trPr>
          <w:cantSplit/>
        </w:trPr>
        <w:tc>
          <w:tcPr>
            <w:tcW w:w="0" w:type="auto"/>
          </w:tcPr>
          <w:p w:rsidR="001310CE" w:rsidRPr="00F2736F" w:rsidRDefault="001310CE" w:rsidP="00305207">
            <w:pPr>
              <w:pStyle w:val="TableText"/>
              <w:rPr>
                <w:rStyle w:val="GUIWord"/>
              </w:rPr>
            </w:pPr>
            <w:r w:rsidRPr="00F2736F">
              <w:rPr>
                <w:rStyle w:val="GUIWord"/>
              </w:rPr>
              <w:t>Reference</w:t>
            </w:r>
          </w:p>
        </w:tc>
        <w:tc>
          <w:tcPr>
            <w:tcW w:w="0" w:type="auto"/>
          </w:tcPr>
          <w:p w:rsidR="00963352" w:rsidRDefault="00963352" w:rsidP="002935FF">
            <w:pPr>
              <w:pStyle w:val="TableText"/>
            </w:pPr>
            <w:r>
              <w:t>[Drop down list] Selected from the list of References defined in the Specchio database.</w:t>
            </w:r>
          </w:p>
          <w:p w:rsidR="001310CE" w:rsidRDefault="002935FF" w:rsidP="00963352">
            <w:pPr>
              <w:pStyle w:val="TableText"/>
            </w:pPr>
            <w:ins w:id="303" w:author="Peter" w:date="2013-05-08T09:19:00Z">
              <w:r>
                <w:t xml:space="preserve">This Attribute is compulsory and cannot be deleted. If no data is available, set it to </w:t>
              </w:r>
              <w:r w:rsidRPr="00EF56D8">
                <w:rPr>
                  <w:rStyle w:val="GUIWord"/>
                </w:rPr>
                <w:t>Nil</w:t>
              </w:r>
              <w:r>
                <w:t>.</w:t>
              </w:r>
            </w:ins>
          </w:p>
        </w:tc>
      </w:tr>
      <w:tr w:rsidR="00A30980" w:rsidTr="004567B8">
        <w:trPr>
          <w:cantSplit/>
        </w:trPr>
        <w:tc>
          <w:tcPr>
            <w:tcW w:w="0" w:type="auto"/>
          </w:tcPr>
          <w:p w:rsidR="001310CE" w:rsidRPr="00F2736F" w:rsidRDefault="001310CE" w:rsidP="00305207">
            <w:pPr>
              <w:pStyle w:val="TableText"/>
              <w:rPr>
                <w:rStyle w:val="GUIWord"/>
              </w:rPr>
            </w:pPr>
            <w:r w:rsidRPr="00F2736F">
              <w:rPr>
                <w:rStyle w:val="GUIWord"/>
              </w:rPr>
              <w:t>White Reference Target</w:t>
            </w:r>
          </w:p>
        </w:tc>
        <w:tc>
          <w:tcPr>
            <w:tcW w:w="0" w:type="auto"/>
          </w:tcPr>
          <w:p w:rsidR="00392B0B" w:rsidRDefault="00392B0B" w:rsidP="00305207">
            <w:pPr>
              <w:pStyle w:val="TableText"/>
            </w:pPr>
            <w:r>
              <w:t xml:space="preserve">[Alpha string] </w:t>
            </w:r>
            <w:r w:rsidRPr="00392B0B">
              <w:t>Description of white refer</w:t>
            </w:r>
            <w:r>
              <w:t>ence target</w:t>
            </w:r>
          </w:p>
          <w:p w:rsidR="001310CE" w:rsidRDefault="00392B0B" w:rsidP="00305207">
            <w:pPr>
              <w:pStyle w:val="TableText"/>
            </w:pPr>
            <w:r w:rsidRPr="00392B0B">
              <w:t>Additional information than held by database reference panel data</w:t>
            </w:r>
            <w:r>
              <w:t xml:space="preserve"> </w:t>
            </w:r>
            <w:r w:rsidRPr="00392B0B">
              <w:rPr>
                <w:rStyle w:val="DocActionChar"/>
              </w:rPr>
              <w:t>%%% Wording</w:t>
            </w:r>
          </w:p>
        </w:tc>
      </w:tr>
    </w:tbl>
    <w:p w:rsidR="001310CE" w:rsidRDefault="001310CE" w:rsidP="00A7583F">
      <w:pPr>
        <w:pStyle w:val="Body"/>
        <w:rPr>
          <w:rStyle w:val="Strong"/>
        </w:rPr>
      </w:pPr>
      <w:r w:rsidRPr="00577A95">
        <w:rPr>
          <w:rStyle w:val="Strong"/>
        </w:rPr>
        <w:t>Keywords</w:t>
      </w:r>
    </w:p>
    <w:p w:rsidR="00C974FC" w:rsidRDefault="001310CE" w:rsidP="00A7583F">
      <w:pPr>
        <w:pStyle w:val="Body"/>
      </w:pPr>
      <w:r w:rsidRPr="00612627">
        <w:t>Keywords can be used to search for particular spectra</w:t>
      </w:r>
      <w:r w:rsidR="00C974FC">
        <w:t xml:space="preserve"> in the Specchio’s Spectrum Query function</w:t>
      </w:r>
      <w:r w:rsidRPr="00612627">
        <w:t>.</w:t>
      </w:r>
    </w:p>
    <w:tbl>
      <w:tblPr>
        <w:tblStyle w:val="TableGrid"/>
        <w:tblW w:w="0" w:type="auto"/>
        <w:tblInd w:w="817" w:type="dxa"/>
        <w:tblLook w:val="04A0"/>
      </w:tblPr>
      <w:tblGrid>
        <w:gridCol w:w="1055"/>
        <w:gridCol w:w="7699"/>
      </w:tblGrid>
      <w:tr w:rsidR="001310CE" w:rsidTr="00963352">
        <w:trPr>
          <w:cantSplit/>
        </w:trPr>
        <w:tc>
          <w:tcPr>
            <w:tcW w:w="0" w:type="auto"/>
          </w:tcPr>
          <w:p w:rsidR="001310CE" w:rsidRPr="00F2736F" w:rsidRDefault="001310CE" w:rsidP="00305207">
            <w:pPr>
              <w:pStyle w:val="TableText"/>
              <w:rPr>
                <w:rStyle w:val="GUIWord"/>
              </w:rPr>
            </w:pPr>
            <w:r w:rsidRPr="00F2736F">
              <w:rPr>
                <w:rStyle w:val="GUIWord"/>
              </w:rPr>
              <w:t>Keyword</w:t>
            </w:r>
          </w:p>
        </w:tc>
        <w:tc>
          <w:tcPr>
            <w:tcW w:w="0" w:type="auto"/>
          </w:tcPr>
          <w:p w:rsidR="00392B0B" w:rsidRDefault="00392B0B" w:rsidP="00305207">
            <w:pPr>
              <w:pStyle w:val="TableText"/>
            </w:pPr>
            <w:r>
              <w:t xml:space="preserve">[Alpha string] </w:t>
            </w:r>
            <w:r w:rsidRPr="00392B0B">
              <w:t xml:space="preserve">Freely </w:t>
            </w:r>
            <w:r>
              <w:t>chosen</w:t>
            </w:r>
            <w:r w:rsidRPr="00392B0B">
              <w:t xml:space="preserve"> keyword that describes a spectrum or a spectral collection</w:t>
            </w:r>
          </w:p>
          <w:p w:rsidR="00392B0B" w:rsidRDefault="00392B0B" w:rsidP="00305207">
            <w:pPr>
              <w:pStyle w:val="TableText"/>
            </w:pPr>
            <w:r>
              <w:t>Multiple keyword fields can be added.</w:t>
            </w:r>
            <w:r w:rsidR="00C974FC">
              <w:t xml:space="preserve"> </w:t>
            </w:r>
            <w:r w:rsidR="00C974FC" w:rsidRPr="00C974FC">
              <w:rPr>
                <w:rStyle w:val="DocActionChar"/>
              </w:rPr>
              <w:t>%%% Not yet true!</w:t>
            </w:r>
          </w:p>
          <w:p w:rsidR="001310CE" w:rsidRDefault="003E508C" w:rsidP="00C974FC">
            <w:pPr>
              <w:pStyle w:val="TableText"/>
            </w:pPr>
            <w:ins w:id="304" w:author="Peter" w:date="2013-05-08T09:19:00Z">
              <w:r>
                <w:t>Take care on spelling and avoid leading or trailing spaces to avoid confusion when searching. Keyword</w:t>
              </w:r>
            </w:ins>
            <w:r w:rsidR="00C974FC">
              <w:t xml:space="preserve"> searching is</w:t>
            </w:r>
            <w:ins w:id="305" w:author="Peter" w:date="2013-05-08T09:19:00Z">
              <w:r>
                <w:t xml:space="preserve"> not case sensitive.</w:t>
              </w:r>
            </w:ins>
          </w:p>
        </w:tc>
      </w:tr>
    </w:tbl>
    <w:p w:rsidR="001310CE" w:rsidRDefault="001310CE" w:rsidP="00A7583F">
      <w:pPr>
        <w:pStyle w:val="Body"/>
        <w:rPr>
          <w:rStyle w:val="Strong"/>
        </w:rPr>
      </w:pPr>
      <w:r w:rsidRPr="00BC4E01">
        <w:rPr>
          <w:rStyle w:val="Strong"/>
        </w:rPr>
        <w:t>Location</w:t>
      </w:r>
    </w:p>
    <w:p w:rsidR="001310CE" w:rsidRPr="00084655" w:rsidRDefault="001310CE" w:rsidP="00254A05">
      <w:pPr>
        <w:pStyle w:val="Body"/>
      </w:pPr>
      <w:r>
        <w:t xml:space="preserve">This group collects information about the </w:t>
      </w:r>
      <w:r w:rsidRPr="00084655">
        <w:t xml:space="preserve">capturing location. </w:t>
      </w:r>
      <w:r w:rsidR="00AA263D">
        <w:t>WGS84 (World Geodetic System of 1984) should be used as the reference Geoid for these measurements.</w:t>
      </w:r>
    </w:p>
    <w:tbl>
      <w:tblPr>
        <w:tblStyle w:val="TableGrid"/>
        <w:tblW w:w="0" w:type="auto"/>
        <w:tblInd w:w="817" w:type="dxa"/>
        <w:tblLook w:val="04A0"/>
        <w:tblPrChange w:id="306" w:author="Peter" w:date="2013-05-08T09:19:00Z">
          <w:tblPr>
            <w:tblStyle w:val="TableGrid"/>
            <w:tblW w:w="0" w:type="auto"/>
            <w:tblInd w:w="817" w:type="dxa"/>
            <w:tblLook w:val="04A0"/>
          </w:tblPr>
        </w:tblPrChange>
      </w:tblPr>
      <w:tblGrid>
        <w:gridCol w:w="1268"/>
        <w:gridCol w:w="7486"/>
        <w:tblGridChange w:id="307">
          <w:tblGrid>
            <w:gridCol w:w="817"/>
            <w:gridCol w:w="591"/>
            <w:gridCol w:w="677"/>
            <w:gridCol w:w="6669"/>
            <w:gridCol w:w="817"/>
          </w:tblGrid>
        </w:tblGridChange>
      </w:tblGrid>
      <w:tr w:rsidR="001310CE" w:rsidTr="00963352">
        <w:trPr>
          <w:cantSplit/>
          <w:trPrChange w:id="308" w:author="Peter" w:date="2013-05-08T09:19:00Z">
            <w:trPr>
              <w:gridAfter w:val="0"/>
            </w:trPr>
          </w:trPrChange>
        </w:trPr>
        <w:tc>
          <w:tcPr>
            <w:tcW w:w="0" w:type="auto"/>
            <w:tcPrChange w:id="309" w:author="Peter" w:date="2013-05-08T09:19:00Z">
              <w:tcPr>
                <w:tcW w:w="0" w:type="auto"/>
                <w:gridSpan w:val="2"/>
              </w:tcPr>
            </w:tcPrChange>
          </w:tcPr>
          <w:p w:rsidR="001310CE" w:rsidRPr="00F2736F" w:rsidRDefault="001310CE" w:rsidP="00305207">
            <w:pPr>
              <w:pStyle w:val="TableText"/>
              <w:rPr>
                <w:rStyle w:val="GUIWord"/>
              </w:rPr>
            </w:pPr>
            <w:r w:rsidRPr="00F2736F">
              <w:rPr>
                <w:rStyle w:val="GUIWord"/>
              </w:rPr>
              <w:t>Altitude</w:t>
            </w:r>
          </w:p>
        </w:tc>
        <w:tc>
          <w:tcPr>
            <w:tcW w:w="0" w:type="auto"/>
            <w:tcPrChange w:id="310" w:author="Peter" w:date="2013-05-08T09:19:00Z">
              <w:tcPr>
                <w:tcW w:w="0" w:type="auto"/>
                <w:gridSpan w:val="2"/>
              </w:tcPr>
            </w:tcPrChange>
          </w:tcPr>
          <w:p w:rsidR="001310CE" w:rsidRDefault="001310CE" w:rsidP="00AA263D">
            <w:pPr>
              <w:pStyle w:val="TableText"/>
            </w:pPr>
            <w:r>
              <w:t>[</w:t>
            </w:r>
            <w:r w:rsidR="00392B0B">
              <w:t>Metres</w:t>
            </w:r>
            <w:r>
              <w:t>]</w:t>
            </w:r>
            <w:r w:rsidRPr="00084655">
              <w:t xml:space="preserve"> </w:t>
            </w:r>
            <w:r w:rsidR="00AA263D">
              <w:t>Altitude of s</w:t>
            </w:r>
            <w:r w:rsidR="00392B0B">
              <w:t>patial position</w:t>
            </w:r>
          </w:p>
        </w:tc>
      </w:tr>
      <w:tr w:rsidR="001310CE" w:rsidTr="00963352">
        <w:trPr>
          <w:cantSplit/>
          <w:trPrChange w:id="311" w:author="Peter" w:date="2013-05-08T09:19:00Z">
            <w:trPr>
              <w:gridAfter w:val="0"/>
            </w:trPr>
          </w:trPrChange>
        </w:trPr>
        <w:tc>
          <w:tcPr>
            <w:tcW w:w="0" w:type="auto"/>
            <w:tcPrChange w:id="312" w:author="Peter" w:date="2013-05-08T09:19:00Z">
              <w:tcPr>
                <w:tcW w:w="0" w:type="auto"/>
                <w:gridSpan w:val="2"/>
              </w:tcPr>
            </w:tcPrChange>
          </w:tcPr>
          <w:p w:rsidR="001310CE" w:rsidRPr="00F2736F" w:rsidRDefault="001310CE" w:rsidP="00305207">
            <w:pPr>
              <w:pStyle w:val="TableText"/>
              <w:rPr>
                <w:rStyle w:val="GUIWord"/>
              </w:rPr>
            </w:pPr>
            <w:r w:rsidRPr="00F2736F">
              <w:rPr>
                <w:rStyle w:val="GUIWord"/>
              </w:rPr>
              <w:t>Latitude</w:t>
            </w:r>
          </w:p>
        </w:tc>
        <w:tc>
          <w:tcPr>
            <w:tcW w:w="0" w:type="auto"/>
            <w:tcPrChange w:id="313" w:author="Peter" w:date="2013-05-08T09:19:00Z">
              <w:tcPr>
                <w:tcW w:w="0" w:type="auto"/>
                <w:gridSpan w:val="2"/>
              </w:tcPr>
            </w:tcPrChange>
          </w:tcPr>
          <w:p w:rsidR="00392B0B" w:rsidRDefault="001310CE" w:rsidP="00392B0B">
            <w:pPr>
              <w:pStyle w:val="TableText"/>
            </w:pPr>
            <w:r>
              <w:t>[</w:t>
            </w:r>
            <w:r w:rsidR="00392B0B">
              <w:t>D</w:t>
            </w:r>
            <w:r>
              <w:t>egrees]</w:t>
            </w:r>
            <w:r w:rsidRPr="00084655">
              <w:t xml:space="preserve"> </w:t>
            </w:r>
            <w:r w:rsidR="00AA263D">
              <w:t>Latitude of spatial position</w:t>
            </w:r>
          </w:p>
          <w:p w:rsidR="001310CE" w:rsidRDefault="001310CE" w:rsidP="00392B0B">
            <w:pPr>
              <w:pStyle w:val="TableText"/>
            </w:pPr>
            <w:r w:rsidRPr="00084655">
              <w:t xml:space="preserve">Northern hemisphere coordinates are positive, southern </w:t>
            </w:r>
            <w:r w:rsidR="00C974FC" w:rsidRPr="00084655">
              <w:t xml:space="preserve">hemisphere coordinates are </w:t>
            </w:r>
            <w:r w:rsidRPr="00084655">
              <w:t>negative</w:t>
            </w:r>
            <w:r>
              <w:t>.</w:t>
            </w:r>
            <w:r w:rsidRPr="00084655">
              <w:t xml:space="preserve"> Coordinates are entered as </w:t>
            </w:r>
            <w:r w:rsidR="00C974FC">
              <w:t xml:space="preserve">floating point numbers for </w:t>
            </w:r>
            <w:r w:rsidRPr="00084655">
              <w:t>degrees and fractions of degrees.</w:t>
            </w:r>
          </w:p>
        </w:tc>
      </w:tr>
      <w:tr w:rsidR="001310CE" w:rsidTr="00963352">
        <w:trPr>
          <w:cantSplit/>
          <w:trPrChange w:id="314" w:author="Peter" w:date="2013-05-08T09:19:00Z">
            <w:trPr>
              <w:gridAfter w:val="0"/>
            </w:trPr>
          </w:trPrChange>
        </w:trPr>
        <w:tc>
          <w:tcPr>
            <w:tcW w:w="0" w:type="auto"/>
            <w:tcPrChange w:id="315" w:author="Peter" w:date="2013-05-08T09:19:00Z">
              <w:tcPr>
                <w:tcW w:w="0" w:type="auto"/>
                <w:gridSpan w:val="2"/>
              </w:tcPr>
            </w:tcPrChange>
          </w:tcPr>
          <w:p w:rsidR="001310CE" w:rsidRPr="00F2736F" w:rsidRDefault="001310CE" w:rsidP="00305207">
            <w:pPr>
              <w:pStyle w:val="TableText"/>
              <w:rPr>
                <w:rStyle w:val="GUIWord"/>
              </w:rPr>
            </w:pPr>
            <w:r w:rsidRPr="00F2736F">
              <w:rPr>
                <w:rStyle w:val="GUIWord"/>
              </w:rPr>
              <w:t>Longitude</w:t>
            </w:r>
          </w:p>
        </w:tc>
        <w:tc>
          <w:tcPr>
            <w:tcW w:w="0" w:type="auto"/>
            <w:tcPrChange w:id="316" w:author="Peter" w:date="2013-05-08T09:19:00Z">
              <w:tcPr>
                <w:tcW w:w="0" w:type="auto"/>
                <w:gridSpan w:val="2"/>
              </w:tcPr>
            </w:tcPrChange>
          </w:tcPr>
          <w:p w:rsidR="00392B0B" w:rsidRDefault="00392B0B" w:rsidP="00392B0B">
            <w:pPr>
              <w:pStyle w:val="TableText"/>
            </w:pPr>
            <w:r>
              <w:t>[Degrees]</w:t>
            </w:r>
            <w:r w:rsidRPr="00084655">
              <w:t xml:space="preserve"> </w:t>
            </w:r>
            <w:r w:rsidR="00AA263D">
              <w:t>Longitude of spatial position</w:t>
            </w:r>
          </w:p>
          <w:p w:rsidR="00392B0B" w:rsidRDefault="00392B0B" w:rsidP="00C974FC">
            <w:pPr>
              <w:pStyle w:val="TableText"/>
            </w:pPr>
            <w:r>
              <w:t>Locations w</w:t>
            </w:r>
            <w:r w:rsidR="001310CE" w:rsidRPr="00084655">
              <w:t>est of Greenwich</w:t>
            </w:r>
            <w:r>
              <w:t xml:space="preserve"> are</w:t>
            </w:r>
            <w:r w:rsidR="001310CE" w:rsidRPr="00084655">
              <w:t xml:space="preserve"> positive</w:t>
            </w:r>
            <w:r>
              <w:t>, e</w:t>
            </w:r>
            <w:r w:rsidR="001310CE" w:rsidRPr="00084655">
              <w:t>ast of Greenwich</w:t>
            </w:r>
            <w:r>
              <w:t xml:space="preserve"> are</w:t>
            </w:r>
            <w:r w:rsidR="001310CE" w:rsidRPr="00084655">
              <w:t xml:space="preserve"> negative</w:t>
            </w:r>
            <w:r w:rsidR="00C974FC" w:rsidRPr="00C974FC">
              <w:t>.</w:t>
            </w:r>
            <w:r w:rsidR="00C974FC" w:rsidRPr="00084655">
              <w:t xml:space="preserve"> Coordinates are entered as </w:t>
            </w:r>
            <w:r w:rsidR="00C974FC">
              <w:t xml:space="preserve">floating point numbers for </w:t>
            </w:r>
            <w:r w:rsidR="00C974FC" w:rsidRPr="00084655">
              <w:t>degrees and fractions of degrees.</w:t>
            </w:r>
          </w:p>
        </w:tc>
      </w:tr>
      <w:tr w:rsidR="001310CE" w:rsidTr="00963352">
        <w:trPr>
          <w:cantSplit/>
          <w:trPrChange w:id="317" w:author="Peter" w:date="2013-05-08T09:19:00Z">
            <w:trPr>
              <w:gridAfter w:val="0"/>
            </w:trPr>
          </w:trPrChange>
        </w:trPr>
        <w:tc>
          <w:tcPr>
            <w:tcW w:w="0" w:type="auto"/>
            <w:tcPrChange w:id="318" w:author="Peter" w:date="2013-05-08T09:19:00Z">
              <w:tcPr>
                <w:tcW w:w="0" w:type="auto"/>
                <w:gridSpan w:val="2"/>
              </w:tcPr>
            </w:tcPrChange>
          </w:tcPr>
          <w:p w:rsidR="001310CE" w:rsidRPr="00F2736F" w:rsidRDefault="001310CE" w:rsidP="00305207">
            <w:pPr>
              <w:pStyle w:val="TableText"/>
              <w:rPr>
                <w:rStyle w:val="GUIWord"/>
              </w:rPr>
            </w:pPr>
            <w:r w:rsidRPr="00F2736F">
              <w:rPr>
                <w:rStyle w:val="GUIWord"/>
              </w:rPr>
              <w:t>Location Name</w:t>
            </w:r>
          </w:p>
        </w:tc>
        <w:tc>
          <w:tcPr>
            <w:tcW w:w="0" w:type="auto"/>
            <w:tcPrChange w:id="319" w:author="Peter" w:date="2013-05-08T09:19:00Z">
              <w:tcPr>
                <w:tcW w:w="0" w:type="auto"/>
                <w:gridSpan w:val="2"/>
              </w:tcPr>
            </w:tcPrChange>
          </w:tcPr>
          <w:p w:rsidR="001310CE" w:rsidRDefault="00392B0B" w:rsidP="00AA263D">
            <w:pPr>
              <w:pStyle w:val="TableText"/>
            </w:pPr>
            <w:r>
              <w:t xml:space="preserve">[Alpha string] </w:t>
            </w:r>
            <w:r w:rsidR="00AA263D">
              <w:t>Usual n</w:t>
            </w:r>
            <w:r w:rsidRPr="00392B0B">
              <w:t>ame of the spatial position where the sampling took place</w:t>
            </w:r>
          </w:p>
        </w:tc>
      </w:tr>
      <w:tr w:rsidR="001310CE" w:rsidTr="00963352">
        <w:trPr>
          <w:cantSplit/>
        </w:trPr>
        <w:tc>
          <w:tcPr>
            <w:tcW w:w="0" w:type="auto"/>
          </w:tcPr>
          <w:p w:rsidR="001310CE" w:rsidRPr="00F2736F" w:rsidRDefault="001310CE" w:rsidP="00305207">
            <w:pPr>
              <w:pStyle w:val="TableText"/>
              <w:rPr>
                <w:rStyle w:val="GUIWord"/>
              </w:rPr>
            </w:pPr>
            <w:r w:rsidRPr="00F2736F">
              <w:rPr>
                <w:rStyle w:val="GUIWord"/>
              </w:rPr>
              <w:t>State</w:t>
            </w:r>
          </w:p>
        </w:tc>
        <w:tc>
          <w:tcPr>
            <w:tcW w:w="0" w:type="auto"/>
          </w:tcPr>
          <w:p w:rsidR="003E508C" w:rsidRDefault="001310CE" w:rsidP="003E508C">
            <w:pPr>
              <w:pStyle w:val="TableText"/>
              <w:rPr>
                <w:ins w:id="320" w:author="Peter" w:date="2013-05-08T09:19:00Z"/>
              </w:rPr>
            </w:pPr>
            <w:r>
              <w:t xml:space="preserve">[alpha string] </w:t>
            </w:r>
            <w:r w:rsidR="00392B0B">
              <w:t xml:space="preserve">Identifier of </w:t>
            </w:r>
            <w:ins w:id="321" w:author="Peter" w:date="2013-05-08T09:19:00Z">
              <w:r w:rsidR="003E508C">
                <w:t xml:space="preserve">the State in which the observations were made. </w:t>
              </w:r>
            </w:ins>
          </w:p>
          <w:p w:rsidR="001310CE" w:rsidRDefault="003E508C" w:rsidP="00392B0B">
            <w:pPr>
              <w:pStyle w:val="TableText"/>
            </w:pPr>
            <w:ins w:id="322" w:author="Peter" w:date="2013-05-08T09:19:00Z">
              <w:r>
                <w:t xml:space="preserve">To avoid confusion in searching later, </w:t>
              </w:r>
              <w:r w:rsidR="00842401">
                <w:t xml:space="preserve">it is suggested to use the standard abbreviation for the state </w:t>
              </w:r>
            </w:ins>
            <w:r w:rsidR="00392B0B">
              <w:t>–</w:t>
            </w:r>
            <w:ins w:id="323" w:author="Peter" w:date="2013-05-08T09:19:00Z">
              <w:r w:rsidR="00842401">
                <w:t xml:space="preserve"> for</w:t>
              </w:r>
            </w:ins>
            <w:r w:rsidR="00392B0B">
              <w:t xml:space="preserve"> </w:t>
            </w:r>
            <w:ins w:id="324" w:author="Peter" w:date="2013-05-08T09:19:00Z">
              <w:r w:rsidR="00842401">
                <w:t>example</w:t>
              </w:r>
            </w:ins>
            <w:del w:id="325" w:author="Peter" w:date="2013-05-08T09:19:00Z">
              <w:r w:rsidR="001310CE" w:rsidRPr="00612627">
                <w:rPr>
                  <w:rStyle w:val="DocActionChar"/>
                </w:rPr>
                <w:delText>%%% Presumably SA</w:delText>
              </w:r>
            </w:del>
            <w:r w:rsidR="00E900AA" w:rsidRPr="00E900AA">
              <w:rPr>
                <w:rPrChange w:id="326" w:author="Peter" w:date="2013-05-08T09:19:00Z">
                  <w:rPr>
                    <w:rStyle w:val="DocActionChar"/>
                  </w:rPr>
                </w:rPrChange>
              </w:rPr>
              <w:t xml:space="preserve">, </w:t>
            </w:r>
            <w:r w:rsidR="00C974FC">
              <w:t xml:space="preserve">in Australia use </w:t>
            </w:r>
            <w:r w:rsidR="00E900AA" w:rsidRPr="00E900AA">
              <w:rPr>
                <w:rPrChange w:id="327" w:author="Peter" w:date="2013-05-08T09:19:00Z">
                  <w:rPr>
                    <w:rStyle w:val="DocActionChar"/>
                  </w:rPr>
                </w:rPrChange>
              </w:rPr>
              <w:t>NSW</w:t>
            </w:r>
            <w:ins w:id="328" w:author="Peter" w:date="2013-05-08T09:19:00Z">
              <w:r w:rsidR="00842401">
                <w:t>, Qld, Vic... D</w:t>
              </w:r>
              <w:r>
                <w:t>o</w:t>
              </w:r>
            </w:ins>
            <w:del w:id="329" w:author="Peter" w:date="2013-05-08T09:19:00Z">
              <w:r w:rsidR="001310CE" w:rsidRPr="00612627">
                <w:rPr>
                  <w:rStyle w:val="DocActionChar"/>
                </w:rPr>
                <w:delText xml:space="preserve"> etc. Why</w:delText>
              </w:r>
            </w:del>
            <w:r w:rsidR="00E900AA" w:rsidRPr="00E900AA">
              <w:rPr>
                <w:rPrChange w:id="330" w:author="Peter" w:date="2013-05-08T09:19:00Z">
                  <w:rPr>
                    <w:rStyle w:val="DocActionChar"/>
                  </w:rPr>
                </w:rPrChange>
              </w:rPr>
              <w:t xml:space="preserve"> not </w:t>
            </w:r>
            <w:ins w:id="331" w:author="Peter" w:date="2013-05-08T09:19:00Z">
              <w:r>
                <w:t xml:space="preserve">use periods, </w:t>
              </w:r>
              <w:r w:rsidR="00842401">
                <w:t xml:space="preserve">leading, embedded or </w:t>
              </w:r>
              <w:r>
                <w:t xml:space="preserve">trailing spaces in the field. </w:t>
              </w:r>
              <w:r w:rsidR="00842401">
                <w:t>Searching is not case sensitive</w:t>
              </w:r>
            </w:ins>
            <w:del w:id="332" w:author="Peter" w:date="2013-05-08T09:19:00Z">
              <w:r w:rsidR="001310CE" w:rsidRPr="00612627">
                <w:rPr>
                  <w:rStyle w:val="DocActionChar"/>
                </w:rPr>
                <w:delText>a drop down? Is it international? Could be a configured list</w:delText>
              </w:r>
            </w:del>
            <w:r w:rsidR="00E900AA" w:rsidRPr="00E900AA">
              <w:rPr>
                <w:rPrChange w:id="333" w:author="Peter" w:date="2013-05-08T09:19:00Z">
                  <w:rPr>
                    <w:rStyle w:val="DocActionChar"/>
                  </w:rPr>
                </w:rPrChange>
              </w:rPr>
              <w:t>.</w:t>
            </w:r>
          </w:p>
        </w:tc>
      </w:tr>
    </w:tbl>
    <w:p w:rsidR="001310CE" w:rsidRDefault="001310CE" w:rsidP="00A7583F">
      <w:pPr>
        <w:pStyle w:val="Body"/>
        <w:rPr>
          <w:rStyle w:val="Strong"/>
        </w:rPr>
      </w:pPr>
      <w:r w:rsidRPr="00BC4E01">
        <w:rPr>
          <w:rStyle w:val="Strong"/>
        </w:rPr>
        <w:t>Names</w:t>
      </w:r>
    </w:p>
    <w:p w:rsidR="001310CE" w:rsidRPr="00612627" w:rsidRDefault="001310CE" w:rsidP="00A7583F">
      <w:pPr>
        <w:pStyle w:val="Body"/>
      </w:pPr>
      <w:r w:rsidRPr="00612627">
        <w:t xml:space="preserve">This group collects the possible names for the species </w:t>
      </w:r>
      <w:r w:rsidR="0040574B">
        <w:t xml:space="preserve">or objects </w:t>
      </w:r>
      <w:r w:rsidRPr="00612627">
        <w:t>in the spectrum sample.</w:t>
      </w:r>
    </w:p>
    <w:tbl>
      <w:tblPr>
        <w:tblStyle w:val="TableGrid"/>
        <w:tblW w:w="0" w:type="auto"/>
        <w:tblInd w:w="817" w:type="dxa"/>
        <w:tblLook w:val="04A0"/>
        <w:tblPrChange w:id="334" w:author="Peter" w:date="2013-05-08T09:19:00Z">
          <w:tblPr>
            <w:tblStyle w:val="TableGrid"/>
            <w:tblW w:w="0" w:type="auto"/>
            <w:tblInd w:w="817" w:type="dxa"/>
            <w:tblLook w:val="04A0"/>
          </w:tblPr>
        </w:tblPrChange>
      </w:tblPr>
      <w:tblGrid>
        <w:gridCol w:w="1258"/>
        <w:gridCol w:w="7496"/>
        <w:tblGridChange w:id="335">
          <w:tblGrid>
            <w:gridCol w:w="817"/>
            <w:gridCol w:w="445"/>
            <w:gridCol w:w="813"/>
            <w:gridCol w:w="6679"/>
            <w:gridCol w:w="817"/>
          </w:tblGrid>
        </w:tblGridChange>
      </w:tblGrid>
      <w:tr w:rsidR="001310CE" w:rsidTr="00305207">
        <w:trPr>
          <w:trPrChange w:id="336" w:author="Peter" w:date="2013-05-08T09:19:00Z">
            <w:trPr>
              <w:gridAfter w:val="0"/>
            </w:trPr>
          </w:trPrChange>
        </w:trPr>
        <w:tc>
          <w:tcPr>
            <w:tcW w:w="0" w:type="auto"/>
            <w:tcPrChange w:id="337" w:author="Peter" w:date="2013-05-08T09:19:00Z">
              <w:tcPr>
                <w:tcW w:w="0" w:type="auto"/>
                <w:gridSpan w:val="2"/>
              </w:tcPr>
            </w:tcPrChange>
          </w:tcPr>
          <w:p w:rsidR="001310CE" w:rsidRPr="00F2736F" w:rsidRDefault="001310CE" w:rsidP="00305207">
            <w:pPr>
              <w:pStyle w:val="TableText"/>
              <w:rPr>
                <w:rStyle w:val="GUIWord"/>
              </w:rPr>
            </w:pPr>
            <w:r w:rsidRPr="00F2736F">
              <w:rPr>
                <w:rStyle w:val="GUIWord"/>
              </w:rPr>
              <w:t>Common</w:t>
            </w:r>
          </w:p>
        </w:tc>
        <w:tc>
          <w:tcPr>
            <w:tcW w:w="0" w:type="auto"/>
            <w:tcPrChange w:id="338" w:author="Peter" w:date="2013-05-08T09:19:00Z">
              <w:tcPr>
                <w:tcW w:w="0" w:type="auto"/>
                <w:gridSpan w:val="2"/>
              </w:tcPr>
            </w:tcPrChange>
          </w:tcPr>
          <w:p w:rsidR="001310CE" w:rsidRDefault="001310CE" w:rsidP="00392B0B">
            <w:pPr>
              <w:pStyle w:val="TableText"/>
            </w:pPr>
            <w:r>
              <w:t>[alpha string]</w:t>
            </w:r>
            <w:r w:rsidR="0040574B">
              <w:t xml:space="preserve"> </w:t>
            </w:r>
            <w:r w:rsidR="00392B0B" w:rsidRPr="00392B0B">
              <w:t>Common name given to target (applies particularly to plants)</w:t>
            </w:r>
          </w:p>
        </w:tc>
      </w:tr>
      <w:tr w:rsidR="001310CE" w:rsidTr="00305207">
        <w:tc>
          <w:tcPr>
            <w:tcW w:w="0" w:type="auto"/>
          </w:tcPr>
          <w:p w:rsidR="001310CE" w:rsidRPr="00F2736F" w:rsidRDefault="001310CE" w:rsidP="00305207">
            <w:pPr>
              <w:pStyle w:val="TableText"/>
              <w:rPr>
                <w:rStyle w:val="GUIWord"/>
              </w:rPr>
            </w:pPr>
            <w:r w:rsidRPr="00F2736F">
              <w:rPr>
                <w:rStyle w:val="GUIWord"/>
              </w:rPr>
              <w:t>ENVI Header</w:t>
            </w:r>
          </w:p>
        </w:tc>
        <w:tc>
          <w:tcPr>
            <w:tcW w:w="0" w:type="auto"/>
          </w:tcPr>
          <w:p w:rsidR="00392B0B" w:rsidRDefault="001310CE" w:rsidP="0040574B">
            <w:pPr>
              <w:pStyle w:val="TableText"/>
            </w:pPr>
            <w:r>
              <w:t xml:space="preserve">[alpha string] </w:t>
            </w:r>
            <w:r w:rsidR="00392B0B" w:rsidRPr="00392B0B">
              <w:t>Name extracted from ENVI header</w:t>
            </w:r>
          </w:p>
          <w:p w:rsidR="00DA6DBD" w:rsidRPr="00DA6DBD" w:rsidRDefault="0040574B" w:rsidP="00C974FC">
            <w:pPr>
              <w:pStyle w:val="TableText"/>
            </w:pPr>
            <w:r>
              <w:t xml:space="preserve">When ENVI Files are loaded (see </w:t>
            </w:r>
            <w:fldSimple w:instr=" REF _Ref355167308 \r \h  \* MERGEFORMAT ">
              <w:r w:rsidR="00FF3B3D" w:rsidRPr="00FF3B3D">
                <w:rPr>
                  <w:rStyle w:val="CrossReference"/>
                </w:rPr>
                <w:t>4.9.6</w:t>
              </w:r>
            </w:fldSimple>
            <w:r w:rsidRPr="0040574B">
              <w:rPr>
                <w:rStyle w:val="CrossReference"/>
              </w:rPr>
              <w:t xml:space="preserve"> </w:t>
            </w:r>
            <w:fldSimple w:instr=" REF _Ref355167311 \h  \* MERGEFORMAT ">
              <w:r w:rsidR="00FF3B3D" w:rsidRPr="00FF3B3D">
                <w:rPr>
                  <w:rStyle w:val="CrossReference"/>
                </w:rPr>
                <w:t>ENVI Spectral Library Files</w:t>
              </w:r>
            </w:fldSimple>
            <w:r>
              <w:t>), the content of the Spectrum Names tag is copied here if it is set</w:t>
            </w:r>
            <w:ins w:id="339" w:author="Peter" w:date="2013-05-08T09:19:00Z">
              <w:r w:rsidR="00842401">
                <w:t xml:space="preserve"> in the input file</w:t>
              </w:r>
              <w:r>
                <w:t>.</w:t>
              </w:r>
            </w:ins>
            <w:del w:id="340" w:author="Peter" w:date="2013-05-08T09:19:00Z">
              <w:r>
                <w:delText>.</w:delText>
              </w:r>
            </w:del>
          </w:p>
        </w:tc>
      </w:tr>
      <w:tr w:rsidR="001310CE" w:rsidTr="00305207">
        <w:trPr>
          <w:trPrChange w:id="341" w:author="Peter" w:date="2013-05-08T09:19:00Z">
            <w:trPr>
              <w:gridAfter w:val="0"/>
            </w:trPr>
          </w:trPrChange>
        </w:trPr>
        <w:tc>
          <w:tcPr>
            <w:tcW w:w="0" w:type="auto"/>
            <w:tcPrChange w:id="342" w:author="Peter" w:date="2013-05-08T09:19:00Z">
              <w:tcPr>
                <w:tcW w:w="0" w:type="auto"/>
                <w:gridSpan w:val="2"/>
              </w:tcPr>
            </w:tcPrChange>
          </w:tcPr>
          <w:p w:rsidR="001310CE" w:rsidRPr="00F2736F" w:rsidRDefault="001310CE" w:rsidP="00305207">
            <w:pPr>
              <w:pStyle w:val="TableText"/>
              <w:rPr>
                <w:rStyle w:val="GUIWord"/>
              </w:rPr>
            </w:pPr>
            <w:r w:rsidRPr="00F2736F">
              <w:rPr>
                <w:rStyle w:val="GUIWord"/>
              </w:rPr>
              <w:t>Latin</w:t>
            </w:r>
          </w:p>
        </w:tc>
        <w:tc>
          <w:tcPr>
            <w:tcW w:w="0" w:type="auto"/>
            <w:tcPrChange w:id="343" w:author="Peter" w:date="2013-05-08T09:19:00Z">
              <w:tcPr>
                <w:tcW w:w="0" w:type="auto"/>
                <w:gridSpan w:val="2"/>
              </w:tcPr>
            </w:tcPrChange>
          </w:tcPr>
          <w:p w:rsidR="001310CE" w:rsidRDefault="001310CE" w:rsidP="00392B0B">
            <w:pPr>
              <w:pStyle w:val="TableText"/>
            </w:pPr>
            <w:r>
              <w:t>[alpha string]</w:t>
            </w:r>
            <w:r w:rsidR="0040574B">
              <w:t xml:space="preserve"> </w:t>
            </w:r>
            <w:r w:rsidR="00392B0B" w:rsidRPr="00392B0B">
              <w:t>Latin</w:t>
            </w:r>
            <w:r w:rsidR="00392B0B">
              <w:t xml:space="preserve"> (or </w:t>
            </w:r>
            <w:r w:rsidR="00392B0B" w:rsidRPr="00392B0B">
              <w:t>scientific</w:t>
            </w:r>
            <w:r w:rsidR="00392B0B">
              <w:t>)</w:t>
            </w:r>
            <w:r w:rsidR="00392B0B" w:rsidRPr="00392B0B">
              <w:t xml:space="preserve"> name given to target</w:t>
            </w:r>
          </w:p>
        </w:tc>
      </w:tr>
    </w:tbl>
    <w:p w:rsidR="001310CE" w:rsidRDefault="001310CE" w:rsidP="00A7583F">
      <w:pPr>
        <w:pStyle w:val="Body"/>
        <w:rPr>
          <w:rStyle w:val="Strong"/>
        </w:rPr>
      </w:pPr>
      <w:r w:rsidRPr="00BC4E01">
        <w:rPr>
          <w:rStyle w:val="Strong"/>
        </w:rPr>
        <w:t>Optics</w:t>
      </w:r>
    </w:p>
    <w:p w:rsidR="00C974FC" w:rsidRPr="00C974FC" w:rsidRDefault="00C974FC" w:rsidP="00A7583F">
      <w:pPr>
        <w:pStyle w:val="Body"/>
      </w:pPr>
      <w:r w:rsidRPr="00C974FC">
        <w:t>This group permits describing specific optics which are attached to the recording instrument.</w:t>
      </w:r>
    </w:p>
    <w:tbl>
      <w:tblPr>
        <w:tblStyle w:val="TableGrid"/>
        <w:tblW w:w="0" w:type="auto"/>
        <w:tblInd w:w="817" w:type="dxa"/>
        <w:tblLook w:val="04A0"/>
      </w:tblPr>
      <w:tblGrid>
        <w:gridCol w:w="1176"/>
        <w:gridCol w:w="7578"/>
      </w:tblGrid>
      <w:tr w:rsidR="001310CE" w:rsidTr="00305207">
        <w:tc>
          <w:tcPr>
            <w:tcW w:w="0" w:type="auto"/>
          </w:tcPr>
          <w:p w:rsidR="001310CE" w:rsidRPr="00F2736F" w:rsidRDefault="001310CE" w:rsidP="00305207">
            <w:pPr>
              <w:pStyle w:val="TableText"/>
              <w:rPr>
                <w:rStyle w:val="GUIWord"/>
              </w:rPr>
            </w:pPr>
            <w:r w:rsidRPr="00F2736F">
              <w:rPr>
                <w:rStyle w:val="GUIWord"/>
              </w:rPr>
              <w:t>FOV</w:t>
            </w:r>
          </w:p>
        </w:tc>
        <w:tc>
          <w:tcPr>
            <w:tcW w:w="0" w:type="auto"/>
          </w:tcPr>
          <w:p w:rsidR="001310CE" w:rsidRDefault="00392B0B" w:rsidP="00C974FC">
            <w:pPr>
              <w:pStyle w:val="TableText"/>
            </w:pPr>
            <w:r>
              <w:t>[I</w:t>
            </w:r>
            <w:r w:rsidR="001310CE">
              <w:t>nt</w:t>
            </w:r>
            <w:r>
              <w:t>eger</w:t>
            </w:r>
            <w:r w:rsidR="001310CE">
              <w:t xml:space="preserve"> degrees] </w:t>
            </w:r>
            <w:r w:rsidRPr="00392B0B">
              <w:t xml:space="preserve">Field of view of the instrument used for the sampling. </w:t>
            </w:r>
            <w:r w:rsidR="00C974FC">
              <w:t>This m</w:t>
            </w:r>
            <w:r w:rsidRPr="00392B0B">
              <w:t xml:space="preserve">ay </w:t>
            </w:r>
            <w:r w:rsidR="00C974FC">
              <w:t xml:space="preserve">vary as a </w:t>
            </w:r>
            <w:r w:rsidRPr="00392B0B">
              <w:t>result of using a special foreoptic</w:t>
            </w:r>
          </w:p>
        </w:tc>
      </w:tr>
      <w:tr w:rsidR="001310CE" w:rsidTr="00305207">
        <w:tc>
          <w:tcPr>
            <w:tcW w:w="0" w:type="auto"/>
          </w:tcPr>
          <w:p w:rsidR="001310CE" w:rsidRPr="00F2736F" w:rsidRDefault="001310CE" w:rsidP="00305207">
            <w:pPr>
              <w:pStyle w:val="TableText"/>
              <w:rPr>
                <w:rStyle w:val="GUIWord"/>
              </w:rPr>
            </w:pPr>
            <w:r w:rsidRPr="00F2736F">
              <w:rPr>
                <w:rStyle w:val="GUIWord"/>
              </w:rPr>
              <w:t>Optics Name</w:t>
            </w:r>
          </w:p>
        </w:tc>
        <w:tc>
          <w:tcPr>
            <w:tcW w:w="0" w:type="auto"/>
          </w:tcPr>
          <w:p w:rsidR="001310CE" w:rsidRDefault="001310CE" w:rsidP="00305207">
            <w:pPr>
              <w:pStyle w:val="TableText"/>
            </w:pPr>
            <w:r>
              <w:t>[alpha string]</w:t>
            </w:r>
            <w:r w:rsidR="0040574B">
              <w:t xml:space="preserve"> </w:t>
            </w:r>
            <w:r w:rsidR="00392B0B" w:rsidRPr="00392B0B">
              <w:t>Designator given to the optics attached to the instrument</w:t>
            </w:r>
          </w:p>
        </w:tc>
      </w:tr>
    </w:tbl>
    <w:p w:rsidR="001310CE" w:rsidRPr="00BC4E01" w:rsidRDefault="001310CE" w:rsidP="00A7583F">
      <w:pPr>
        <w:pStyle w:val="Body"/>
        <w:rPr>
          <w:rStyle w:val="Strong"/>
        </w:rPr>
      </w:pPr>
      <w:r w:rsidRPr="00BC4E01">
        <w:rPr>
          <w:rStyle w:val="Strong"/>
        </w:rPr>
        <w:t>PDFs</w:t>
      </w:r>
    </w:p>
    <w:p w:rsidR="00A863FC" w:rsidRPr="00A863FC" w:rsidRDefault="00A863FC" w:rsidP="00A863FC">
      <w:pPr>
        <w:pStyle w:val="Body"/>
        <w:rPr>
          <w:ins w:id="344" w:author="Peter" w:date="2013-05-08T09:19:00Z"/>
          <w:rStyle w:val="Strong"/>
          <w:b w:val="0"/>
          <w:bCs w:val="0"/>
        </w:rPr>
      </w:pPr>
      <w:ins w:id="345" w:author="Peter" w:date="2013-05-08T09:19:00Z">
        <w:r w:rsidRPr="00A863FC">
          <w:rPr>
            <w:rStyle w:val="Strong"/>
            <w:b w:val="0"/>
            <w:bCs w:val="0"/>
          </w:rPr>
          <w:t xml:space="preserve">Specchio supports uploading </w:t>
        </w:r>
      </w:ins>
      <w:r w:rsidR="00323FF2">
        <w:rPr>
          <w:rStyle w:val="Strong"/>
          <w:b w:val="0"/>
          <w:bCs w:val="0"/>
        </w:rPr>
        <w:t xml:space="preserve">of </w:t>
      </w:r>
      <w:ins w:id="346" w:author="Peter" w:date="2013-05-08T09:19:00Z">
        <w:r w:rsidRPr="00A863FC">
          <w:rPr>
            <w:rStyle w:val="Strong"/>
            <w:b w:val="0"/>
            <w:bCs w:val="0"/>
          </w:rPr>
          <w:t>up to two PDF files for each Spectrum.</w:t>
        </w:r>
        <w:r>
          <w:rPr>
            <w:rStyle w:val="Strong"/>
            <w:b w:val="0"/>
            <w:bCs w:val="0"/>
          </w:rPr>
          <w:t xml:space="preserve"> </w:t>
        </w:r>
      </w:ins>
      <w:r w:rsidR="00323FF2">
        <w:rPr>
          <w:rStyle w:val="Strong"/>
          <w:b w:val="0"/>
          <w:bCs w:val="0"/>
        </w:rPr>
        <w:t>To optimise storage in the database, select all spectra that a PDF file applies to and upload just once. Depending on your internet access speed, uploading large PDF files may be slow.</w:t>
      </w:r>
    </w:p>
    <w:tbl>
      <w:tblPr>
        <w:tblStyle w:val="TableGrid"/>
        <w:tblW w:w="0" w:type="auto"/>
        <w:tblInd w:w="817" w:type="dxa"/>
        <w:tblLook w:val="04A0"/>
      </w:tblPr>
      <w:tblGrid>
        <w:gridCol w:w="1679"/>
        <w:gridCol w:w="7075"/>
      </w:tblGrid>
      <w:tr w:rsidR="001310CE" w:rsidTr="00305207">
        <w:tc>
          <w:tcPr>
            <w:tcW w:w="0" w:type="auto"/>
          </w:tcPr>
          <w:p w:rsidR="001310CE" w:rsidRPr="00F2736F" w:rsidRDefault="001310CE" w:rsidP="00305207">
            <w:pPr>
              <w:pStyle w:val="TableText"/>
              <w:rPr>
                <w:rStyle w:val="GUIWord"/>
              </w:rPr>
            </w:pPr>
            <w:r w:rsidRPr="00F2736F">
              <w:rPr>
                <w:rStyle w:val="GUIWord"/>
              </w:rPr>
              <w:t>Experimental Design</w:t>
            </w:r>
          </w:p>
        </w:tc>
        <w:tc>
          <w:tcPr>
            <w:tcW w:w="0" w:type="auto"/>
          </w:tcPr>
          <w:p w:rsidR="001310CE" w:rsidRDefault="00392B0B" w:rsidP="00305207">
            <w:pPr>
              <w:pStyle w:val="TableText"/>
            </w:pPr>
            <w:r>
              <w:t xml:space="preserve">[Attached PDF] </w:t>
            </w:r>
            <w:r w:rsidRPr="00392B0B">
              <w:t>Document describing the experimental design and the scientific</w:t>
            </w:r>
            <w:r w:rsidR="00F52170">
              <w:t xml:space="preserve"> reasons for doing so</w:t>
            </w:r>
            <w:del w:id="347" w:author="Peter" w:date="2013-05-08T09:19:00Z">
              <w:r w:rsidR="001310CE">
                <w:delText xml:space="preserve">[Uploaded PDF file] </w:delText>
              </w:r>
              <w:r w:rsidR="001310CE" w:rsidRPr="009D39DD">
                <w:rPr>
                  <w:rStyle w:val="DocActionChar"/>
                </w:rPr>
                <w:delText>%%% I can upload, but I can’t View.</w:delText>
              </w:r>
              <w:r w:rsidR="001310CE">
                <w:rPr>
                  <w:rStyle w:val="DocActionChar"/>
                </w:rPr>
                <w:delText xml:space="preserve"> And it appears that change, remove, delete are not supported.</w:delText>
              </w:r>
            </w:del>
          </w:p>
        </w:tc>
      </w:tr>
      <w:tr w:rsidR="001310CE" w:rsidTr="00305207">
        <w:tc>
          <w:tcPr>
            <w:tcW w:w="0" w:type="auto"/>
          </w:tcPr>
          <w:p w:rsidR="001310CE" w:rsidRPr="00F2736F" w:rsidRDefault="001310CE" w:rsidP="00305207">
            <w:pPr>
              <w:pStyle w:val="TableText"/>
              <w:rPr>
                <w:rStyle w:val="GUIWord"/>
              </w:rPr>
            </w:pPr>
            <w:r w:rsidRPr="00F2736F">
              <w:rPr>
                <w:rStyle w:val="GUIWord"/>
              </w:rPr>
              <w:t>Field Protocol</w:t>
            </w:r>
          </w:p>
        </w:tc>
        <w:tc>
          <w:tcPr>
            <w:tcW w:w="0" w:type="auto"/>
          </w:tcPr>
          <w:p w:rsidR="001310CE" w:rsidRDefault="00F52170" w:rsidP="00305207">
            <w:pPr>
              <w:pStyle w:val="TableText"/>
            </w:pPr>
            <w:r>
              <w:t xml:space="preserve">[Attached PDF] </w:t>
            </w:r>
            <w:r w:rsidRPr="00F52170">
              <w:t xml:space="preserve">Copy of the field protocol filled in during data capture </w:t>
            </w:r>
            <w:del w:id="348" w:author="Peter" w:date="2013-05-08T09:19:00Z">
              <w:r w:rsidR="001310CE">
                <w:delText xml:space="preserve">[Uploaded PDF file] </w:delText>
              </w:r>
              <w:r w:rsidR="0040574B">
                <w:delText>%%%</w:delText>
              </w:r>
            </w:del>
          </w:p>
        </w:tc>
      </w:tr>
    </w:tbl>
    <w:p w:rsidR="001310CE" w:rsidRPr="00BC4E01" w:rsidRDefault="00842401" w:rsidP="00A7583F">
      <w:pPr>
        <w:pStyle w:val="Body"/>
        <w:rPr>
          <w:ins w:id="349" w:author="Peter" w:date="2013-05-08T09:19:00Z"/>
          <w:rStyle w:val="Strong"/>
        </w:rPr>
      </w:pPr>
      <w:ins w:id="350" w:author="Peter" w:date="2013-05-08T09:19:00Z">
        <w:r w:rsidRPr="00BC4E01">
          <w:rPr>
            <w:rStyle w:val="Strong"/>
          </w:rPr>
          <w:t>Personnel</w:t>
        </w:r>
      </w:ins>
    </w:p>
    <w:p w:rsidR="001310CE" w:rsidRPr="00BC4E01" w:rsidRDefault="001310CE" w:rsidP="00A7583F">
      <w:pPr>
        <w:pStyle w:val="Body"/>
        <w:rPr>
          <w:del w:id="351" w:author="Peter" w:date="2013-05-08T09:19:00Z"/>
          <w:rStyle w:val="Strong"/>
        </w:rPr>
      </w:pPr>
      <w:del w:id="352" w:author="Peter" w:date="2013-05-08T09:19:00Z">
        <w:r w:rsidRPr="00BC4E01">
          <w:rPr>
            <w:rStyle w:val="Strong"/>
          </w:rPr>
          <w:delText>Personell</w:delText>
        </w:r>
      </w:del>
    </w:p>
    <w:tbl>
      <w:tblPr>
        <w:tblStyle w:val="TableGrid"/>
        <w:tblW w:w="0" w:type="auto"/>
        <w:tblInd w:w="817" w:type="dxa"/>
        <w:tblLook w:val="04A0"/>
      </w:tblPr>
      <w:tblGrid>
        <w:gridCol w:w="1378"/>
        <w:gridCol w:w="7376"/>
      </w:tblGrid>
      <w:tr w:rsidR="001310CE" w:rsidTr="00305207">
        <w:tc>
          <w:tcPr>
            <w:tcW w:w="0" w:type="auto"/>
          </w:tcPr>
          <w:p w:rsidR="001310CE" w:rsidRPr="00F2736F" w:rsidRDefault="001310CE" w:rsidP="00305207">
            <w:pPr>
              <w:pStyle w:val="TableText"/>
              <w:rPr>
                <w:rStyle w:val="GUIWord"/>
              </w:rPr>
            </w:pPr>
            <w:r w:rsidRPr="00F2736F">
              <w:rPr>
                <w:rStyle w:val="GUIWord"/>
              </w:rPr>
              <w:t>Investigator</w:t>
            </w:r>
          </w:p>
        </w:tc>
        <w:tc>
          <w:tcPr>
            <w:tcW w:w="0" w:type="auto"/>
          </w:tcPr>
          <w:p w:rsidR="00F52170" w:rsidRDefault="00F52170" w:rsidP="00842401">
            <w:pPr>
              <w:pStyle w:val="TableText"/>
            </w:pPr>
            <w:r>
              <w:t xml:space="preserve">[Alpha string] </w:t>
            </w:r>
            <w:ins w:id="353" w:author="Peter" w:date="2013-05-08T09:19:00Z">
              <w:r w:rsidR="00842401">
                <w:t>Investigator’s name</w:t>
              </w:r>
            </w:ins>
          </w:p>
          <w:p w:rsidR="00F52170" w:rsidRDefault="00F52170" w:rsidP="00842401">
            <w:pPr>
              <w:pStyle w:val="TableText"/>
            </w:pPr>
            <w:r>
              <w:t xml:space="preserve">Multiple Investigator fields can be added. </w:t>
            </w:r>
            <w:r w:rsidRPr="00F52170">
              <w:rPr>
                <w:rStyle w:val="DocActionChar"/>
              </w:rPr>
              <w:t xml:space="preserve">%%% </w:t>
            </w:r>
            <w:r w:rsidR="00323FF2">
              <w:rPr>
                <w:rStyle w:val="DocActionChar"/>
              </w:rPr>
              <w:t>Not in my version, they can’t!</w:t>
            </w:r>
          </w:p>
          <w:p w:rsidR="00842401" w:rsidRDefault="00E67DCB" w:rsidP="00842401">
            <w:pPr>
              <w:pStyle w:val="TableText"/>
              <w:rPr>
                <w:ins w:id="354" w:author="Peter" w:date="2013-05-08T09:19:00Z"/>
              </w:rPr>
            </w:pPr>
            <w:r>
              <w:t xml:space="preserve">It </w:t>
            </w:r>
            <w:ins w:id="355" w:author="Peter" w:date="2013-05-08T09:19:00Z">
              <w:r w:rsidR="00842401">
                <w:t>is not necessar</w:t>
              </w:r>
            </w:ins>
            <w:r>
              <w:t>il</w:t>
            </w:r>
            <w:ins w:id="356" w:author="Peter" w:date="2013-05-08T09:19:00Z">
              <w:r w:rsidR="00842401">
                <w:t>y related to any Specchio User’s name and is not checked against the list of Users’ names.</w:t>
              </w:r>
              <w:r w:rsidR="00A863FC">
                <w:t xml:space="preserve"> Nor is this field checked against the Investigator field provided in the Campaign Metadata.</w:t>
              </w:r>
            </w:ins>
          </w:p>
          <w:p w:rsidR="00842401" w:rsidRDefault="00842401" w:rsidP="00842401">
            <w:pPr>
              <w:pStyle w:val="TableText"/>
              <w:rPr>
                <w:ins w:id="357" w:author="Peter" w:date="2013-05-08T09:19:00Z"/>
              </w:rPr>
            </w:pPr>
            <w:ins w:id="358" w:author="Peter" w:date="2013-05-08T09:19:00Z">
              <w:r>
                <w:t xml:space="preserve">This Metadata attribute is </w:t>
              </w:r>
              <w:r w:rsidR="00A863FC">
                <w:t>supported</w:t>
              </w:r>
              <w:r>
                <w:t xml:space="preserve"> to receive the Investigator name which is provided in some Spectrum file formats – for example, some HDF files.</w:t>
              </w:r>
            </w:ins>
          </w:p>
          <w:p w:rsidR="00103802" w:rsidRDefault="00A863FC">
            <w:pPr>
              <w:pStyle w:val="TableText"/>
              <w:rPr>
                <w:b/>
              </w:rPr>
              <w:pPrChange w:id="359" w:author="Peter" w:date="2013-05-08T09:19:00Z">
                <w:pPr>
                  <w:pStyle w:val="DocAction"/>
                  <w:tabs>
                    <w:tab w:val="right" w:leader="dot" w:pos="8788"/>
                  </w:tabs>
                </w:pPr>
              </w:pPrChange>
            </w:pPr>
            <w:ins w:id="360" w:author="Peter" w:date="2013-05-08T09:19:00Z">
              <w:r>
                <w:t xml:space="preserve">Users are </w:t>
              </w:r>
            </w:ins>
            <w:r w:rsidR="00323FF2">
              <w:t xml:space="preserve">generally </w:t>
            </w:r>
            <w:ins w:id="361" w:author="Peter" w:date="2013-05-08T09:19:00Z">
              <w:r>
                <w:t>encouraged to rely on the Campaign Metadata (either the Investigator, Research Group Members or Description fields) for this function.</w:t>
              </w:r>
            </w:ins>
            <w:del w:id="362" w:author="Peter" w:date="2013-05-08T09:19:00Z">
              <w:r w:rsidR="001310CE">
                <w:delText>%%% How does this relate to the Campaign investigator?</w:delText>
              </w:r>
              <w:r w:rsidR="00DA6DBD">
                <w:delText xml:space="preserve"> It comes from the HDF files. Generally, preferably, enter the investigator as a member of the research group.</w:delText>
              </w:r>
            </w:del>
          </w:p>
        </w:tc>
      </w:tr>
    </w:tbl>
    <w:p w:rsidR="001310CE" w:rsidRDefault="001310CE" w:rsidP="00A7583F">
      <w:pPr>
        <w:pStyle w:val="Body"/>
        <w:rPr>
          <w:rStyle w:val="Strong"/>
        </w:rPr>
      </w:pPr>
      <w:r w:rsidRPr="00BC4E01">
        <w:rPr>
          <w:rStyle w:val="Strong"/>
        </w:rPr>
        <w:t>Pictures</w:t>
      </w:r>
    </w:p>
    <w:p w:rsidR="00323FF2" w:rsidRPr="00A863FC" w:rsidRDefault="00323FF2" w:rsidP="00323FF2">
      <w:pPr>
        <w:pStyle w:val="Body"/>
        <w:rPr>
          <w:ins w:id="363" w:author="Peter" w:date="2013-05-08T09:19:00Z"/>
          <w:rStyle w:val="Strong"/>
          <w:b w:val="0"/>
          <w:bCs w:val="0"/>
        </w:rPr>
      </w:pPr>
      <w:ins w:id="364" w:author="Peter" w:date="2013-05-08T09:19:00Z">
        <w:r w:rsidRPr="00A863FC">
          <w:rPr>
            <w:rStyle w:val="Strong"/>
            <w:b w:val="0"/>
            <w:bCs w:val="0"/>
          </w:rPr>
          <w:t xml:space="preserve">Specchio supports uploading </w:t>
        </w:r>
      </w:ins>
      <w:r>
        <w:rPr>
          <w:rStyle w:val="Strong"/>
          <w:b w:val="0"/>
          <w:bCs w:val="0"/>
        </w:rPr>
        <w:t xml:space="preserve">of </w:t>
      </w:r>
      <w:ins w:id="365" w:author="Peter" w:date="2013-05-08T09:19:00Z">
        <w:r w:rsidRPr="00A863FC">
          <w:rPr>
            <w:rStyle w:val="Strong"/>
            <w:b w:val="0"/>
            <w:bCs w:val="0"/>
          </w:rPr>
          <w:t xml:space="preserve">up to </w:t>
        </w:r>
      </w:ins>
      <w:r>
        <w:rPr>
          <w:rStyle w:val="Strong"/>
          <w:b w:val="0"/>
          <w:bCs w:val="0"/>
        </w:rPr>
        <w:t xml:space="preserve">four images </w:t>
      </w:r>
      <w:ins w:id="366" w:author="Peter" w:date="2013-05-08T09:19:00Z">
        <w:r w:rsidRPr="00A863FC">
          <w:rPr>
            <w:rStyle w:val="Strong"/>
            <w:b w:val="0"/>
            <w:bCs w:val="0"/>
          </w:rPr>
          <w:t>for each Spectrum.</w:t>
        </w:r>
        <w:r>
          <w:rPr>
            <w:rStyle w:val="Strong"/>
            <w:b w:val="0"/>
            <w:bCs w:val="0"/>
          </w:rPr>
          <w:t xml:space="preserve"> </w:t>
        </w:r>
      </w:ins>
      <w:r>
        <w:rPr>
          <w:rStyle w:val="Strong"/>
          <w:b w:val="0"/>
          <w:bCs w:val="0"/>
        </w:rPr>
        <w:t>To optimise storage in the database, select all spectra that an image applies to and upload it just once. Depending on your internet access speed, uploading large images may be slow.</w:t>
      </w:r>
    </w:p>
    <w:p w:rsidR="001310CE" w:rsidRPr="00323FF2" w:rsidRDefault="00AA263D" w:rsidP="00A7583F">
      <w:pPr>
        <w:pStyle w:val="Body"/>
      </w:pPr>
      <w:r>
        <w:t>The</w:t>
      </w:r>
      <w:r w:rsidR="001310CE" w:rsidRPr="00084655">
        <w:t xml:space="preserve"> supported</w:t>
      </w:r>
      <w:r>
        <w:t xml:space="preserve"> uploadable image formats may vary between PC, Linux and Mac. They are stored as JPEG in the database</w:t>
      </w:r>
      <w:r w:rsidR="001310CE" w:rsidRPr="00084655">
        <w:t>.</w:t>
      </w:r>
      <w:r w:rsidR="001310CE">
        <w:t xml:space="preserve"> </w:t>
      </w:r>
      <w:ins w:id="367" w:author="Peter" w:date="2013-05-08T09:19:00Z">
        <w:r>
          <w:rPr>
            <w:rStyle w:val="Strong"/>
            <w:b w:val="0"/>
            <w:bCs w:val="0"/>
          </w:rPr>
          <w:t>The</w:t>
        </w:r>
      </w:ins>
      <w:r>
        <w:rPr>
          <w:rStyle w:val="Strong"/>
          <w:b w:val="0"/>
          <w:bCs w:val="0"/>
        </w:rPr>
        <w:t>se images</w:t>
      </w:r>
      <w:ins w:id="368" w:author="Peter" w:date="2013-05-08T09:19:00Z">
        <w:r>
          <w:rPr>
            <w:rStyle w:val="Strong"/>
            <w:b w:val="0"/>
            <w:bCs w:val="0"/>
          </w:rPr>
          <w:t xml:space="preserve"> can be viewed directly </w:t>
        </w:r>
      </w:ins>
      <w:r w:rsidR="00323FF2">
        <w:rPr>
          <w:rStyle w:val="Strong"/>
          <w:b w:val="0"/>
          <w:bCs w:val="0"/>
        </w:rPr>
        <w:t>on</w:t>
      </w:r>
      <w:ins w:id="369" w:author="Peter" w:date="2013-05-08T09:19:00Z">
        <w:r>
          <w:rPr>
            <w:rStyle w:val="Strong"/>
            <w:b w:val="0"/>
            <w:bCs w:val="0"/>
          </w:rPr>
          <w:t xml:space="preserve"> the Metadata Editor screen.</w:t>
        </w:r>
      </w:ins>
    </w:p>
    <w:p w:rsidR="001D57A4" w:rsidRPr="001D57A4" w:rsidRDefault="00E92E2C" w:rsidP="00AA263D">
      <w:pPr>
        <w:pStyle w:val="DocAction"/>
      </w:pPr>
      <w:r>
        <w:t>%%% There are other formats supported now. Nick will give me a list of them.</w:t>
      </w:r>
      <w:del w:id="370" w:author="Peter" w:date="2013-05-08T09:19:00Z">
        <w:r w:rsidR="001D57A4">
          <w:delText xml:space="preserve"> Andy tried TIFF, which worked.</w:delText>
        </w:r>
      </w:del>
    </w:p>
    <w:p w:rsidR="001310CE" w:rsidRPr="00084655" w:rsidRDefault="001310CE" w:rsidP="00A7583F">
      <w:pPr>
        <w:pStyle w:val="Note"/>
      </w:pPr>
      <w:r>
        <w:t>Note</w:t>
      </w:r>
      <w:r>
        <w:tab/>
      </w:r>
      <w:ins w:id="371" w:author="Peter" w:date="2013-05-08T09:19:00Z">
        <w:r>
          <w:t>Pictures</w:t>
        </w:r>
      </w:ins>
      <w:del w:id="372" w:author="Peter" w:date="2013-05-08T09:19:00Z">
        <w:r w:rsidR="001D57A4">
          <w:delText>For speed reasons, p</w:delText>
        </w:r>
        <w:r>
          <w:delText>ictures</w:delText>
        </w:r>
      </w:del>
      <w:r>
        <w:t xml:space="preserve"> should be reduced in size before loading to the database</w:t>
      </w:r>
      <w:del w:id="373" w:author="Peter Roberts" w:date="2013-05-08T09:19:00Z">
        <w:r>
          <w:delText xml:space="preserve"> for speed reasons</w:delText>
        </w:r>
      </w:del>
      <w:r>
        <w:t>. A</w:t>
      </w:r>
      <w:r w:rsidR="00323FF2">
        <w:t>n a</w:t>
      </w:r>
      <w:r>
        <w:t>ppropriate size</w:t>
      </w:r>
      <w:r w:rsidR="00323FF2">
        <w:t xml:space="preserve"> i</w:t>
      </w:r>
      <w:r>
        <w:t>s around 400</w:t>
      </w:r>
      <w:r w:rsidR="005208AE">
        <w:t xml:space="preserve"> to </w:t>
      </w:r>
      <w:r>
        <w:t>500 pixels width or height.</w:t>
      </w:r>
    </w:p>
    <w:tbl>
      <w:tblPr>
        <w:tblStyle w:val="TableGrid"/>
        <w:tblW w:w="0" w:type="auto"/>
        <w:tblInd w:w="817" w:type="dxa"/>
        <w:tblLook w:val="04A0"/>
      </w:tblPr>
      <w:tblGrid>
        <w:gridCol w:w="2380"/>
        <w:gridCol w:w="6374"/>
        <w:tblGridChange w:id="374">
          <w:tblGrid>
            <w:gridCol w:w="817"/>
            <w:gridCol w:w="1196"/>
            <w:gridCol w:w="1184"/>
            <w:gridCol w:w="5557"/>
            <w:gridCol w:w="817"/>
          </w:tblGrid>
        </w:tblGridChange>
      </w:tblGrid>
      <w:tr w:rsidR="001310CE" w:rsidRPr="00BC4E01" w:rsidTr="00305207">
        <w:tc>
          <w:tcPr>
            <w:tcW w:w="0" w:type="auto"/>
          </w:tcPr>
          <w:p w:rsidR="001310CE" w:rsidRPr="00F2736F" w:rsidRDefault="001310CE" w:rsidP="00305207">
            <w:pPr>
              <w:pStyle w:val="TableText"/>
              <w:rPr>
                <w:rStyle w:val="GUIWord"/>
              </w:rPr>
            </w:pPr>
            <w:r w:rsidRPr="00F2736F">
              <w:rPr>
                <w:rStyle w:val="GUIWord"/>
              </w:rPr>
              <w:t>Sampling Environment</w:t>
            </w:r>
            <w:r w:rsidR="00F52170">
              <w:rPr>
                <w:rStyle w:val="GUIWord"/>
              </w:rPr>
              <w:t xml:space="preserve"> Picture</w:t>
            </w:r>
          </w:p>
        </w:tc>
        <w:tc>
          <w:tcPr>
            <w:tcW w:w="0" w:type="auto"/>
          </w:tcPr>
          <w:p w:rsidR="00F52170" w:rsidRDefault="00F52170" w:rsidP="00F52170">
            <w:pPr>
              <w:pStyle w:val="TableText"/>
            </w:pPr>
            <w:r>
              <w:t xml:space="preserve">[Uploaded image file] </w:t>
            </w:r>
            <w:r w:rsidRPr="00F52170">
              <w:t>Picture showing the general sampling environment</w:t>
            </w:r>
            <w:r w:rsidR="00323FF2">
              <w:t xml:space="preserve"> in</w:t>
            </w:r>
            <w:r w:rsidRPr="00F52170">
              <w:t xml:space="preserve"> vicinity of the target</w:t>
            </w:r>
          </w:p>
          <w:p w:rsidR="001310CE" w:rsidRPr="00BC4E01" w:rsidRDefault="00F52170" w:rsidP="00323FF2">
            <w:pPr>
              <w:pStyle w:val="TableText"/>
            </w:pPr>
            <w:r>
              <w:t xml:space="preserve">Multiple Sampling </w:t>
            </w:r>
            <w:r w:rsidR="00AA263D">
              <w:t>Environment</w:t>
            </w:r>
            <w:r>
              <w:t xml:space="preserve"> Pictures can be uploaded. </w:t>
            </w:r>
            <w:r w:rsidRPr="00F52170">
              <w:rPr>
                <w:rStyle w:val="DocActionChar"/>
              </w:rPr>
              <w:t xml:space="preserve">%%% </w:t>
            </w:r>
            <w:r w:rsidR="00323FF2">
              <w:rPr>
                <w:rStyle w:val="DocActionChar"/>
              </w:rPr>
              <w:t>Not true in my version of Specchio</w:t>
            </w:r>
            <w:r w:rsidRPr="00F52170">
              <w:rPr>
                <w:rStyle w:val="DocActionChar"/>
              </w:rPr>
              <w:t>.</w:t>
            </w:r>
          </w:p>
        </w:tc>
      </w:tr>
      <w:tr w:rsidR="001310CE" w:rsidRPr="00BC4E01" w:rsidTr="00305207">
        <w:tblPrEx>
          <w:tblW w:w="0" w:type="auto"/>
          <w:tblInd w:w="817" w:type="dxa"/>
          <w:tblPrExChange w:id="375" w:author="Peter" w:date="2013-05-08T09:19:00Z">
            <w:tblPrEx>
              <w:tblW w:w="0" w:type="auto"/>
              <w:tblInd w:w="817" w:type="dxa"/>
            </w:tblPrEx>
          </w:tblPrExChange>
        </w:tblPrEx>
        <w:trPr>
          <w:trPrChange w:id="376" w:author="Peter" w:date="2013-05-08T09:19:00Z">
            <w:trPr>
              <w:gridAfter w:val="0"/>
            </w:trPr>
          </w:trPrChange>
        </w:trPr>
        <w:tc>
          <w:tcPr>
            <w:tcW w:w="0" w:type="auto"/>
            <w:tcPrChange w:id="377" w:author="Peter" w:date="2013-05-08T09:19:00Z">
              <w:tcPr>
                <w:tcW w:w="0" w:type="auto"/>
                <w:gridSpan w:val="2"/>
              </w:tcPr>
            </w:tcPrChange>
          </w:tcPr>
          <w:p w:rsidR="001310CE" w:rsidRPr="00F2736F" w:rsidRDefault="001310CE" w:rsidP="00305207">
            <w:pPr>
              <w:pStyle w:val="TableText"/>
              <w:rPr>
                <w:rStyle w:val="GUIWord"/>
              </w:rPr>
            </w:pPr>
            <w:r w:rsidRPr="00F2736F">
              <w:rPr>
                <w:rStyle w:val="GUIWord"/>
              </w:rPr>
              <w:t>Sampling Setup</w:t>
            </w:r>
            <w:r w:rsidR="00323FF2">
              <w:rPr>
                <w:rStyle w:val="GUIWord"/>
              </w:rPr>
              <w:t xml:space="preserve"> Picture</w:t>
            </w:r>
          </w:p>
        </w:tc>
        <w:tc>
          <w:tcPr>
            <w:tcW w:w="0" w:type="auto"/>
            <w:tcPrChange w:id="378" w:author="Peter" w:date="2013-05-08T09:19:00Z">
              <w:tcPr>
                <w:tcW w:w="0" w:type="auto"/>
                <w:gridSpan w:val="2"/>
              </w:tcPr>
            </w:tcPrChange>
          </w:tcPr>
          <w:p w:rsidR="001310CE" w:rsidRDefault="00F52170" w:rsidP="00305207">
            <w:pPr>
              <w:pStyle w:val="TableText"/>
            </w:pPr>
            <w:r>
              <w:t xml:space="preserve">[Uploaded image file] </w:t>
            </w:r>
            <w:r w:rsidRPr="00F52170">
              <w:t>Picture showing the positions of sensor and illumination in relation to the target</w:t>
            </w:r>
          </w:p>
          <w:p w:rsidR="00F52170" w:rsidRPr="00BC4E01" w:rsidRDefault="00F52170" w:rsidP="00F52170">
            <w:pPr>
              <w:pStyle w:val="TableText"/>
            </w:pPr>
            <w:r>
              <w:t>Mul</w:t>
            </w:r>
            <w:r w:rsidRPr="00F52170">
              <w:t>tiple Sampling Setup pictur</w:t>
            </w:r>
            <w:r>
              <w:t xml:space="preserve">es can be uploaded. </w:t>
            </w:r>
            <w:r w:rsidRPr="00F52170">
              <w:rPr>
                <w:rStyle w:val="DocActionChar"/>
              </w:rPr>
              <w:t xml:space="preserve">%%% </w:t>
            </w:r>
            <w:r w:rsidR="00323FF2">
              <w:rPr>
                <w:rStyle w:val="DocActionChar"/>
              </w:rPr>
              <w:t>Not true in my version of Specchio</w:t>
            </w:r>
            <w:r w:rsidR="00323FF2" w:rsidRPr="00F52170">
              <w:rPr>
                <w:rStyle w:val="DocActionChar"/>
              </w:rPr>
              <w:t>.</w:t>
            </w:r>
          </w:p>
        </w:tc>
      </w:tr>
      <w:tr w:rsidR="001310CE" w:rsidRPr="00BC4E01" w:rsidTr="00305207">
        <w:tblPrEx>
          <w:tblW w:w="0" w:type="auto"/>
          <w:tblInd w:w="817" w:type="dxa"/>
          <w:tblPrExChange w:id="379" w:author="Peter" w:date="2013-05-08T09:19:00Z">
            <w:tblPrEx>
              <w:tblW w:w="0" w:type="auto"/>
              <w:tblInd w:w="817" w:type="dxa"/>
            </w:tblPrEx>
          </w:tblPrExChange>
        </w:tblPrEx>
        <w:trPr>
          <w:trPrChange w:id="380" w:author="Peter" w:date="2013-05-08T09:19:00Z">
            <w:trPr>
              <w:gridAfter w:val="0"/>
            </w:trPr>
          </w:trPrChange>
        </w:trPr>
        <w:tc>
          <w:tcPr>
            <w:tcW w:w="0" w:type="auto"/>
            <w:tcPrChange w:id="381" w:author="Peter" w:date="2013-05-08T09:19:00Z">
              <w:tcPr>
                <w:tcW w:w="0" w:type="auto"/>
                <w:gridSpan w:val="2"/>
              </w:tcPr>
            </w:tcPrChange>
          </w:tcPr>
          <w:p w:rsidR="001310CE" w:rsidRPr="00F2736F" w:rsidRDefault="001310CE" w:rsidP="00305207">
            <w:pPr>
              <w:pStyle w:val="TableText"/>
              <w:rPr>
                <w:rStyle w:val="GUIWord"/>
              </w:rPr>
            </w:pPr>
            <w:r w:rsidRPr="00F2736F">
              <w:rPr>
                <w:rStyle w:val="GUIWord"/>
              </w:rPr>
              <w:t>Sky</w:t>
            </w:r>
            <w:r w:rsidR="00323FF2">
              <w:rPr>
                <w:rStyle w:val="GUIWord"/>
              </w:rPr>
              <w:t xml:space="preserve"> Picture</w:t>
            </w:r>
          </w:p>
        </w:tc>
        <w:tc>
          <w:tcPr>
            <w:tcW w:w="0" w:type="auto"/>
            <w:tcPrChange w:id="382" w:author="Peter" w:date="2013-05-08T09:19:00Z">
              <w:tcPr>
                <w:tcW w:w="0" w:type="auto"/>
                <w:gridSpan w:val="2"/>
              </w:tcPr>
            </w:tcPrChange>
          </w:tcPr>
          <w:p w:rsidR="001310CE" w:rsidRDefault="00F52170" w:rsidP="00305207">
            <w:pPr>
              <w:pStyle w:val="TableText"/>
            </w:pPr>
            <w:r>
              <w:t xml:space="preserve">[Uploaded image file] </w:t>
            </w:r>
            <w:r w:rsidRPr="00F52170">
              <w:t>Picture of the sky, ideally taken hemispherically</w:t>
            </w:r>
          </w:p>
          <w:p w:rsidR="00F52170" w:rsidRPr="00BC4E01" w:rsidRDefault="00F52170" w:rsidP="00F52170">
            <w:pPr>
              <w:pStyle w:val="TableText"/>
            </w:pPr>
            <w:r>
              <w:t xml:space="preserve">Multiple Sky pictures can be uploaded. </w:t>
            </w:r>
            <w:r w:rsidRPr="00F52170">
              <w:rPr>
                <w:rStyle w:val="DocActionChar"/>
              </w:rPr>
              <w:t xml:space="preserve">%%% </w:t>
            </w:r>
            <w:r w:rsidR="00323FF2">
              <w:rPr>
                <w:rStyle w:val="DocActionChar"/>
              </w:rPr>
              <w:t>Not true in my version of Specchio</w:t>
            </w:r>
            <w:r w:rsidR="00323FF2" w:rsidRPr="00F52170">
              <w:rPr>
                <w:rStyle w:val="DocActionChar"/>
              </w:rPr>
              <w:t>.</w:t>
            </w:r>
          </w:p>
        </w:tc>
      </w:tr>
      <w:tr w:rsidR="001310CE" w:rsidRPr="00BC4E01" w:rsidTr="00305207">
        <w:tblPrEx>
          <w:tblW w:w="0" w:type="auto"/>
          <w:tblInd w:w="817" w:type="dxa"/>
          <w:tblPrExChange w:id="383" w:author="Peter" w:date="2013-05-08T09:19:00Z">
            <w:tblPrEx>
              <w:tblW w:w="0" w:type="auto"/>
              <w:tblInd w:w="817" w:type="dxa"/>
            </w:tblPrEx>
          </w:tblPrExChange>
        </w:tblPrEx>
        <w:trPr>
          <w:trPrChange w:id="384" w:author="Peter" w:date="2013-05-08T09:19:00Z">
            <w:trPr>
              <w:gridAfter w:val="0"/>
            </w:trPr>
          </w:trPrChange>
        </w:trPr>
        <w:tc>
          <w:tcPr>
            <w:tcW w:w="0" w:type="auto"/>
            <w:tcPrChange w:id="385" w:author="Peter" w:date="2013-05-08T09:19:00Z">
              <w:tcPr>
                <w:tcW w:w="0" w:type="auto"/>
                <w:gridSpan w:val="2"/>
              </w:tcPr>
            </w:tcPrChange>
          </w:tcPr>
          <w:p w:rsidR="001310CE" w:rsidRPr="00F2736F" w:rsidRDefault="001310CE" w:rsidP="00305207">
            <w:pPr>
              <w:pStyle w:val="TableText"/>
              <w:rPr>
                <w:rStyle w:val="GUIWord"/>
              </w:rPr>
            </w:pPr>
            <w:r w:rsidRPr="00F2736F">
              <w:rPr>
                <w:rStyle w:val="GUIWord"/>
              </w:rPr>
              <w:t>Target</w:t>
            </w:r>
            <w:r w:rsidR="00323FF2">
              <w:rPr>
                <w:rStyle w:val="GUIWord"/>
              </w:rPr>
              <w:t xml:space="preserve"> Picture</w:t>
            </w:r>
          </w:p>
        </w:tc>
        <w:tc>
          <w:tcPr>
            <w:tcW w:w="0" w:type="auto"/>
            <w:tcPrChange w:id="386" w:author="Peter" w:date="2013-05-08T09:19:00Z">
              <w:tcPr>
                <w:tcW w:w="0" w:type="auto"/>
                <w:gridSpan w:val="2"/>
              </w:tcPr>
            </w:tcPrChange>
          </w:tcPr>
          <w:p w:rsidR="001310CE" w:rsidRDefault="00F52170" w:rsidP="00305207">
            <w:pPr>
              <w:pStyle w:val="TableText"/>
            </w:pPr>
            <w:r>
              <w:t xml:space="preserve">[Uploaded image file] </w:t>
            </w:r>
            <w:r w:rsidRPr="00F52170">
              <w:t>Picture showing the target</w:t>
            </w:r>
          </w:p>
          <w:p w:rsidR="00F52170" w:rsidRPr="00BC4E01" w:rsidRDefault="00F52170" w:rsidP="00F52170">
            <w:pPr>
              <w:pStyle w:val="TableText"/>
            </w:pPr>
            <w:r>
              <w:t xml:space="preserve">Multiple Target pictures can be uploaded. </w:t>
            </w:r>
            <w:r w:rsidRPr="00F52170">
              <w:rPr>
                <w:rStyle w:val="DocActionChar"/>
              </w:rPr>
              <w:t xml:space="preserve">%%% </w:t>
            </w:r>
            <w:r w:rsidR="00323FF2">
              <w:rPr>
                <w:rStyle w:val="DocActionChar"/>
              </w:rPr>
              <w:t>Not true in my version of Specchio</w:t>
            </w:r>
            <w:r w:rsidR="00323FF2" w:rsidRPr="00F52170">
              <w:rPr>
                <w:rStyle w:val="DocActionChar"/>
              </w:rPr>
              <w:t>.</w:t>
            </w:r>
          </w:p>
        </w:tc>
      </w:tr>
    </w:tbl>
    <w:p w:rsidR="001310CE" w:rsidRPr="00BC4E01" w:rsidRDefault="001310CE" w:rsidP="00A7583F">
      <w:pPr>
        <w:pStyle w:val="Body"/>
        <w:rPr>
          <w:rStyle w:val="Strong"/>
        </w:rPr>
      </w:pPr>
      <w:r w:rsidRPr="00BC4E01">
        <w:rPr>
          <w:rStyle w:val="Strong"/>
        </w:rPr>
        <w:t>Processing</w:t>
      </w:r>
    </w:p>
    <w:p w:rsidR="00323FF2" w:rsidRDefault="00A863FC" w:rsidP="00A863FC">
      <w:pPr>
        <w:pStyle w:val="Body"/>
      </w:pPr>
      <w:ins w:id="387" w:author="Peter" w:date="2013-05-08T09:19:00Z">
        <w:r w:rsidRPr="00A863FC">
          <w:t>These Attributes describe processing which has been performed on the Spectrum.</w:t>
        </w:r>
      </w:ins>
      <w:r w:rsidR="00323FF2">
        <w:t xml:space="preserve"> These Attributes are added or set by Specchio when that processing is done.</w:t>
      </w:r>
    </w:p>
    <w:p w:rsidR="00323FF2" w:rsidRPr="00A863FC" w:rsidRDefault="00323FF2" w:rsidP="00A863FC">
      <w:pPr>
        <w:pStyle w:val="Body"/>
        <w:rPr>
          <w:ins w:id="388" w:author="Peter" w:date="2013-05-08T09:19:00Z"/>
        </w:rPr>
      </w:pPr>
      <w:r>
        <w:t xml:space="preserve">While it is possible, generally these </w:t>
      </w:r>
      <w:r w:rsidR="004309AF">
        <w:t>Attributes</w:t>
      </w:r>
      <w:r>
        <w:t xml:space="preserve"> should not be edited.</w:t>
      </w:r>
    </w:p>
    <w:tbl>
      <w:tblPr>
        <w:tblStyle w:val="TableGrid"/>
        <w:tblW w:w="0" w:type="auto"/>
        <w:tblInd w:w="817" w:type="dxa"/>
        <w:tblLook w:val="04A0"/>
        <w:tblPrChange w:id="389" w:author="Peter" w:date="2013-05-08T09:19:00Z">
          <w:tblPr>
            <w:tblStyle w:val="TableGrid"/>
            <w:tblW w:w="0" w:type="auto"/>
            <w:tblInd w:w="817" w:type="dxa"/>
            <w:tblLook w:val="04A0"/>
          </w:tblPr>
        </w:tblPrChange>
      </w:tblPr>
      <w:tblGrid>
        <w:gridCol w:w="1430"/>
        <w:gridCol w:w="7324"/>
        <w:tblGridChange w:id="390">
          <w:tblGrid>
            <w:gridCol w:w="817"/>
            <w:gridCol w:w="730"/>
            <w:gridCol w:w="700"/>
            <w:gridCol w:w="6507"/>
            <w:gridCol w:w="817"/>
          </w:tblGrid>
        </w:tblGridChange>
      </w:tblGrid>
      <w:tr w:rsidR="00C96D90" w:rsidTr="00AA263D">
        <w:trPr>
          <w:cantSplit/>
          <w:trPrChange w:id="391" w:author="Peter" w:date="2013-05-08T09:19:00Z">
            <w:trPr>
              <w:gridAfter w:val="0"/>
            </w:trPr>
          </w:trPrChange>
        </w:trPr>
        <w:tc>
          <w:tcPr>
            <w:tcW w:w="0" w:type="auto"/>
            <w:tcPrChange w:id="392" w:author="Peter" w:date="2013-05-08T09:19:00Z">
              <w:tcPr>
                <w:tcW w:w="0" w:type="auto"/>
                <w:gridSpan w:val="2"/>
              </w:tcPr>
            </w:tcPrChange>
          </w:tcPr>
          <w:p w:rsidR="001310CE" w:rsidRPr="00F2736F" w:rsidRDefault="001310CE" w:rsidP="00305207">
            <w:pPr>
              <w:pStyle w:val="TableText"/>
              <w:rPr>
                <w:rStyle w:val="GUIWord"/>
              </w:rPr>
            </w:pPr>
            <w:r w:rsidRPr="00F2736F">
              <w:rPr>
                <w:rStyle w:val="GUIWord"/>
              </w:rPr>
              <w:t>Data Ingestion Notes</w:t>
            </w:r>
          </w:p>
        </w:tc>
        <w:tc>
          <w:tcPr>
            <w:tcW w:w="0" w:type="auto"/>
            <w:tcPrChange w:id="393" w:author="Peter" w:date="2013-05-08T09:19:00Z">
              <w:tcPr>
                <w:tcW w:w="0" w:type="auto"/>
                <w:gridSpan w:val="2"/>
              </w:tcPr>
            </w:tcPrChange>
          </w:tcPr>
          <w:p w:rsidR="00F52170" w:rsidRDefault="00F52170" w:rsidP="00323FF2">
            <w:pPr>
              <w:pStyle w:val="TableText"/>
            </w:pPr>
            <w:r>
              <w:t xml:space="preserve">[Alpha string] </w:t>
            </w:r>
            <w:r w:rsidRPr="00F52170">
              <w:t>Notes produced by the data ingestion module during data loading into SPECCHIO</w:t>
            </w:r>
          </w:p>
          <w:p w:rsidR="004309AF" w:rsidRDefault="004309AF" w:rsidP="00323FF2">
            <w:pPr>
              <w:pStyle w:val="TableText"/>
            </w:pPr>
            <w:r>
              <w:t>Multi</w:t>
            </w:r>
            <w:r w:rsidRPr="004309AF">
              <w:t>ple Data Ingestion Notes may b</w:t>
            </w:r>
            <w:r>
              <w:t>e added to each spectrum.</w:t>
            </w:r>
          </w:p>
        </w:tc>
      </w:tr>
      <w:tr w:rsidR="00C96D90" w:rsidTr="00AA263D">
        <w:trPr>
          <w:cantSplit/>
          <w:trPrChange w:id="394" w:author="Peter" w:date="2013-05-08T09:19:00Z">
            <w:trPr>
              <w:gridAfter w:val="0"/>
            </w:trPr>
          </w:trPrChange>
        </w:trPr>
        <w:tc>
          <w:tcPr>
            <w:tcW w:w="0" w:type="auto"/>
            <w:tcPrChange w:id="395" w:author="Peter" w:date="2013-05-08T09:19:00Z">
              <w:tcPr>
                <w:tcW w:w="0" w:type="auto"/>
                <w:gridSpan w:val="2"/>
              </w:tcPr>
            </w:tcPrChange>
          </w:tcPr>
          <w:p w:rsidR="001310CE" w:rsidRPr="00F2736F" w:rsidRDefault="001310CE" w:rsidP="00305207">
            <w:pPr>
              <w:pStyle w:val="TableText"/>
              <w:rPr>
                <w:rStyle w:val="GUIWord"/>
              </w:rPr>
            </w:pPr>
            <w:r w:rsidRPr="00F2736F">
              <w:rPr>
                <w:rStyle w:val="GUIWord"/>
              </w:rPr>
              <w:t>DC Flag</w:t>
            </w:r>
          </w:p>
        </w:tc>
        <w:tc>
          <w:tcPr>
            <w:tcW w:w="0" w:type="auto"/>
            <w:tcPrChange w:id="396" w:author="Peter" w:date="2013-05-08T09:19:00Z">
              <w:tcPr>
                <w:tcW w:w="0" w:type="auto"/>
                <w:gridSpan w:val="2"/>
              </w:tcPr>
            </w:tcPrChange>
          </w:tcPr>
          <w:p w:rsidR="001310CE" w:rsidRDefault="00F52170" w:rsidP="00305207">
            <w:pPr>
              <w:pStyle w:val="TableText"/>
            </w:pPr>
            <w:r>
              <w:t xml:space="preserve">[Integer] </w:t>
            </w:r>
            <w:r w:rsidRPr="00F52170">
              <w:t>Designates this spectrum as dark current spectrum</w:t>
            </w:r>
          </w:p>
          <w:p w:rsidR="00F52170" w:rsidRDefault="00F52170" w:rsidP="00F52170">
            <w:pPr>
              <w:pStyle w:val="DocAction"/>
            </w:pPr>
            <w:r>
              <w:t>%%% Is this encoded as 0 = false, 1 = true. Are other values true or false? What sets it?</w:t>
            </w:r>
            <w:r w:rsidR="007A07DA">
              <w:t xml:space="preserve"> Andy</w:t>
            </w:r>
          </w:p>
        </w:tc>
      </w:tr>
      <w:tr w:rsidR="00C96D90" w:rsidTr="00AA263D">
        <w:trPr>
          <w:cantSplit/>
          <w:trPrChange w:id="397" w:author="Peter" w:date="2013-05-08T09:19:00Z">
            <w:trPr>
              <w:gridAfter w:val="0"/>
            </w:trPr>
          </w:trPrChange>
        </w:trPr>
        <w:tc>
          <w:tcPr>
            <w:tcW w:w="0" w:type="auto"/>
            <w:tcPrChange w:id="398" w:author="Peter" w:date="2013-05-08T09:19:00Z">
              <w:tcPr>
                <w:tcW w:w="0" w:type="auto"/>
                <w:gridSpan w:val="2"/>
              </w:tcPr>
            </w:tcPrChange>
          </w:tcPr>
          <w:p w:rsidR="001310CE" w:rsidRPr="00F2736F" w:rsidRDefault="001310CE" w:rsidP="00305207">
            <w:pPr>
              <w:pStyle w:val="TableText"/>
              <w:rPr>
                <w:rStyle w:val="GUIWord"/>
              </w:rPr>
            </w:pPr>
            <w:r w:rsidRPr="00F2736F">
              <w:rPr>
                <w:rStyle w:val="GUIWord"/>
              </w:rPr>
              <w:t>Garbage Flag</w:t>
            </w:r>
          </w:p>
        </w:tc>
        <w:tc>
          <w:tcPr>
            <w:tcW w:w="0" w:type="auto"/>
            <w:tcPrChange w:id="399" w:author="Peter" w:date="2013-05-08T09:19:00Z">
              <w:tcPr>
                <w:tcW w:w="0" w:type="auto"/>
                <w:gridSpan w:val="2"/>
              </w:tcPr>
            </w:tcPrChange>
          </w:tcPr>
          <w:p w:rsidR="00F52170" w:rsidRDefault="00F52170" w:rsidP="00305207">
            <w:pPr>
              <w:pStyle w:val="TableText"/>
            </w:pPr>
            <w:r>
              <w:t xml:space="preserve">[Integer] </w:t>
            </w:r>
            <w:r w:rsidRPr="00F52170">
              <w:t>Desig</w:t>
            </w:r>
            <w:r>
              <w:t>nates this spectrum is garbage</w:t>
            </w:r>
          </w:p>
          <w:p w:rsidR="001310CE" w:rsidRDefault="00F52170" w:rsidP="00F52170">
            <w:pPr>
              <w:pStyle w:val="TableText"/>
            </w:pPr>
            <w:r w:rsidRPr="00F52170">
              <w:t xml:space="preserve">This flag can be </w:t>
            </w:r>
            <w:r>
              <w:t>set</w:t>
            </w:r>
            <w:r w:rsidRPr="00F52170">
              <w:t xml:space="preserve"> to exclude </w:t>
            </w:r>
            <w:r>
              <w:t>the related spectrum</w:t>
            </w:r>
            <w:r w:rsidRPr="00F52170">
              <w:t xml:space="preserve"> from processing.</w:t>
            </w:r>
          </w:p>
          <w:p w:rsidR="00F52170" w:rsidRDefault="00F52170" w:rsidP="00F52170">
            <w:pPr>
              <w:pStyle w:val="DocAction"/>
            </w:pPr>
            <w:r>
              <w:t>%%% Is this encoded as 0 = false, 1 = true. Are other values true or false? What sets it?</w:t>
            </w:r>
            <w:r w:rsidR="007A07DA">
              <w:t xml:space="preserve"> Andy</w:t>
            </w:r>
          </w:p>
        </w:tc>
      </w:tr>
      <w:tr w:rsidR="00C96D90" w:rsidTr="00AA263D">
        <w:trPr>
          <w:cantSplit/>
          <w:trPrChange w:id="400" w:author="Peter" w:date="2013-05-08T09:19:00Z">
            <w:trPr>
              <w:gridAfter w:val="0"/>
            </w:trPr>
          </w:trPrChange>
        </w:trPr>
        <w:tc>
          <w:tcPr>
            <w:tcW w:w="0" w:type="auto"/>
            <w:tcPrChange w:id="401" w:author="Peter" w:date="2013-05-08T09:19:00Z">
              <w:tcPr>
                <w:tcW w:w="0" w:type="auto"/>
                <w:gridSpan w:val="2"/>
              </w:tcPr>
            </w:tcPrChange>
          </w:tcPr>
          <w:p w:rsidR="001310CE" w:rsidRPr="00F2736F" w:rsidRDefault="001310CE" w:rsidP="00305207">
            <w:pPr>
              <w:pStyle w:val="TableText"/>
              <w:rPr>
                <w:rStyle w:val="GUIWord"/>
              </w:rPr>
            </w:pPr>
            <w:r w:rsidRPr="00F2736F">
              <w:rPr>
                <w:rStyle w:val="GUIWord"/>
              </w:rPr>
              <w:t>Processing Algorithm</w:t>
            </w:r>
          </w:p>
        </w:tc>
        <w:tc>
          <w:tcPr>
            <w:tcW w:w="0" w:type="auto"/>
            <w:tcPrChange w:id="402" w:author="Peter" w:date="2013-05-08T09:19:00Z">
              <w:tcPr>
                <w:tcW w:w="0" w:type="auto"/>
                <w:gridSpan w:val="2"/>
              </w:tcPr>
            </w:tcPrChange>
          </w:tcPr>
          <w:p w:rsidR="001310CE" w:rsidRDefault="00F52170" w:rsidP="00305207">
            <w:pPr>
              <w:pStyle w:val="TableText"/>
            </w:pPr>
            <w:r>
              <w:t xml:space="preserve">[Alpha string] </w:t>
            </w:r>
            <w:r w:rsidRPr="00F52170">
              <w:t>Description of processing algorithm applied to spectrum</w:t>
            </w:r>
          </w:p>
          <w:p w:rsidR="00547F47" w:rsidRDefault="00547F47" w:rsidP="00305207">
            <w:pPr>
              <w:pStyle w:val="TableText"/>
            </w:pPr>
            <w:r>
              <w:t>Multiple Processing Algorithm fields may be added to each spectrum.</w:t>
            </w:r>
          </w:p>
          <w:p w:rsidR="00F52170" w:rsidRDefault="00F52170" w:rsidP="00F52170">
            <w:pPr>
              <w:pStyle w:val="DocAction"/>
            </w:pPr>
            <w:r>
              <w:t>%%% Is this set by Specchio, or is it a comment field set by the user?</w:t>
            </w:r>
            <w:r w:rsidR="007A07DA">
              <w:t xml:space="preserve"> Andy</w:t>
            </w:r>
          </w:p>
        </w:tc>
      </w:tr>
      <w:tr w:rsidR="00C96D90" w:rsidTr="00AA263D">
        <w:trPr>
          <w:cantSplit/>
          <w:trPrChange w:id="403" w:author="Peter" w:date="2013-05-08T09:19:00Z">
            <w:trPr>
              <w:gridAfter w:val="0"/>
            </w:trPr>
          </w:trPrChange>
        </w:trPr>
        <w:tc>
          <w:tcPr>
            <w:tcW w:w="0" w:type="auto"/>
            <w:tcPrChange w:id="404" w:author="Peter" w:date="2013-05-08T09:19:00Z">
              <w:tcPr>
                <w:tcW w:w="0" w:type="auto"/>
                <w:gridSpan w:val="2"/>
              </w:tcPr>
            </w:tcPrChange>
          </w:tcPr>
          <w:p w:rsidR="001310CE" w:rsidRPr="00F2736F" w:rsidRDefault="001310CE" w:rsidP="00305207">
            <w:pPr>
              <w:pStyle w:val="TableText"/>
              <w:rPr>
                <w:rStyle w:val="GUIWord"/>
              </w:rPr>
            </w:pPr>
            <w:r w:rsidRPr="00F2736F">
              <w:rPr>
                <w:rStyle w:val="GUIWord"/>
              </w:rPr>
              <w:t>Processing Level</w:t>
            </w:r>
          </w:p>
        </w:tc>
        <w:tc>
          <w:tcPr>
            <w:tcW w:w="0" w:type="auto"/>
            <w:tcPrChange w:id="405" w:author="Peter" w:date="2013-05-08T09:19:00Z">
              <w:tcPr>
                <w:tcW w:w="0" w:type="auto"/>
                <w:gridSpan w:val="2"/>
              </w:tcPr>
            </w:tcPrChange>
          </w:tcPr>
          <w:p w:rsidR="001310CE" w:rsidRDefault="00F52170" w:rsidP="00F52170">
            <w:pPr>
              <w:pStyle w:val="TableText"/>
            </w:pPr>
            <w:r>
              <w:t xml:space="preserve">[Floating point] </w:t>
            </w:r>
            <w:r w:rsidRPr="00F52170">
              <w:t>Numeric designator of a specific processing level.</w:t>
            </w:r>
          </w:p>
          <w:p w:rsidR="00F52170" w:rsidRDefault="00F52170" w:rsidP="00F52170">
            <w:pPr>
              <w:pStyle w:val="DocAction"/>
            </w:pPr>
            <w:r>
              <w:t>%%% What is a “</w:t>
            </w:r>
            <w:r w:rsidRPr="00F52170">
              <w:t>specific processing level</w:t>
            </w:r>
            <w:r>
              <w:t>” and how can it be specified using a fl pt value?</w:t>
            </w:r>
            <w:r w:rsidR="007A07DA">
              <w:t xml:space="preserve"> Andy</w:t>
            </w:r>
          </w:p>
        </w:tc>
      </w:tr>
      <w:tr w:rsidR="00C96D90" w:rsidTr="00AA263D">
        <w:trPr>
          <w:cantSplit/>
          <w:trPrChange w:id="406" w:author="Peter" w:date="2013-05-08T09:19:00Z">
            <w:trPr>
              <w:gridAfter w:val="0"/>
            </w:trPr>
          </w:trPrChange>
        </w:trPr>
        <w:tc>
          <w:tcPr>
            <w:tcW w:w="0" w:type="auto"/>
            <w:tcPrChange w:id="407" w:author="Peter" w:date="2013-05-08T09:19:00Z">
              <w:tcPr>
                <w:tcW w:w="0" w:type="auto"/>
                <w:gridSpan w:val="2"/>
              </w:tcPr>
            </w:tcPrChange>
          </w:tcPr>
          <w:p w:rsidR="001310CE" w:rsidRPr="00F2736F" w:rsidRDefault="001310CE" w:rsidP="00305207">
            <w:pPr>
              <w:pStyle w:val="TableText"/>
              <w:rPr>
                <w:rStyle w:val="GUIWord"/>
              </w:rPr>
            </w:pPr>
            <w:r w:rsidRPr="00F2736F">
              <w:rPr>
                <w:rStyle w:val="GUIWord"/>
              </w:rPr>
              <w:t>Processing Module</w:t>
            </w:r>
          </w:p>
        </w:tc>
        <w:tc>
          <w:tcPr>
            <w:tcW w:w="0" w:type="auto"/>
            <w:tcPrChange w:id="408" w:author="Peter" w:date="2013-05-08T09:19:00Z">
              <w:tcPr>
                <w:tcW w:w="0" w:type="auto"/>
                <w:gridSpan w:val="2"/>
              </w:tcPr>
            </w:tcPrChange>
          </w:tcPr>
          <w:p w:rsidR="001310CE" w:rsidRDefault="00547F47" w:rsidP="00305207">
            <w:pPr>
              <w:pStyle w:val="TableText"/>
            </w:pPr>
            <w:r>
              <w:t xml:space="preserve">[Alpha string] </w:t>
            </w:r>
            <w:r w:rsidR="00F52170" w:rsidRPr="00F52170">
              <w:t>Name of processing module applied to spectrum</w:t>
            </w:r>
          </w:p>
          <w:p w:rsidR="00547F47" w:rsidRDefault="00547F47" w:rsidP="00547F47">
            <w:pPr>
              <w:pStyle w:val="TableText"/>
            </w:pPr>
            <w:r>
              <w:t>Multiple Processing Module fields may be added to each spectrum.</w:t>
            </w:r>
          </w:p>
          <w:p w:rsidR="00547F47" w:rsidRDefault="00547F47" w:rsidP="00547F47">
            <w:pPr>
              <w:pStyle w:val="DocAction"/>
            </w:pPr>
            <w:r>
              <w:t>%%% How is this different from Processing Algorithm, or will they be usually set in tandem?</w:t>
            </w:r>
            <w:r w:rsidR="007A07DA">
              <w:t xml:space="preserve"> Andy</w:t>
            </w:r>
          </w:p>
        </w:tc>
      </w:tr>
      <w:tr w:rsidR="00C96D90" w:rsidTr="00AA263D">
        <w:trPr>
          <w:cantSplit/>
          <w:trPrChange w:id="409" w:author="Peter" w:date="2013-05-08T09:19:00Z">
            <w:trPr>
              <w:gridAfter w:val="0"/>
            </w:trPr>
          </w:trPrChange>
        </w:trPr>
        <w:tc>
          <w:tcPr>
            <w:tcW w:w="0" w:type="auto"/>
            <w:tcPrChange w:id="410" w:author="Peter" w:date="2013-05-08T09:19:00Z">
              <w:tcPr>
                <w:tcW w:w="0" w:type="auto"/>
                <w:gridSpan w:val="2"/>
              </w:tcPr>
            </w:tcPrChange>
          </w:tcPr>
          <w:p w:rsidR="001310CE" w:rsidRPr="00F2736F" w:rsidRDefault="001310CE" w:rsidP="00305207">
            <w:pPr>
              <w:pStyle w:val="TableText"/>
              <w:rPr>
                <w:rStyle w:val="GUIWord"/>
              </w:rPr>
            </w:pPr>
            <w:r w:rsidRPr="00F2736F">
              <w:rPr>
                <w:rStyle w:val="GUIWord"/>
              </w:rPr>
              <w:t>Source File</w:t>
            </w:r>
          </w:p>
        </w:tc>
        <w:tc>
          <w:tcPr>
            <w:tcW w:w="0" w:type="auto"/>
            <w:tcPrChange w:id="411" w:author="Peter" w:date="2013-05-08T09:19:00Z">
              <w:tcPr>
                <w:tcW w:w="0" w:type="auto"/>
                <w:gridSpan w:val="2"/>
              </w:tcPr>
            </w:tcPrChange>
          </w:tcPr>
          <w:p w:rsidR="00547F47" w:rsidRDefault="00547F47" w:rsidP="00547F47">
            <w:pPr>
              <w:pStyle w:val="TableText"/>
            </w:pPr>
            <w:r>
              <w:t>[Alpha string] Name of f</w:t>
            </w:r>
            <w:r w:rsidRPr="00547F47">
              <w:t>ile that provided the original data</w:t>
            </w:r>
          </w:p>
          <w:p w:rsidR="001310CE" w:rsidRDefault="00547F47" w:rsidP="00547F47">
            <w:pPr>
              <w:pStyle w:val="TableText"/>
            </w:pPr>
            <w:r>
              <w:t xml:space="preserve">This </w:t>
            </w:r>
            <w:r w:rsidRPr="00547F47">
              <w:t xml:space="preserve">applies if data </w:t>
            </w:r>
            <w:r>
              <w:t>is</w:t>
            </w:r>
            <w:r w:rsidRPr="00547F47">
              <w:t xml:space="preserve"> processed outside of SPECCHIO</w:t>
            </w:r>
            <w:r>
              <w:t xml:space="preserve">. </w:t>
            </w:r>
            <w:r w:rsidRPr="00547F47">
              <w:rPr>
                <w:rStyle w:val="DocActionChar"/>
              </w:rPr>
              <w:t>%%% How is data processed “outside of Specchio”, and is this field added automatically by some module of Specchio</w:t>
            </w:r>
            <w:r w:rsidRPr="007A07DA">
              <w:rPr>
                <w:rStyle w:val="DocActionChar"/>
              </w:rPr>
              <w:t>?</w:t>
            </w:r>
            <w:r w:rsidR="007A07DA" w:rsidRPr="007A07DA">
              <w:rPr>
                <w:rStyle w:val="DocActionChar"/>
              </w:rPr>
              <w:t xml:space="preserve"> Andy</w:t>
            </w:r>
          </w:p>
          <w:p w:rsidR="00547F47" w:rsidRDefault="00547F47" w:rsidP="00547F47">
            <w:pPr>
              <w:pStyle w:val="TableText"/>
            </w:pPr>
            <w:r>
              <w:t xml:space="preserve">Multiple Source File fields may be added to each spectrum. </w:t>
            </w:r>
            <w:r w:rsidRPr="00547F47">
              <w:rPr>
                <w:rStyle w:val="DocActionChar"/>
              </w:rPr>
              <w:t>%%% But what would this mea</w:t>
            </w:r>
            <w:r w:rsidRPr="007A07DA">
              <w:rPr>
                <w:rStyle w:val="DocActionChar"/>
              </w:rPr>
              <w:t>n?</w:t>
            </w:r>
            <w:r w:rsidR="007A07DA" w:rsidRPr="007A07DA">
              <w:rPr>
                <w:rStyle w:val="DocActionChar"/>
              </w:rPr>
              <w:t xml:space="preserve"> Andy</w:t>
            </w:r>
          </w:p>
        </w:tc>
      </w:tr>
      <w:tr w:rsidR="00C96D90" w:rsidTr="00AA263D">
        <w:trPr>
          <w:cantSplit/>
        </w:trPr>
        <w:tc>
          <w:tcPr>
            <w:tcW w:w="0" w:type="auto"/>
          </w:tcPr>
          <w:p w:rsidR="001310CE" w:rsidRPr="00F2736F" w:rsidRDefault="001310CE" w:rsidP="00305207">
            <w:pPr>
              <w:pStyle w:val="TableText"/>
              <w:rPr>
                <w:rStyle w:val="GUIWord"/>
              </w:rPr>
            </w:pPr>
            <w:r w:rsidRPr="00F2736F">
              <w:rPr>
                <w:rStyle w:val="GUIWord"/>
              </w:rPr>
              <w:t>Time Shift</w:t>
            </w:r>
          </w:p>
        </w:tc>
        <w:tc>
          <w:tcPr>
            <w:tcW w:w="0" w:type="auto"/>
          </w:tcPr>
          <w:p w:rsidR="00FF3B3D" w:rsidRDefault="00547F47" w:rsidP="00FF3B3D">
            <w:pPr>
              <w:pStyle w:val="TableText"/>
            </w:pPr>
            <w:r>
              <w:t xml:space="preserve">[Alpha string] </w:t>
            </w:r>
            <w:r w:rsidR="00C96D90">
              <w:t xml:space="preserve">This records the time shift processing that was applied to the spectrum using the Special functions/Correct local time to UTC operation. See </w:t>
            </w:r>
            <w:ins w:id="412" w:author="Peter" w:date="2013-05-08T09:19:00Z">
              <w:r w:rsidR="00E900AA">
                <w:fldChar w:fldCharType="begin"/>
              </w:r>
              <w:r w:rsidR="00410625">
                <w:instrText xml:space="preserve"> REF _Ref157338239 \r \h  \* MERGEFORMAT </w:instrText>
              </w:r>
            </w:ins>
            <w:ins w:id="413" w:author="Peter" w:date="2013-05-08T09:19:00Z">
              <w:r w:rsidR="00E900AA">
                <w:fldChar w:fldCharType="separate"/>
              </w:r>
            </w:ins>
            <w:r w:rsidR="00FF3B3D" w:rsidRPr="00FF3B3D">
              <w:rPr>
                <w:rStyle w:val="CrossReference"/>
              </w:rPr>
              <w:t>0</w:t>
            </w:r>
            <w:ins w:id="414" w:author="Peter" w:date="2013-05-08T09:19:00Z">
              <w:r w:rsidR="00E900AA">
                <w:fldChar w:fldCharType="end"/>
              </w:r>
              <w:r w:rsidR="00A863FC" w:rsidRPr="00A863FC">
                <w:rPr>
                  <w:rStyle w:val="CrossReference"/>
                </w:rPr>
                <w:t xml:space="preserve"> </w:t>
              </w:r>
              <w:r w:rsidR="00E900AA">
                <w:fldChar w:fldCharType="begin"/>
              </w:r>
              <w:r w:rsidR="00410625">
                <w:instrText xml:space="preserve"> REF _Ref157338239 \h  \* MERGEFORMAT </w:instrText>
              </w:r>
            </w:ins>
            <w:ins w:id="415" w:author="Peter" w:date="2013-05-08T09:19:00Z">
              <w:r w:rsidR="00E900AA">
                <w:fldChar w:fldCharType="separate"/>
              </w:r>
            </w:ins>
            <w:r w:rsidR="00FF3B3D" w:rsidRPr="00FF3B3D">
              <w:rPr>
                <w:rStyle w:val="CrossReference"/>
              </w:rPr>
              <w:t>Warning</w:t>
            </w:r>
            <w:r w:rsidR="00FF3B3D" w:rsidRPr="00FF3B3D">
              <w:rPr>
                <w:rStyle w:val="CrossReference"/>
              </w:rPr>
              <w:tab/>
              <w:t>If you</w:t>
            </w:r>
            <w:r w:rsidR="00FF3B3D">
              <w:t xml:space="preserve"> select the directory above or below the one selected when the Campaign was first loaded, it will not be recognised as the same directory and will cause all of the existing data to be duplicated in your Specchio Campaign.</w:t>
            </w:r>
          </w:p>
          <w:p w:rsidR="001310CE" w:rsidRDefault="00FF3B3D" w:rsidP="00C96D90">
            <w:pPr>
              <w:pStyle w:val="TableText"/>
            </w:pPr>
            <w:r w:rsidRPr="00084655">
              <w:t>UTC Time Correction</w:t>
            </w:r>
            <w:ins w:id="416" w:author="Peter" w:date="2013-05-08T09:19:00Z">
              <w:r w:rsidR="00E900AA">
                <w:fldChar w:fldCharType="end"/>
              </w:r>
            </w:ins>
            <w:del w:id="417" w:author="Peter" w:date="2013-05-08T09:19:00Z">
              <w:r w:rsidR="00C96D90">
                <w:delText>%%%</w:delText>
              </w:r>
            </w:del>
            <w:r w:rsidR="00C96D90">
              <w:t xml:space="preserve"> for more information on changing the times.</w:t>
            </w:r>
          </w:p>
          <w:p w:rsidR="00DF0182" w:rsidRDefault="00547F47" w:rsidP="004309AF">
            <w:pPr>
              <w:pStyle w:val="TableText"/>
            </w:pPr>
            <w:r>
              <w:t>Multiple Time Shift fields will be added if the Time Shift function is applied multiple times.</w:t>
            </w:r>
          </w:p>
        </w:tc>
      </w:tr>
    </w:tbl>
    <w:p w:rsidR="001310CE" w:rsidRDefault="001310CE" w:rsidP="00A7583F">
      <w:pPr>
        <w:pStyle w:val="Body"/>
        <w:rPr>
          <w:rStyle w:val="Strong"/>
        </w:rPr>
      </w:pPr>
      <w:r w:rsidRPr="00BC4E01">
        <w:rPr>
          <w:rStyle w:val="Strong"/>
        </w:rPr>
        <w:t>Sampling Geometry</w:t>
      </w:r>
    </w:p>
    <w:p w:rsidR="001310CE" w:rsidRDefault="001310CE" w:rsidP="00A7583F">
      <w:pPr>
        <w:pStyle w:val="Body"/>
      </w:pPr>
      <w:r w:rsidRPr="001265C9">
        <w:t>Numbers in this group can all be entered as floating point numbers.</w:t>
      </w:r>
    </w:p>
    <w:tbl>
      <w:tblPr>
        <w:tblStyle w:val="TableGrid"/>
        <w:tblW w:w="0" w:type="auto"/>
        <w:tblInd w:w="817" w:type="dxa"/>
        <w:tblLook w:val="04A0"/>
      </w:tblPr>
      <w:tblGrid>
        <w:gridCol w:w="1801"/>
        <w:gridCol w:w="6953"/>
      </w:tblGrid>
      <w:tr w:rsidR="00586F67" w:rsidTr="00AA263D">
        <w:trPr>
          <w:cantSplit/>
        </w:trPr>
        <w:tc>
          <w:tcPr>
            <w:tcW w:w="0" w:type="auto"/>
          </w:tcPr>
          <w:p w:rsidR="001310CE" w:rsidRPr="00F2736F" w:rsidRDefault="001310CE" w:rsidP="00305207">
            <w:pPr>
              <w:pStyle w:val="TableText"/>
              <w:rPr>
                <w:rStyle w:val="GUIWord"/>
              </w:rPr>
            </w:pPr>
            <w:r w:rsidRPr="00F2736F">
              <w:rPr>
                <w:rStyle w:val="GUIWord"/>
              </w:rPr>
              <w:t>Beam Geometry</w:t>
            </w:r>
          </w:p>
        </w:tc>
        <w:tc>
          <w:tcPr>
            <w:tcW w:w="0" w:type="auto"/>
          </w:tcPr>
          <w:p w:rsidR="00821621" w:rsidRDefault="00547F47" w:rsidP="00821621">
            <w:pPr>
              <w:pStyle w:val="TableText"/>
            </w:pPr>
            <w:r>
              <w:t>[</w:t>
            </w:r>
            <w:r w:rsidR="00821621">
              <w:t>Drop down list</w:t>
            </w:r>
            <w:r>
              <w:t xml:space="preserve">] </w:t>
            </w:r>
            <w:r w:rsidR="001310CE">
              <w:t>SPECCHIO supports the nine fundamental</w:t>
            </w:r>
            <w:r w:rsidR="001310CE" w:rsidRPr="00084655">
              <w:t xml:space="preserve"> </w:t>
            </w:r>
            <w:r w:rsidR="001310CE">
              <w:t>beam geometry types</w:t>
            </w:r>
            <w:r w:rsidR="001310CE" w:rsidRPr="00084655">
              <w:t xml:space="preserve"> </w:t>
            </w:r>
            <w:r w:rsidR="001310CE">
              <w:t>describing the incoming and reflected beams.</w:t>
            </w:r>
          </w:p>
          <w:p w:rsidR="001310CE" w:rsidRDefault="001310CE" w:rsidP="00821621">
            <w:pPr>
              <w:pStyle w:val="TableText"/>
            </w:pPr>
            <w:r>
              <w:t xml:space="preserve">For further information about the beam geometry types, please refer to </w:t>
            </w:r>
            <w:sdt>
              <w:sdtPr>
                <w:id w:val="14245747"/>
                <w:citation/>
              </w:sdtPr>
              <w:sdtContent>
                <w:r w:rsidR="00E900AA">
                  <w:fldChar w:fldCharType="begin"/>
                </w:r>
                <w:r w:rsidR="00547F47">
                  <w:rPr>
                    <w:lang w:val="en-AU"/>
                  </w:rPr>
                  <w:instrText xml:space="preserve"> CITATION Sch \l 3081 </w:instrText>
                </w:r>
                <w:r w:rsidR="00E900AA">
                  <w:fldChar w:fldCharType="separate"/>
                </w:r>
                <w:r w:rsidR="003E3549" w:rsidRPr="003E3549">
                  <w:rPr>
                    <w:noProof/>
                    <w:lang w:val="en-AU"/>
                  </w:rPr>
                  <w:t>(Schaepman-Strub, et al., 2006)</w:t>
                </w:r>
                <w:r w:rsidR="00E900AA">
                  <w:fldChar w:fldCharType="end"/>
                </w:r>
              </w:sdtContent>
            </w:sdt>
            <w:r>
              <w:t xml:space="preserve"> and </w:t>
            </w:r>
            <w:r w:rsidR="00E900AA">
              <w:fldChar w:fldCharType="begin"/>
            </w:r>
            <w:r>
              <w:instrText xml:space="preserve"> REF _Ref190487291 \h </w:instrText>
            </w:r>
            <w:r w:rsidR="00E900AA">
              <w:fldChar w:fldCharType="separate"/>
            </w:r>
            <w:r w:rsidR="00FF3B3D">
              <w:t xml:space="preserve">Figure </w:t>
            </w:r>
            <w:r w:rsidR="00FF3B3D">
              <w:rPr>
                <w:noProof/>
              </w:rPr>
              <w:t>11</w:t>
            </w:r>
            <w:r w:rsidR="00E900AA">
              <w:fldChar w:fldCharType="end"/>
            </w:r>
            <w:r>
              <w:t xml:space="preserve"> below.</w:t>
            </w:r>
          </w:p>
        </w:tc>
      </w:tr>
      <w:tr w:rsidR="00586F67" w:rsidTr="00AA263D">
        <w:trPr>
          <w:cantSplit/>
        </w:trPr>
        <w:tc>
          <w:tcPr>
            <w:tcW w:w="0" w:type="auto"/>
          </w:tcPr>
          <w:p w:rsidR="001310CE" w:rsidRPr="00F2736F" w:rsidRDefault="001310CE" w:rsidP="00305207">
            <w:pPr>
              <w:pStyle w:val="TableText"/>
              <w:rPr>
                <w:rStyle w:val="GUIWord"/>
              </w:rPr>
            </w:pPr>
            <w:r w:rsidRPr="00F2736F">
              <w:rPr>
                <w:rStyle w:val="GUIWord"/>
              </w:rPr>
              <w:t>Illumination Azimuth</w:t>
            </w:r>
          </w:p>
        </w:tc>
        <w:tc>
          <w:tcPr>
            <w:tcW w:w="0" w:type="auto"/>
          </w:tcPr>
          <w:p w:rsidR="001310CE" w:rsidRDefault="00547F47" w:rsidP="004309AF">
            <w:pPr>
              <w:pStyle w:val="TableText"/>
            </w:pPr>
            <w:r>
              <w:t xml:space="preserve">[Degrees] </w:t>
            </w:r>
            <w:r w:rsidRPr="00547F47">
              <w:t xml:space="preserve">Absolute illumination source azimuth angle measured </w:t>
            </w:r>
            <w:r w:rsidR="004309AF">
              <w:t xml:space="preserve">clockwise </w:t>
            </w:r>
            <w:r w:rsidRPr="00547F47">
              <w:t>from geographic North</w:t>
            </w:r>
          </w:p>
        </w:tc>
      </w:tr>
      <w:tr w:rsidR="00586F67" w:rsidTr="00AA263D">
        <w:trPr>
          <w:cantSplit/>
        </w:trPr>
        <w:tc>
          <w:tcPr>
            <w:tcW w:w="0" w:type="auto"/>
          </w:tcPr>
          <w:p w:rsidR="001310CE" w:rsidRPr="00F2736F" w:rsidRDefault="001310CE" w:rsidP="00305207">
            <w:pPr>
              <w:pStyle w:val="TableText"/>
              <w:rPr>
                <w:rStyle w:val="GUIWord"/>
              </w:rPr>
            </w:pPr>
            <w:r w:rsidRPr="00F2736F">
              <w:rPr>
                <w:rStyle w:val="GUIWord"/>
              </w:rPr>
              <w:t>Illumination Distance</w:t>
            </w:r>
          </w:p>
        </w:tc>
        <w:tc>
          <w:tcPr>
            <w:tcW w:w="0" w:type="auto"/>
          </w:tcPr>
          <w:p w:rsidR="001310CE" w:rsidRDefault="00547F47" w:rsidP="004309AF">
            <w:pPr>
              <w:pStyle w:val="TableText"/>
            </w:pPr>
            <w:r>
              <w:t xml:space="preserve">[Metres] </w:t>
            </w:r>
            <w:r w:rsidRPr="00547F47">
              <w:t>Distance between the illumination source and target (for artificial illumination)</w:t>
            </w:r>
          </w:p>
        </w:tc>
      </w:tr>
      <w:tr w:rsidR="00586F67" w:rsidTr="00AA263D">
        <w:trPr>
          <w:cantSplit/>
        </w:trPr>
        <w:tc>
          <w:tcPr>
            <w:tcW w:w="0" w:type="auto"/>
          </w:tcPr>
          <w:p w:rsidR="001310CE" w:rsidRPr="00F2736F" w:rsidRDefault="001310CE" w:rsidP="00305207">
            <w:pPr>
              <w:pStyle w:val="TableText"/>
              <w:rPr>
                <w:rStyle w:val="GUIWord"/>
              </w:rPr>
            </w:pPr>
            <w:r w:rsidRPr="00F2736F">
              <w:rPr>
                <w:rStyle w:val="GUIWord"/>
              </w:rPr>
              <w:t>Illumination Zenith</w:t>
            </w:r>
          </w:p>
        </w:tc>
        <w:tc>
          <w:tcPr>
            <w:tcW w:w="0" w:type="auto"/>
          </w:tcPr>
          <w:p w:rsidR="00586F67" w:rsidRDefault="00586F67" w:rsidP="004309AF">
            <w:pPr>
              <w:pStyle w:val="TableText"/>
            </w:pPr>
            <w:r>
              <w:t xml:space="preserve">[Degrees] </w:t>
            </w:r>
            <w:r w:rsidR="00547F47" w:rsidRPr="00547F47">
              <w:t>Illumination source zenith angle measured from nadir</w:t>
            </w:r>
          </w:p>
        </w:tc>
      </w:tr>
      <w:tr w:rsidR="00586F67" w:rsidTr="00AA263D">
        <w:trPr>
          <w:cantSplit/>
        </w:trPr>
        <w:tc>
          <w:tcPr>
            <w:tcW w:w="0" w:type="auto"/>
          </w:tcPr>
          <w:p w:rsidR="001310CE" w:rsidRPr="00F2736F" w:rsidRDefault="001310CE" w:rsidP="00305207">
            <w:pPr>
              <w:pStyle w:val="TableText"/>
              <w:rPr>
                <w:rStyle w:val="GUIWord"/>
              </w:rPr>
            </w:pPr>
            <w:r w:rsidRPr="00F2736F">
              <w:rPr>
                <w:rStyle w:val="GUIWord"/>
              </w:rPr>
              <w:t>Sensor Azimuth</w:t>
            </w:r>
          </w:p>
        </w:tc>
        <w:tc>
          <w:tcPr>
            <w:tcW w:w="0" w:type="auto"/>
          </w:tcPr>
          <w:p w:rsidR="004309AF" w:rsidRDefault="000B40E5" w:rsidP="004309AF">
            <w:pPr>
              <w:pStyle w:val="TableText"/>
            </w:pPr>
            <w:r>
              <w:t xml:space="preserve">[Degrees] </w:t>
            </w:r>
            <w:r w:rsidRPr="000B40E5">
              <w:t>Sensor azimuth angle relative to the illumination angle</w:t>
            </w:r>
          </w:p>
          <w:p w:rsidR="000B40E5" w:rsidRDefault="004309AF" w:rsidP="004309AF">
            <w:pPr>
              <w:pStyle w:val="TableText"/>
            </w:pPr>
            <w:r>
              <w:t xml:space="preserve">For example, this will be </w:t>
            </w:r>
            <w:r w:rsidR="000B40E5" w:rsidRPr="000B40E5">
              <w:t xml:space="preserve">180° </w:t>
            </w:r>
            <w:r>
              <w:t>if</w:t>
            </w:r>
            <w:r w:rsidR="000B40E5" w:rsidRPr="000B40E5">
              <w:t xml:space="preserve"> the principal plane </w:t>
            </w:r>
            <w:r>
              <w:t xml:space="preserve">is directly </w:t>
            </w:r>
            <w:r w:rsidR="000B40E5" w:rsidRPr="000B40E5">
              <w:t>opposite illumination source</w:t>
            </w:r>
          </w:p>
        </w:tc>
      </w:tr>
      <w:tr w:rsidR="00586F67" w:rsidTr="00AA263D">
        <w:trPr>
          <w:cantSplit/>
        </w:trPr>
        <w:tc>
          <w:tcPr>
            <w:tcW w:w="0" w:type="auto"/>
          </w:tcPr>
          <w:p w:rsidR="001310CE" w:rsidRPr="00F2736F" w:rsidRDefault="001310CE" w:rsidP="00305207">
            <w:pPr>
              <w:pStyle w:val="TableText"/>
              <w:rPr>
                <w:rStyle w:val="GUIWord"/>
              </w:rPr>
            </w:pPr>
            <w:r w:rsidRPr="00F2736F">
              <w:rPr>
                <w:rStyle w:val="GUIWord"/>
              </w:rPr>
              <w:t>Sensor Distance</w:t>
            </w:r>
          </w:p>
        </w:tc>
        <w:tc>
          <w:tcPr>
            <w:tcW w:w="0" w:type="auto"/>
          </w:tcPr>
          <w:p w:rsidR="001310CE" w:rsidRDefault="000B40E5" w:rsidP="000B40E5">
            <w:pPr>
              <w:pStyle w:val="TableText"/>
            </w:pPr>
            <w:r>
              <w:t>[Metres] D</w:t>
            </w:r>
            <w:r w:rsidR="001310CE" w:rsidRPr="00084655">
              <w:t xml:space="preserve">istance of sensor </w:t>
            </w:r>
            <w:r>
              <w:t>from the</w:t>
            </w:r>
            <w:r w:rsidR="001310CE" w:rsidRPr="00084655">
              <w:t xml:space="preserve"> target</w:t>
            </w:r>
          </w:p>
        </w:tc>
      </w:tr>
      <w:tr w:rsidR="00586F67" w:rsidTr="00AA263D">
        <w:trPr>
          <w:cantSplit/>
        </w:trPr>
        <w:tc>
          <w:tcPr>
            <w:tcW w:w="0" w:type="auto"/>
          </w:tcPr>
          <w:p w:rsidR="001310CE" w:rsidRPr="00F2736F" w:rsidRDefault="001310CE" w:rsidP="00305207">
            <w:pPr>
              <w:pStyle w:val="TableText"/>
              <w:rPr>
                <w:rStyle w:val="GUIWord"/>
              </w:rPr>
            </w:pPr>
            <w:r w:rsidRPr="00F2736F">
              <w:rPr>
                <w:rStyle w:val="GUIWord"/>
              </w:rPr>
              <w:t>Sensor Zenith</w:t>
            </w:r>
          </w:p>
        </w:tc>
        <w:tc>
          <w:tcPr>
            <w:tcW w:w="0" w:type="auto"/>
          </w:tcPr>
          <w:p w:rsidR="004309AF" w:rsidRDefault="000B40E5" w:rsidP="00305207">
            <w:pPr>
              <w:pStyle w:val="TableText"/>
            </w:pPr>
            <w:r>
              <w:t xml:space="preserve">[Degrees] </w:t>
            </w:r>
            <w:r w:rsidRPr="000B40E5">
              <w:t>Sensor zenith angle measured from nadir</w:t>
            </w:r>
          </w:p>
          <w:p w:rsidR="000B40E5" w:rsidRDefault="004309AF" w:rsidP="004309AF">
            <w:pPr>
              <w:pStyle w:val="TableText"/>
            </w:pPr>
            <w:r>
              <w:t>For example, a vertical downward aspect is directly towards the nadir, so this value will be zero.</w:t>
            </w:r>
          </w:p>
        </w:tc>
      </w:tr>
    </w:tbl>
    <w:p w:rsidR="001310CE" w:rsidRDefault="001310CE" w:rsidP="00EB49E0">
      <w:pPr>
        <w:pStyle w:val="Figure"/>
      </w:pPr>
      <w:r>
        <w:rPr>
          <w:lang w:val="en-AU"/>
        </w:rPr>
        <w:drawing>
          <wp:inline distT="0" distB="0" distL="0" distR="0">
            <wp:extent cx="5581650" cy="2903375"/>
            <wp:effectExtent l="0" t="0" r="0" b="0"/>
            <wp:docPr id="52" name="Bild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2">
                      <a:extLst>
                        <a:ext uri="{28A0092B-C50C-407E-A947-70E740481C1C}">
                          <a14:useLocalDpi xmlns="" xmlns:wpc="http://schemas.microsoft.com/office/word/2010/wordprocessingCanvas" xmlns:mo="http://schemas.microsoft.com/office/mac/office/2008/main" xmlns:mc="http://schemas.openxmlformats.org/markup-compatibility/2006" xmlns:mv="urn:schemas-microsoft-com:mac:vml"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b="7444"/>
                    <a:stretch>
                      <a:fillRect/>
                    </a:stretch>
                  </pic:blipFill>
                  <pic:spPr bwMode="auto">
                    <a:xfrm>
                      <a:off x="0" y="0"/>
                      <a:ext cx="5581650" cy="2903375"/>
                    </a:xfrm>
                    <a:prstGeom prst="rect">
                      <a:avLst/>
                    </a:prstGeom>
                    <a:noFill/>
                    <a:ln>
                      <a:noFill/>
                    </a:ln>
                  </pic:spPr>
                </pic:pic>
              </a:graphicData>
            </a:graphic>
          </wp:inline>
        </w:drawing>
      </w:r>
    </w:p>
    <w:p w:rsidR="001310CE" w:rsidRDefault="001310CE" w:rsidP="00EB49E0">
      <w:pPr>
        <w:pStyle w:val="Caption"/>
      </w:pPr>
      <w:bookmarkStart w:id="418" w:name="_Ref190487291"/>
      <w:r>
        <w:t xml:space="preserve">Figure </w:t>
      </w:r>
      <w:fldSimple w:instr=" SEQ Figure \* ARABIC ">
        <w:r w:rsidR="00FF3B3D">
          <w:rPr>
            <w:noProof/>
          </w:rPr>
          <w:t>11</w:t>
        </w:r>
      </w:fldSimple>
      <w:bookmarkEnd w:id="418"/>
      <w:r>
        <w:t>: The nine beam geometry cases</w:t>
      </w:r>
    </w:p>
    <w:p w:rsidR="001310CE" w:rsidRPr="00BC4E01" w:rsidRDefault="001310CE" w:rsidP="00A7583F">
      <w:pPr>
        <w:pStyle w:val="Body"/>
        <w:rPr>
          <w:rStyle w:val="Strong"/>
        </w:rPr>
      </w:pPr>
      <w:r w:rsidRPr="00BC4E01">
        <w:rPr>
          <w:rStyle w:val="Strong"/>
        </w:rPr>
        <w:t>Scientific References</w:t>
      </w:r>
    </w:p>
    <w:tbl>
      <w:tblPr>
        <w:tblStyle w:val="TableGrid"/>
        <w:tblW w:w="0" w:type="auto"/>
        <w:tblInd w:w="817" w:type="dxa"/>
        <w:tblLook w:val="04A0"/>
      </w:tblPr>
      <w:tblGrid>
        <w:gridCol w:w="1266"/>
        <w:gridCol w:w="6850"/>
      </w:tblGrid>
      <w:tr w:rsidR="001310CE" w:rsidTr="00305207">
        <w:tc>
          <w:tcPr>
            <w:tcW w:w="0" w:type="auto"/>
          </w:tcPr>
          <w:p w:rsidR="001310CE" w:rsidRPr="00F2736F" w:rsidRDefault="001310CE" w:rsidP="00305207">
            <w:pPr>
              <w:pStyle w:val="TableText"/>
              <w:rPr>
                <w:rStyle w:val="GUIWord"/>
              </w:rPr>
            </w:pPr>
            <w:r w:rsidRPr="00F2736F">
              <w:rPr>
                <w:rStyle w:val="GUIWord"/>
              </w:rPr>
              <w:t>Citation</w:t>
            </w:r>
          </w:p>
        </w:tc>
        <w:tc>
          <w:tcPr>
            <w:tcW w:w="0" w:type="auto"/>
          </w:tcPr>
          <w:p w:rsidR="001310CE" w:rsidRDefault="000B40E5" w:rsidP="00305207">
            <w:pPr>
              <w:pStyle w:val="TableText"/>
            </w:pPr>
            <w:r>
              <w:t xml:space="preserve">[Alpha string] </w:t>
            </w:r>
            <w:r w:rsidRPr="000B40E5">
              <w:t>Publication to be cited when using these spectral data</w:t>
            </w:r>
          </w:p>
          <w:p w:rsidR="000B40E5" w:rsidRDefault="000B40E5" w:rsidP="00163936">
            <w:pPr>
              <w:pStyle w:val="TableText"/>
            </w:pPr>
            <w:r>
              <w:t>Multiple Citation fields can be entered.</w:t>
            </w:r>
            <w:r w:rsidR="004309AF">
              <w:t xml:space="preserve"> </w:t>
            </w:r>
            <w:r w:rsidR="004309AF" w:rsidRPr="004309AF">
              <w:rPr>
                <w:rStyle w:val="DocActionChar"/>
              </w:rPr>
              <w:t xml:space="preserve">%%% Not in </w:t>
            </w:r>
            <w:r w:rsidR="00163936">
              <w:rPr>
                <w:rStyle w:val="DocActionChar"/>
              </w:rPr>
              <w:t>my</w:t>
            </w:r>
            <w:r w:rsidR="004309AF" w:rsidRPr="004309AF">
              <w:rPr>
                <w:rStyle w:val="DocActionChar"/>
              </w:rPr>
              <w:t xml:space="preserve"> Version.</w:t>
            </w:r>
          </w:p>
        </w:tc>
      </w:tr>
      <w:tr w:rsidR="001310CE" w:rsidTr="00305207">
        <w:tc>
          <w:tcPr>
            <w:tcW w:w="0" w:type="auto"/>
          </w:tcPr>
          <w:p w:rsidR="001310CE" w:rsidRPr="00F2736F" w:rsidRDefault="001310CE" w:rsidP="00305207">
            <w:pPr>
              <w:pStyle w:val="TableText"/>
              <w:rPr>
                <w:rStyle w:val="GUIWord"/>
              </w:rPr>
            </w:pPr>
            <w:r w:rsidRPr="00F2736F">
              <w:rPr>
                <w:rStyle w:val="GUIWord"/>
              </w:rPr>
              <w:t>Publication</w:t>
            </w:r>
          </w:p>
        </w:tc>
        <w:tc>
          <w:tcPr>
            <w:tcW w:w="0" w:type="auto"/>
          </w:tcPr>
          <w:p w:rsidR="001310CE" w:rsidRDefault="000B40E5" w:rsidP="00305207">
            <w:pPr>
              <w:pStyle w:val="TableText"/>
            </w:pPr>
            <w:r>
              <w:t xml:space="preserve">[Alpha string] </w:t>
            </w:r>
            <w:r w:rsidRPr="000B40E5">
              <w:t>Publication relevant to these spectral data</w:t>
            </w:r>
          </w:p>
          <w:p w:rsidR="000B40E5" w:rsidRDefault="000B40E5" w:rsidP="00163936">
            <w:pPr>
              <w:pStyle w:val="TableText"/>
            </w:pPr>
            <w:r>
              <w:t>Multiple Publication fields can be entered.</w:t>
            </w:r>
            <w:r w:rsidR="004309AF" w:rsidRPr="004309AF">
              <w:rPr>
                <w:rStyle w:val="DocActionChar"/>
              </w:rPr>
              <w:t xml:space="preserve"> %%% Not in </w:t>
            </w:r>
            <w:r w:rsidR="00163936">
              <w:rPr>
                <w:rStyle w:val="DocActionChar"/>
              </w:rPr>
              <w:t>my</w:t>
            </w:r>
            <w:r w:rsidR="004309AF" w:rsidRPr="004309AF">
              <w:rPr>
                <w:rStyle w:val="DocActionChar"/>
              </w:rPr>
              <w:t xml:space="preserve"> Version.</w:t>
            </w:r>
          </w:p>
        </w:tc>
      </w:tr>
    </w:tbl>
    <w:p w:rsidR="001310CE" w:rsidRDefault="001310CE" w:rsidP="00A7583F">
      <w:pPr>
        <w:pStyle w:val="Body"/>
        <w:rPr>
          <w:rStyle w:val="Strong"/>
        </w:rPr>
      </w:pPr>
      <w:r w:rsidRPr="00BC4E01">
        <w:rPr>
          <w:rStyle w:val="Strong"/>
        </w:rPr>
        <w:t>Soil Parameters</w:t>
      </w:r>
    </w:p>
    <w:tbl>
      <w:tblPr>
        <w:tblW w:w="0" w:type="auto"/>
        <w:tblInd w:w="81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hemeFill="background1"/>
        <w:tblLayout w:type="fixed"/>
        <w:tblLook w:val="04A0"/>
      </w:tblPr>
      <w:tblGrid>
        <w:gridCol w:w="2268"/>
        <w:gridCol w:w="2750"/>
        <w:gridCol w:w="3736"/>
      </w:tblGrid>
      <w:tr w:rsidR="00F94281" w:rsidRPr="000B40E5" w:rsidTr="00AA263D">
        <w:trPr>
          <w:cantSplit/>
          <w:trHeight w:val="328"/>
        </w:trPr>
        <w:tc>
          <w:tcPr>
            <w:tcW w:w="2268" w:type="dxa"/>
            <w:shd w:val="clear" w:color="auto" w:fill="FFFFFF" w:themeFill="background1"/>
            <w:noWrap/>
            <w:hideMark/>
          </w:tcPr>
          <w:p w:rsidR="00F94281" w:rsidRPr="000B40E5" w:rsidRDefault="00F94281" w:rsidP="00F94281">
            <w:pPr>
              <w:pStyle w:val="TableText"/>
              <w:rPr>
                <w:rStyle w:val="GUIWord"/>
                <w:lang w:val="en-AU" w:eastAsia="ja-JP"/>
              </w:rPr>
            </w:pPr>
            <w:r w:rsidRPr="000B40E5">
              <w:rPr>
                <w:rStyle w:val="GUIWord"/>
                <w:lang w:val="en-AU" w:eastAsia="ja-JP"/>
              </w:rPr>
              <w:t>ASC Order</w:t>
            </w:r>
          </w:p>
        </w:tc>
        <w:tc>
          <w:tcPr>
            <w:tcW w:w="6486" w:type="dxa"/>
            <w:gridSpan w:val="2"/>
            <w:shd w:val="clear" w:color="auto" w:fill="FFFFFF" w:themeFill="background1"/>
            <w:noWrap/>
            <w:hideMark/>
          </w:tcPr>
          <w:p w:rsidR="00F94281" w:rsidRPr="004710EB" w:rsidRDefault="00F94281" w:rsidP="00F94281">
            <w:pPr>
              <w:pStyle w:val="TableText"/>
            </w:pPr>
            <w:r w:rsidRPr="004710EB">
              <w:t>[Alpha string] Australian Soil Classification order</w:t>
            </w:r>
            <w:r w:rsidR="004309AF">
              <w:t xml:space="preserve"> </w:t>
            </w:r>
            <w:r w:rsidR="004309AF" w:rsidRPr="004309AF">
              <w:rPr>
                <w:rStyle w:val="DocActionChar"/>
              </w:rPr>
              <w:t>%%% Is there a reference for this and the following?</w:t>
            </w:r>
            <w:r w:rsidR="008B1E14" w:rsidRPr="007A07DA">
              <w:rPr>
                <w:rStyle w:val="DocActionChar"/>
              </w:rPr>
              <w:t xml:space="preserve"> Andy</w:t>
            </w:r>
            <w:r w:rsidR="008B1E14">
              <w:rPr>
                <w:rStyle w:val="DocActionChar"/>
              </w:rPr>
              <w:t>/Nick</w:t>
            </w:r>
          </w:p>
        </w:tc>
      </w:tr>
      <w:tr w:rsidR="00F94281" w:rsidRPr="000B40E5" w:rsidTr="00AA263D">
        <w:trPr>
          <w:cantSplit/>
          <w:trHeight w:val="328"/>
        </w:trPr>
        <w:tc>
          <w:tcPr>
            <w:tcW w:w="2268" w:type="dxa"/>
            <w:shd w:val="clear" w:color="auto" w:fill="FFFFFF" w:themeFill="background1"/>
            <w:noWrap/>
            <w:hideMark/>
          </w:tcPr>
          <w:p w:rsidR="00F94281" w:rsidRPr="000B40E5" w:rsidRDefault="00F94281" w:rsidP="00F94281">
            <w:pPr>
              <w:pStyle w:val="TableText"/>
              <w:rPr>
                <w:rStyle w:val="GUIWord"/>
                <w:lang w:val="en-AU" w:eastAsia="ja-JP"/>
              </w:rPr>
            </w:pPr>
            <w:r w:rsidRPr="000B40E5">
              <w:rPr>
                <w:rStyle w:val="GUIWord"/>
                <w:lang w:val="en-AU" w:eastAsia="ja-JP"/>
              </w:rPr>
              <w:t>ASC Sub-Order</w:t>
            </w:r>
          </w:p>
        </w:tc>
        <w:tc>
          <w:tcPr>
            <w:tcW w:w="6486" w:type="dxa"/>
            <w:gridSpan w:val="2"/>
            <w:shd w:val="clear" w:color="auto" w:fill="FFFFFF" w:themeFill="background1"/>
            <w:noWrap/>
            <w:hideMark/>
          </w:tcPr>
          <w:p w:rsidR="00F94281" w:rsidRPr="004710EB" w:rsidRDefault="00F94281" w:rsidP="00F94281">
            <w:pPr>
              <w:pStyle w:val="TableText"/>
            </w:pPr>
            <w:r w:rsidRPr="004710EB">
              <w:t>[Alpha string] Australian Soil Classification sub-order</w:t>
            </w:r>
          </w:p>
        </w:tc>
      </w:tr>
      <w:tr w:rsidR="00F94281" w:rsidRPr="000B40E5" w:rsidTr="00AA263D">
        <w:trPr>
          <w:cantSplit/>
          <w:trHeight w:val="328"/>
        </w:trPr>
        <w:tc>
          <w:tcPr>
            <w:tcW w:w="2268" w:type="dxa"/>
            <w:shd w:val="clear" w:color="auto" w:fill="FFFFFF" w:themeFill="background1"/>
            <w:noWrap/>
            <w:hideMark/>
          </w:tcPr>
          <w:p w:rsidR="00F94281" w:rsidRPr="000B40E5" w:rsidRDefault="00F94281" w:rsidP="00F94281">
            <w:pPr>
              <w:pStyle w:val="TableText"/>
              <w:rPr>
                <w:rStyle w:val="GUIWord"/>
                <w:lang w:val="en-AU" w:eastAsia="ja-JP"/>
              </w:rPr>
            </w:pPr>
            <w:r w:rsidRPr="000B40E5">
              <w:rPr>
                <w:rStyle w:val="GUIWord"/>
                <w:lang w:val="en-AU" w:eastAsia="ja-JP"/>
              </w:rPr>
              <w:t>Sampling Lower Depth</w:t>
            </w:r>
          </w:p>
        </w:tc>
        <w:tc>
          <w:tcPr>
            <w:tcW w:w="6486" w:type="dxa"/>
            <w:gridSpan w:val="2"/>
            <w:shd w:val="clear" w:color="auto" w:fill="FFFFFF" w:themeFill="background1"/>
            <w:noWrap/>
            <w:hideMark/>
          </w:tcPr>
          <w:p w:rsidR="00F94281" w:rsidRPr="000B40E5" w:rsidRDefault="00F94281" w:rsidP="00F94281">
            <w:pPr>
              <w:pStyle w:val="TableText"/>
              <w:rPr>
                <w:rFonts w:ascii="Calibri" w:hAnsi="Calibri"/>
                <w:color w:val="000000"/>
                <w:sz w:val="24"/>
                <w:lang w:val="en-AU" w:eastAsia="ja-JP"/>
              </w:rPr>
            </w:pPr>
            <w:r>
              <w:rPr>
                <w:rFonts w:ascii="Calibri" w:hAnsi="Calibri"/>
                <w:color w:val="000000"/>
                <w:sz w:val="24"/>
                <w:lang w:val="en-AU" w:eastAsia="ja-JP"/>
              </w:rPr>
              <w:t>[Metres]</w:t>
            </w:r>
            <w:r w:rsidR="001572A2">
              <w:rPr>
                <w:rFonts w:ascii="Calibri" w:hAnsi="Calibri"/>
                <w:color w:val="000000"/>
                <w:sz w:val="24"/>
                <w:lang w:val="en-AU" w:eastAsia="ja-JP"/>
              </w:rPr>
              <w:t xml:space="preserve"> </w:t>
            </w:r>
            <w:r w:rsidR="001572A2" w:rsidRPr="004309AF">
              <w:rPr>
                <w:rStyle w:val="DocActionChar"/>
              </w:rPr>
              <w:t>%%%</w:t>
            </w:r>
            <w:r w:rsidR="008B1E14" w:rsidRPr="007A07DA">
              <w:rPr>
                <w:rStyle w:val="DocActionChar"/>
              </w:rPr>
              <w:t xml:space="preserve"> Andy</w:t>
            </w:r>
          </w:p>
        </w:tc>
      </w:tr>
      <w:tr w:rsidR="00F94281" w:rsidRPr="000B40E5" w:rsidTr="00AA263D">
        <w:trPr>
          <w:cantSplit/>
          <w:trHeight w:val="328"/>
        </w:trPr>
        <w:tc>
          <w:tcPr>
            <w:tcW w:w="2268" w:type="dxa"/>
            <w:shd w:val="clear" w:color="auto" w:fill="FFFFFF" w:themeFill="background1"/>
            <w:noWrap/>
            <w:hideMark/>
          </w:tcPr>
          <w:p w:rsidR="00F94281" w:rsidRPr="000B40E5" w:rsidRDefault="00F94281" w:rsidP="00F94281">
            <w:pPr>
              <w:pStyle w:val="TableText"/>
              <w:rPr>
                <w:rStyle w:val="GUIWord"/>
                <w:lang w:val="en-AU" w:eastAsia="ja-JP"/>
              </w:rPr>
            </w:pPr>
            <w:r w:rsidRPr="000B40E5">
              <w:rPr>
                <w:rStyle w:val="GUIWord"/>
                <w:lang w:val="en-AU" w:eastAsia="ja-JP"/>
              </w:rPr>
              <w:t>Sampling Upper Depth</w:t>
            </w:r>
          </w:p>
        </w:tc>
        <w:tc>
          <w:tcPr>
            <w:tcW w:w="6486" w:type="dxa"/>
            <w:gridSpan w:val="2"/>
            <w:shd w:val="clear" w:color="auto" w:fill="FFFFFF" w:themeFill="background1"/>
            <w:noWrap/>
            <w:hideMark/>
          </w:tcPr>
          <w:p w:rsidR="00F94281" w:rsidRPr="000B40E5" w:rsidRDefault="00F94281" w:rsidP="00F94281">
            <w:pPr>
              <w:pStyle w:val="TableText"/>
              <w:rPr>
                <w:rFonts w:ascii="Calibri" w:hAnsi="Calibri"/>
                <w:color w:val="000000"/>
                <w:sz w:val="24"/>
                <w:lang w:val="en-AU" w:eastAsia="ja-JP"/>
              </w:rPr>
            </w:pPr>
            <w:r>
              <w:rPr>
                <w:rFonts w:ascii="Calibri" w:hAnsi="Calibri"/>
                <w:color w:val="000000"/>
                <w:sz w:val="24"/>
                <w:lang w:val="en-AU" w:eastAsia="ja-JP"/>
              </w:rPr>
              <w:t>[Metres]</w:t>
            </w:r>
            <w:r w:rsidR="001572A2">
              <w:rPr>
                <w:rFonts w:ascii="Calibri" w:hAnsi="Calibri"/>
                <w:color w:val="000000"/>
                <w:sz w:val="24"/>
                <w:lang w:val="en-AU" w:eastAsia="ja-JP"/>
              </w:rPr>
              <w:t xml:space="preserve"> </w:t>
            </w:r>
            <w:r w:rsidR="001572A2" w:rsidRPr="004309AF">
              <w:rPr>
                <w:rStyle w:val="DocActionChar"/>
              </w:rPr>
              <w:t>%%%</w:t>
            </w:r>
            <w:r w:rsidR="008B1E14" w:rsidRPr="007A07DA">
              <w:rPr>
                <w:rStyle w:val="DocActionChar"/>
              </w:rPr>
              <w:t xml:space="preserve"> Andy</w:t>
            </w:r>
          </w:p>
        </w:tc>
      </w:tr>
      <w:tr w:rsidR="00F94281" w:rsidRPr="000B40E5" w:rsidTr="00AA263D">
        <w:trPr>
          <w:cantSplit/>
          <w:trHeight w:val="328"/>
        </w:trPr>
        <w:tc>
          <w:tcPr>
            <w:tcW w:w="2268" w:type="dxa"/>
            <w:shd w:val="clear" w:color="auto" w:fill="FFFFFF" w:themeFill="background1"/>
            <w:noWrap/>
            <w:hideMark/>
          </w:tcPr>
          <w:p w:rsidR="00F94281" w:rsidRPr="000B40E5" w:rsidRDefault="00F94281" w:rsidP="00F94281">
            <w:pPr>
              <w:pStyle w:val="TableText"/>
              <w:rPr>
                <w:rStyle w:val="GUIWord"/>
                <w:lang w:val="en-AU" w:eastAsia="ja-JP"/>
              </w:rPr>
            </w:pPr>
            <w:r w:rsidRPr="000B40E5">
              <w:rPr>
                <w:rStyle w:val="GUIWord"/>
                <w:lang w:val="en-AU" w:eastAsia="ja-JP"/>
              </w:rPr>
              <w:t>Horizon Desig. Master</w:t>
            </w:r>
          </w:p>
        </w:tc>
        <w:tc>
          <w:tcPr>
            <w:tcW w:w="6486" w:type="dxa"/>
            <w:gridSpan w:val="2"/>
            <w:shd w:val="clear" w:color="auto" w:fill="FFFFFF" w:themeFill="background1"/>
            <w:noWrap/>
            <w:hideMark/>
          </w:tcPr>
          <w:p w:rsidR="00F94281" w:rsidRPr="004710EB" w:rsidRDefault="00F94281" w:rsidP="00F94281">
            <w:pPr>
              <w:pStyle w:val="TableText"/>
            </w:pPr>
            <w:r w:rsidRPr="004710EB">
              <w:t>[Alpha string]</w:t>
            </w:r>
            <w:r w:rsidR="001572A2">
              <w:rPr>
                <w:rFonts w:ascii="Calibri" w:hAnsi="Calibri"/>
                <w:color w:val="000000"/>
                <w:sz w:val="24"/>
                <w:lang w:val="en-AU" w:eastAsia="ja-JP"/>
              </w:rPr>
              <w:t xml:space="preserve"> </w:t>
            </w:r>
            <w:r w:rsidR="001572A2" w:rsidRPr="004309AF">
              <w:rPr>
                <w:rStyle w:val="DocActionChar"/>
              </w:rPr>
              <w:t>%%%</w:t>
            </w:r>
            <w:r w:rsidR="008B1E14" w:rsidRPr="007A07DA">
              <w:rPr>
                <w:rStyle w:val="DocActionChar"/>
              </w:rPr>
              <w:t xml:space="preserve"> Andy</w:t>
            </w:r>
          </w:p>
        </w:tc>
      </w:tr>
      <w:tr w:rsidR="00F94281" w:rsidRPr="000B40E5" w:rsidTr="00AA263D">
        <w:trPr>
          <w:cantSplit/>
          <w:trHeight w:val="328"/>
        </w:trPr>
        <w:tc>
          <w:tcPr>
            <w:tcW w:w="2268" w:type="dxa"/>
            <w:shd w:val="clear" w:color="auto" w:fill="FFFFFF" w:themeFill="background1"/>
            <w:noWrap/>
            <w:hideMark/>
          </w:tcPr>
          <w:p w:rsidR="00F94281" w:rsidRPr="000B40E5" w:rsidRDefault="00F94281" w:rsidP="00F94281">
            <w:pPr>
              <w:pStyle w:val="TableText"/>
              <w:rPr>
                <w:rStyle w:val="GUIWord"/>
                <w:lang w:val="en-AU" w:eastAsia="ja-JP"/>
              </w:rPr>
            </w:pPr>
            <w:r w:rsidRPr="000B40E5">
              <w:rPr>
                <w:rStyle w:val="GUIWord"/>
                <w:lang w:val="en-AU" w:eastAsia="ja-JP"/>
              </w:rPr>
              <w:t>Horizon Desig. Sub. Division</w:t>
            </w:r>
          </w:p>
        </w:tc>
        <w:tc>
          <w:tcPr>
            <w:tcW w:w="6486" w:type="dxa"/>
            <w:gridSpan w:val="2"/>
            <w:shd w:val="clear" w:color="auto" w:fill="FFFFFF" w:themeFill="background1"/>
            <w:noWrap/>
            <w:hideMark/>
          </w:tcPr>
          <w:p w:rsidR="00F94281" w:rsidRPr="004710EB" w:rsidRDefault="00F94281" w:rsidP="00F94281">
            <w:pPr>
              <w:pStyle w:val="TableText"/>
            </w:pPr>
            <w:r w:rsidRPr="004710EB">
              <w:t>[Alpha string]</w:t>
            </w:r>
            <w:r w:rsidR="001572A2">
              <w:rPr>
                <w:rFonts w:ascii="Calibri" w:hAnsi="Calibri"/>
                <w:color w:val="000000"/>
                <w:sz w:val="24"/>
                <w:lang w:val="en-AU" w:eastAsia="ja-JP"/>
              </w:rPr>
              <w:t xml:space="preserve"> </w:t>
            </w:r>
            <w:r w:rsidR="001572A2" w:rsidRPr="004309AF">
              <w:rPr>
                <w:rStyle w:val="DocActionChar"/>
              </w:rPr>
              <w:t>%%%</w:t>
            </w:r>
            <w:r w:rsidR="008B1E14" w:rsidRPr="007A07DA">
              <w:rPr>
                <w:rStyle w:val="DocActionChar"/>
              </w:rPr>
              <w:t xml:space="preserve"> Andy</w:t>
            </w:r>
          </w:p>
        </w:tc>
      </w:tr>
      <w:tr w:rsidR="00F94281" w:rsidRPr="000B40E5" w:rsidTr="00AA263D">
        <w:trPr>
          <w:cantSplit/>
          <w:trHeight w:val="328"/>
        </w:trPr>
        <w:tc>
          <w:tcPr>
            <w:tcW w:w="2268" w:type="dxa"/>
            <w:shd w:val="clear" w:color="auto" w:fill="FFFFFF" w:themeFill="background1"/>
            <w:noWrap/>
            <w:hideMark/>
          </w:tcPr>
          <w:p w:rsidR="00F94281" w:rsidRPr="000B40E5" w:rsidRDefault="00F94281" w:rsidP="00F94281">
            <w:pPr>
              <w:pStyle w:val="TableText"/>
              <w:rPr>
                <w:rStyle w:val="GUIWord"/>
                <w:lang w:val="en-AU" w:eastAsia="ja-JP"/>
              </w:rPr>
            </w:pPr>
            <w:r w:rsidRPr="000B40E5">
              <w:rPr>
                <w:rStyle w:val="GUIWord"/>
                <w:lang w:val="en-AU" w:eastAsia="ja-JP"/>
              </w:rPr>
              <w:t>Horizon Name</w:t>
            </w:r>
          </w:p>
        </w:tc>
        <w:tc>
          <w:tcPr>
            <w:tcW w:w="6486" w:type="dxa"/>
            <w:gridSpan w:val="2"/>
            <w:shd w:val="clear" w:color="auto" w:fill="FFFFFF" w:themeFill="background1"/>
            <w:noWrap/>
            <w:hideMark/>
          </w:tcPr>
          <w:p w:rsidR="00F94281" w:rsidRPr="004710EB" w:rsidRDefault="00F94281" w:rsidP="00F94281">
            <w:pPr>
              <w:pStyle w:val="TableText"/>
            </w:pPr>
            <w:r w:rsidRPr="004710EB">
              <w:t>[Alpha string]</w:t>
            </w:r>
            <w:r w:rsidR="001572A2">
              <w:rPr>
                <w:rFonts w:ascii="Calibri" w:hAnsi="Calibri"/>
                <w:color w:val="000000"/>
                <w:sz w:val="24"/>
                <w:lang w:val="en-AU" w:eastAsia="ja-JP"/>
              </w:rPr>
              <w:t xml:space="preserve"> </w:t>
            </w:r>
            <w:r w:rsidR="001572A2" w:rsidRPr="004309AF">
              <w:rPr>
                <w:rStyle w:val="DocActionChar"/>
              </w:rPr>
              <w:t>%%%</w:t>
            </w:r>
            <w:r w:rsidR="008B1E14" w:rsidRPr="007A07DA">
              <w:rPr>
                <w:rStyle w:val="DocActionChar"/>
              </w:rPr>
              <w:t xml:space="preserve"> Andy</w:t>
            </w:r>
          </w:p>
        </w:tc>
      </w:tr>
      <w:tr w:rsidR="00F94281" w:rsidRPr="000B40E5" w:rsidTr="00AA263D">
        <w:trPr>
          <w:cantSplit/>
          <w:trHeight w:val="328"/>
        </w:trPr>
        <w:tc>
          <w:tcPr>
            <w:tcW w:w="2268" w:type="dxa"/>
            <w:tcBorders>
              <w:bottom w:val="single" w:sz="4" w:space="0" w:color="auto"/>
            </w:tcBorders>
            <w:shd w:val="clear" w:color="auto" w:fill="FFFFFF" w:themeFill="background1"/>
            <w:noWrap/>
            <w:hideMark/>
          </w:tcPr>
          <w:p w:rsidR="00F94281" w:rsidRPr="000B40E5" w:rsidRDefault="00F94281" w:rsidP="00F94281">
            <w:pPr>
              <w:pStyle w:val="TableText"/>
              <w:rPr>
                <w:rStyle w:val="GUIWord"/>
                <w:lang w:val="en-AU" w:eastAsia="ja-JP"/>
              </w:rPr>
            </w:pPr>
            <w:r w:rsidRPr="000B40E5">
              <w:rPr>
                <w:rStyle w:val="GUIWord"/>
                <w:lang w:val="en-AU" w:eastAsia="ja-JP"/>
              </w:rPr>
              <w:t>Horizon Number</w:t>
            </w:r>
          </w:p>
        </w:tc>
        <w:tc>
          <w:tcPr>
            <w:tcW w:w="6486" w:type="dxa"/>
            <w:gridSpan w:val="2"/>
            <w:tcBorders>
              <w:bottom w:val="single" w:sz="4" w:space="0" w:color="auto"/>
            </w:tcBorders>
            <w:shd w:val="clear" w:color="auto" w:fill="FFFFFF" w:themeFill="background1"/>
            <w:noWrap/>
            <w:hideMark/>
          </w:tcPr>
          <w:p w:rsidR="00F94281" w:rsidRPr="000B40E5" w:rsidRDefault="00F94281" w:rsidP="00F94281">
            <w:pPr>
              <w:pStyle w:val="TableText"/>
              <w:rPr>
                <w:rFonts w:ascii="Calibri" w:hAnsi="Calibri"/>
                <w:color w:val="000000"/>
                <w:sz w:val="24"/>
                <w:lang w:val="en-AU" w:eastAsia="ja-JP"/>
              </w:rPr>
            </w:pPr>
            <w:r>
              <w:rPr>
                <w:rFonts w:ascii="Calibri" w:hAnsi="Calibri"/>
                <w:color w:val="000000"/>
                <w:sz w:val="24"/>
                <w:lang w:val="en-AU" w:eastAsia="ja-JP"/>
              </w:rPr>
              <w:t>[Integer]</w:t>
            </w:r>
            <w:r w:rsidR="001572A2">
              <w:rPr>
                <w:rFonts w:ascii="Calibri" w:hAnsi="Calibri"/>
                <w:color w:val="000000"/>
                <w:sz w:val="24"/>
                <w:lang w:val="en-AU" w:eastAsia="ja-JP"/>
              </w:rPr>
              <w:t xml:space="preserve"> </w:t>
            </w:r>
            <w:r w:rsidR="001572A2" w:rsidRPr="004309AF">
              <w:rPr>
                <w:rStyle w:val="DocActionChar"/>
              </w:rPr>
              <w:t>%%%</w:t>
            </w:r>
            <w:r w:rsidR="008B1E14" w:rsidRPr="007A07DA">
              <w:rPr>
                <w:rStyle w:val="DocActionChar"/>
              </w:rPr>
              <w:t xml:space="preserve"> Andy</w:t>
            </w:r>
          </w:p>
        </w:tc>
      </w:tr>
      <w:tr w:rsidR="00F94281" w:rsidRPr="000B40E5" w:rsidTr="00AA263D">
        <w:trPr>
          <w:cantSplit/>
          <w:trHeight w:val="328"/>
        </w:trPr>
        <w:tc>
          <w:tcPr>
            <w:tcW w:w="2268" w:type="dxa"/>
            <w:tcBorders>
              <w:top w:val="single" w:sz="4" w:space="0" w:color="auto"/>
              <w:left w:val="single" w:sz="4" w:space="0" w:color="auto"/>
              <w:bottom w:val="nil"/>
              <w:right w:val="single" w:sz="4" w:space="0" w:color="auto"/>
            </w:tcBorders>
            <w:shd w:val="clear" w:color="auto" w:fill="FFFFFF" w:themeFill="background1"/>
            <w:noWrap/>
            <w:hideMark/>
          </w:tcPr>
          <w:p w:rsidR="00F94281" w:rsidRPr="000B40E5" w:rsidRDefault="00F94281" w:rsidP="00F94281">
            <w:pPr>
              <w:pStyle w:val="TableText"/>
            </w:pPr>
            <w:r w:rsidRPr="000B40E5">
              <w:t>Measurements</w:t>
            </w:r>
          </w:p>
        </w:tc>
        <w:tc>
          <w:tcPr>
            <w:tcW w:w="6486" w:type="dxa"/>
            <w:gridSpan w:val="2"/>
            <w:tcBorders>
              <w:top w:val="single" w:sz="4" w:space="0" w:color="auto"/>
              <w:left w:val="single" w:sz="4" w:space="0" w:color="auto"/>
              <w:bottom w:val="nil"/>
              <w:right w:val="single" w:sz="4" w:space="0" w:color="auto"/>
            </w:tcBorders>
            <w:shd w:val="clear" w:color="auto" w:fill="FFFFFF" w:themeFill="background1"/>
            <w:noWrap/>
            <w:hideMark/>
          </w:tcPr>
          <w:p w:rsidR="00F94281" w:rsidRPr="004710EB" w:rsidRDefault="00F94281" w:rsidP="004309AF">
            <w:pPr>
              <w:pStyle w:val="TableText"/>
            </w:pPr>
            <w:r w:rsidRPr="004710EB">
              <w:t xml:space="preserve">Each of the following measurements has two </w:t>
            </w:r>
            <w:r>
              <w:t>Metadata Attributes</w:t>
            </w:r>
            <w:r w:rsidRPr="004710EB">
              <w:t xml:space="preserve"> – the measurement itself and a description field which holds an alpha string describing the method used to determine th</w:t>
            </w:r>
            <w:r w:rsidR="004309AF">
              <w:t>at</w:t>
            </w:r>
            <w:r w:rsidRPr="004710EB">
              <w:t xml:space="preserve"> measurement.</w:t>
            </w:r>
            <w:r>
              <w:t xml:space="preserve"> The table below lists the expected measurement unit, and gives a brief explanation where the name is </w:t>
            </w:r>
            <w:r w:rsidR="004309AF">
              <w:t xml:space="preserve">not </w:t>
            </w:r>
            <w:r>
              <w:t>self-explanatory.</w:t>
            </w:r>
          </w:p>
        </w:tc>
      </w:tr>
      <w:tr w:rsidR="00F94281" w:rsidRPr="000B40E5" w:rsidTr="00AA263D">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F94281" w:rsidRPr="000B40E5" w:rsidRDefault="00F94281" w:rsidP="00F94281">
            <w:pPr>
              <w:pStyle w:val="TableText"/>
              <w:rPr>
                <w:rStyle w:val="GUIWord"/>
                <w:lang w:val="en-AU" w:eastAsia="ja-JP"/>
              </w:rPr>
            </w:pPr>
          </w:p>
        </w:tc>
        <w:tc>
          <w:tcPr>
            <w:tcW w:w="2750" w:type="dxa"/>
            <w:tcBorders>
              <w:top w:val="nil"/>
              <w:left w:val="single" w:sz="4" w:space="0" w:color="auto"/>
              <w:bottom w:val="nil"/>
              <w:right w:val="nil"/>
            </w:tcBorders>
            <w:shd w:val="clear" w:color="auto" w:fill="FFFFFF" w:themeFill="background1"/>
            <w:noWrap/>
            <w:hideMark/>
          </w:tcPr>
          <w:p w:rsidR="00F94281" w:rsidRPr="000B40E5" w:rsidRDefault="00F94281" w:rsidP="00F94281">
            <w:pPr>
              <w:pStyle w:val="TableText"/>
              <w:rPr>
                <w:rStyle w:val="GUIWord"/>
                <w:lang w:val="en-AU" w:eastAsia="ja-JP"/>
              </w:rPr>
            </w:pPr>
            <w:r w:rsidRPr="000B40E5">
              <w:rPr>
                <w:rStyle w:val="GUIWord"/>
                <w:lang w:val="en-AU" w:eastAsia="ja-JP"/>
              </w:rPr>
              <w:t>Air Dry Water Content</w:t>
            </w:r>
          </w:p>
        </w:tc>
        <w:tc>
          <w:tcPr>
            <w:tcW w:w="3736" w:type="dxa"/>
            <w:tcBorders>
              <w:top w:val="nil"/>
              <w:left w:val="nil"/>
              <w:bottom w:val="nil"/>
              <w:right w:val="single" w:sz="4" w:space="0" w:color="auto"/>
            </w:tcBorders>
            <w:shd w:val="clear" w:color="auto" w:fill="FFFFFF" w:themeFill="background1"/>
            <w:noWrap/>
            <w:hideMark/>
          </w:tcPr>
          <w:p w:rsidR="00F94281" w:rsidRPr="004710EB" w:rsidRDefault="00F94281" w:rsidP="00F94281">
            <w:pPr>
              <w:pStyle w:val="TableText"/>
            </w:pPr>
            <w:r w:rsidRPr="004710EB">
              <w:t>[g/g] Water content of air dried soil</w:t>
            </w:r>
          </w:p>
        </w:tc>
      </w:tr>
      <w:tr w:rsidR="00F94281" w:rsidRPr="000B40E5" w:rsidTr="00AA263D">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F94281" w:rsidRPr="000B40E5" w:rsidRDefault="00F94281" w:rsidP="00F94281">
            <w:pPr>
              <w:pStyle w:val="TableText"/>
              <w:rPr>
                <w:rStyle w:val="GUIWord"/>
                <w:lang w:val="en-AU" w:eastAsia="ja-JP"/>
              </w:rPr>
            </w:pPr>
          </w:p>
        </w:tc>
        <w:tc>
          <w:tcPr>
            <w:tcW w:w="2750" w:type="dxa"/>
            <w:tcBorders>
              <w:top w:val="nil"/>
              <w:left w:val="single" w:sz="4" w:space="0" w:color="auto"/>
              <w:bottom w:val="nil"/>
              <w:right w:val="nil"/>
            </w:tcBorders>
            <w:shd w:val="clear" w:color="auto" w:fill="FFFFFF" w:themeFill="background1"/>
            <w:noWrap/>
            <w:hideMark/>
          </w:tcPr>
          <w:p w:rsidR="00F94281" w:rsidRPr="000B40E5" w:rsidRDefault="00F94281" w:rsidP="00F94281">
            <w:pPr>
              <w:pStyle w:val="TableText"/>
              <w:rPr>
                <w:rStyle w:val="GUIWord"/>
                <w:lang w:val="en-AU" w:eastAsia="ja-JP"/>
              </w:rPr>
            </w:pPr>
            <w:r w:rsidRPr="000B40E5">
              <w:rPr>
                <w:rStyle w:val="GUIWord"/>
                <w:lang w:val="en-AU" w:eastAsia="ja-JP"/>
              </w:rPr>
              <w:t>Available P</w:t>
            </w:r>
          </w:p>
        </w:tc>
        <w:tc>
          <w:tcPr>
            <w:tcW w:w="3736" w:type="dxa"/>
            <w:tcBorders>
              <w:top w:val="nil"/>
              <w:left w:val="nil"/>
              <w:bottom w:val="nil"/>
              <w:right w:val="single" w:sz="4" w:space="0" w:color="auto"/>
            </w:tcBorders>
            <w:shd w:val="clear" w:color="auto" w:fill="FFFFFF" w:themeFill="background1"/>
            <w:noWrap/>
            <w:hideMark/>
          </w:tcPr>
          <w:p w:rsidR="00F94281" w:rsidRPr="004710EB" w:rsidRDefault="00F94281" w:rsidP="00F94281">
            <w:pPr>
              <w:pStyle w:val="TableText"/>
            </w:pPr>
            <w:r>
              <w:rPr>
                <w:rFonts w:ascii="Calibri" w:hAnsi="Calibri"/>
                <w:color w:val="000000"/>
                <w:sz w:val="24"/>
                <w:lang w:val="en-AU" w:eastAsia="ja-JP"/>
              </w:rPr>
              <w:t>[</w:t>
            </w:r>
            <w:r w:rsidRPr="004309AF">
              <w:rPr>
                <w:rStyle w:val="DocActionChar"/>
              </w:rPr>
              <w:t>%%%</w:t>
            </w:r>
            <w:r w:rsidR="008B1E14" w:rsidRPr="007A07DA">
              <w:rPr>
                <w:rStyle w:val="DocActionChar"/>
              </w:rPr>
              <w:t>Andy</w:t>
            </w:r>
            <w:r>
              <w:rPr>
                <w:rFonts w:ascii="Calibri" w:hAnsi="Calibri"/>
                <w:color w:val="000000"/>
                <w:sz w:val="24"/>
                <w:lang w:val="en-AU" w:eastAsia="ja-JP"/>
              </w:rPr>
              <w:t xml:space="preserve">] </w:t>
            </w:r>
            <w:r w:rsidRPr="004710EB">
              <w:t>Available phosphorus</w:t>
            </w:r>
          </w:p>
        </w:tc>
      </w:tr>
      <w:tr w:rsidR="00F94281" w:rsidRPr="000B40E5" w:rsidTr="00AA263D">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F94281" w:rsidRPr="000B40E5" w:rsidRDefault="00F94281" w:rsidP="00F94281">
            <w:pPr>
              <w:pStyle w:val="TableText"/>
              <w:rPr>
                <w:rStyle w:val="GUIWord"/>
                <w:lang w:val="en-AU" w:eastAsia="ja-JP"/>
              </w:rPr>
            </w:pPr>
          </w:p>
        </w:tc>
        <w:tc>
          <w:tcPr>
            <w:tcW w:w="2750" w:type="dxa"/>
            <w:tcBorders>
              <w:top w:val="nil"/>
              <w:left w:val="single" w:sz="4" w:space="0" w:color="auto"/>
              <w:bottom w:val="nil"/>
              <w:right w:val="nil"/>
            </w:tcBorders>
            <w:shd w:val="clear" w:color="auto" w:fill="FFFFFF" w:themeFill="background1"/>
            <w:noWrap/>
            <w:hideMark/>
          </w:tcPr>
          <w:p w:rsidR="00F94281" w:rsidRPr="000B40E5" w:rsidRDefault="00F94281" w:rsidP="00F94281">
            <w:pPr>
              <w:pStyle w:val="TableText"/>
              <w:rPr>
                <w:rStyle w:val="GUIWord"/>
                <w:lang w:val="en-AU" w:eastAsia="ja-JP"/>
              </w:rPr>
            </w:pPr>
            <w:r w:rsidRPr="000B40E5">
              <w:rPr>
                <w:rStyle w:val="GUIWord"/>
                <w:lang w:val="en-AU" w:eastAsia="ja-JP"/>
              </w:rPr>
              <w:t>Bulk Density</w:t>
            </w:r>
          </w:p>
        </w:tc>
        <w:tc>
          <w:tcPr>
            <w:tcW w:w="3736" w:type="dxa"/>
            <w:tcBorders>
              <w:top w:val="nil"/>
              <w:left w:val="nil"/>
              <w:bottom w:val="nil"/>
              <w:right w:val="single" w:sz="4" w:space="0" w:color="auto"/>
            </w:tcBorders>
            <w:shd w:val="clear" w:color="auto" w:fill="FFFFFF" w:themeFill="background1"/>
            <w:noWrap/>
            <w:hideMark/>
          </w:tcPr>
          <w:p w:rsidR="00F94281" w:rsidRPr="004710EB" w:rsidRDefault="00F94281" w:rsidP="00F94281">
            <w:pPr>
              <w:pStyle w:val="TableText"/>
            </w:pPr>
            <w:r w:rsidRPr="004710EB">
              <w:t>[g/cm2]</w:t>
            </w:r>
          </w:p>
        </w:tc>
      </w:tr>
      <w:tr w:rsidR="00F94281" w:rsidRPr="000B40E5" w:rsidTr="00AA263D">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F94281" w:rsidRPr="000B40E5" w:rsidRDefault="00F94281" w:rsidP="00F94281">
            <w:pPr>
              <w:pStyle w:val="TableText"/>
              <w:rPr>
                <w:rStyle w:val="GUIWord"/>
                <w:lang w:val="en-AU" w:eastAsia="ja-JP"/>
              </w:rPr>
            </w:pPr>
          </w:p>
        </w:tc>
        <w:tc>
          <w:tcPr>
            <w:tcW w:w="2750" w:type="dxa"/>
            <w:tcBorders>
              <w:top w:val="nil"/>
              <w:left w:val="single" w:sz="4" w:space="0" w:color="auto"/>
              <w:bottom w:val="nil"/>
              <w:right w:val="nil"/>
            </w:tcBorders>
            <w:shd w:val="clear" w:color="auto" w:fill="FFFFFF" w:themeFill="background1"/>
            <w:noWrap/>
            <w:hideMark/>
          </w:tcPr>
          <w:p w:rsidR="00F94281" w:rsidRPr="000B40E5" w:rsidRDefault="00F94281" w:rsidP="00F94281">
            <w:pPr>
              <w:pStyle w:val="TableText"/>
              <w:rPr>
                <w:rStyle w:val="GUIWord"/>
                <w:lang w:val="en-AU" w:eastAsia="ja-JP"/>
              </w:rPr>
            </w:pPr>
            <w:r w:rsidRPr="000B40E5">
              <w:rPr>
                <w:rStyle w:val="GUIWord"/>
                <w:lang w:val="en-AU" w:eastAsia="ja-JP"/>
              </w:rPr>
              <w:t>Carbon</w:t>
            </w:r>
          </w:p>
        </w:tc>
        <w:tc>
          <w:tcPr>
            <w:tcW w:w="3736" w:type="dxa"/>
            <w:tcBorders>
              <w:top w:val="nil"/>
              <w:left w:val="nil"/>
              <w:bottom w:val="nil"/>
              <w:right w:val="single" w:sz="4" w:space="0" w:color="auto"/>
            </w:tcBorders>
            <w:shd w:val="clear" w:color="auto" w:fill="FFFFFF" w:themeFill="background1"/>
            <w:noWrap/>
            <w:hideMark/>
          </w:tcPr>
          <w:p w:rsidR="00F94281" w:rsidRPr="000B40E5" w:rsidRDefault="00F94281" w:rsidP="00F94281">
            <w:pPr>
              <w:pStyle w:val="TableText"/>
              <w:rPr>
                <w:rFonts w:ascii="Calibri" w:hAnsi="Calibri"/>
                <w:color w:val="000000"/>
                <w:sz w:val="24"/>
                <w:lang w:val="en-AU" w:eastAsia="ja-JP"/>
              </w:rPr>
            </w:pPr>
            <w:r>
              <w:rPr>
                <w:rFonts w:ascii="Calibri" w:hAnsi="Calibri"/>
                <w:color w:val="000000"/>
                <w:sz w:val="24"/>
                <w:lang w:val="en-AU" w:eastAsia="ja-JP"/>
              </w:rPr>
              <w:t>[</w:t>
            </w:r>
            <w:r w:rsidRPr="004309AF">
              <w:rPr>
                <w:rStyle w:val="DocActionChar"/>
              </w:rPr>
              <w:t>%%%</w:t>
            </w:r>
            <w:r w:rsidR="008B1E14" w:rsidRPr="007A07DA">
              <w:rPr>
                <w:rStyle w:val="DocActionChar"/>
              </w:rPr>
              <w:t>Andy</w:t>
            </w:r>
            <w:r>
              <w:rPr>
                <w:rFonts w:ascii="Calibri" w:hAnsi="Calibri"/>
                <w:color w:val="000000"/>
                <w:sz w:val="24"/>
                <w:lang w:val="en-AU" w:eastAsia="ja-JP"/>
              </w:rPr>
              <w:t>]</w:t>
            </w:r>
          </w:p>
        </w:tc>
      </w:tr>
      <w:tr w:rsidR="00F94281" w:rsidRPr="000B40E5" w:rsidTr="00AA263D">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F94281" w:rsidRPr="000B40E5" w:rsidRDefault="00F94281" w:rsidP="00F94281">
            <w:pPr>
              <w:pStyle w:val="TableText"/>
              <w:rPr>
                <w:rStyle w:val="GUIWord"/>
                <w:lang w:val="en-AU" w:eastAsia="ja-JP"/>
              </w:rPr>
            </w:pPr>
          </w:p>
        </w:tc>
        <w:tc>
          <w:tcPr>
            <w:tcW w:w="2750" w:type="dxa"/>
            <w:tcBorders>
              <w:top w:val="nil"/>
              <w:left w:val="single" w:sz="4" w:space="0" w:color="auto"/>
              <w:bottom w:val="nil"/>
              <w:right w:val="nil"/>
            </w:tcBorders>
            <w:shd w:val="clear" w:color="auto" w:fill="FFFFFF" w:themeFill="background1"/>
            <w:noWrap/>
            <w:hideMark/>
          </w:tcPr>
          <w:p w:rsidR="00F94281" w:rsidRPr="000B40E5" w:rsidRDefault="00F94281" w:rsidP="00F94281">
            <w:pPr>
              <w:pStyle w:val="TableText"/>
              <w:rPr>
                <w:rStyle w:val="GUIWord"/>
                <w:lang w:val="en-AU" w:eastAsia="ja-JP"/>
              </w:rPr>
            </w:pPr>
            <w:r w:rsidRPr="000B40E5">
              <w:rPr>
                <w:rStyle w:val="GUIWord"/>
                <w:lang w:val="en-AU" w:eastAsia="ja-JP"/>
              </w:rPr>
              <w:t>CEC</w:t>
            </w:r>
          </w:p>
        </w:tc>
        <w:tc>
          <w:tcPr>
            <w:tcW w:w="3736" w:type="dxa"/>
            <w:tcBorders>
              <w:top w:val="nil"/>
              <w:left w:val="nil"/>
              <w:bottom w:val="nil"/>
              <w:right w:val="single" w:sz="4" w:space="0" w:color="auto"/>
            </w:tcBorders>
            <w:shd w:val="clear" w:color="auto" w:fill="FFFFFF" w:themeFill="background1"/>
            <w:noWrap/>
            <w:hideMark/>
          </w:tcPr>
          <w:p w:rsidR="00F94281" w:rsidRPr="000B40E5" w:rsidRDefault="00F94281" w:rsidP="00F94281">
            <w:pPr>
              <w:pStyle w:val="TableText"/>
              <w:rPr>
                <w:rFonts w:ascii="Calibri" w:hAnsi="Calibri"/>
                <w:color w:val="000000"/>
                <w:sz w:val="24"/>
                <w:lang w:val="en-AU" w:eastAsia="ja-JP"/>
              </w:rPr>
            </w:pPr>
            <w:r>
              <w:rPr>
                <w:rFonts w:ascii="Calibri" w:hAnsi="Calibri"/>
                <w:color w:val="000000"/>
                <w:sz w:val="24"/>
                <w:lang w:val="en-AU" w:eastAsia="ja-JP"/>
              </w:rPr>
              <w:t>[cmol/Kg]</w:t>
            </w:r>
          </w:p>
        </w:tc>
      </w:tr>
      <w:tr w:rsidR="00F94281" w:rsidRPr="000B40E5" w:rsidTr="00AA263D">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F94281" w:rsidRPr="000B40E5" w:rsidRDefault="00F94281" w:rsidP="00F94281">
            <w:pPr>
              <w:pStyle w:val="TableText"/>
              <w:rPr>
                <w:rStyle w:val="GUIWord"/>
                <w:lang w:val="en-AU" w:eastAsia="ja-JP"/>
              </w:rPr>
            </w:pPr>
          </w:p>
        </w:tc>
        <w:tc>
          <w:tcPr>
            <w:tcW w:w="2750" w:type="dxa"/>
            <w:tcBorders>
              <w:top w:val="nil"/>
              <w:left w:val="single" w:sz="4" w:space="0" w:color="auto"/>
              <w:bottom w:val="nil"/>
              <w:right w:val="nil"/>
            </w:tcBorders>
            <w:shd w:val="clear" w:color="auto" w:fill="FFFFFF" w:themeFill="background1"/>
            <w:noWrap/>
            <w:hideMark/>
          </w:tcPr>
          <w:p w:rsidR="00F94281" w:rsidRPr="000B40E5" w:rsidRDefault="00F94281" w:rsidP="00F94281">
            <w:pPr>
              <w:pStyle w:val="TableText"/>
              <w:rPr>
                <w:rStyle w:val="GUIWord"/>
                <w:lang w:val="en-AU" w:eastAsia="ja-JP"/>
              </w:rPr>
            </w:pPr>
            <w:r w:rsidRPr="000B40E5">
              <w:rPr>
                <w:rStyle w:val="GUIWord"/>
                <w:lang w:val="en-AU" w:eastAsia="ja-JP"/>
              </w:rPr>
              <w:t>Clay</w:t>
            </w:r>
          </w:p>
        </w:tc>
        <w:tc>
          <w:tcPr>
            <w:tcW w:w="3736" w:type="dxa"/>
            <w:tcBorders>
              <w:top w:val="nil"/>
              <w:left w:val="nil"/>
              <w:bottom w:val="nil"/>
              <w:right w:val="single" w:sz="4" w:space="0" w:color="auto"/>
            </w:tcBorders>
            <w:shd w:val="clear" w:color="auto" w:fill="FFFFFF" w:themeFill="background1"/>
            <w:noWrap/>
            <w:hideMark/>
          </w:tcPr>
          <w:p w:rsidR="00F94281" w:rsidRPr="000B40E5" w:rsidRDefault="00F94281" w:rsidP="00F94281">
            <w:pPr>
              <w:pStyle w:val="TableText"/>
              <w:rPr>
                <w:rFonts w:ascii="Calibri" w:hAnsi="Calibri"/>
                <w:color w:val="000000"/>
                <w:sz w:val="24"/>
                <w:lang w:val="en-AU" w:eastAsia="ja-JP"/>
              </w:rPr>
            </w:pPr>
            <w:r>
              <w:rPr>
                <w:rFonts w:ascii="Calibri" w:hAnsi="Calibri"/>
                <w:color w:val="000000"/>
                <w:sz w:val="24"/>
                <w:lang w:val="en-AU" w:eastAsia="ja-JP"/>
              </w:rPr>
              <w:t>[</w:t>
            </w:r>
            <w:r w:rsidRPr="004309AF">
              <w:rPr>
                <w:rStyle w:val="DocActionChar"/>
              </w:rPr>
              <w:t>%%%</w:t>
            </w:r>
            <w:r w:rsidR="008B1E14" w:rsidRPr="007A07DA">
              <w:rPr>
                <w:rStyle w:val="DocActionChar"/>
              </w:rPr>
              <w:t>Andy</w:t>
            </w:r>
            <w:r>
              <w:rPr>
                <w:rFonts w:ascii="Calibri" w:hAnsi="Calibri"/>
                <w:color w:val="000000"/>
                <w:sz w:val="24"/>
                <w:lang w:val="en-AU" w:eastAsia="ja-JP"/>
              </w:rPr>
              <w:t>]</w:t>
            </w:r>
          </w:p>
        </w:tc>
      </w:tr>
      <w:tr w:rsidR="00F94281" w:rsidRPr="000B40E5" w:rsidTr="00AA263D">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F94281" w:rsidRPr="000B40E5" w:rsidRDefault="00F94281" w:rsidP="00F94281">
            <w:pPr>
              <w:pStyle w:val="TableText"/>
              <w:rPr>
                <w:rStyle w:val="GUIWord"/>
                <w:lang w:val="en-AU" w:eastAsia="ja-JP"/>
              </w:rPr>
            </w:pPr>
          </w:p>
        </w:tc>
        <w:tc>
          <w:tcPr>
            <w:tcW w:w="2750" w:type="dxa"/>
            <w:tcBorders>
              <w:top w:val="nil"/>
              <w:left w:val="single" w:sz="4" w:space="0" w:color="auto"/>
              <w:bottom w:val="nil"/>
              <w:right w:val="nil"/>
            </w:tcBorders>
            <w:shd w:val="clear" w:color="auto" w:fill="FFFFFF" w:themeFill="background1"/>
            <w:noWrap/>
            <w:hideMark/>
          </w:tcPr>
          <w:p w:rsidR="00F94281" w:rsidRPr="000B40E5" w:rsidRDefault="00F94281" w:rsidP="00F94281">
            <w:pPr>
              <w:pStyle w:val="TableText"/>
              <w:rPr>
                <w:rStyle w:val="GUIWord"/>
                <w:lang w:val="en-AU" w:eastAsia="ja-JP"/>
              </w:rPr>
            </w:pPr>
            <w:r w:rsidRPr="000B40E5">
              <w:rPr>
                <w:rStyle w:val="GUIWord"/>
                <w:lang w:val="en-AU" w:eastAsia="ja-JP"/>
              </w:rPr>
              <w:t>Coarse Sand</w:t>
            </w:r>
          </w:p>
        </w:tc>
        <w:tc>
          <w:tcPr>
            <w:tcW w:w="3736" w:type="dxa"/>
            <w:tcBorders>
              <w:top w:val="nil"/>
              <w:left w:val="nil"/>
              <w:bottom w:val="nil"/>
              <w:right w:val="single" w:sz="4" w:space="0" w:color="auto"/>
            </w:tcBorders>
            <w:shd w:val="clear" w:color="auto" w:fill="FFFFFF" w:themeFill="background1"/>
            <w:noWrap/>
            <w:hideMark/>
          </w:tcPr>
          <w:p w:rsidR="00F94281" w:rsidRPr="000B40E5" w:rsidRDefault="00F94281" w:rsidP="00F94281">
            <w:pPr>
              <w:pStyle w:val="TableText"/>
              <w:rPr>
                <w:rFonts w:ascii="Calibri" w:hAnsi="Calibri"/>
                <w:color w:val="000000"/>
                <w:sz w:val="24"/>
                <w:lang w:val="en-AU" w:eastAsia="ja-JP"/>
              </w:rPr>
            </w:pPr>
            <w:r>
              <w:rPr>
                <w:rFonts w:ascii="Calibri" w:hAnsi="Calibri"/>
                <w:color w:val="000000"/>
                <w:sz w:val="24"/>
                <w:lang w:val="en-AU" w:eastAsia="ja-JP"/>
              </w:rPr>
              <w:t>[</w:t>
            </w:r>
            <w:r w:rsidRPr="004309AF">
              <w:rPr>
                <w:rStyle w:val="DocActionChar"/>
              </w:rPr>
              <w:t>%%%</w:t>
            </w:r>
            <w:r w:rsidR="008B1E14" w:rsidRPr="007A07DA">
              <w:rPr>
                <w:rStyle w:val="DocActionChar"/>
              </w:rPr>
              <w:t>Andy</w:t>
            </w:r>
            <w:r>
              <w:rPr>
                <w:rFonts w:ascii="Calibri" w:hAnsi="Calibri"/>
                <w:color w:val="000000"/>
                <w:sz w:val="24"/>
                <w:lang w:val="en-AU" w:eastAsia="ja-JP"/>
              </w:rPr>
              <w:t>]</w:t>
            </w:r>
          </w:p>
        </w:tc>
      </w:tr>
      <w:tr w:rsidR="00F94281" w:rsidRPr="000B40E5" w:rsidTr="00AA263D">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F94281" w:rsidRPr="000B40E5" w:rsidRDefault="00F94281" w:rsidP="00F94281">
            <w:pPr>
              <w:pStyle w:val="TableText"/>
              <w:rPr>
                <w:rStyle w:val="GUIWord"/>
                <w:lang w:val="en-AU" w:eastAsia="ja-JP"/>
              </w:rPr>
            </w:pPr>
          </w:p>
        </w:tc>
        <w:tc>
          <w:tcPr>
            <w:tcW w:w="2750" w:type="dxa"/>
            <w:tcBorders>
              <w:top w:val="nil"/>
              <w:left w:val="single" w:sz="4" w:space="0" w:color="auto"/>
              <w:bottom w:val="nil"/>
              <w:right w:val="nil"/>
            </w:tcBorders>
            <w:shd w:val="clear" w:color="auto" w:fill="FFFFFF" w:themeFill="background1"/>
            <w:noWrap/>
            <w:hideMark/>
          </w:tcPr>
          <w:p w:rsidR="00F94281" w:rsidRPr="000B40E5" w:rsidRDefault="00F94281" w:rsidP="00F94281">
            <w:pPr>
              <w:pStyle w:val="TableText"/>
              <w:rPr>
                <w:rStyle w:val="GUIWord"/>
                <w:lang w:val="en-AU" w:eastAsia="ja-JP"/>
              </w:rPr>
            </w:pPr>
            <w:r w:rsidRPr="000B40E5">
              <w:rPr>
                <w:rStyle w:val="GUIWord"/>
                <w:lang w:val="en-AU" w:eastAsia="ja-JP"/>
              </w:rPr>
              <w:t>Electrical Conductivity</w:t>
            </w:r>
          </w:p>
        </w:tc>
        <w:tc>
          <w:tcPr>
            <w:tcW w:w="3736" w:type="dxa"/>
            <w:tcBorders>
              <w:top w:val="nil"/>
              <w:left w:val="nil"/>
              <w:bottom w:val="nil"/>
              <w:right w:val="single" w:sz="4" w:space="0" w:color="auto"/>
            </w:tcBorders>
            <w:shd w:val="clear" w:color="auto" w:fill="FFFFFF" w:themeFill="background1"/>
            <w:noWrap/>
            <w:hideMark/>
          </w:tcPr>
          <w:p w:rsidR="00F94281" w:rsidRPr="000B40E5" w:rsidRDefault="00F94281" w:rsidP="00F94281">
            <w:pPr>
              <w:pStyle w:val="TableText"/>
              <w:rPr>
                <w:rFonts w:ascii="Calibri" w:hAnsi="Calibri"/>
                <w:color w:val="000000"/>
                <w:sz w:val="24"/>
                <w:lang w:val="en-AU" w:eastAsia="ja-JP"/>
              </w:rPr>
            </w:pPr>
            <w:r>
              <w:rPr>
                <w:rFonts w:ascii="Calibri" w:hAnsi="Calibri"/>
                <w:color w:val="000000"/>
                <w:sz w:val="24"/>
                <w:lang w:val="en-AU" w:eastAsia="ja-JP"/>
              </w:rPr>
              <w:t>[Deci-Siemens/</w:t>
            </w:r>
            <w:r w:rsidRPr="000B40E5">
              <w:rPr>
                <w:rFonts w:ascii="Calibri" w:hAnsi="Calibri"/>
                <w:color w:val="000000"/>
                <w:sz w:val="24"/>
                <w:lang w:val="en-AU" w:eastAsia="ja-JP"/>
              </w:rPr>
              <w:t>Metre</w:t>
            </w:r>
            <w:r>
              <w:rPr>
                <w:rFonts w:ascii="Calibri" w:hAnsi="Calibri"/>
                <w:color w:val="000000"/>
                <w:sz w:val="24"/>
                <w:lang w:val="en-AU" w:eastAsia="ja-JP"/>
              </w:rPr>
              <w:t>]</w:t>
            </w:r>
          </w:p>
        </w:tc>
      </w:tr>
      <w:tr w:rsidR="00F94281" w:rsidRPr="000B40E5" w:rsidTr="00AA263D">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F94281" w:rsidRPr="000B40E5" w:rsidRDefault="00F94281" w:rsidP="00F94281">
            <w:pPr>
              <w:pStyle w:val="TableText"/>
              <w:rPr>
                <w:rStyle w:val="GUIWord"/>
                <w:lang w:val="en-AU" w:eastAsia="ja-JP"/>
              </w:rPr>
            </w:pPr>
          </w:p>
        </w:tc>
        <w:tc>
          <w:tcPr>
            <w:tcW w:w="2750" w:type="dxa"/>
            <w:tcBorders>
              <w:top w:val="nil"/>
              <w:left w:val="single" w:sz="4" w:space="0" w:color="auto"/>
              <w:bottom w:val="nil"/>
              <w:right w:val="nil"/>
            </w:tcBorders>
            <w:shd w:val="clear" w:color="auto" w:fill="FFFFFF" w:themeFill="background1"/>
            <w:noWrap/>
            <w:hideMark/>
          </w:tcPr>
          <w:p w:rsidR="00F94281" w:rsidRPr="000B40E5" w:rsidRDefault="00F94281" w:rsidP="00F94281">
            <w:pPr>
              <w:pStyle w:val="TableText"/>
              <w:rPr>
                <w:rStyle w:val="GUIWord"/>
                <w:lang w:val="en-AU" w:eastAsia="ja-JP"/>
              </w:rPr>
            </w:pPr>
            <w:r w:rsidRPr="000B40E5">
              <w:rPr>
                <w:rStyle w:val="GUIWord"/>
                <w:lang w:val="en-AU" w:eastAsia="ja-JP"/>
              </w:rPr>
              <w:t>Exchangeable Acidity</w:t>
            </w:r>
          </w:p>
        </w:tc>
        <w:tc>
          <w:tcPr>
            <w:tcW w:w="3736" w:type="dxa"/>
            <w:tcBorders>
              <w:top w:val="nil"/>
              <w:left w:val="nil"/>
              <w:bottom w:val="nil"/>
              <w:right w:val="single" w:sz="4" w:space="0" w:color="auto"/>
            </w:tcBorders>
            <w:shd w:val="clear" w:color="auto" w:fill="FFFFFF" w:themeFill="background1"/>
            <w:noWrap/>
            <w:hideMark/>
          </w:tcPr>
          <w:p w:rsidR="00F94281" w:rsidRPr="000B40E5" w:rsidRDefault="00F94281" w:rsidP="00F94281">
            <w:pPr>
              <w:pStyle w:val="TableText"/>
              <w:rPr>
                <w:rFonts w:ascii="Calibri" w:hAnsi="Calibri"/>
                <w:color w:val="000000"/>
                <w:sz w:val="24"/>
                <w:lang w:val="en-AU" w:eastAsia="ja-JP"/>
              </w:rPr>
            </w:pPr>
            <w:r>
              <w:rPr>
                <w:rFonts w:ascii="Calibri" w:hAnsi="Calibri"/>
                <w:color w:val="000000"/>
                <w:sz w:val="24"/>
                <w:lang w:val="en-AU" w:eastAsia="ja-JP"/>
              </w:rPr>
              <w:t>[cmol/Kg]</w:t>
            </w:r>
          </w:p>
        </w:tc>
      </w:tr>
      <w:tr w:rsidR="00F94281" w:rsidRPr="000B40E5" w:rsidTr="00AA263D">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F94281" w:rsidRPr="000B40E5" w:rsidRDefault="00F94281" w:rsidP="00F94281">
            <w:pPr>
              <w:pStyle w:val="TableText"/>
              <w:rPr>
                <w:rStyle w:val="GUIWord"/>
                <w:lang w:val="en-AU" w:eastAsia="ja-JP"/>
              </w:rPr>
            </w:pPr>
          </w:p>
        </w:tc>
        <w:tc>
          <w:tcPr>
            <w:tcW w:w="2750" w:type="dxa"/>
            <w:tcBorders>
              <w:top w:val="nil"/>
              <w:left w:val="single" w:sz="4" w:space="0" w:color="auto"/>
              <w:bottom w:val="nil"/>
              <w:right w:val="nil"/>
            </w:tcBorders>
            <w:shd w:val="clear" w:color="auto" w:fill="FFFFFF" w:themeFill="background1"/>
            <w:noWrap/>
            <w:hideMark/>
          </w:tcPr>
          <w:p w:rsidR="00F94281" w:rsidRPr="000B40E5" w:rsidRDefault="00F94281" w:rsidP="00F94281">
            <w:pPr>
              <w:pStyle w:val="TableText"/>
              <w:rPr>
                <w:rStyle w:val="GUIWord"/>
                <w:lang w:val="en-AU" w:eastAsia="ja-JP"/>
              </w:rPr>
            </w:pPr>
            <w:r w:rsidRPr="000B40E5">
              <w:rPr>
                <w:rStyle w:val="GUIWord"/>
                <w:lang w:val="en-AU" w:eastAsia="ja-JP"/>
              </w:rPr>
              <w:t>Exchangeable Ca</w:t>
            </w:r>
          </w:p>
        </w:tc>
        <w:tc>
          <w:tcPr>
            <w:tcW w:w="3736" w:type="dxa"/>
            <w:tcBorders>
              <w:top w:val="nil"/>
              <w:left w:val="nil"/>
              <w:bottom w:val="nil"/>
              <w:right w:val="single" w:sz="4" w:space="0" w:color="auto"/>
            </w:tcBorders>
            <w:shd w:val="clear" w:color="auto" w:fill="FFFFFF" w:themeFill="background1"/>
            <w:noWrap/>
            <w:hideMark/>
          </w:tcPr>
          <w:p w:rsidR="00F94281" w:rsidRPr="000B40E5" w:rsidRDefault="00F94281" w:rsidP="00F94281">
            <w:pPr>
              <w:pStyle w:val="TableText"/>
              <w:rPr>
                <w:rFonts w:ascii="Calibri" w:hAnsi="Calibri"/>
                <w:color w:val="000000"/>
                <w:sz w:val="24"/>
                <w:lang w:val="en-AU" w:eastAsia="ja-JP"/>
              </w:rPr>
            </w:pPr>
            <w:r>
              <w:rPr>
                <w:rFonts w:ascii="Calibri" w:hAnsi="Calibri"/>
                <w:color w:val="000000"/>
                <w:sz w:val="24"/>
                <w:lang w:val="en-AU" w:eastAsia="ja-JP"/>
              </w:rPr>
              <w:t>[cmol/Kg]</w:t>
            </w:r>
          </w:p>
        </w:tc>
      </w:tr>
      <w:tr w:rsidR="00F94281" w:rsidRPr="000B40E5" w:rsidTr="00AA263D">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F94281" w:rsidRPr="000B40E5" w:rsidRDefault="00F94281" w:rsidP="00F94281">
            <w:pPr>
              <w:pStyle w:val="TableText"/>
              <w:rPr>
                <w:rStyle w:val="GUIWord"/>
                <w:lang w:val="en-AU" w:eastAsia="ja-JP"/>
              </w:rPr>
            </w:pPr>
          </w:p>
        </w:tc>
        <w:tc>
          <w:tcPr>
            <w:tcW w:w="2750" w:type="dxa"/>
            <w:tcBorders>
              <w:top w:val="nil"/>
              <w:left w:val="single" w:sz="4" w:space="0" w:color="auto"/>
              <w:bottom w:val="nil"/>
              <w:right w:val="nil"/>
            </w:tcBorders>
            <w:shd w:val="clear" w:color="auto" w:fill="FFFFFF" w:themeFill="background1"/>
            <w:noWrap/>
            <w:hideMark/>
          </w:tcPr>
          <w:p w:rsidR="00F94281" w:rsidRPr="000B40E5" w:rsidRDefault="00F94281" w:rsidP="00F94281">
            <w:pPr>
              <w:pStyle w:val="TableText"/>
              <w:rPr>
                <w:rStyle w:val="GUIWord"/>
                <w:lang w:val="en-AU" w:eastAsia="ja-JP"/>
              </w:rPr>
            </w:pPr>
            <w:r w:rsidRPr="000B40E5">
              <w:rPr>
                <w:rStyle w:val="GUIWord"/>
                <w:lang w:val="en-AU" w:eastAsia="ja-JP"/>
              </w:rPr>
              <w:t>Exchangeable K</w:t>
            </w:r>
          </w:p>
        </w:tc>
        <w:tc>
          <w:tcPr>
            <w:tcW w:w="3736" w:type="dxa"/>
            <w:tcBorders>
              <w:top w:val="nil"/>
              <w:left w:val="nil"/>
              <w:bottom w:val="nil"/>
              <w:right w:val="single" w:sz="4" w:space="0" w:color="auto"/>
            </w:tcBorders>
            <w:shd w:val="clear" w:color="auto" w:fill="FFFFFF" w:themeFill="background1"/>
            <w:noWrap/>
            <w:hideMark/>
          </w:tcPr>
          <w:p w:rsidR="00F94281" w:rsidRPr="000B40E5" w:rsidRDefault="00F94281" w:rsidP="00F94281">
            <w:pPr>
              <w:pStyle w:val="TableText"/>
              <w:rPr>
                <w:rFonts w:ascii="Calibri" w:hAnsi="Calibri"/>
                <w:color w:val="000000"/>
                <w:sz w:val="24"/>
                <w:lang w:val="en-AU" w:eastAsia="ja-JP"/>
              </w:rPr>
            </w:pPr>
            <w:r>
              <w:rPr>
                <w:rFonts w:ascii="Calibri" w:hAnsi="Calibri"/>
                <w:color w:val="000000"/>
                <w:sz w:val="24"/>
                <w:lang w:val="en-AU" w:eastAsia="ja-JP"/>
              </w:rPr>
              <w:t>[cmol/Kg]</w:t>
            </w:r>
          </w:p>
        </w:tc>
      </w:tr>
      <w:tr w:rsidR="00F94281" w:rsidRPr="000B40E5" w:rsidTr="00AA263D">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F94281" w:rsidRPr="000B40E5" w:rsidRDefault="00F94281" w:rsidP="00F94281">
            <w:pPr>
              <w:pStyle w:val="TableText"/>
              <w:rPr>
                <w:rStyle w:val="GUIWord"/>
                <w:lang w:val="en-AU" w:eastAsia="ja-JP"/>
              </w:rPr>
            </w:pPr>
          </w:p>
        </w:tc>
        <w:tc>
          <w:tcPr>
            <w:tcW w:w="2750" w:type="dxa"/>
            <w:tcBorders>
              <w:top w:val="nil"/>
              <w:left w:val="single" w:sz="4" w:space="0" w:color="auto"/>
              <w:bottom w:val="nil"/>
              <w:right w:val="nil"/>
            </w:tcBorders>
            <w:shd w:val="clear" w:color="auto" w:fill="FFFFFF" w:themeFill="background1"/>
            <w:noWrap/>
            <w:hideMark/>
          </w:tcPr>
          <w:p w:rsidR="00F94281" w:rsidRPr="000B40E5" w:rsidRDefault="00F94281" w:rsidP="00F94281">
            <w:pPr>
              <w:pStyle w:val="TableText"/>
              <w:rPr>
                <w:rStyle w:val="GUIWord"/>
                <w:lang w:val="en-AU" w:eastAsia="ja-JP"/>
              </w:rPr>
            </w:pPr>
            <w:r w:rsidRPr="000B40E5">
              <w:rPr>
                <w:rStyle w:val="GUIWord"/>
                <w:lang w:val="en-AU" w:eastAsia="ja-JP"/>
              </w:rPr>
              <w:t>Exchangeable Mg</w:t>
            </w:r>
          </w:p>
        </w:tc>
        <w:tc>
          <w:tcPr>
            <w:tcW w:w="3736" w:type="dxa"/>
            <w:tcBorders>
              <w:top w:val="nil"/>
              <w:left w:val="nil"/>
              <w:bottom w:val="nil"/>
              <w:right w:val="single" w:sz="4" w:space="0" w:color="auto"/>
            </w:tcBorders>
            <w:shd w:val="clear" w:color="auto" w:fill="FFFFFF" w:themeFill="background1"/>
            <w:noWrap/>
            <w:hideMark/>
          </w:tcPr>
          <w:p w:rsidR="00F94281" w:rsidRPr="000B40E5" w:rsidRDefault="00F94281" w:rsidP="00F94281">
            <w:pPr>
              <w:pStyle w:val="TableText"/>
              <w:rPr>
                <w:rFonts w:ascii="Calibri" w:hAnsi="Calibri"/>
                <w:color w:val="000000"/>
                <w:sz w:val="24"/>
                <w:lang w:val="en-AU" w:eastAsia="ja-JP"/>
              </w:rPr>
            </w:pPr>
            <w:r>
              <w:rPr>
                <w:rFonts w:ascii="Calibri" w:hAnsi="Calibri"/>
                <w:color w:val="000000"/>
                <w:sz w:val="24"/>
                <w:lang w:val="en-AU" w:eastAsia="ja-JP"/>
              </w:rPr>
              <w:t>[cmol/Kg]</w:t>
            </w:r>
          </w:p>
        </w:tc>
      </w:tr>
      <w:tr w:rsidR="00F94281" w:rsidRPr="000B40E5" w:rsidTr="00AA263D">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F94281" w:rsidRPr="000B40E5" w:rsidRDefault="00F94281" w:rsidP="00F94281">
            <w:pPr>
              <w:pStyle w:val="TableText"/>
              <w:rPr>
                <w:rStyle w:val="GUIWord"/>
                <w:lang w:val="en-AU" w:eastAsia="ja-JP"/>
              </w:rPr>
            </w:pPr>
          </w:p>
        </w:tc>
        <w:tc>
          <w:tcPr>
            <w:tcW w:w="2750" w:type="dxa"/>
            <w:tcBorders>
              <w:top w:val="nil"/>
              <w:left w:val="single" w:sz="4" w:space="0" w:color="auto"/>
              <w:bottom w:val="nil"/>
              <w:right w:val="nil"/>
            </w:tcBorders>
            <w:shd w:val="clear" w:color="auto" w:fill="FFFFFF" w:themeFill="background1"/>
            <w:noWrap/>
            <w:hideMark/>
          </w:tcPr>
          <w:p w:rsidR="00F94281" w:rsidRPr="000B40E5" w:rsidRDefault="00F94281" w:rsidP="00F94281">
            <w:pPr>
              <w:pStyle w:val="TableText"/>
              <w:rPr>
                <w:rStyle w:val="GUIWord"/>
                <w:lang w:val="en-AU" w:eastAsia="ja-JP"/>
              </w:rPr>
            </w:pPr>
            <w:r w:rsidRPr="000B40E5">
              <w:rPr>
                <w:rStyle w:val="GUIWord"/>
                <w:lang w:val="en-AU" w:eastAsia="ja-JP"/>
              </w:rPr>
              <w:t>Exchangeable Na</w:t>
            </w:r>
          </w:p>
        </w:tc>
        <w:tc>
          <w:tcPr>
            <w:tcW w:w="3736" w:type="dxa"/>
            <w:tcBorders>
              <w:top w:val="nil"/>
              <w:left w:val="nil"/>
              <w:bottom w:val="nil"/>
              <w:right w:val="single" w:sz="4" w:space="0" w:color="auto"/>
            </w:tcBorders>
            <w:shd w:val="clear" w:color="auto" w:fill="FFFFFF" w:themeFill="background1"/>
            <w:noWrap/>
            <w:hideMark/>
          </w:tcPr>
          <w:p w:rsidR="00F94281" w:rsidRPr="000B40E5" w:rsidRDefault="00F94281" w:rsidP="00F94281">
            <w:pPr>
              <w:pStyle w:val="TableText"/>
              <w:rPr>
                <w:rFonts w:ascii="Calibri" w:hAnsi="Calibri"/>
                <w:color w:val="000000"/>
                <w:sz w:val="24"/>
                <w:lang w:val="en-AU" w:eastAsia="ja-JP"/>
              </w:rPr>
            </w:pPr>
            <w:r>
              <w:rPr>
                <w:rFonts w:ascii="Calibri" w:hAnsi="Calibri"/>
                <w:color w:val="000000"/>
                <w:sz w:val="24"/>
                <w:lang w:val="en-AU" w:eastAsia="ja-JP"/>
              </w:rPr>
              <w:t>[cmol/Kg]</w:t>
            </w:r>
          </w:p>
        </w:tc>
      </w:tr>
      <w:tr w:rsidR="00F94281" w:rsidRPr="000B40E5" w:rsidTr="00AA263D">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F94281" w:rsidRPr="000B40E5" w:rsidRDefault="00F94281" w:rsidP="00F94281">
            <w:pPr>
              <w:pStyle w:val="TableText"/>
              <w:rPr>
                <w:rStyle w:val="GUIWord"/>
                <w:lang w:val="en-AU" w:eastAsia="ja-JP"/>
              </w:rPr>
            </w:pPr>
          </w:p>
        </w:tc>
        <w:tc>
          <w:tcPr>
            <w:tcW w:w="2750" w:type="dxa"/>
            <w:tcBorders>
              <w:top w:val="nil"/>
              <w:left w:val="single" w:sz="4" w:space="0" w:color="auto"/>
              <w:bottom w:val="nil"/>
              <w:right w:val="nil"/>
            </w:tcBorders>
            <w:shd w:val="clear" w:color="auto" w:fill="FFFFFF" w:themeFill="background1"/>
            <w:noWrap/>
            <w:hideMark/>
          </w:tcPr>
          <w:p w:rsidR="00F94281" w:rsidRPr="000B40E5" w:rsidRDefault="00F94281" w:rsidP="00F94281">
            <w:pPr>
              <w:pStyle w:val="TableText"/>
              <w:rPr>
                <w:rStyle w:val="GUIWord"/>
                <w:lang w:val="en-AU" w:eastAsia="ja-JP"/>
              </w:rPr>
            </w:pPr>
            <w:r w:rsidRPr="000B40E5">
              <w:rPr>
                <w:rStyle w:val="GUIWord"/>
                <w:lang w:val="en-AU" w:eastAsia="ja-JP"/>
              </w:rPr>
              <w:t>Extractable Fe</w:t>
            </w:r>
          </w:p>
        </w:tc>
        <w:tc>
          <w:tcPr>
            <w:tcW w:w="3736" w:type="dxa"/>
            <w:tcBorders>
              <w:top w:val="nil"/>
              <w:left w:val="nil"/>
              <w:bottom w:val="nil"/>
              <w:right w:val="single" w:sz="4" w:space="0" w:color="auto"/>
            </w:tcBorders>
            <w:shd w:val="clear" w:color="auto" w:fill="FFFFFF" w:themeFill="background1"/>
            <w:noWrap/>
            <w:hideMark/>
          </w:tcPr>
          <w:p w:rsidR="00F94281" w:rsidRPr="000B40E5" w:rsidRDefault="00F94281" w:rsidP="00F94281">
            <w:pPr>
              <w:pStyle w:val="TableText"/>
              <w:rPr>
                <w:rFonts w:ascii="Calibri" w:hAnsi="Calibri"/>
                <w:color w:val="000000"/>
                <w:sz w:val="24"/>
                <w:lang w:val="en-AU" w:eastAsia="ja-JP"/>
              </w:rPr>
            </w:pPr>
            <w:r>
              <w:rPr>
                <w:rFonts w:ascii="Calibri" w:hAnsi="Calibri"/>
                <w:color w:val="000000"/>
                <w:sz w:val="24"/>
                <w:lang w:val="en-AU" w:eastAsia="ja-JP"/>
              </w:rPr>
              <w:t>[mg/Kg]</w:t>
            </w:r>
          </w:p>
        </w:tc>
      </w:tr>
      <w:tr w:rsidR="00F94281" w:rsidRPr="000B40E5" w:rsidTr="00AA263D">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F94281" w:rsidRPr="000B40E5" w:rsidRDefault="00F94281" w:rsidP="00F94281">
            <w:pPr>
              <w:pStyle w:val="TableText"/>
              <w:rPr>
                <w:rStyle w:val="GUIWord"/>
                <w:lang w:val="en-AU" w:eastAsia="ja-JP"/>
              </w:rPr>
            </w:pPr>
          </w:p>
        </w:tc>
        <w:tc>
          <w:tcPr>
            <w:tcW w:w="2750" w:type="dxa"/>
            <w:tcBorders>
              <w:top w:val="nil"/>
              <w:left w:val="single" w:sz="4" w:space="0" w:color="auto"/>
              <w:bottom w:val="nil"/>
              <w:right w:val="nil"/>
            </w:tcBorders>
            <w:shd w:val="clear" w:color="auto" w:fill="FFFFFF" w:themeFill="background1"/>
            <w:noWrap/>
            <w:hideMark/>
          </w:tcPr>
          <w:p w:rsidR="00F94281" w:rsidRPr="000B40E5" w:rsidRDefault="00F94281" w:rsidP="00F94281">
            <w:pPr>
              <w:pStyle w:val="TableText"/>
              <w:rPr>
                <w:rStyle w:val="GUIWord"/>
                <w:lang w:val="en-AU" w:eastAsia="ja-JP"/>
              </w:rPr>
            </w:pPr>
            <w:r w:rsidRPr="000B40E5">
              <w:rPr>
                <w:rStyle w:val="GUIWord"/>
                <w:lang w:val="en-AU" w:eastAsia="ja-JP"/>
              </w:rPr>
              <w:t>Fine Sand</w:t>
            </w:r>
          </w:p>
        </w:tc>
        <w:tc>
          <w:tcPr>
            <w:tcW w:w="3736" w:type="dxa"/>
            <w:tcBorders>
              <w:top w:val="nil"/>
              <w:left w:val="nil"/>
              <w:bottom w:val="nil"/>
              <w:right w:val="single" w:sz="4" w:space="0" w:color="auto"/>
            </w:tcBorders>
            <w:shd w:val="clear" w:color="auto" w:fill="FFFFFF" w:themeFill="background1"/>
            <w:noWrap/>
            <w:hideMark/>
          </w:tcPr>
          <w:p w:rsidR="00F94281" w:rsidRPr="000B40E5" w:rsidRDefault="00F94281" w:rsidP="00F94281">
            <w:pPr>
              <w:pStyle w:val="TableText"/>
              <w:rPr>
                <w:rFonts w:ascii="Calibri" w:hAnsi="Calibri"/>
                <w:color w:val="000000"/>
                <w:sz w:val="24"/>
                <w:lang w:val="en-AU" w:eastAsia="ja-JP"/>
              </w:rPr>
            </w:pPr>
            <w:r>
              <w:rPr>
                <w:rFonts w:ascii="Calibri" w:hAnsi="Calibri"/>
                <w:color w:val="000000"/>
                <w:sz w:val="24"/>
                <w:lang w:val="en-AU" w:eastAsia="ja-JP"/>
              </w:rPr>
              <w:t>[</w:t>
            </w:r>
            <w:r w:rsidRPr="004309AF">
              <w:rPr>
                <w:rStyle w:val="DocActionChar"/>
              </w:rPr>
              <w:t>%%%</w:t>
            </w:r>
            <w:r w:rsidR="008B1E14" w:rsidRPr="007A07DA">
              <w:rPr>
                <w:rStyle w:val="DocActionChar"/>
              </w:rPr>
              <w:t>Andy</w:t>
            </w:r>
            <w:r>
              <w:rPr>
                <w:rFonts w:ascii="Calibri" w:hAnsi="Calibri"/>
                <w:color w:val="000000"/>
                <w:sz w:val="24"/>
                <w:lang w:val="en-AU" w:eastAsia="ja-JP"/>
              </w:rPr>
              <w:t>]</w:t>
            </w:r>
          </w:p>
        </w:tc>
      </w:tr>
      <w:tr w:rsidR="00F94281" w:rsidRPr="000B40E5" w:rsidTr="00AA263D">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F94281" w:rsidRPr="000B40E5" w:rsidRDefault="00F94281" w:rsidP="00F94281">
            <w:pPr>
              <w:pStyle w:val="TableText"/>
              <w:rPr>
                <w:rStyle w:val="GUIWord"/>
                <w:lang w:val="en-AU" w:eastAsia="ja-JP"/>
              </w:rPr>
            </w:pPr>
          </w:p>
        </w:tc>
        <w:tc>
          <w:tcPr>
            <w:tcW w:w="2750" w:type="dxa"/>
            <w:tcBorders>
              <w:top w:val="nil"/>
              <w:left w:val="single" w:sz="4" w:space="0" w:color="auto"/>
              <w:bottom w:val="nil"/>
              <w:right w:val="nil"/>
            </w:tcBorders>
            <w:shd w:val="clear" w:color="auto" w:fill="FFFFFF" w:themeFill="background1"/>
            <w:noWrap/>
            <w:hideMark/>
          </w:tcPr>
          <w:p w:rsidR="00F94281" w:rsidRPr="000B40E5" w:rsidRDefault="00F94281" w:rsidP="00F94281">
            <w:pPr>
              <w:pStyle w:val="TableText"/>
              <w:rPr>
                <w:rStyle w:val="GUIWord"/>
                <w:lang w:val="en-AU" w:eastAsia="ja-JP"/>
              </w:rPr>
            </w:pPr>
            <w:r w:rsidRPr="000B40E5">
              <w:rPr>
                <w:rStyle w:val="GUIWord"/>
                <w:lang w:val="en-AU" w:eastAsia="ja-JP"/>
              </w:rPr>
              <w:t>Geothite</w:t>
            </w:r>
          </w:p>
        </w:tc>
        <w:tc>
          <w:tcPr>
            <w:tcW w:w="3736" w:type="dxa"/>
            <w:tcBorders>
              <w:top w:val="nil"/>
              <w:left w:val="nil"/>
              <w:bottom w:val="nil"/>
              <w:right w:val="single" w:sz="4" w:space="0" w:color="auto"/>
            </w:tcBorders>
            <w:shd w:val="clear" w:color="auto" w:fill="FFFFFF" w:themeFill="background1"/>
            <w:noWrap/>
            <w:hideMark/>
          </w:tcPr>
          <w:p w:rsidR="00F94281" w:rsidRPr="000B40E5" w:rsidRDefault="00F94281" w:rsidP="00F94281">
            <w:pPr>
              <w:pStyle w:val="TableText"/>
              <w:rPr>
                <w:rFonts w:ascii="Calibri" w:hAnsi="Calibri"/>
                <w:color w:val="000000"/>
                <w:sz w:val="24"/>
                <w:lang w:val="en-AU" w:eastAsia="ja-JP"/>
              </w:rPr>
            </w:pPr>
            <w:r>
              <w:rPr>
                <w:rFonts w:ascii="Calibri" w:hAnsi="Calibri"/>
                <w:color w:val="000000"/>
                <w:sz w:val="24"/>
                <w:lang w:val="en-AU" w:eastAsia="ja-JP"/>
              </w:rPr>
              <w:t>[</w:t>
            </w:r>
            <w:r w:rsidRPr="004309AF">
              <w:rPr>
                <w:rStyle w:val="DocActionChar"/>
              </w:rPr>
              <w:t>%%%</w:t>
            </w:r>
            <w:r w:rsidR="008B1E14" w:rsidRPr="007A07DA">
              <w:rPr>
                <w:rStyle w:val="DocActionChar"/>
              </w:rPr>
              <w:t>Andy</w:t>
            </w:r>
            <w:r>
              <w:rPr>
                <w:rFonts w:ascii="Calibri" w:hAnsi="Calibri"/>
                <w:color w:val="000000"/>
                <w:sz w:val="24"/>
                <w:lang w:val="en-AU" w:eastAsia="ja-JP"/>
              </w:rPr>
              <w:t>]</w:t>
            </w:r>
          </w:p>
        </w:tc>
      </w:tr>
      <w:tr w:rsidR="00F94281" w:rsidRPr="000B40E5" w:rsidTr="00AA263D">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F94281" w:rsidRPr="000B40E5" w:rsidRDefault="00F94281" w:rsidP="00F94281">
            <w:pPr>
              <w:pStyle w:val="TableText"/>
              <w:rPr>
                <w:rStyle w:val="GUIWord"/>
                <w:lang w:val="en-AU" w:eastAsia="ja-JP"/>
              </w:rPr>
            </w:pPr>
          </w:p>
        </w:tc>
        <w:tc>
          <w:tcPr>
            <w:tcW w:w="2750" w:type="dxa"/>
            <w:tcBorders>
              <w:top w:val="nil"/>
              <w:left w:val="single" w:sz="4" w:space="0" w:color="auto"/>
              <w:bottom w:val="nil"/>
              <w:right w:val="nil"/>
            </w:tcBorders>
            <w:shd w:val="clear" w:color="auto" w:fill="FFFFFF" w:themeFill="background1"/>
            <w:noWrap/>
            <w:hideMark/>
          </w:tcPr>
          <w:p w:rsidR="00F94281" w:rsidRPr="000B40E5" w:rsidRDefault="00F94281" w:rsidP="00F94281">
            <w:pPr>
              <w:pStyle w:val="TableText"/>
              <w:rPr>
                <w:rStyle w:val="GUIWord"/>
                <w:lang w:val="en-AU" w:eastAsia="ja-JP"/>
              </w:rPr>
            </w:pPr>
            <w:r w:rsidRPr="000B40E5">
              <w:rPr>
                <w:rStyle w:val="GUIWord"/>
                <w:lang w:val="en-AU" w:eastAsia="ja-JP"/>
              </w:rPr>
              <w:t>Gibsite</w:t>
            </w:r>
          </w:p>
        </w:tc>
        <w:tc>
          <w:tcPr>
            <w:tcW w:w="3736" w:type="dxa"/>
            <w:tcBorders>
              <w:top w:val="nil"/>
              <w:left w:val="nil"/>
              <w:bottom w:val="nil"/>
              <w:right w:val="single" w:sz="4" w:space="0" w:color="auto"/>
            </w:tcBorders>
            <w:shd w:val="clear" w:color="auto" w:fill="FFFFFF" w:themeFill="background1"/>
            <w:noWrap/>
            <w:hideMark/>
          </w:tcPr>
          <w:p w:rsidR="00F94281" w:rsidRPr="000B40E5" w:rsidRDefault="00F94281" w:rsidP="00F94281">
            <w:pPr>
              <w:pStyle w:val="TableText"/>
              <w:rPr>
                <w:rFonts w:ascii="Calibri" w:hAnsi="Calibri"/>
                <w:color w:val="000000"/>
                <w:sz w:val="24"/>
                <w:lang w:val="en-AU" w:eastAsia="ja-JP"/>
              </w:rPr>
            </w:pPr>
            <w:r>
              <w:rPr>
                <w:rFonts w:ascii="Calibri" w:hAnsi="Calibri"/>
                <w:color w:val="000000"/>
                <w:sz w:val="24"/>
                <w:lang w:val="en-AU" w:eastAsia="ja-JP"/>
              </w:rPr>
              <w:t>[</w:t>
            </w:r>
            <w:r w:rsidRPr="004309AF">
              <w:rPr>
                <w:rStyle w:val="DocActionChar"/>
              </w:rPr>
              <w:t>%%%</w:t>
            </w:r>
            <w:r w:rsidR="008B1E14" w:rsidRPr="007A07DA">
              <w:rPr>
                <w:rStyle w:val="DocActionChar"/>
              </w:rPr>
              <w:t>Andy</w:t>
            </w:r>
            <w:r>
              <w:rPr>
                <w:rFonts w:ascii="Calibri" w:hAnsi="Calibri"/>
                <w:color w:val="000000"/>
                <w:sz w:val="24"/>
                <w:lang w:val="en-AU" w:eastAsia="ja-JP"/>
              </w:rPr>
              <w:t>]</w:t>
            </w:r>
          </w:p>
        </w:tc>
      </w:tr>
      <w:tr w:rsidR="00F94281" w:rsidRPr="000B40E5" w:rsidTr="00AA263D">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F94281" w:rsidRPr="000B40E5" w:rsidRDefault="00F94281" w:rsidP="00F94281">
            <w:pPr>
              <w:pStyle w:val="TableText"/>
              <w:rPr>
                <w:rStyle w:val="GUIWord"/>
                <w:lang w:val="en-AU" w:eastAsia="ja-JP"/>
              </w:rPr>
            </w:pPr>
          </w:p>
        </w:tc>
        <w:tc>
          <w:tcPr>
            <w:tcW w:w="2750" w:type="dxa"/>
            <w:tcBorders>
              <w:top w:val="nil"/>
              <w:left w:val="single" w:sz="4" w:space="0" w:color="auto"/>
              <w:bottom w:val="nil"/>
              <w:right w:val="nil"/>
            </w:tcBorders>
            <w:shd w:val="clear" w:color="auto" w:fill="FFFFFF" w:themeFill="background1"/>
            <w:noWrap/>
            <w:hideMark/>
          </w:tcPr>
          <w:p w:rsidR="00F94281" w:rsidRPr="000B40E5" w:rsidRDefault="00F94281" w:rsidP="00F94281">
            <w:pPr>
              <w:pStyle w:val="TableText"/>
              <w:rPr>
                <w:rStyle w:val="GUIWord"/>
                <w:lang w:val="en-AU" w:eastAsia="ja-JP"/>
              </w:rPr>
            </w:pPr>
            <w:r w:rsidRPr="000B40E5">
              <w:rPr>
                <w:rStyle w:val="GUIWord"/>
                <w:lang w:val="en-AU" w:eastAsia="ja-JP"/>
              </w:rPr>
              <w:t>Hematite</w:t>
            </w:r>
          </w:p>
        </w:tc>
        <w:tc>
          <w:tcPr>
            <w:tcW w:w="3736" w:type="dxa"/>
            <w:tcBorders>
              <w:top w:val="nil"/>
              <w:left w:val="nil"/>
              <w:bottom w:val="nil"/>
              <w:right w:val="single" w:sz="4" w:space="0" w:color="auto"/>
            </w:tcBorders>
            <w:shd w:val="clear" w:color="auto" w:fill="FFFFFF" w:themeFill="background1"/>
            <w:noWrap/>
            <w:hideMark/>
          </w:tcPr>
          <w:p w:rsidR="00F94281" w:rsidRPr="000B40E5" w:rsidRDefault="00F94281" w:rsidP="00F94281">
            <w:pPr>
              <w:pStyle w:val="TableText"/>
              <w:rPr>
                <w:rFonts w:ascii="Calibri" w:hAnsi="Calibri"/>
                <w:color w:val="000000"/>
                <w:sz w:val="24"/>
                <w:lang w:val="en-AU" w:eastAsia="ja-JP"/>
              </w:rPr>
            </w:pPr>
            <w:r>
              <w:rPr>
                <w:rFonts w:ascii="Calibri" w:hAnsi="Calibri"/>
                <w:color w:val="000000"/>
                <w:sz w:val="24"/>
                <w:lang w:val="en-AU" w:eastAsia="ja-JP"/>
              </w:rPr>
              <w:t>[</w:t>
            </w:r>
            <w:r w:rsidRPr="004309AF">
              <w:rPr>
                <w:rStyle w:val="DocActionChar"/>
              </w:rPr>
              <w:t>%%%</w:t>
            </w:r>
            <w:r w:rsidR="008B1E14" w:rsidRPr="007A07DA">
              <w:rPr>
                <w:rStyle w:val="DocActionChar"/>
              </w:rPr>
              <w:t>Andy</w:t>
            </w:r>
            <w:r>
              <w:rPr>
                <w:rFonts w:ascii="Calibri" w:hAnsi="Calibri"/>
                <w:color w:val="000000"/>
                <w:sz w:val="24"/>
                <w:lang w:val="en-AU" w:eastAsia="ja-JP"/>
              </w:rPr>
              <w:t>]</w:t>
            </w:r>
          </w:p>
        </w:tc>
      </w:tr>
      <w:tr w:rsidR="00F94281" w:rsidRPr="000B40E5" w:rsidTr="00AA263D">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F94281" w:rsidRPr="000B40E5" w:rsidRDefault="00F94281" w:rsidP="00F94281">
            <w:pPr>
              <w:pStyle w:val="TableText"/>
              <w:rPr>
                <w:rStyle w:val="GUIWord"/>
                <w:lang w:val="en-AU" w:eastAsia="ja-JP"/>
              </w:rPr>
            </w:pPr>
          </w:p>
        </w:tc>
        <w:tc>
          <w:tcPr>
            <w:tcW w:w="2750" w:type="dxa"/>
            <w:tcBorders>
              <w:top w:val="nil"/>
              <w:left w:val="single" w:sz="4" w:space="0" w:color="auto"/>
              <w:bottom w:val="nil"/>
              <w:right w:val="nil"/>
            </w:tcBorders>
            <w:shd w:val="clear" w:color="auto" w:fill="FFFFFF" w:themeFill="background1"/>
            <w:noWrap/>
            <w:hideMark/>
          </w:tcPr>
          <w:p w:rsidR="00F94281" w:rsidRPr="000B40E5" w:rsidRDefault="00F94281" w:rsidP="00F94281">
            <w:pPr>
              <w:pStyle w:val="TableText"/>
              <w:rPr>
                <w:rStyle w:val="GUIWord"/>
                <w:lang w:val="en-AU" w:eastAsia="ja-JP"/>
              </w:rPr>
            </w:pPr>
            <w:r w:rsidRPr="000B40E5">
              <w:rPr>
                <w:rStyle w:val="GUIWord"/>
                <w:lang w:val="en-AU" w:eastAsia="ja-JP"/>
              </w:rPr>
              <w:t>Illite</w:t>
            </w:r>
          </w:p>
        </w:tc>
        <w:tc>
          <w:tcPr>
            <w:tcW w:w="3736" w:type="dxa"/>
            <w:tcBorders>
              <w:top w:val="nil"/>
              <w:left w:val="nil"/>
              <w:bottom w:val="nil"/>
              <w:right w:val="single" w:sz="4" w:space="0" w:color="auto"/>
            </w:tcBorders>
            <w:shd w:val="clear" w:color="auto" w:fill="FFFFFF" w:themeFill="background1"/>
            <w:noWrap/>
            <w:hideMark/>
          </w:tcPr>
          <w:p w:rsidR="00F94281" w:rsidRPr="000B40E5" w:rsidRDefault="00F94281" w:rsidP="00F94281">
            <w:pPr>
              <w:pStyle w:val="TableText"/>
              <w:rPr>
                <w:rFonts w:ascii="Calibri" w:hAnsi="Calibri"/>
                <w:color w:val="000000"/>
                <w:sz w:val="24"/>
                <w:lang w:val="en-AU" w:eastAsia="ja-JP"/>
              </w:rPr>
            </w:pPr>
            <w:r>
              <w:rPr>
                <w:rFonts w:ascii="Calibri" w:hAnsi="Calibri"/>
                <w:color w:val="000000"/>
                <w:sz w:val="24"/>
                <w:lang w:val="en-AU" w:eastAsia="ja-JP"/>
              </w:rPr>
              <w:t>[</w:t>
            </w:r>
            <w:r w:rsidRPr="004309AF">
              <w:rPr>
                <w:rStyle w:val="DocActionChar"/>
              </w:rPr>
              <w:t>%%%</w:t>
            </w:r>
            <w:r w:rsidR="008B1E14" w:rsidRPr="007A07DA">
              <w:rPr>
                <w:rStyle w:val="DocActionChar"/>
              </w:rPr>
              <w:t>Andy</w:t>
            </w:r>
            <w:r>
              <w:rPr>
                <w:rFonts w:ascii="Calibri" w:hAnsi="Calibri"/>
                <w:color w:val="000000"/>
                <w:sz w:val="24"/>
                <w:lang w:val="en-AU" w:eastAsia="ja-JP"/>
              </w:rPr>
              <w:t>]</w:t>
            </w:r>
          </w:p>
        </w:tc>
      </w:tr>
      <w:tr w:rsidR="00F94281" w:rsidRPr="000B40E5" w:rsidTr="00AA263D">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F94281" w:rsidRPr="000B40E5" w:rsidRDefault="00F94281" w:rsidP="00F94281">
            <w:pPr>
              <w:pStyle w:val="TableText"/>
              <w:rPr>
                <w:rStyle w:val="GUIWord"/>
                <w:lang w:val="en-AU" w:eastAsia="ja-JP"/>
              </w:rPr>
            </w:pPr>
          </w:p>
        </w:tc>
        <w:tc>
          <w:tcPr>
            <w:tcW w:w="2750" w:type="dxa"/>
            <w:tcBorders>
              <w:top w:val="nil"/>
              <w:left w:val="single" w:sz="4" w:space="0" w:color="auto"/>
              <w:bottom w:val="nil"/>
              <w:right w:val="nil"/>
            </w:tcBorders>
            <w:shd w:val="clear" w:color="auto" w:fill="FFFFFF" w:themeFill="background1"/>
            <w:noWrap/>
            <w:hideMark/>
          </w:tcPr>
          <w:p w:rsidR="00F94281" w:rsidRPr="000B40E5" w:rsidRDefault="00F94281" w:rsidP="00F94281">
            <w:pPr>
              <w:pStyle w:val="TableText"/>
              <w:rPr>
                <w:rStyle w:val="GUIWord"/>
                <w:lang w:val="en-AU" w:eastAsia="ja-JP"/>
              </w:rPr>
            </w:pPr>
            <w:r w:rsidRPr="000B40E5">
              <w:rPr>
                <w:rStyle w:val="GUIWord"/>
                <w:lang w:val="en-AU" w:eastAsia="ja-JP"/>
              </w:rPr>
              <w:t>Kaolinite</w:t>
            </w:r>
          </w:p>
        </w:tc>
        <w:tc>
          <w:tcPr>
            <w:tcW w:w="3736" w:type="dxa"/>
            <w:tcBorders>
              <w:top w:val="nil"/>
              <w:left w:val="nil"/>
              <w:bottom w:val="nil"/>
              <w:right w:val="single" w:sz="4" w:space="0" w:color="auto"/>
            </w:tcBorders>
            <w:shd w:val="clear" w:color="auto" w:fill="FFFFFF" w:themeFill="background1"/>
            <w:noWrap/>
            <w:hideMark/>
          </w:tcPr>
          <w:p w:rsidR="00F94281" w:rsidRPr="000B40E5" w:rsidRDefault="00F94281" w:rsidP="00F94281">
            <w:pPr>
              <w:pStyle w:val="TableText"/>
              <w:rPr>
                <w:rFonts w:ascii="Calibri" w:hAnsi="Calibri"/>
                <w:color w:val="000000"/>
                <w:sz w:val="24"/>
                <w:lang w:val="en-AU" w:eastAsia="ja-JP"/>
              </w:rPr>
            </w:pPr>
            <w:r>
              <w:rPr>
                <w:rFonts w:ascii="Calibri" w:hAnsi="Calibri"/>
                <w:color w:val="000000"/>
                <w:sz w:val="24"/>
                <w:lang w:val="en-AU" w:eastAsia="ja-JP"/>
              </w:rPr>
              <w:t>[</w:t>
            </w:r>
            <w:r w:rsidRPr="004309AF">
              <w:rPr>
                <w:rStyle w:val="DocActionChar"/>
              </w:rPr>
              <w:t>%%%</w:t>
            </w:r>
            <w:r w:rsidR="008B1E14" w:rsidRPr="007A07DA">
              <w:rPr>
                <w:rStyle w:val="DocActionChar"/>
              </w:rPr>
              <w:t>Andy</w:t>
            </w:r>
            <w:r>
              <w:rPr>
                <w:rFonts w:ascii="Calibri" w:hAnsi="Calibri"/>
                <w:color w:val="000000"/>
                <w:sz w:val="24"/>
                <w:lang w:val="en-AU" w:eastAsia="ja-JP"/>
              </w:rPr>
              <w:t>]</w:t>
            </w:r>
          </w:p>
        </w:tc>
      </w:tr>
      <w:tr w:rsidR="00F94281" w:rsidRPr="000B40E5" w:rsidTr="00AA263D">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F94281" w:rsidRPr="000B40E5" w:rsidRDefault="00F94281" w:rsidP="00F94281">
            <w:pPr>
              <w:pStyle w:val="TableText"/>
              <w:rPr>
                <w:rStyle w:val="GUIWord"/>
                <w:lang w:val="en-AU" w:eastAsia="ja-JP"/>
              </w:rPr>
            </w:pPr>
          </w:p>
        </w:tc>
        <w:tc>
          <w:tcPr>
            <w:tcW w:w="2750" w:type="dxa"/>
            <w:tcBorders>
              <w:top w:val="nil"/>
              <w:left w:val="single" w:sz="4" w:space="0" w:color="auto"/>
              <w:bottom w:val="nil"/>
              <w:right w:val="nil"/>
            </w:tcBorders>
            <w:shd w:val="clear" w:color="auto" w:fill="FFFFFF" w:themeFill="background1"/>
            <w:noWrap/>
            <w:hideMark/>
          </w:tcPr>
          <w:p w:rsidR="00F94281" w:rsidRPr="000B40E5" w:rsidRDefault="00F94281" w:rsidP="00F94281">
            <w:pPr>
              <w:pStyle w:val="TableText"/>
              <w:rPr>
                <w:rStyle w:val="GUIWord"/>
                <w:lang w:val="en-AU" w:eastAsia="ja-JP"/>
              </w:rPr>
            </w:pPr>
            <w:r w:rsidRPr="000B40E5">
              <w:rPr>
                <w:rStyle w:val="GUIWord"/>
                <w:lang w:val="en-AU" w:eastAsia="ja-JP"/>
              </w:rPr>
              <w:t>Montmorillonite</w:t>
            </w:r>
          </w:p>
        </w:tc>
        <w:tc>
          <w:tcPr>
            <w:tcW w:w="3736" w:type="dxa"/>
            <w:tcBorders>
              <w:top w:val="nil"/>
              <w:left w:val="nil"/>
              <w:bottom w:val="nil"/>
              <w:right w:val="single" w:sz="4" w:space="0" w:color="auto"/>
            </w:tcBorders>
            <w:shd w:val="clear" w:color="auto" w:fill="FFFFFF" w:themeFill="background1"/>
            <w:noWrap/>
            <w:hideMark/>
          </w:tcPr>
          <w:p w:rsidR="00F94281" w:rsidRPr="000B40E5" w:rsidRDefault="00F94281" w:rsidP="00F94281">
            <w:pPr>
              <w:pStyle w:val="TableText"/>
              <w:rPr>
                <w:rFonts w:ascii="Calibri" w:hAnsi="Calibri"/>
                <w:color w:val="000000"/>
                <w:sz w:val="24"/>
                <w:lang w:val="en-AU" w:eastAsia="ja-JP"/>
              </w:rPr>
            </w:pPr>
            <w:r>
              <w:rPr>
                <w:rFonts w:ascii="Calibri" w:hAnsi="Calibri"/>
                <w:color w:val="000000"/>
                <w:sz w:val="24"/>
                <w:lang w:val="en-AU" w:eastAsia="ja-JP"/>
              </w:rPr>
              <w:t>[</w:t>
            </w:r>
            <w:r w:rsidRPr="004309AF">
              <w:rPr>
                <w:rStyle w:val="DocActionChar"/>
              </w:rPr>
              <w:t>%%%</w:t>
            </w:r>
            <w:r w:rsidR="008B1E14" w:rsidRPr="007A07DA">
              <w:rPr>
                <w:rStyle w:val="DocActionChar"/>
              </w:rPr>
              <w:t>Andy</w:t>
            </w:r>
            <w:r>
              <w:rPr>
                <w:rFonts w:ascii="Calibri" w:hAnsi="Calibri"/>
                <w:color w:val="000000"/>
                <w:sz w:val="24"/>
                <w:lang w:val="en-AU" w:eastAsia="ja-JP"/>
              </w:rPr>
              <w:t>]</w:t>
            </w:r>
          </w:p>
        </w:tc>
      </w:tr>
      <w:tr w:rsidR="00F94281" w:rsidRPr="000B40E5" w:rsidTr="00AA263D">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F94281" w:rsidRPr="000B40E5" w:rsidRDefault="00F94281" w:rsidP="00F94281">
            <w:pPr>
              <w:pStyle w:val="TableText"/>
              <w:rPr>
                <w:rStyle w:val="GUIWord"/>
                <w:lang w:val="en-AU" w:eastAsia="ja-JP"/>
              </w:rPr>
            </w:pPr>
          </w:p>
        </w:tc>
        <w:tc>
          <w:tcPr>
            <w:tcW w:w="2750" w:type="dxa"/>
            <w:tcBorders>
              <w:top w:val="nil"/>
              <w:left w:val="single" w:sz="4" w:space="0" w:color="auto"/>
              <w:bottom w:val="nil"/>
              <w:right w:val="nil"/>
            </w:tcBorders>
            <w:shd w:val="clear" w:color="auto" w:fill="FFFFFF" w:themeFill="background1"/>
            <w:noWrap/>
            <w:hideMark/>
          </w:tcPr>
          <w:p w:rsidR="00F94281" w:rsidRPr="000B40E5" w:rsidRDefault="00F94281" w:rsidP="00F94281">
            <w:pPr>
              <w:pStyle w:val="TableText"/>
              <w:rPr>
                <w:rStyle w:val="GUIWord"/>
                <w:lang w:val="en-AU" w:eastAsia="ja-JP"/>
              </w:rPr>
            </w:pPr>
            <w:r w:rsidRPr="000B40E5">
              <w:rPr>
                <w:rStyle w:val="GUIWord"/>
                <w:lang w:val="en-AU" w:eastAsia="ja-JP"/>
              </w:rPr>
              <w:t>pH CaCl2</w:t>
            </w:r>
          </w:p>
        </w:tc>
        <w:tc>
          <w:tcPr>
            <w:tcW w:w="3736" w:type="dxa"/>
            <w:tcBorders>
              <w:top w:val="nil"/>
              <w:left w:val="nil"/>
              <w:bottom w:val="nil"/>
              <w:right w:val="single" w:sz="4" w:space="0" w:color="auto"/>
            </w:tcBorders>
            <w:shd w:val="clear" w:color="auto" w:fill="FFFFFF" w:themeFill="background1"/>
            <w:noWrap/>
            <w:hideMark/>
          </w:tcPr>
          <w:p w:rsidR="00F94281" w:rsidRPr="000B40E5" w:rsidRDefault="00F94281" w:rsidP="00F94281">
            <w:pPr>
              <w:pStyle w:val="TableText"/>
              <w:rPr>
                <w:rFonts w:ascii="Calibri" w:hAnsi="Calibri"/>
                <w:color w:val="000000"/>
                <w:sz w:val="24"/>
                <w:lang w:val="en-AU" w:eastAsia="ja-JP"/>
              </w:rPr>
            </w:pPr>
            <w:r>
              <w:rPr>
                <w:rFonts w:ascii="Calibri" w:hAnsi="Calibri"/>
                <w:color w:val="000000"/>
                <w:sz w:val="24"/>
                <w:lang w:val="en-AU" w:eastAsia="ja-JP"/>
              </w:rPr>
              <w:t>[pH]</w:t>
            </w:r>
          </w:p>
        </w:tc>
      </w:tr>
      <w:tr w:rsidR="00F94281" w:rsidRPr="000B40E5" w:rsidTr="00AA263D">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F94281" w:rsidRPr="000B40E5" w:rsidRDefault="00F94281" w:rsidP="00F94281">
            <w:pPr>
              <w:pStyle w:val="TableText"/>
              <w:rPr>
                <w:rStyle w:val="GUIWord"/>
                <w:lang w:val="en-AU" w:eastAsia="ja-JP"/>
              </w:rPr>
            </w:pPr>
          </w:p>
        </w:tc>
        <w:tc>
          <w:tcPr>
            <w:tcW w:w="2750" w:type="dxa"/>
            <w:tcBorders>
              <w:top w:val="nil"/>
              <w:left w:val="single" w:sz="4" w:space="0" w:color="auto"/>
              <w:bottom w:val="nil"/>
              <w:right w:val="nil"/>
            </w:tcBorders>
            <w:shd w:val="clear" w:color="auto" w:fill="FFFFFF" w:themeFill="background1"/>
            <w:noWrap/>
            <w:hideMark/>
          </w:tcPr>
          <w:p w:rsidR="00F94281" w:rsidRPr="000B40E5" w:rsidRDefault="00F94281" w:rsidP="00F94281">
            <w:pPr>
              <w:pStyle w:val="TableText"/>
              <w:rPr>
                <w:rStyle w:val="GUIWord"/>
                <w:lang w:val="en-AU" w:eastAsia="ja-JP"/>
              </w:rPr>
            </w:pPr>
            <w:r w:rsidRPr="000B40E5">
              <w:rPr>
                <w:rStyle w:val="GUIWord"/>
                <w:lang w:val="en-AU" w:eastAsia="ja-JP"/>
              </w:rPr>
              <w:t>pH Water</w:t>
            </w:r>
          </w:p>
        </w:tc>
        <w:tc>
          <w:tcPr>
            <w:tcW w:w="3736" w:type="dxa"/>
            <w:tcBorders>
              <w:top w:val="nil"/>
              <w:left w:val="nil"/>
              <w:bottom w:val="nil"/>
              <w:right w:val="single" w:sz="4" w:space="0" w:color="auto"/>
            </w:tcBorders>
            <w:shd w:val="clear" w:color="auto" w:fill="FFFFFF" w:themeFill="background1"/>
            <w:noWrap/>
            <w:hideMark/>
          </w:tcPr>
          <w:p w:rsidR="00F94281" w:rsidRPr="000B40E5" w:rsidRDefault="00F94281" w:rsidP="00F94281">
            <w:pPr>
              <w:pStyle w:val="TableText"/>
              <w:rPr>
                <w:rFonts w:ascii="Calibri" w:hAnsi="Calibri"/>
                <w:color w:val="000000"/>
                <w:sz w:val="24"/>
                <w:lang w:val="en-AU" w:eastAsia="ja-JP"/>
              </w:rPr>
            </w:pPr>
            <w:r>
              <w:rPr>
                <w:rFonts w:ascii="Calibri" w:hAnsi="Calibri"/>
                <w:color w:val="000000"/>
                <w:sz w:val="24"/>
                <w:lang w:val="en-AU" w:eastAsia="ja-JP"/>
              </w:rPr>
              <w:t>[pH]</w:t>
            </w:r>
          </w:p>
        </w:tc>
      </w:tr>
      <w:tr w:rsidR="00F94281" w:rsidRPr="000B40E5" w:rsidTr="00AA263D">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F94281" w:rsidRPr="000B40E5" w:rsidRDefault="00F94281" w:rsidP="00F94281">
            <w:pPr>
              <w:pStyle w:val="TableText"/>
              <w:rPr>
                <w:rStyle w:val="GUIWord"/>
                <w:lang w:val="en-AU" w:eastAsia="ja-JP"/>
              </w:rPr>
            </w:pPr>
          </w:p>
        </w:tc>
        <w:tc>
          <w:tcPr>
            <w:tcW w:w="2750" w:type="dxa"/>
            <w:tcBorders>
              <w:top w:val="nil"/>
              <w:left w:val="single" w:sz="4" w:space="0" w:color="auto"/>
              <w:bottom w:val="nil"/>
              <w:right w:val="nil"/>
            </w:tcBorders>
            <w:shd w:val="clear" w:color="auto" w:fill="FFFFFF" w:themeFill="background1"/>
            <w:noWrap/>
            <w:hideMark/>
          </w:tcPr>
          <w:p w:rsidR="00F94281" w:rsidRPr="000B40E5" w:rsidRDefault="00F94281" w:rsidP="00F94281">
            <w:pPr>
              <w:pStyle w:val="TableText"/>
              <w:rPr>
                <w:rStyle w:val="GUIWord"/>
                <w:lang w:val="en-AU" w:eastAsia="ja-JP"/>
              </w:rPr>
            </w:pPr>
            <w:r w:rsidRPr="000B40E5">
              <w:rPr>
                <w:rStyle w:val="GUIWord"/>
                <w:lang w:val="en-AU" w:eastAsia="ja-JP"/>
              </w:rPr>
              <w:t>Silt</w:t>
            </w:r>
          </w:p>
        </w:tc>
        <w:tc>
          <w:tcPr>
            <w:tcW w:w="3736" w:type="dxa"/>
            <w:tcBorders>
              <w:top w:val="nil"/>
              <w:left w:val="nil"/>
              <w:bottom w:val="nil"/>
              <w:right w:val="single" w:sz="4" w:space="0" w:color="auto"/>
            </w:tcBorders>
            <w:shd w:val="clear" w:color="auto" w:fill="FFFFFF" w:themeFill="background1"/>
            <w:noWrap/>
            <w:hideMark/>
          </w:tcPr>
          <w:p w:rsidR="00F94281" w:rsidRPr="000B40E5" w:rsidRDefault="00F94281" w:rsidP="00F94281">
            <w:pPr>
              <w:pStyle w:val="TableText"/>
              <w:rPr>
                <w:rFonts w:ascii="Calibri" w:hAnsi="Calibri"/>
                <w:color w:val="000000"/>
                <w:sz w:val="24"/>
                <w:lang w:val="en-AU" w:eastAsia="ja-JP"/>
              </w:rPr>
            </w:pPr>
            <w:r>
              <w:rPr>
                <w:rFonts w:ascii="Calibri" w:hAnsi="Calibri"/>
                <w:color w:val="000000"/>
                <w:sz w:val="24"/>
                <w:lang w:val="en-AU" w:eastAsia="ja-JP"/>
              </w:rPr>
              <w:t>[</w:t>
            </w:r>
            <w:r w:rsidRPr="004309AF">
              <w:rPr>
                <w:rStyle w:val="DocActionChar"/>
              </w:rPr>
              <w:t>%%%</w:t>
            </w:r>
            <w:r w:rsidR="008B1E14" w:rsidRPr="007A07DA">
              <w:rPr>
                <w:rStyle w:val="DocActionChar"/>
              </w:rPr>
              <w:t>Andy</w:t>
            </w:r>
            <w:r>
              <w:rPr>
                <w:rFonts w:ascii="Calibri" w:hAnsi="Calibri"/>
                <w:color w:val="000000"/>
                <w:sz w:val="24"/>
                <w:lang w:val="en-AU" w:eastAsia="ja-JP"/>
              </w:rPr>
              <w:t>]</w:t>
            </w:r>
          </w:p>
        </w:tc>
      </w:tr>
      <w:tr w:rsidR="00F94281" w:rsidRPr="000B40E5" w:rsidTr="00AA263D">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F94281" w:rsidRPr="000B40E5" w:rsidRDefault="00F94281" w:rsidP="00F94281">
            <w:pPr>
              <w:pStyle w:val="TableText"/>
              <w:rPr>
                <w:rStyle w:val="GUIWord"/>
                <w:lang w:val="en-AU" w:eastAsia="ja-JP"/>
              </w:rPr>
            </w:pPr>
          </w:p>
        </w:tc>
        <w:tc>
          <w:tcPr>
            <w:tcW w:w="2750" w:type="dxa"/>
            <w:tcBorders>
              <w:top w:val="nil"/>
              <w:left w:val="single" w:sz="4" w:space="0" w:color="auto"/>
              <w:bottom w:val="nil"/>
              <w:right w:val="nil"/>
            </w:tcBorders>
            <w:shd w:val="clear" w:color="auto" w:fill="FFFFFF" w:themeFill="background1"/>
            <w:noWrap/>
            <w:hideMark/>
          </w:tcPr>
          <w:p w:rsidR="00F94281" w:rsidRPr="000B40E5" w:rsidRDefault="00F94281" w:rsidP="00F94281">
            <w:pPr>
              <w:pStyle w:val="TableText"/>
              <w:rPr>
                <w:rStyle w:val="GUIWord"/>
                <w:lang w:val="en-AU" w:eastAsia="ja-JP"/>
              </w:rPr>
            </w:pPr>
            <w:r w:rsidRPr="000B40E5">
              <w:rPr>
                <w:rStyle w:val="GUIWord"/>
                <w:lang w:val="en-AU" w:eastAsia="ja-JP"/>
              </w:rPr>
              <w:t>Smectite</w:t>
            </w:r>
          </w:p>
        </w:tc>
        <w:tc>
          <w:tcPr>
            <w:tcW w:w="3736" w:type="dxa"/>
            <w:tcBorders>
              <w:top w:val="nil"/>
              <w:left w:val="nil"/>
              <w:bottom w:val="nil"/>
              <w:right w:val="single" w:sz="4" w:space="0" w:color="auto"/>
            </w:tcBorders>
            <w:shd w:val="clear" w:color="auto" w:fill="FFFFFF" w:themeFill="background1"/>
            <w:noWrap/>
            <w:hideMark/>
          </w:tcPr>
          <w:p w:rsidR="00F94281" w:rsidRPr="000B40E5" w:rsidRDefault="00F94281" w:rsidP="00F94281">
            <w:pPr>
              <w:pStyle w:val="TableText"/>
              <w:rPr>
                <w:rFonts w:ascii="Calibri" w:hAnsi="Calibri"/>
                <w:color w:val="000000"/>
                <w:sz w:val="24"/>
                <w:lang w:val="en-AU" w:eastAsia="ja-JP"/>
              </w:rPr>
            </w:pPr>
            <w:r>
              <w:rPr>
                <w:rFonts w:ascii="Calibri" w:hAnsi="Calibri"/>
                <w:color w:val="000000"/>
                <w:sz w:val="24"/>
                <w:lang w:val="en-AU" w:eastAsia="ja-JP"/>
              </w:rPr>
              <w:t>[</w:t>
            </w:r>
            <w:r w:rsidRPr="004309AF">
              <w:rPr>
                <w:rStyle w:val="DocActionChar"/>
              </w:rPr>
              <w:t>%%%</w:t>
            </w:r>
            <w:r w:rsidR="008B1E14" w:rsidRPr="007A07DA">
              <w:rPr>
                <w:rStyle w:val="DocActionChar"/>
              </w:rPr>
              <w:t>Andy</w:t>
            </w:r>
            <w:r>
              <w:rPr>
                <w:rFonts w:ascii="Calibri" w:hAnsi="Calibri"/>
                <w:color w:val="000000"/>
                <w:sz w:val="24"/>
                <w:lang w:val="en-AU" w:eastAsia="ja-JP"/>
              </w:rPr>
              <w:t>]</w:t>
            </w:r>
          </w:p>
        </w:tc>
      </w:tr>
      <w:tr w:rsidR="00F94281" w:rsidRPr="000B40E5" w:rsidTr="00AA263D">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F94281" w:rsidRPr="000B40E5" w:rsidRDefault="00F94281" w:rsidP="00F94281">
            <w:pPr>
              <w:pStyle w:val="TableText"/>
              <w:rPr>
                <w:rStyle w:val="GUIWord"/>
                <w:lang w:val="en-AU" w:eastAsia="ja-JP"/>
              </w:rPr>
            </w:pPr>
          </w:p>
        </w:tc>
        <w:tc>
          <w:tcPr>
            <w:tcW w:w="2750" w:type="dxa"/>
            <w:tcBorders>
              <w:top w:val="nil"/>
              <w:left w:val="single" w:sz="4" w:space="0" w:color="auto"/>
              <w:bottom w:val="nil"/>
              <w:right w:val="nil"/>
            </w:tcBorders>
            <w:shd w:val="clear" w:color="auto" w:fill="FFFFFF" w:themeFill="background1"/>
            <w:noWrap/>
            <w:hideMark/>
          </w:tcPr>
          <w:p w:rsidR="00F94281" w:rsidRPr="000B40E5" w:rsidRDefault="00F94281" w:rsidP="00F94281">
            <w:pPr>
              <w:pStyle w:val="TableText"/>
              <w:rPr>
                <w:rStyle w:val="GUIWord"/>
                <w:lang w:val="en-AU" w:eastAsia="ja-JP"/>
              </w:rPr>
            </w:pPr>
            <w:r w:rsidRPr="000B40E5">
              <w:rPr>
                <w:rStyle w:val="GUIWord"/>
                <w:lang w:val="en-AU" w:eastAsia="ja-JP"/>
              </w:rPr>
              <w:t>Total K</w:t>
            </w:r>
          </w:p>
        </w:tc>
        <w:tc>
          <w:tcPr>
            <w:tcW w:w="3736" w:type="dxa"/>
            <w:tcBorders>
              <w:top w:val="nil"/>
              <w:left w:val="nil"/>
              <w:bottom w:val="nil"/>
              <w:right w:val="single" w:sz="4" w:space="0" w:color="auto"/>
            </w:tcBorders>
            <w:shd w:val="clear" w:color="auto" w:fill="FFFFFF" w:themeFill="background1"/>
            <w:noWrap/>
            <w:hideMark/>
          </w:tcPr>
          <w:p w:rsidR="00F94281" w:rsidRPr="000B40E5" w:rsidRDefault="00F94281" w:rsidP="00F94281">
            <w:pPr>
              <w:pStyle w:val="TableText"/>
              <w:rPr>
                <w:rFonts w:ascii="Calibri" w:hAnsi="Calibri"/>
                <w:color w:val="000000"/>
                <w:sz w:val="24"/>
                <w:lang w:val="en-AU" w:eastAsia="ja-JP"/>
              </w:rPr>
            </w:pPr>
            <w:r>
              <w:rPr>
                <w:rFonts w:ascii="Calibri" w:hAnsi="Calibri"/>
                <w:color w:val="000000"/>
                <w:sz w:val="24"/>
                <w:lang w:val="en-AU" w:eastAsia="ja-JP"/>
              </w:rPr>
              <w:t>[</w:t>
            </w:r>
            <w:r w:rsidRPr="00A21EE2">
              <w:rPr>
                <w:rStyle w:val="DocActionChar"/>
              </w:rPr>
              <w:t>%%%</w:t>
            </w:r>
            <w:r w:rsidR="008B1E14" w:rsidRPr="007A07DA">
              <w:rPr>
                <w:rStyle w:val="DocActionChar"/>
              </w:rPr>
              <w:t>Andy</w:t>
            </w:r>
            <w:r>
              <w:rPr>
                <w:rFonts w:ascii="Calibri" w:hAnsi="Calibri"/>
                <w:color w:val="000000"/>
                <w:sz w:val="24"/>
                <w:lang w:val="en-AU" w:eastAsia="ja-JP"/>
              </w:rPr>
              <w:t>]</w:t>
            </w:r>
          </w:p>
        </w:tc>
      </w:tr>
      <w:tr w:rsidR="00F94281" w:rsidRPr="000B40E5" w:rsidTr="00AA263D">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F94281" w:rsidRPr="000B40E5" w:rsidRDefault="00F94281" w:rsidP="00F94281">
            <w:pPr>
              <w:pStyle w:val="TableText"/>
              <w:rPr>
                <w:rStyle w:val="GUIWord"/>
                <w:lang w:val="en-AU" w:eastAsia="ja-JP"/>
              </w:rPr>
            </w:pPr>
          </w:p>
        </w:tc>
        <w:tc>
          <w:tcPr>
            <w:tcW w:w="2750" w:type="dxa"/>
            <w:tcBorders>
              <w:top w:val="nil"/>
              <w:left w:val="single" w:sz="4" w:space="0" w:color="auto"/>
              <w:bottom w:val="nil"/>
              <w:right w:val="nil"/>
            </w:tcBorders>
            <w:shd w:val="clear" w:color="auto" w:fill="FFFFFF" w:themeFill="background1"/>
            <w:noWrap/>
            <w:hideMark/>
          </w:tcPr>
          <w:p w:rsidR="00F94281" w:rsidRPr="000B40E5" w:rsidRDefault="00F94281" w:rsidP="00F94281">
            <w:pPr>
              <w:pStyle w:val="TableText"/>
              <w:rPr>
                <w:rStyle w:val="GUIWord"/>
                <w:lang w:val="en-AU" w:eastAsia="ja-JP"/>
              </w:rPr>
            </w:pPr>
            <w:r w:rsidRPr="000B40E5">
              <w:rPr>
                <w:rStyle w:val="GUIWord"/>
                <w:lang w:val="en-AU" w:eastAsia="ja-JP"/>
              </w:rPr>
              <w:t>Total N</w:t>
            </w:r>
          </w:p>
        </w:tc>
        <w:tc>
          <w:tcPr>
            <w:tcW w:w="3736" w:type="dxa"/>
            <w:tcBorders>
              <w:top w:val="nil"/>
              <w:left w:val="nil"/>
              <w:bottom w:val="nil"/>
              <w:right w:val="single" w:sz="4" w:space="0" w:color="auto"/>
            </w:tcBorders>
            <w:shd w:val="clear" w:color="auto" w:fill="FFFFFF" w:themeFill="background1"/>
            <w:noWrap/>
            <w:hideMark/>
          </w:tcPr>
          <w:p w:rsidR="00F94281" w:rsidRPr="000B40E5" w:rsidRDefault="00F94281" w:rsidP="00F94281">
            <w:pPr>
              <w:pStyle w:val="TableText"/>
              <w:rPr>
                <w:rFonts w:ascii="Calibri" w:hAnsi="Calibri"/>
                <w:color w:val="000000"/>
                <w:sz w:val="24"/>
                <w:lang w:val="en-AU" w:eastAsia="ja-JP"/>
              </w:rPr>
            </w:pPr>
            <w:r>
              <w:rPr>
                <w:rFonts w:ascii="Calibri" w:hAnsi="Calibri"/>
                <w:color w:val="000000"/>
                <w:sz w:val="24"/>
                <w:lang w:val="en-AU" w:eastAsia="ja-JP"/>
              </w:rPr>
              <w:t>[</w:t>
            </w:r>
            <w:r w:rsidRPr="00A21EE2">
              <w:rPr>
                <w:rStyle w:val="DocActionChar"/>
              </w:rPr>
              <w:t>%%%</w:t>
            </w:r>
            <w:r w:rsidR="008B1E14" w:rsidRPr="007A07DA">
              <w:rPr>
                <w:rStyle w:val="DocActionChar"/>
              </w:rPr>
              <w:t>Andy</w:t>
            </w:r>
            <w:r>
              <w:rPr>
                <w:rFonts w:ascii="Calibri" w:hAnsi="Calibri"/>
                <w:color w:val="000000"/>
                <w:sz w:val="24"/>
                <w:lang w:val="en-AU" w:eastAsia="ja-JP"/>
              </w:rPr>
              <w:t>]</w:t>
            </w:r>
          </w:p>
        </w:tc>
      </w:tr>
      <w:tr w:rsidR="00F94281" w:rsidRPr="000B40E5" w:rsidTr="00AA263D">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F94281" w:rsidRPr="000B40E5" w:rsidRDefault="00F94281" w:rsidP="00F94281">
            <w:pPr>
              <w:pStyle w:val="TableText"/>
              <w:rPr>
                <w:rStyle w:val="GUIWord"/>
                <w:lang w:val="en-AU" w:eastAsia="ja-JP"/>
              </w:rPr>
            </w:pPr>
          </w:p>
        </w:tc>
        <w:tc>
          <w:tcPr>
            <w:tcW w:w="2750" w:type="dxa"/>
            <w:tcBorders>
              <w:top w:val="nil"/>
              <w:left w:val="single" w:sz="4" w:space="0" w:color="auto"/>
              <w:bottom w:val="nil"/>
              <w:right w:val="nil"/>
            </w:tcBorders>
            <w:shd w:val="clear" w:color="auto" w:fill="FFFFFF" w:themeFill="background1"/>
            <w:noWrap/>
            <w:hideMark/>
          </w:tcPr>
          <w:p w:rsidR="00F94281" w:rsidRPr="000B40E5" w:rsidRDefault="00F94281" w:rsidP="00F94281">
            <w:pPr>
              <w:pStyle w:val="TableText"/>
              <w:rPr>
                <w:rStyle w:val="GUIWord"/>
                <w:lang w:val="en-AU" w:eastAsia="ja-JP"/>
              </w:rPr>
            </w:pPr>
            <w:r w:rsidRPr="000B40E5">
              <w:rPr>
                <w:rStyle w:val="GUIWord"/>
                <w:lang w:val="en-AU" w:eastAsia="ja-JP"/>
              </w:rPr>
              <w:t>Total P</w:t>
            </w:r>
          </w:p>
        </w:tc>
        <w:tc>
          <w:tcPr>
            <w:tcW w:w="3736" w:type="dxa"/>
            <w:tcBorders>
              <w:top w:val="nil"/>
              <w:left w:val="nil"/>
              <w:bottom w:val="nil"/>
              <w:right w:val="single" w:sz="4" w:space="0" w:color="auto"/>
            </w:tcBorders>
            <w:shd w:val="clear" w:color="auto" w:fill="FFFFFF" w:themeFill="background1"/>
            <w:noWrap/>
            <w:hideMark/>
          </w:tcPr>
          <w:p w:rsidR="00F94281" w:rsidRPr="000B40E5" w:rsidRDefault="00F94281" w:rsidP="00F94281">
            <w:pPr>
              <w:pStyle w:val="TableText"/>
              <w:rPr>
                <w:rFonts w:ascii="Calibri" w:hAnsi="Calibri"/>
                <w:color w:val="000000"/>
                <w:sz w:val="24"/>
                <w:lang w:val="en-AU" w:eastAsia="ja-JP"/>
              </w:rPr>
            </w:pPr>
            <w:r>
              <w:rPr>
                <w:rFonts w:ascii="Calibri" w:hAnsi="Calibri"/>
                <w:color w:val="000000"/>
                <w:sz w:val="24"/>
                <w:lang w:val="en-AU" w:eastAsia="ja-JP"/>
              </w:rPr>
              <w:t>[</w:t>
            </w:r>
            <w:r w:rsidRPr="00A21EE2">
              <w:rPr>
                <w:rStyle w:val="DocActionChar"/>
              </w:rPr>
              <w:t>%%%</w:t>
            </w:r>
            <w:r w:rsidR="008B1E14" w:rsidRPr="007A07DA">
              <w:rPr>
                <w:rStyle w:val="DocActionChar"/>
              </w:rPr>
              <w:t>Andy</w:t>
            </w:r>
            <w:r>
              <w:rPr>
                <w:rFonts w:ascii="Calibri" w:hAnsi="Calibri"/>
                <w:color w:val="000000"/>
                <w:sz w:val="24"/>
                <w:lang w:val="en-AU" w:eastAsia="ja-JP"/>
              </w:rPr>
              <w:t>]</w:t>
            </w:r>
          </w:p>
        </w:tc>
      </w:tr>
      <w:tr w:rsidR="00F94281" w:rsidRPr="000B40E5" w:rsidTr="00AA263D">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F94281" w:rsidRPr="000B40E5" w:rsidRDefault="00F94281" w:rsidP="00F94281">
            <w:pPr>
              <w:pStyle w:val="TableText"/>
              <w:rPr>
                <w:rStyle w:val="GUIWord"/>
                <w:lang w:val="en-AU" w:eastAsia="ja-JP"/>
              </w:rPr>
            </w:pPr>
          </w:p>
        </w:tc>
        <w:tc>
          <w:tcPr>
            <w:tcW w:w="2750" w:type="dxa"/>
            <w:tcBorders>
              <w:top w:val="nil"/>
              <w:left w:val="single" w:sz="4" w:space="0" w:color="auto"/>
              <w:bottom w:val="nil"/>
              <w:right w:val="nil"/>
            </w:tcBorders>
            <w:shd w:val="clear" w:color="auto" w:fill="FFFFFF" w:themeFill="background1"/>
            <w:noWrap/>
            <w:hideMark/>
          </w:tcPr>
          <w:p w:rsidR="00F94281" w:rsidRPr="000B40E5" w:rsidRDefault="00F94281" w:rsidP="00F94281">
            <w:pPr>
              <w:pStyle w:val="TableText"/>
              <w:rPr>
                <w:rStyle w:val="GUIWord"/>
                <w:lang w:val="en-AU" w:eastAsia="ja-JP"/>
              </w:rPr>
            </w:pPr>
            <w:r w:rsidRPr="000B40E5">
              <w:rPr>
                <w:rStyle w:val="GUIWord"/>
                <w:lang w:val="en-AU" w:eastAsia="ja-JP"/>
              </w:rPr>
              <w:t>Water Content 0_1 Bar</w:t>
            </w:r>
          </w:p>
        </w:tc>
        <w:tc>
          <w:tcPr>
            <w:tcW w:w="3736" w:type="dxa"/>
            <w:tcBorders>
              <w:top w:val="nil"/>
              <w:left w:val="nil"/>
              <w:bottom w:val="nil"/>
              <w:right w:val="single" w:sz="4" w:space="0" w:color="auto"/>
            </w:tcBorders>
            <w:shd w:val="clear" w:color="auto" w:fill="FFFFFF" w:themeFill="background1"/>
            <w:noWrap/>
            <w:hideMark/>
          </w:tcPr>
          <w:p w:rsidR="00F94281" w:rsidRPr="000B40E5" w:rsidRDefault="00F94281" w:rsidP="00F94281">
            <w:pPr>
              <w:pStyle w:val="TableText"/>
              <w:rPr>
                <w:rFonts w:ascii="Calibri" w:hAnsi="Calibri"/>
                <w:color w:val="000000"/>
                <w:sz w:val="24"/>
                <w:lang w:val="en-AU" w:eastAsia="ja-JP"/>
              </w:rPr>
            </w:pPr>
            <w:r>
              <w:rPr>
                <w:rFonts w:ascii="Calibri" w:hAnsi="Calibri"/>
                <w:color w:val="000000"/>
                <w:sz w:val="24"/>
                <w:lang w:val="en-AU" w:eastAsia="ja-JP"/>
              </w:rPr>
              <w:t>[cm2/cm2]</w:t>
            </w:r>
          </w:p>
        </w:tc>
      </w:tr>
      <w:tr w:rsidR="00F94281" w:rsidRPr="000B40E5" w:rsidTr="00AA263D">
        <w:trPr>
          <w:cantSplit/>
          <w:trHeight w:val="328"/>
        </w:trPr>
        <w:tc>
          <w:tcPr>
            <w:tcW w:w="2268" w:type="dxa"/>
            <w:tcBorders>
              <w:top w:val="nil"/>
              <w:left w:val="single" w:sz="4" w:space="0" w:color="auto"/>
              <w:bottom w:val="single" w:sz="4" w:space="0" w:color="auto"/>
              <w:right w:val="single" w:sz="4" w:space="0" w:color="auto"/>
            </w:tcBorders>
            <w:shd w:val="clear" w:color="auto" w:fill="FFFFFF" w:themeFill="background1"/>
          </w:tcPr>
          <w:p w:rsidR="00F94281" w:rsidRPr="000B40E5" w:rsidRDefault="00F94281" w:rsidP="00F94281">
            <w:pPr>
              <w:pStyle w:val="TableText"/>
              <w:rPr>
                <w:rStyle w:val="GUIWord"/>
                <w:lang w:val="en-AU" w:eastAsia="ja-JP"/>
              </w:rPr>
            </w:pPr>
          </w:p>
        </w:tc>
        <w:tc>
          <w:tcPr>
            <w:tcW w:w="2750" w:type="dxa"/>
            <w:tcBorders>
              <w:top w:val="nil"/>
              <w:left w:val="single" w:sz="4" w:space="0" w:color="auto"/>
              <w:bottom w:val="single" w:sz="4" w:space="0" w:color="auto"/>
              <w:right w:val="nil"/>
            </w:tcBorders>
            <w:shd w:val="clear" w:color="auto" w:fill="FFFFFF" w:themeFill="background1"/>
            <w:noWrap/>
            <w:hideMark/>
          </w:tcPr>
          <w:p w:rsidR="00F94281" w:rsidRPr="000B40E5" w:rsidRDefault="00F94281" w:rsidP="00F94281">
            <w:pPr>
              <w:pStyle w:val="TableText"/>
              <w:rPr>
                <w:rStyle w:val="GUIWord"/>
                <w:lang w:val="en-AU" w:eastAsia="ja-JP"/>
              </w:rPr>
            </w:pPr>
            <w:r w:rsidRPr="000B40E5">
              <w:rPr>
                <w:rStyle w:val="GUIWord"/>
                <w:lang w:val="en-AU" w:eastAsia="ja-JP"/>
              </w:rPr>
              <w:t>Water Holding Capacity 15 Bar</w:t>
            </w:r>
          </w:p>
        </w:tc>
        <w:tc>
          <w:tcPr>
            <w:tcW w:w="3736" w:type="dxa"/>
            <w:tcBorders>
              <w:top w:val="nil"/>
              <w:left w:val="nil"/>
              <w:bottom w:val="single" w:sz="4" w:space="0" w:color="auto"/>
              <w:right w:val="single" w:sz="4" w:space="0" w:color="auto"/>
            </w:tcBorders>
            <w:shd w:val="clear" w:color="auto" w:fill="FFFFFF" w:themeFill="background1"/>
            <w:noWrap/>
            <w:hideMark/>
          </w:tcPr>
          <w:p w:rsidR="00F94281" w:rsidRPr="000B40E5" w:rsidRDefault="00F94281" w:rsidP="00F94281">
            <w:pPr>
              <w:pStyle w:val="TableText"/>
              <w:rPr>
                <w:rFonts w:ascii="Calibri" w:hAnsi="Calibri"/>
                <w:color w:val="000000"/>
                <w:sz w:val="24"/>
                <w:lang w:val="en-AU" w:eastAsia="ja-JP"/>
              </w:rPr>
            </w:pPr>
            <w:r>
              <w:rPr>
                <w:rFonts w:ascii="Calibri" w:hAnsi="Calibri"/>
                <w:color w:val="000000"/>
                <w:sz w:val="24"/>
                <w:lang w:val="en-AU" w:eastAsia="ja-JP"/>
              </w:rPr>
              <w:t>[</w:t>
            </w:r>
            <w:r w:rsidRPr="00A21EE2">
              <w:rPr>
                <w:rStyle w:val="DocActionChar"/>
              </w:rPr>
              <w:t>%%%</w:t>
            </w:r>
            <w:r w:rsidR="008B1E14" w:rsidRPr="007A07DA">
              <w:rPr>
                <w:rStyle w:val="DocActionChar"/>
              </w:rPr>
              <w:t>Andy</w:t>
            </w:r>
            <w:r>
              <w:rPr>
                <w:rFonts w:ascii="Calibri" w:hAnsi="Calibri"/>
                <w:color w:val="000000"/>
                <w:sz w:val="24"/>
                <w:lang w:val="en-AU" w:eastAsia="ja-JP"/>
              </w:rPr>
              <w:t>]</w:t>
            </w:r>
          </w:p>
        </w:tc>
      </w:tr>
    </w:tbl>
    <w:p w:rsidR="001310CE" w:rsidRPr="00E75709" w:rsidRDefault="001310CE" w:rsidP="00A7583F">
      <w:pPr>
        <w:pStyle w:val="Body"/>
        <w:rPr>
          <w:rStyle w:val="Strong"/>
        </w:rPr>
      </w:pPr>
      <w:r w:rsidRPr="00E75709">
        <w:rPr>
          <w:rStyle w:val="Strong"/>
        </w:rPr>
        <w:t>Vegetation Biophysical Variables</w:t>
      </w:r>
    </w:p>
    <w:tbl>
      <w:tblPr>
        <w:tblStyle w:val="TableGrid"/>
        <w:tblW w:w="0" w:type="auto"/>
        <w:tblInd w:w="817" w:type="dxa"/>
        <w:tblLook w:val="04A0"/>
      </w:tblPr>
      <w:tblGrid>
        <w:gridCol w:w="2413"/>
        <w:gridCol w:w="6341"/>
      </w:tblGrid>
      <w:tr w:rsidR="001310CE" w:rsidTr="00AA263D">
        <w:trPr>
          <w:cantSplit/>
        </w:trPr>
        <w:tc>
          <w:tcPr>
            <w:tcW w:w="0" w:type="auto"/>
          </w:tcPr>
          <w:p w:rsidR="001310CE" w:rsidRPr="00F2736F" w:rsidRDefault="001310CE" w:rsidP="00305207">
            <w:pPr>
              <w:pStyle w:val="TableText"/>
              <w:rPr>
                <w:rStyle w:val="GUIWord"/>
              </w:rPr>
            </w:pPr>
            <w:r w:rsidRPr="00F2736F">
              <w:rPr>
                <w:rStyle w:val="GUIWord"/>
              </w:rPr>
              <w:t>% Crown Cover</w:t>
            </w:r>
          </w:p>
        </w:tc>
        <w:tc>
          <w:tcPr>
            <w:tcW w:w="0" w:type="auto"/>
          </w:tcPr>
          <w:p w:rsidR="001310CE" w:rsidRDefault="00C83101" w:rsidP="00C83101">
            <w:pPr>
              <w:pStyle w:val="TableText"/>
            </w:pPr>
            <w:r>
              <w:t>[Percentage] Tree Crown Cover Percentage</w:t>
            </w:r>
          </w:p>
        </w:tc>
      </w:tr>
      <w:tr w:rsidR="001310CE" w:rsidTr="00AA263D">
        <w:trPr>
          <w:cantSplit/>
        </w:trPr>
        <w:tc>
          <w:tcPr>
            <w:tcW w:w="0" w:type="auto"/>
          </w:tcPr>
          <w:p w:rsidR="001310CE" w:rsidRPr="00F2736F" w:rsidRDefault="001310CE" w:rsidP="00305207">
            <w:pPr>
              <w:pStyle w:val="TableText"/>
              <w:rPr>
                <w:rStyle w:val="GUIWord"/>
              </w:rPr>
            </w:pPr>
            <w:r w:rsidRPr="00F2736F">
              <w:rPr>
                <w:rStyle w:val="GUIWord"/>
              </w:rPr>
              <w:t>Approx. Crown Diameter</w:t>
            </w:r>
          </w:p>
        </w:tc>
        <w:tc>
          <w:tcPr>
            <w:tcW w:w="0" w:type="auto"/>
          </w:tcPr>
          <w:p w:rsidR="001310CE" w:rsidRDefault="00C83101" w:rsidP="00305207">
            <w:pPr>
              <w:pStyle w:val="TableText"/>
            </w:pPr>
            <w:r>
              <w:t xml:space="preserve">[Metres] </w:t>
            </w:r>
            <w:r w:rsidRPr="00C83101">
              <w:t>Estimated tree crown diameter</w:t>
            </w:r>
          </w:p>
        </w:tc>
      </w:tr>
      <w:tr w:rsidR="001310CE" w:rsidTr="00AA263D">
        <w:trPr>
          <w:cantSplit/>
        </w:trPr>
        <w:tc>
          <w:tcPr>
            <w:tcW w:w="0" w:type="auto"/>
          </w:tcPr>
          <w:p w:rsidR="001310CE" w:rsidRPr="00F2736F" w:rsidRDefault="001310CE" w:rsidP="00305207">
            <w:pPr>
              <w:pStyle w:val="TableText"/>
              <w:rPr>
                <w:rStyle w:val="GUIWord"/>
              </w:rPr>
            </w:pPr>
            <w:r w:rsidRPr="00F2736F">
              <w:rPr>
                <w:rStyle w:val="GUIWord"/>
              </w:rPr>
              <w:t>Chlorophyll Content</w:t>
            </w:r>
          </w:p>
        </w:tc>
        <w:tc>
          <w:tcPr>
            <w:tcW w:w="0" w:type="auto"/>
          </w:tcPr>
          <w:p w:rsidR="001310CE" w:rsidRDefault="00C83101" w:rsidP="001572A2">
            <w:pPr>
              <w:pStyle w:val="TableText"/>
            </w:pPr>
            <w:r>
              <w:t xml:space="preserve">[ugrams/cm2] </w:t>
            </w:r>
            <w:r w:rsidRPr="00C83101">
              <w:t>Chlorophyll content of the collected vegetation sample</w:t>
            </w:r>
          </w:p>
        </w:tc>
      </w:tr>
      <w:tr w:rsidR="001310CE" w:rsidTr="00AA263D">
        <w:trPr>
          <w:cantSplit/>
        </w:trPr>
        <w:tc>
          <w:tcPr>
            <w:tcW w:w="0" w:type="auto"/>
          </w:tcPr>
          <w:p w:rsidR="001310CE" w:rsidRPr="00F2736F" w:rsidRDefault="001310CE" w:rsidP="00305207">
            <w:pPr>
              <w:pStyle w:val="TableText"/>
              <w:rPr>
                <w:rStyle w:val="GUIWord"/>
              </w:rPr>
            </w:pPr>
            <w:r w:rsidRPr="00F2736F">
              <w:rPr>
                <w:rStyle w:val="GUIWord"/>
              </w:rPr>
              <w:t>Crown Class (FPMRIS)</w:t>
            </w:r>
          </w:p>
        </w:tc>
        <w:tc>
          <w:tcPr>
            <w:tcW w:w="0" w:type="auto"/>
          </w:tcPr>
          <w:p w:rsidR="001310CE" w:rsidRDefault="00C83101" w:rsidP="00821621">
            <w:pPr>
              <w:pStyle w:val="TableText"/>
            </w:pPr>
            <w:r>
              <w:t>[</w:t>
            </w:r>
            <w:r w:rsidR="00821621">
              <w:t>Drop down list</w:t>
            </w:r>
            <w:r>
              <w:t xml:space="preserve">] </w:t>
            </w:r>
            <w:r w:rsidRPr="00C83101">
              <w:t>SOP 13 Measuring a Large Tree Plot</w:t>
            </w:r>
          </w:p>
          <w:p w:rsidR="00821621" w:rsidRDefault="00821621" w:rsidP="00821621">
            <w:pPr>
              <w:pStyle w:val="DocAction"/>
            </w:pPr>
            <w:r>
              <w:t>%%% Where are these list items defined?</w:t>
            </w:r>
            <w:r w:rsidR="008B1E14" w:rsidRPr="007A07DA">
              <w:rPr>
                <w:rStyle w:val="DocActionChar"/>
              </w:rPr>
              <w:t xml:space="preserve"> Andy</w:t>
            </w:r>
          </w:p>
        </w:tc>
      </w:tr>
      <w:tr w:rsidR="001310CE" w:rsidTr="00AA263D">
        <w:trPr>
          <w:cantSplit/>
        </w:trPr>
        <w:tc>
          <w:tcPr>
            <w:tcW w:w="0" w:type="auto"/>
          </w:tcPr>
          <w:p w:rsidR="001310CE" w:rsidRPr="00F2736F" w:rsidRDefault="001310CE" w:rsidP="00305207">
            <w:pPr>
              <w:pStyle w:val="TableText"/>
              <w:rPr>
                <w:rStyle w:val="GUIWord"/>
              </w:rPr>
            </w:pPr>
            <w:r w:rsidRPr="00F2736F">
              <w:rPr>
                <w:rStyle w:val="GUIWord"/>
              </w:rPr>
              <w:t>DBH</w:t>
            </w:r>
          </w:p>
        </w:tc>
        <w:tc>
          <w:tcPr>
            <w:tcW w:w="0" w:type="auto"/>
          </w:tcPr>
          <w:p w:rsidR="001310CE" w:rsidRDefault="00C83101" w:rsidP="00305207">
            <w:pPr>
              <w:pStyle w:val="TableText"/>
            </w:pPr>
            <w:r>
              <w:t xml:space="preserve">[Metres] </w:t>
            </w:r>
            <w:r w:rsidRPr="00C83101">
              <w:t>Diameter at breast height</w:t>
            </w:r>
          </w:p>
        </w:tc>
      </w:tr>
      <w:tr w:rsidR="001310CE" w:rsidTr="00AA263D">
        <w:trPr>
          <w:cantSplit/>
        </w:trPr>
        <w:tc>
          <w:tcPr>
            <w:tcW w:w="0" w:type="auto"/>
          </w:tcPr>
          <w:p w:rsidR="001310CE" w:rsidRPr="00F2736F" w:rsidRDefault="001310CE" w:rsidP="00305207">
            <w:pPr>
              <w:pStyle w:val="TableText"/>
              <w:rPr>
                <w:rStyle w:val="GUIWord"/>
              </w:rPr>
            </w:pPr>
            <w:r w:rsidRPr="00F2736F">
              <w:rPr>
                <w:rStyle w:val="GUIWord"/>
              </w:rPr>
              <w:t>Dry Weight</w:t>
            </w:r>
          </w:p>
        </w:tc>
        <w:tc>
          <w:tcPr>
            <w:tcW w:w="0" w:type="auto"/>
          </w:tcPr>
          <w:p w:rsidR="001310CE" w:rsidRDefault="00C83101" w:rsidP="00305207">
            <w:pPr>
              <w:pStyle w:val="TableText"/>
            </w:pPr>
            <w:r>
              <w:t xml:space="preserve">[Grams] </w:t>
            </w:r>
            <w:r w:rsidRPr="00C83101">
              <w:t>Dry weight of the collected vegetation sample</w:t>
            </w:r>
          </w:p>
        </w:tc>
      </w:tr>
      <w:tr w:rsidR="001310CE" w:rsidTr="00AA263D">
        <w:trPr>
          <w:cantSplit/>
        </w:trPr>
        <w:tc>
          <w:tcPr>
            <w:tcW w:w="0" w:type="auto"/>
          </w:tcPr>
          <w:p w:rsidR="001310CE" w:rsidRPr="00F2736F" w:rsidRDefault="001310CE" w:rsidP="00305207">
            <w:pPr>
              <w:pStyle w:val="TableText"/>
              <w:rPr>
                <w:rStyle w:val="GUIWord"/>
              </w:rPr>
            </w:pPr>
            <w:r w:rsidRPr="00F2736F">
              <w:rPr>
                <w:rStyle w:val="GUIWord"/>
              </w:rPr>
              <w:t>Height</w:t>
            </w:r>
          </w:p>
        </w:tc>
        <w:tc>
          <w:tcPr>
            <w:tcW w:w="0" w:type="auto"/>
          </w:tcPr>
          <w:p w:rsidR="001310CE" w:rsidRDefault="00C83101" w:rsidP="00305207">
            <w:pPr>
              <w:pStyle w:val="TableText"/>
            </w:pPr>
            <w:r>
              <w:t xml:space="preserve">[Metres] </w:t>
            </w:r>
            <w:r w:rsidRPr="00C83101">
              <w:t>Height of vegetation</w:t>
            </w:r>
          </w:p>
        </w:tc>
      </w:tr>
      <w:tr w:rsidR="001310CE" w:rsidTr="00AA263D">
        <w:trPr>
          <w:cantSplit/>
        </w:trPr>
        <w:tc>
          <w:tcPr>
            <w:tcW w:w="0" w:type="auto"/>
          </w:tcPr>
          <w:p w:rsidR="001310CE" w:rsidRPr="00F2736F" w:rsidRDefault="001310CE" w:rsidP="00305207">
            <w:pPr>
              <w:pStyle w:val="TableText"/>
              <w:rPr>
                <w:rStyle w:val="GUIWord"/>
              </w:rPr>
            </w:pPr>
            <w:r w:rsidRPr="00F2736F">
              <w:rPr>
                <w:rStyle w:val="GUIWord"/>
              </w:rPr>
              <w:t>Leaf Area</w:t>
            </w:r>
          </w:p>
        </w:tc>
        <w:tc>
          <w:tcPr>
            <w:tcW w:w="0" w:type="auto"/>
          </w:tcPr>
          <w:p w:rsidR="001310CE" w:rsidRDefault="00C83101" w:rsidP="00305207">
            <w:pPr>
              <w:pStyle w:val="TableText"/>
            </w:pPr>
            <w:r>
              <w:t xml:space="preserve">[cm2] </w:t>
            </w:r>
            <w:r w:rsidRPr="00C83101">
              <w:t>Leaf area of the sampled vegetation</w:t>
            </w:r>
          </w:p>
        </w:tc>
      </w:tr>
      <w:tr w:rsidR="001310CE" w:rsidTr="00AA263D">
        <w:trPr>
          <w:cantSplit/>
        </w:trPr>
        <w:tc>
          <w:tcPr>
            <w:tcW w:w="0" w:type="auto"/>
          </w:tcPr>
          <w:p w:rsidR="001310CE" w:rsidRPr="00F2736F" w:rsidRDefault="001310CE" w:rsidP="00305207">
            <w:pPr>
              <w:pStyle w:val="TableText"/>
              <w:rPr>
                <w:rStyle w:val="GUIWord"/>
              </w:rPr>
            </w:pPr>
            <w:r w:rsidRPr="00F2736F">
              <w:rPr>
                <w:rStyle w:val="GUIWord"/>
              </w:rPr>
              <w:t>Specific Leaf Area</w:t>
            </w:r>
          </w:p>
        </w:tc>
        <w:tc>
          <w:tcPr>
            <w:tcW w:w="0" w:type="auto"/>
          </w:tcPr>
          <w:p w:rsidR="001310CE" w:rsidRDefault="00C83101" w:rsidP="00305207">
            <w:pPr>
              <w:pStyle w:val="TableText"/>
            </w:pPr>
            <w:r>
              <w:t xml:space="preserve">[cm2/gram] </w:t>
            </w:r>
            <w:r w:rsidRPr="00C83101">
              <w:t>Calculated by: LeafArea[cm2]/DryMass[g]</w:t>
            </w:r>
          </w:p>
        </w:tc>
      </w:tr>
      <w:tr w:rsidR="001310CE" w:rsidTr="00AA263D">
        <w:trPr>
          <w:cantSplit/>
        </w:trPr>
        <w:tc>
          <w:tcPr>
            <w:tcW w:w="0" w:type="auto"/>
          </w:tcPr>
          <w:p w:rsidR="001310CE" w:rsidRPr="00F2736F" w:rsidRDefault="001310CE" w:rsidP="00305207">
            <w:pPr>
              <w:pStyle w:val="TableText"/>
              <w:rPr>
                <w:rStyle w:val="GUIWord"/>
              </w:rPr>
            </w:pPr>
            <w:r w:rsidRPr="00F2736F">
              <w:rPr>
                <w:rStyle w:val="GUIWord"/>
              </w:rPr>
              <w:t>Water Content</w:t>
            </w:r>
          </w:p>
        </w:tc>
        <w:tc>
          <w:tcPr>
            <w:tcW w:w="0" w:type="auto"/>
          </w:tcPr>
          <w:p w:rsidR="001310CE" w:rsidRDefault="00C83101" w:rsidP="00305207">
            <w:pPr>
              <w:pStyle w:val="TableText"/>
            </w:pPr>
            <w:r>
              <w:t xml:space="preserve">[Grams/cm2] </w:t>
            </w:r>
            <w:r w:rsidRPr="00C83101">
              <w:t>Wat</w:t>
            </w:r>
            <w:r w:rsidR="001572A2">
              <w:t xml:space="preserve">er content of the collected </w:t>
            </w:r>
            <w:r w:rsidRPr="00C83101">
              <w:t>vegetation sample</w:t>
            </w:r>
          </w:p>
        </w:tc>
      </w:tr>
      <w:tr w:rsidR="001310CE" w:rsidTr="00AA263D">
        <w:trPr>
          <w:cantSplit/>
        </w:trPr>
        <w:tc>
          <w:tcPr>
            <w:tcW w:w="0" w:type="auto"/>
          </w:tcPr>
          <w:p w:rsidR="001310CE" w:rsidRPr="00F2736F" w:rsidRDefault="001310CE" w:rsidP="00305207">
            <w:pPr>
              <w:pStyle w:val="TableText"/>
              <w:rPr>
                <w:rStyle w:val="GUIWord"/>
              </w:rPr>
            </w:pPr>
            <w:r w:rsidRPr="00F2736F">
              <w:rPr>
                <w:rStyle w:val="GUIWord"/>
              </w:rPr>
              <w:t>Wet Weight</w:t>
            </w:r>
          </w:p>
        </w:tc>
        <w:tc>
          <w:tcPr>
            <w:tcW w:w="0" w:type="auto"/>
          </w:tcPr>
          <w:p w:rsidR="001310CE" w:rsidRDefault="00C83101" w:rsidP="00305207">
            <w:pPr>
              <w:pStyle w:val="TableText"/>
            </w:pPr>
            <w:r>
              <w:t xml:space="preserve">[Grams] Wet weight of the collected </w:t>
            </w:r>
            <w:r w:rsidRPr="00C83101">
              <w:t>vegetation sample</w:t>
            </w:r>
          </w:p>
        </w:tc>
      </w:tr>
    </w:tbl>
    <w:p w:rsidR="001310CE" w:rsidRDefault="001310CE" w:rsidP="00306258">
      <w:pPr>
        <w:pStyle w:val="Heading2"/>
      </w:pPr>
      <w:bookmarkStart w:id="419" w:name="_Ref97181069"/>
      <w:bookmarkStart w:id="420" w:name="_Ref354146650"/>
      <w:bookmarkStart w:id="421" w:name="_Ref354146654"/>
      <w:bookmarkStart w:id="422" w:name="_Toc355280351"/>
      <w:bookmarkStart w:id="423" w:name="_Toc356807278"/>
      <w:r>
        <w:t>Spaces, Space Factory and Data Processing using the Space Network</w:t>
      </w:r>
      <w:bookmarkEnd w:id="419"/>
      <w:bookmarkEnd w:id="420"/>
      <w:bookmarkEnd w:id="421"/>
      <w:bookmarkEnd w:id="422"/>
      <w:bookmarkEnd w:id="423"/>
      <w:r>
        <w:t xml:space="preserve"> </w:t>
      </w:r>
    </w:p>
    <w:p w:rsidR="00E92E2C" w:rsidRPr="00E92E2C" w:rsidRDefault="00E92E2C" w:rsidP="00E92E2C">
      <w:pPr>
        <w:pStyle w:val="DocAction"/>
      </w:pPr>
      <w:r>
        <w:t>%%% Talk to Nick about whether it should Alpha Release or something else.</w:t>
      </w:r>
      <w:r w:rsidR="00363277">
        <w:t xml:space="preserve"> Andy suggests (on 30/4) it should maybe be Beta or no comment. He will look at it.</w:t>
      </w:r>
    </w:p>
    <w:p w:rsidR="001310CE" w:rsidRDefault="001310CE" w:rsidP="00A7583F">
      <w:pPr>
        <w:pStyle w:val="Body"/>
      </w:pPr>
      <w:r>
        <w:t xml:space="preserve">SPECCHIO offers interactive, configurable data processing. The concept is based on the feature spaces </w:t>
      </w:r>
      <w:sdt>
        <w:sdtPr>
          <w:id w:val="14239828"/>
          <w:citation/>
        </w:sdtPr>
        <w:sdtContent>
          <w:r w:rsidR="00E900AA">
            <w:fldChar w:fldCharType="begin"/>
          </w:r>
          <w:r w:rsidR="0046580D">
            <w:rPr>
              <w:lang w:val="en-AU"/>
            </w:rPr>
            <w:instrText xml:space="preserve"> CITATION Lan97 \l 3081 </w:instrText>
          </w:r>
          <w:r w:rsidR="00E900AA">
            <w:fldChar w:fldCharType="separate"/>
          </w:r>
          <w:r w:rsidR="003E3549" w:rsidRPr="003E3549">
            <w:rPr>
              <w:noProof/>
              <w:lang w:val="en-AU"/>
            </w:rPr>
            <w:t>(Landgrebe, 1997)</w:t>
          </w:r>
          <w:r w:rsidR="00E900AA">
            <w:fldChar w:fldCharType="end"/>
          </w:r>
        </w:sdtContent>
      </w:sdt>
      <w:r w:rsidR="00CB191B">
        <w:t xml:space="preserve"> </w:t>
      </w:r>
      <w:r>
        <w:t xml:space="preserve">and complex process flows can be realised by building networks consisting of spaces and processing modules. For detailed information please refer to: </w:t>
      </w:r>
      <w:sdt>
        <w:sdtPr>
          <w:id w:val="14239829"/>
          <w:citation/>
        </w:sdtPr>
        <w:sdtContent>
          <w:r w:rsidR="00E900AA">
            <w:fldChar w:fldCharType="begin"/>
          </w:r>
          <w:r w:rsidR="0046580D">
            <w:rPr>
              <w:lang w:val="en-AU"/>
            </w:rPr>
            <w:instrText xml:space="preserve"> CITATION Hue092 \l 3081 </w:instrText>
          </w:r>
          <w:r w:rsidR="00E900AA">
            <w:fldChar w:fldCharType="separate"/>
          </w:r>
          <w:r w:rsidR="003E3549" w:rsidRPr="003E3549">
            <w:rPr>
              <w:noProof/>
              <w:lang w:val="en-AU"/>
            </w:rPr>
            <w:t>(Hueni, et al., 2009)</w:t>
          </w:r>
          <w:r w:rsidR="00E900AA">
            <w:fldChar w:fldCharType="end"/>
          </w:r>
        </w:sdtContent>
      </w:sdt>
      <w:r w:rsidR="0046580D">
        <w:t xml:space="preserve"> </w:t>
      </w:r>
      <w:r w:rsidR="0046580D" w:rsidRPr="0046580D">
        <w:rPr>
          <w:rStyle w:val="DocActionChar"/>
        </w:rPr>
        <w:t>%%% Check this reference – there are multiple options</w:t>
      </w:r>
      <w:r>
        <w:t>.</w:t>
      </w:r>
    </w:p>
    <w:p w:rsidR="001310CE" w:rsidRPr="00084655" w:rsidRDefault="001310CE" w:rsidP="00A7583F">
      <w:pPr>
        <w:pStyle w:val="Body"/>
      </w:pPr>
      <w:r>
        <w:t>Spaces are used throughout the system for processing, visualisation and file output. In all these cases, vector data must be related to spectral dimensions and this information is held by the space. Moreover, a space can hold only spectra that are of the same dimension.</w:t>
      </w:r>
    </w:p>
    <w:p w:rsidR="001310CE" w:rsidRDefault="001310CE" w:rsidP="00A7583F">
      <w:pPr>
        <w:pStyle w:val="Body"/>
      </w:pPr>
      <w:r>
        <w:t>The Space Factory is a conceptual, central component of the SPECCHIO system. It creates new spaces based on given inputs and contains the logic to form ‘non-mixed’ spaces.</w:t>
      </w:r>
    </w:p>
    <w:p w:rsidR="001310CE" w:rsidRDefault="001310CE" w:rsidP="00A7583F">
      <w:pPr>
        <w:pStyle w:val="Body"/>
      </w:pPr>
      <w:r>
        <w:t xml:space="preserve">Assume the use case of displaying spectral plots of a number of spectra. In a first step, the user will select the spectra to be plotted by effecting a subspace projection </w:t>
      </w:r>
      <w:sdt>
        <w:sdtPr>
          <w:id w:val="14239830"/>
          <w:citation/>
        </w:sdtPr>
        <w:sdtContent>
          <w:r w:rsidR="00E900AA">
            <w:fldChar w:fldCharType="begin"/>
          </w:r>
          <w:r w:rsidR="0046580D">
            <w:rPr>
              <w:lang w:val="en-AU"/>
            </w:rPr>
            <w:instrText xml:space="preserve"> CITATION Hün072 \l 3081 </w:instrText>
          </w:r>
          <w:r w:rsidR="00E900AA">
            <w:fldChar w:fldCharType="separate"/>
          </w:r>
          <w:r w:rsidR="003E3549" w:rsidRPr="003E3549">
            <w:rPr>
              <w:noProof/>
              <w:lang w:val="en-AU"/>
            </w:rPr>
            <w:t>(Hüni, et al., 2007)</w:t>
          </w:r>
          <w:r w:rsidR="00E900AA">
            <w:fldChar w:fldCharType="end"/>
          </w:r>
        </w:sdtContent>
      </w:sdt>
      <w:r w:rsidR="0046580D" w:rsidRPr="0046580D">
        <w:rPr>
          <w:rStyle w:val="DocActionChar"/>
        </w:rPr>
        <w:t>%%% Check this reference – there are multiple options</w:t>
      </w:r>
      <w:r>
        <w:t xml:space="preserve">. Internally, this will yield a number of record IDs that are matching the user’s selection. These IDs are now handed to the Space Factory. Internally, spaces are created for all existing combinations of the respective sensors, instruments, calibrations and measurement units associated with the spectra (see </w:t>
      </w:r>
      <w:r w:rsidR="00E900AA">
        <w:fldChar w:fldCharType="begin"/>
      </w:r>
      <w:r>
        <w:instrText xml:space="preserve"> REF _Ref95120608 \h </w:instrText>
      </w:r>
      <w:r w:rsidR="00E900AA">
        <w:fldChar w:fldCharType="separate"/>
      </w:r>
      <w:r w:rsidR="00FF3B3D">
        <w:t xml:space="preserve">Figure </w:t>
      </w:r>
      <w:r w:rsidR="00FF3B3D">
        <w:rPr>
          <w:noProof/>
        </w:rPr>
        <w:t>12</w:t>
      </w:r>
      <w:r w:rsidR="00E900AA">
        <w:fldChar w:fldCharType="end"/>
      </w:r>
      <w:r>
        <w:t>).</w:t>
      </w:r>
    </w:p>
    <w:p w:rsidR="001310CE" w:rsidRDefault="001310CE" w:rsidP="00EB49E0">
      <w:pPr>
        <w:pStyle w:val="Figure"/>
      </w:pPr>
      <w:r>
        <w:rPr>
          <w:lang w:val="en-AU"/>
        </w:rPr>
        <w:drawing>
          <wp:inline distT="0" distB="0" distL="0" distR="0">
            <wp:extent cx="5577840" cy="2245360"/>
            <wp:effectExtent l="25400" t="0" r="10160" b="0"/>
            <wp:docPr id="126" name="Picture 18" descr=":::::Papers and Presentations:2009:EARSEL 2009:Space Factory Graph.pptx.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Papers and Presentations:2009:EARSEL 2009:Space Factory Graph.pptx.pdf"/>
                    <pic:cNvPicPr>
                      <a:picLocks noChangeAspect="1" noChangeArrowheads="1"/>
                    </pic:cNvPicPr>
                  </pic:nvPicPr>
                  <pic:blipFill>
                    <a:blip r:embed="rId23"/>
                    <a:srcRect/>
                    <a:stretch>
                      <a:fillRect/>
                    </a:stretch>
                  </pic:blipFill>
                  <pic:spPr bwMode="auto">
                    <a:xfrm>
                      <a:off x="0" y="0"/>
                      <a:ext cx="5577840" cy="2245360"/>
                    </a:xfrm>
                    <a:prstGeom prst="rect">
                      <a:avLst/>
                    </a:prstGeom>
                    <a:noFill/>
                    <a:ln w="9525">
                      <a:noFill/>
                      <a:miter lim="800000"/>
                      <a:headEnd/>
                      <a:tailEnd/>
                    </a:ln>
                  </pic:spPr>
                </pic:pic>
              </a:graphicData>
            </a:graphic>
          </wp:inline>
        </w:drawing>
      </w:r>
    </w:p>
    <w:p w:rsidR="001310CE" w:rsidRPr="00084655" w:rsidRDefault="001310CE" w:rsidP="00EB49E0">
      <w:pPr>
        <w:pStyle w:val="Caption"/>
      </w:pPr>
      <w:bookmarkStart w:id="424" w:name="_Ref95120608"/>
      <w:r>
        <w:t xml:space="preserve">Figure </w:t>
      </w:r>
      <w:fldSimple w:instr=" SEQ Figure \* ARABIC ">
        <w:r w:rsidR="00FF3B3D">
          <w:rPr>
            <w:noProof/>
          </w:rPr>
          <w:t>12</w:t>
        </w:r>
      </w:fldSimple>
      <w:bookmarkEnd w:id="424"/>
      <w:r>
        <w:t>: Building spaces based on user defined subspace projections</w:t>
      </w:r>
    </w:p>
    <w:p w:rsidR="001310CE" w:rsidRDefault="001310CE" w:rsidP="00A7583F">
      <w:pPr>
        <w:pStyle w:val="Body"/>
      </w:pPr>
      <w:r>
        <w:t>The Space Factory returns a list of the created spaces. Each space can now in turn be used as an input argument of a plotting class instance. Utilizing the Space Factory ensures that all spectra contained by a space have a common wavelength per band and the same measurement unit, i.e. the following processing modules do not need to carry out uniformity checks but can apply their algorithms</w:t>
      </w:r>
      <w:r w:rsidRPr="003D0307">
        <w:t xml:space="preserve"> </w:t>
      </w:r>
      <w:r>
        <w:t>directly, e.g. plotting of spectral vectors against the common wavelengths of the space.</w:t>
      </w:r>
    </w:p>
    <w:p w:rsidR="001310CE" w:rsidRDefault="001310CE" w:rsidP="00A7583F">
      <w:pPr>
        <w:pStyle w:val="Body"/>
      </w:pPr>
      <w:r>
        <w:t xml:space="preserve">Interactive, flexible and configurable data processing is based on the concept of the Space Network. Such networks consist of processing modules and data sinks/sources, connected by directed edges. </w:t>
      </w:r>
    </w:p>
    <w:p w:rsidR="001310CE" w:rsidRPr="00A71C6E" w:rsidRDefault="001310CE" w:rsidP="00EB49E0">
      <w:pPr>
        <w:pStyle w:val="Figure"/>
      </w:pPr>
      <w:r>
        <w:rPr>
          <w:lang w:val="en-AU"/>
        </w:rPr>
        <w:drawing>
          <wp:inline distT="0" distB="0" distL="0" distR="0">
            <wp:extent cx="3368675" cy="1165844"/>
            <wp:effectExtent l="25400" t="0" r="9525" b="0"/>
            <wp:docPr id="128" name="Picture 24" descr="::::BRDF:space transformation_cut.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BRDF:space transformation_cut.pdf"/>
                    <pic:cNvPicPr>
                      <a:picLocks noChangeAspect="1" noChangeArrowheads="1"/>
                    </pic:cNvPicPr>
                  </pic:nvPicPr>
                  <pic:blipFill>
                    <a:blip r:embed="rId24"/>
                    <a:srcRect/>
                    <a:stretch>
                      <a:fillRect/>
                    </a:stretch>
                  </pic:blipFill>
                  <pic:spPr bwMode="auto">
                    <a:xfrm>
                      <a:off x="0" y="0"/>
                      <a:ext cx="3363926" cy="1164201"/>
                    </a:xfrm>
                    <a:prstGeom prst="rect">
                      <a:avLst/>
                    </a:prstGeom>
                    <a:noFill/>
                    <a:ln w="9525">
                      <a:noFill/>
                      <a:miter lim="800000"/>
                      <a:headEnd/>
                      <a:tailEnd/>
                    </a:ln>
                  </pic:spPr>
                </pic:pic>
              </a:graphicData>
            </a:graphic>
          </wp:inline>
        </w:drawing>
      </w:r>
    </w:p>
    <w:p w:rsidR="001310CE" w:rsidRPr="00A71C6E" w:rsidRDefault="001310CE" w:rsidP="00EB49E0">
      <w:pPr>
        <w:pStyle w:val="Caption"/>
      </w:pPr>
      <w:bookmarkStart w:id="425" w:name="_Ref69211722"/>
      <w:r w:rsidRPr="00A71C6E">
        <w:t xml:space="preserve">Figure </w:t>
      </w:r>
      <w:fldSimple w:instr=" SEQ Figure \* ARABIC ">
        <w:r w:rsidR="00FF3B3D">
          <w:rPr>
            <w:noProof/>
          </w:rPr>
          <w:t>13</w:t>
        </w:r>
      </w:fldSimple>
      <w:bookmarkEnd w:id="425"/>
      <w:r w:rsidRPr="00A71C6E">
        <w:t>: Transformation into a new space by a processing module</w:t>
      </w:r>
    </w:p>
    <w:p w:rsidR="001310CE" w:rsidRPr="00084655" w:rsidRDefault="001310CE" w:rsidP="00A7583F">
      <w:pPr>
        <w:pStyle w:val="Body"/>
      </w:pPr>
      <w:r w:rsidRPr="00A71C6E">
        <w:t xml:space="preserve">Processing modules are effecting a transformation on a space, i.e. the spectral data vectors of the input space are transformed to an output space. The algorithm of the processing module defines the dimensionality of the resulting space. This is illustrated in </w:t>
      </w:r>
      <w:r w:rsidR="00E900AA">
        <w:fldChar w:fldCharType="begin"/>
      </w:r>
      <w:r>
        <w:instrText xml:space="preserve"> REF _Ref69211722 \h </w:instrText>
      </w:r>
      <w:r w:rsidR="00E900AA">
        <w:fldChar w:fldCharType="separate"/>
      </w:r>
      <w:r w:rsidR="00FF3B3D" w:rsidRPr="00A71C6E">
        <w:t xml:space="preserve">Figure </w:t>
      </w:r>
      <w:r w:rsidR="00FF3B3D">
        <w:rPr>
          <w:noProof/>
        </w:rPr>
        <w:t>13</w:t>
      </w:r>
      <w:r w:rsidR="00E900AA">
        <w:fldChar w:fldCharType="end"/>
      </w:r>
      <w:r w:rsidRPr="00A71C6E">
        <w:t xml:space="preserve"> with an input space of dimensionality N being transformed into another discrete space of dimensionality M.</w:t>
      </w:r>
      <w:r>
        <w:t xml:space="preserve"> Although processing modules tend to have singular input/output in most cases, they may have multiple inputs and generate multiple outputs.</w:t>
      </w:r>
    </w:p>
    <w:p w:rsidR="002A0FFE" w:rsidRPr="00084655" w:rsidRDefault="002A0FFE" w:rsidP="00306258">
      <w:pPr>
        <w:pStyle w:val="Heading1"/>
      </w:pPr>
      <w:bookmarkStart w:id="426" w:name="_Toc355280354"/>
      <w:bookmarkStart w:id="427" w:name="_Ref356466848"/>
      <w:bookmarkStart w:id="428" w:name="_Ref356466853"/>
      <w:bookmarkStart w:id="429" w:name="_Toc356807280"/>
      <w:bookmarkStart w:id="430" w:name="_Ref356807389"/>
      <w:bookmarkStart w:id="431" w:name="_Ref356807390"/>
      <w:r w:rsidRPr="00084655">
        <w:t>Design of Sampling Experiments</w:t>
      </w:r>
      <w:bookmarkEnd w:id="48"/>
      <w:r w:rsidR="00522234">
        <w:t xml:space="preserve"> and Data Structuring</w:t>
      </w:r>
      <w:bookmarkEnd w:id="426"/>
      <w:bookmarkEnd w:id="427"/>
      <w:bookmarkEnd w:id="428"/>
      <w:bookmarkEnd w:id="429"/>
      <w:bookmarkEnd w:id="430"/>
      <w:bookmarkEnd w:id="431"/>
    </w:p>
    <w:p w:rsidR="002A0FFE" w:rsidRPr="00084655" w:rsidRDefault="002A0FFE" w:rsidP="00A7583F">
      <w:pPr>
        <w:pStyle w:val="Body"/>
      </w:pPr>
      <w:r w:rsidRPr="00084655">
        <w:t xml:space="preserve">The data collected during sampling campaigns must be organised in a structured way in order to allow </w:t>
      </w:r>
      <w:r w:rsidR="00A21EE2">
        <w:t>for</w:t>
      </w:r>
      <w:r w:rsidRPr="00084655">
        <w:t xml:space="preserve"> automated </w:t>
      </w:r>
      <w:r w:rsidR="00A21EE2">
        <w:t>upload</w:t>
      </w:r>
      <w:r w:rsidRPr="00084655">
        <w:t xml:space="preserve"> into </w:t>
      </w:r>
      <w:r w:rsidR="009A1936">
        <w:t>Specchio’s</w:t>
      </w:r>
      <w:r w:rsidRPr="00084655">
        <w:t xml:space="preserve"> spectral database</w:t>
      </w:r>
      <w:r w:rsidR="00990009">
        <w:t xml:space="preserve">, to </w:t>
      </w:r>
      <w:r w:rsidR="00BA6294">
        <w:t>permit use</w:t>
      </w:r>
      <w:r w:rsidR="00990009">
        <w:t xml:space="preserve"> of </w:t>
      </w:r>
      <w:r w:rsidR="00BA6294">
        <w:t>Specchio’s</w:t>
      </w:r>
      <w:r w:rsidR="00990009">
        <w:t xml:space="preserve"> automated processing</w:t>
      </w:r>
      <w:r w:rsidR="00BA6294">
        <w:t xml:space="preserve"> and to facilitate optimal use Specchio’s data management tools</w:t>
      </w:r>
      <w:r w:rsidRPr="00084655">
        <w:t>.</w:t>
      </w:r>
    </w:p>
    <w:p w:rsidR="00990009" w:rsidRPr="00084655" w:rsidRDefault="00990009" w:rsidP="00990009">
      <w:pPr>
        <w:pStyle w:val="Body"/>
      </w:pPr>
      <w:r w:rsidRPr="00084655">
        <w:t xml:space="preserve">The concept of hierarchical data structure </w:t>
      </w:r>
      <w:r w:rsidR="00BA6294">
        <w:t xml:space="preserve">that is used in Specchio </w:t>
      </w:r>
      <w:r w:rsidRPr="00084655">
        <w:t>has been adapted from SpectraProc</w:t>
      </w:r>
      <w:r>
        <w:t xml:space="preserve"> </w:t>
      </w:r>
      <w:sdt>
        <w:sdtPr>
          <w:id w:val="12130848"/>
          <w:citation/>
        </w:sdtPr>
        <w:sdtContent>
          <w:r w:rsidR="00E900AA">
            <w:fldChar w:fldCharType="begin"/>
          </w:r>
          <w:r>
            <w:rPr>
              <w:lang w:val="en-AU"/>
            </w:rPr>
            <w:instrText xml:space="preserve"> CITATION Hue061 \l 3081 </w:instrText>
          </w:r>
          <w:r w:rsidR="00E900AA">
            <w:fldChar w:fldCharType="separate"/>
          </w:r>
          <w:r w:rsidR="003E3549" w:rsidRPr="003E3549">
            <w:rPr>
              <w:noProof/>
              <w:lang w:val="en-AU"/>
            </w:rPr>
            <w:t>(Hueni, 2006)</w:t>
          </w:r>
          <w:r w:rsidR="00E900AA">
            <w:fldChar w:fldCharType="end"/>
          </w:r>
        </w:sdtContent>
      </w:sdt>
      <w:r w:rsidR="00BA6294">
        <w:t>, which</w:t>
      </w:r>
      <w:r w:rsidR="00BA6294" w:rsidRPr="00BA6294">
        <w:t xml:space="preserve"> </w:t>
      </w:r>
      <w:r w:rsidR="00BA6294" w:rsidRPr="00084655">
        <w:t>was built on a fixed hierarchy of three levels.</w:t>
      </w:r>
      <w:r w:rsidR="00163936">
        <w:t xml:space="preserve"> However, Specchio supports hierarchies of arbitrary shape and number of levels.</w:t>
      </w:r>
    </w:p>
    <w:p w:rsidR="002A0FFE" w:rsidRPr="00084655" w:rsidRDefault="002A0FFE" w:rsidP="00A7583F">
      <w:pPr>
        <w:pStyle w:val="Body"/>
      </w:pPr>
      <w:r w:rsidRPr="00084655">
        <w:t xml:space="preserve">Preferably </w:t>
      </w:r>
      <w:r w:rsidR="00A21EE2">
        <w:t xml:space="preserve">the design of </w:t>
      </w:r>
      <w:r w:rsidRPr="00084655">
        <w:t xml:space="preserve">sampling experiments should include </w:t>
      </w:r>
      <w:r w:rsidR="00BA6294">
        <w:t xml:space="preserve">hierarchical </w:t>
      </w:r>
      <w:r w:rsidRPr="00084655">
        <w:t xml:space="preserve">data structuring from the beginning. </w:t>
      </w:r>
      <w:r w:rsidR="00BA6294">
        <w:t xml:space="preserve">However, </w:t>
      </w:r>
      <w:r w:rsidRPr="00084655">
        <w:t xml:space="preserve">existing data can be </w:t>
      </w:r>
      <w:r w:rsidR="00A21EE2">
        <w:t>re-</w:t>
      </w:r>
      <w:r w:rsidRPr="00084655">
        <w:t>arranged to meet the</w:t>
      </w:r>
      <w:r w:rsidR="00A21EE2">
        <w:t>se</w:t>
      </w:r>
      <w:r w:rsidRPr="00084655">
        <w:t xml:space="preserve"> requirements.</w:t>
      </w:r>
    </w:p>
    <w:p w:rsidR="00540712" w:rsidRDefault="009A1936" w:rsidP="00A7583F">
      <w:pPr>
        <w:pStyle w:val="Body"/>
      </w:pPr>
      <w:r>
        <w:t xml:space="preserve">While </w:t>
      </w:r>
      <w:r w:rsidR="00990009">
        <w:t xml:space="preserve">SPECCHIO </w:t>
      </w:r>
      <w:r>
        <w:t xml:space="preserve">supports a hierarchical organisation of data, it does not </w:t>
      </w:r>
      <w:r w:rsidR="00990009">
        <w:t>enforce</w:t>
      </w:r>
      <w:r>
        <w:t xml:space="preserve"> any</w:t>
      </w:r>
      <w:r w:rsidR="00990009">
        <w:t xml:space="preserve"> particular </w:t>
      </w:r>
      <w:r>
        <w:t xml:space="preserve">way of using this hierarchical </w:t>
      </w:r>
      <w:r w:rsidR="00990009">
        <w:t xml:space="preserve">structure. </w:t>
      </w:r>
      <w:r w:rsidR="00540712">
        <w:t>The hierarchy tree structure can have any number of levels and can be unbalanced, if desired.</w:t>
      </w:r>
    </w:p>
    <w:p w:rsidR="00540712" w:rsidRDefault="00540712" w:rsidP="00A7583F">
      <w:pPr>
        <w:pStyle w:val="Body"/>
      </w:pPr>
      <w:r w:rsidRPr="00084655">
        <w:t xml:space="preserve">Campaigns can contain spectra measured with different instruments and sensors, </w:t>
      </w:r>
      <w:r>
        <w:t>including</w:t>
      </w:r>
      <w:r w:rsidRPr="00084655">
        <w:t xml:space="preserve"> instruments of different sensor types and </w:t>
      </w:r>
      <w:r>
        <w:t xml:space="preserve">measurements done at different times using an </w:t>
      </w:r>
      <w:r w:rsidRPr="00084655">
        <w:t>instrument</w:t>
      </w:r>
      <w:r>
        <w:t xml:space="preserve"> which has been calibrated one or more times between these measurements.</w:t>
      </w:r>
    </w:p>
    <w:p w:rsidR="00BA6294" w:rsidRDefault="00163936" w:rsidP="00A7583F">
      <w:pPr>
        <w:pStyle w:val="Body"/>
      </w:pPr>
      <w:r>
        <w:t>The Specchio hierarchy is defined by copying a file system sub-directory tree from the user’s computer. T</w:t>
      </w:r>
      <w:r w:rsidR="00BA6294">
        <w:t xml:space="preserve">here are some specific restrictions on </w:t>
      </w:r>
      <w:r w:rsidR="009A1936">
        <w:t xml:space="preserve">the </w:t>
      </w:r>
      <w:r w:rsidR="00540712">
        <w:t xml:space="preserve">hierarchy tree </w:t>
      </w:r>
      <w:r w:rsidR="00BA6294">
        <w:t>structure.</w:t>
      </w:r>
    </w:p>
    <w:p w:rsidR="00540712" w:rsidRDefault="00540712" w:rsidP="00540712">
      <w:pPr>
        <w:pStyle w:val="Bullet"/>
      </w:pPr>
      <w:r>
        <w:t>No other files can be in the tree except spectra</w:t>
      </w:r>
      <w:r w:rsidR="00163936">
        <w:t>l</w:t>
      </w:r>
      <w:r>
        <w:t xml:space="preserve"> files. Keep images, PDF files and other files in another directory, probably next to your hierarchy structure.</w:t>
      </w:r>
    </w:p>
    <w:p w:rsidR="00A20F34" w:rsidRDefault="009E7491" w:rsidP="00A20F34">
      <w:pPr>
        <w:pStyle w:val="Bullet"/>
      </w:pPr>
      <w:r>
        <w:t xml:space="preserve">All of the files in a directory must be of the same </w:t>
      </w:r>
      <w:r w:rsidR="00540712">
        <w:t xml:space="preserve">data </w:t>
      </w:r>
      <w:r>
        <w:t>format</w:t>
      </w:r>
      <w:r w:rsidR="00163936">
        <w:t xml:space="preserve"> and version</w:t>
      </w:r>
      <w:r>
        <w:t xml:space="preserve">, although the sub-directories of a directory may have </w:t>
      </w:r>
      <w:r w:rsidR="00540712">
        <w:t xml:space="preserve">files with </w:t>
      </w:r>
      <w:r>
        <w:t xml:space="preserve">a different </w:t>
      </w:r>
      <w:r w:rsidR="00540712">
        <w:t>data</w:t>
      </w:r>
      <w:r>
        <w:t xml:space="preserve"> format.</w:t>
      </w:r>
      <w:r w:rsidR="00A20F34">
        <w:t xml:space="preserve"> </w:t>
      </w:r>
    </w:p>
    <w:p w:rsidR="00163936" w:rsidRDefault="00540712" w:rsidP="00163936">
      <w:pPr>
        <w:pStyle w:val="BulletFollowing"/>
      </w:pPr>
      <w:r>
        <w:t>However, for</w:t>
      </w:r>
      <w:r w:rsidR="00A20F34">
        <w:t xml:space="preserve"> FGI-HDF files it is possible to have an </w:t>
      </w:r>
      <w:r w:rsidR="00A20F34" w:rsidRPr="00ED55EC">
        <w:rPr>
          <w:rStyle w:val="CodeChar"/>
        </w:rPr>
        <w:t>.h5-file</w:t>
      </w:r>
      <w:r w:rsidR="00A20F34">
        <w:t xml:space="preserve"> as well as a </w:t>
      </w:r>
      <w:r w:rsidR="00A20F34" w:rsidRPr="00ED55EC">
        <w:rPr>
          <w:rStyle w:val="CodeChar"/>
        </w:rPr>
        <w:t>.xml-file</w:t>
      </w:r>
      <w:r w:rsidR="00A20F34">
        <w:t xml:space="preserve"> in one folder.</w:t>
      </w:r>
    </w:p>
    <w:p w:rsidR="009E7491" w:rsidRDefault="009E7491" w:rsidP="009E7491">
      <w:pPr>
        <w:pStyle w:val="Bullet"/>
      </w:pPr>
      <w:r>
        <w:t xml:space="preserve">To conveniently use </w:t>
      </w:r>
      <w:r w:rsidR="002F3529">
        <w:t>Specchio’s</w:t>
      </w:r>
      <w:r>
        <w:t xml:space="preserve"> go</w:t>
      </w:r>
      <w:r w:rsidR="002F3529">
        <w:t>niometer angle calculation, all of the spectra measured at the different angles should be put in one directory and observed in the defined sequence. There should be no other spectra in that directory.</w:t>
      </w:r>
    </w:p>
    <w:p w:rsidR="009E7491" w:rsidRPr="002F155E" w:rsidRDefault="009E7491" w:rsidP="009E7491">
      <w:pPr>
        <w:pStyle w:val="Body"/>
      </w:pPr>
      <w:r>
        <w:t>The provided examples are suggestions based on experience</w:t>
      </w:r>
      <w:r w:rsidR="002F3529">
        <w:t>. Y</w:t>
      </w:r>
      <w:r>
        <w:t xml:space="preserve">ou may decide to choose a different approach, provided it conforms to the restrictions documented above. </w:t>
      </w:r>
    </w:p>
    <w:p w:rsidR="00F7610C" w:rsidRDefault="009E7491" w:rsidP="009E7491">
      <w:pPr>
        <w:pStyle w:val="Heading2"/>
      </w:pPr>
      <w:bookmarkStart w:id="432" w:name="_Toc356807281"/>
      <w:r>
        <w:t xml:space="preserve">Example Structure </w:t>
      </w:r>
      <w:r w:rsidR="00F7610C">
        <w:t>1</w:t>
      </w:r>
    </w:p>
    <w:p w:rsidR="00A250FC" w:rsidRPr="00A250FC" w:rsidRDefault="00A250FC" w:rsidP="00A250FC">
      <w:pPr>
        <w:pStyle w:val="DocAction"/>
      </w:pPr>
      <w:r>
        <w:t>%%% The example web site needs to be set up so this can describe exactly what is available.</w:t>
      </w:r>
    </w:p>
    <w:tbl>
      <w:tblPr>
        <w:tblStyle w:val="TableSimple"/>
        <w:tblW w:w="0" w:type="auto"/>
        <w:tblLook w:val="04A0"/>
      </w:tblPr>
      <w:tblGrid>
        <w:gridCol w:w="1706"/>
        <w:gridCol w:w="6788"/>
      </w:tblGrid>
      <w:tr w:rsidR="00A250FC" w:rsidTr="00A250FC">
        <w:tc>
          <w:tcPr>
            <w:tcW w:w="0" w:type="auto"/>
          </w:tcPr>
          <w:p w:rsidR="00A250FC" w:rsidRDefault="00A250FC" w:rsidP="00A250FC">
            <w:pPr>
              <w:pStyle w:val="TableText"/>
            </w:pPr>
            <w:r>
              <w:t>Species:</w:t>
            </w:r>
          </w:p>
        </w:tc>
        <w:tc>
          <w:tcPr>
            <w:tcW w:w="0" w:type="auto"/>
          </w:tcPr>
          <w:p w:rsidR="00A250FC" w:rsidRDefault="00A250FC" w:rsidP="00A250FC">
            <w:pPr>
              <w:pStyle w:val="TableText"/>
            </w:pPr>
            <w:r>
              <w:t>Multiple</w:t>
            </w:r>
          </w:p>
        </w:tc>
      </w:tr>
      <w:tr w:rsidR="00A250FC" w:rsidTr="00A250FC">
        <w:tc>
          <w:tcPr>
            <w:tcW w:w="0" w:type="auto"/>
          </w:tcPr>
          <w:p w:rsidR="00A250FC" w:rsidRDefault="00A250FC" w:rsidP="00A250FC">
            <w:pPr>
              <w:pStyle w:val="TableText"/>
            </w:pPr>
            <w:r>
              <w:t>Sites:</w:t>
            </w:r>
          </w:p>
        </w:tc>
        <w:tc>
          <w:tcPr>
            <w:tcW w:w="0" w:type="auto"/>
          </w:tcPr>
          <w:p w:rsidR="00A250FC" w:rsidRDefault="00A250FC" w:rsidP="00A250FC">
            <w:pPr>
              <w:pStyle w:val="TableText"/>
            </w:pPr>
            <w:r>
              <w:t>Multiple sites for each species</w:t>
            </w:r>
          </w:p>
        </w:tc>
      </w:tr>
      <w:tr w:rsidR="00A250FC" w:rsidTr="00A250FC">
        <w:tc>
          <w:tcPr>
            <w:tcW w:w="0" w:type="auto"/>
          </w:tcPr>
          <w:p w:rsidR="00A250FC" w:rsidRDefault="00A250FC" w:rsidP="00A250FC">
            <w:pPr>
              <w:pStyle w:val="TableText"/>
            </w:pPr>
            <w:r>
              <w:t>Measurements:</w:t>
            </w:r>
          </w:p>
        </w:tc>
        <w:tc>
          <w:tcPr>
            <w:tcW w:w="0" w:type="auto"/>
          </w:tcPr>
          <w:p w:rsidR="00A250FC" w:rsidRDefault="00A250FC" w:rsidP="00A250FC">
            <w:pPr>
              <w:pStyle w:val="TableText"/>
            </w:pPr>
            <w:r>
              <w:t>Multiple measurements per site using ASD file format</w:t>
            </w:r>
          </w:p>
        </w:tc>
      </w:tr>
      <w:tr w:rsidR="00A250FC" w:rsidTr="00A250FC">
        <w:tc>
          <w:tcPr>
            <w:tcW w:w="0" w:type="auto"/>
          </w:tcPr>
          <w:p w:rsidR="00A250FC" w:rsidRDefault="00A250FC" w:rsidP="00A250FC">
            <w:pPr>
              <w:pStyle w:val="TableText"/>
            </w:pPr>
            <w:r>
              <w:t>Example files:</w:t>
            </w:r>
          </w:p>
        </w:tc>
        <w:tc>
          <w:tcPr>
            <w:tcW w:w="0" w:type="auto"/>
          </w:tcPr>
          <w:p w:rsidR="00A250FC" w:rsidRDefault="00A250FC" w:rsidP="00A250FC">
            <w:pPr>
              <w:pStyle w:val="TableText"/>
            </w:pPr>
            <w:r w:rsidRPr="00F7610C">
              <w:rPr>
                <w:rStyle w:val="CodeChar"/>
              </w:rPr>
              <w:t>Vegetation_example</w:t>
            </w:r>
            <w:r w:rsidRPr="00F7610C">
              <w:rPr>
                <w:rStyle w:val="DocActionChar"/>
              </w:rPr>
              <w:t xml:space="preserve"> %%% Specchio’s web site or UOW web site or...</w:t>
            </w:r>
          </w:p>
        </w:tc>
      </w:tr>
    </w:tbl>
    <w:bookmarkEnd w:id="432"/>
    <w:p w:rsidR="002A0FFE" w:rsidRPr="00084655" w:rsidRDefault="002A0FFE" w:rsidP="00A7583F">
      <w:pPr>
        <w:pStyle w:val="Body"/>
      </w:pPr>
      <w:r w:rsidRPr="00084655">
        <w:t>The spatial extent where a specimen is sampled is termed a sample site, thus a species contains a number of sample sites. The sites are numbered in the order of sampling. At each site, several readings are taken to capture the variation exhibited by the specimen in question. A site therefore contains a number of spectra. This leads to a hierarchical directory structure (</w:t>
      </w:r>
      <w:r w:rsidR="00E900AA">
        <w:fldChar w:fldCharType="begin"/>
      </w:r>
      <w:r w:rsidR="00A30B2D">
        <w:instrText xml:space="preserve"> REF _Ref122063892 \h </w:instrText>
      </w:r>
      <w:r w:rsidR="00E900AA">
        <w:fldChar w:fldCharType="separate"/>
      </w:r>
      <w:r w:rsidR="00FF3B3D" w:rsidRPr="00084655">
        <w:t xml:space="preserve">Figure </w:t>
      </w:r>
      <w:r w:rsidR="00FF3B3D">
        <w:rPr>
          <w:noProof/>
        </w:rPr>
        <w:t>14</w:t>
      </w:r>
      <w:r w:rsidR="00E900AA">
        <w:fldChar w:fldCharType="end"/>
      </w:r>
      <w:r w:rsidRPr="00084655">
        <w:t>).</w:t>
      </w:r>
    </w:p>
    <w:p w:rsidR="002A0FFE" w:rsidRPr="00084655" w:rsidRDefault="00410FC7" w:rsidP="00EB49E0">
      <w:pPr>
        <w:pStyle w:val="Figure"/>
      </w:pPr>
      <w:r>
        <w:rPr>
          <w:lang w:val="en-AU"/>
        </w:rPr>
        <w:drawing>
          <wp:inline distT="0" distB="0" distL="0" distR="0">
            <wp:extent cx="2509520" cy="1656080"/>
            <wp:effectExtent l="25400" t="0" r="5080" b="0"/>
            <wp:docPr id="3" name="Picture 3" descr="Hierarchical Datastru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ierarchical Datastructure"/>
                    <pic:cNvPicPr>
                      <a:picLocks noChangeAspect="1" noChangeArrowheads="1"/>
                    </pic:cNvPicPr>
                  </pic:nvPicPr>
                  <pic:blipFill>
                    <a:blip r:embed="rId25"/>
                    <a:srcRect/>
                    <a:stretch>
                      <a:fillRect/>
                    </a:stretch>
                  </pic:blipFill>
                  <pic:spPr bwMode="auto">
                    <a:xfrm>
                      <a:off x="0" y="0"/>
                      <a:ext cx="2509520" cy="1656080"/>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433" w:name="_Ref122063892"/>
      <w:bookmarkStart w:id="434" w:name="_Toc129263006"/>
      <w:r w:rsidRPr="00084655">
        <w:t xml:space="preserve">Figure </w:t>
      </w:r>
      <w:r w:rsidR="00E900AA">
        <w:fldChar w:fldCharType="begin"/>
      </w:r>
      <w:r w:rsidR="00FB7375">
        <w:instrText xml:space="preserve"> </w:instrText>
      </w:r>
      <w:r w:rsidR="00567E0A">
        <w:instrText>SEQ</w:instrText>
      </w:r>
      <w:r w:rsidR="00FB7375">
        <w:instrText xml:space="preserve"> Figure \* ARABIC </w:instrText>
      </w:r>
      <w:r w:rsidR="00E900AA">
        <w:fldChar w:fldCharType="separate"/>
      </w:r>
      <w:r w:rsidR="00FF3B3D">
        <w:rPr>
          <w:noProof/>
        </w:rPr>
        <w:t>14</w:t>
      </w:r>
      <w:r w:rsidR="00E900AA">
        <w:rPr>
          <w:noProof/>
        </w:rPr>
        <w:fldChar w:fldCharType="end"/>
      </w:r>
      <w:bookmarkEnd w:id="433"/>
      <w:r w:rsidRPr="00084655">
        <w:t>: Hierarchical directory structure</w:t>
      </w:r>
      <w:bookmarkEnd w:id="434"/>
    </w:p>
    <w:p w:rsidR="002A0FFE" w:rsidRPr="00084655" w:rsidRDefault="002A0FFE" w:rsidP="00A7583F">
      <w:pPr>
        <w:pStyle w:val="Body"/>
      </w:pPr>
      <w:r w:rsidRPr="00084655">
        <w:t xml:space="preserve">Although the term </w:t>
      </w:r>
      <w:r w:rsidR="00653690">
        <w:t>“</w:t>
      </w:r>
      <w:r w:rsidRPr="00084655">
        <w:t>species</w:t>
      </w:r>
      <w:r w:rsidR="00653690">
        <w:t>”</w:t>
      </w:r>
      <w:r w:rsidRPr="00084655">
        <w:t xml:space="preserve"> is used it essentially represents the different classes found in a study. These classes can either be assigned due to already existing classification systems for e.g. plants or minerals. In other cases a hypothesis might exist that a number of objects can be separated into classes. If so the setup of the experiment should mirror this hypothesis. If no such assumption exists all objects can be put into the same class (i.e. species) and the identification of classes could then be carried out by </w:t>
      </w:r>
      <w:r w:rsidR="00F7610C">
        <w:t xml:space="preserve">a technique such as </w:t>
      </w:r>
      <w:r w:rsidRPr="00084655">
        <w:t>cluster analysis.</w:t>
      </w:r>
    </w:p>
    <w:bookmarkStart w:id="435" w:name="_Ref130789629"/>
    <w:p w:rsidR="00A20F34" w:rsidRDefault="00E900AA" w:rsidP="00A7583F">
      <w:pPr>
        <w:pStyle w:val="Body"/>
      </w:pPr>
      <w:r>
        <w:fldChar w:fldCharType="begin"/>
      </w:r>
      <w:r w:rsidR="00A30B2D">
        <w:instrText xml:space="preserve"> REF _Ref130790579 \h </w:instrText>
      </w:r>
      <w:r>
        <w:fldChar w:fldCharType="separate"/>
      </w:r>
      <w:r w:rsidR="00FF3B3D" w:rsidRPr="00084655">
        <w:t xml:space="preserve">Figure </w:t>
      </w:r>
      <w:r w:rsidR="00FF3B3D">
        <w:rPr>
          <w:noProof/>
        </w:rPr>
        <w:t>15</w:t>
      </w:r>
      <w:r>
        <w:fldChar w:fldCharType="end"/>
      </w:r>
      <w:r w:rsidR="002A0FFE" w:rsidRPr="00084655">
        <w:t xml:space="preserve"> shows an example of a directory structure containing ASD spectral files. The main directory ‘Vegetation_example’ holds all species directories of the study. This main directory is the folder that needs to be specified </w:t>
      </w:r>
      <w:r w:rsidR="00A20F34">
        <w:t>in the Path in the Campaign Creation dialog.</w:t>
      </w:r>
    </w:p>
    <w:p w:rsidR="002A0FFE" w:rsidRPr="00084655" w:rsidRDefault="002A0FFE" w:rsidP="00A7583F">
      <w:pPr>
        <w:pStyle w:val="Body"/>
      </w:pPr>
      <w:r w:rsidRPr="00084655">
        <w:t xml:space="preserve">The </w:t>
      </w:r>
      <w:r w:rsidR="00A20F34">
        <w:t xml:space="preserve">three </w:t>
      </w:r>
      <w:r w:rsidRPr="00084655">
        <w:t>species directories contain the</w:t>
      </w:r>
      <w:r w:rsidR="00A20F34">
        <w:t>ir related</w:t>
      </w:r>
      <w:r w:rsidRPr="00084655">
        <w:t xml:space="preserve"> site directories. </w:t>
      </w:r>
    </w:p>
    <w:p w:rsidR="00A20F34" w:rsidRDefault="002A0FFE" w:rsidP="00A7583F">
      <w:pPr>
        <w:pStyle w:val="Body"/>
      </w:pPr>
      <w:r w:rsidRPr="00084655">
        <w:t>The site directories contain all spectral files collected at these sites</w:t>
      </w:r>
      <w:r w:rsidR="00A20F34">
        <w:t xml:space="preserve"> for that species.</w:t>
      </w:r>
    </w:p>
    <w:p w:rsidR="002A0FFE" w:rsidRPr="00084655" w:rsidRDefault="002A0FFE" w:rsidP="00A7583F">
      <w:pPr>
        <w:pStyle w:val="Body"/>
      </w:pPr>
      <w:r w:rsidRPr="00084655">
        <w:t>The spectral files are auto-numbered by the ASD capturing software</w:t>
      </w:r>
      <w:r w:rsidR="00A20F34">
        <w:t xml:space="preserve"> within each site directory</w:t>
      </w:r>
      <w:r w:rsidRPr="00084655">
        <w:t>.</w:t>
      </w:r>
    </w:p>
    <w:p w:rsidR="002A0FFE" w:rsidRPr="00084655" w:rsidRDefault="00410FC7" w:rsidP="00EB49E0">
      <w:pPr>
        <w:pStyle w:val="Figure"/>
      </w:pPr>
      <w:r>
        <w:rPr>
          <w:lang w:val="en-AU"/>
        </w:rPr>
        <w:drawing>
          <wp:inline distT="0" distB="0" distL="0" distR="0">
            <wp:extent cx="3901440" cy="1473200"/>
            <wp:effectExtent l="25400" t="0" r="10160" b="0"/>
            <wp:docPr id="4" name="Picture 4" descr="FileStru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ileStructure"/>
                    <pic:cNvPicPr>
                      <a:picLocks noChangeAspect="1" noChangeArrowheads="1"/>
                    </pic:cNvPicPr>
                  </pic:nvPicPr>
                  <pic:blipFill>
                    <a:blip r:embed="rId26"/>
                    <a:srcRect/>
                    <a:stretch>
                      <a:fillRect/>
                    </a:stretch>
                  </pic:blipFill>
                  <pic:spPr bwMode="auto">
                    <a:xfrm>
                      <a:off x="0" y="0"/>
                      <a:ext cx="3901440" cy="1473200"/>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436" w:name="_Ref130790579"/>
      <w:r w:rsidRPr="00084655">
        <w:t xml:space="preserve">Figure </w:t>
      </w:r>
      <w:r w:rsidR="00E900AA">
        <w:fldChar w:fldCharType="begin"/>
      </w:r>
      <w:r w:rsidR="00FB7375">
        <w:instrText xml:space="preserve"> </w:instrText>
      </w:r>
      <w:r w:rsidR="00567E0A">
        <w:instrText>SEQ</w:instrText>
      </w:r>
      <w:r w:rsidR="00FB7375">
        <w:instrText xml:space="preserve"> Figure \* ARABIC </w:instrText>
      </w:r>
      <w:r w:rsidR="00E900AA">
        <w:fldChar w:fldCharType="separate"/>
      </w:r>
      <w:r w:rsidR="00FF3B3D">
        <w:rPr>
          <w:noProof/>
        </w:rPr>
        <w:t>15</w:t>
      </w:r>
      <w:r w:rsidR="00E900AA">
        <w:rPr>
          <w:noProof/>
        </w:rPr>
        <w:fldChar w:fldCharType="end"/>
      </w:r>
      <w:bookmarkEnd w:id="436"/>
      <w:r w:rsidRPr="00084655">
        <w:t>: Example of a directory structures holding spectral files</w:t>
      </w:r>
    </w:p>
    <w:p w:rsidR="002F155E" w:rsidRDefault="00990009" w:rsidP="00990009">
      <w:pPr>
        <w:pStyle w:val="Heading2"/>
      </w:pPr>
      <w:bookmarkStart w:id="437" w:name="_Toc355280359"/>
      <w:bookmarkStart w:id="438" w:name="_Toc356807283"/>
      <w:r>
        <w:t xml:space="preserve">Example </w:t>
      </w:r>
      <w:r w:rsidR="00A20F34">
        <w:t>for</w:t>
      </w:r>
      <w:r w:rsidR="002F155E">
        <w:t xml:space="preserve"> Reference and Target Spectra</w:t>
      </w:r>
      <w:bookmarkEnd w:id="437"/>
      <w:bookmarkEnd w:id="438"/>
    </w:p>
    <w:tbl>
      <w:tblPr>
        <w:tblStyle w:val="TableSimple"/>
        <w:tblW w:w="0" w:type="auto"/>
        <w:tblLook w:val="04A0"/>
      </w:tblPr>
      <w:tblGrid>
        <w:gridCol w:w="1706"/>
        <w:gridCol w:w="6788"/>
      </w:tblGrid>
      <w:tr w:rsidR="00A250FC" w:rsidTr="009B73BB">
        <w:tc>
          <w:tcPr>
            <w:tcW w:w="0" w:type="auto"/>
          </w:tcPr>
          <w:p w:rsidR="00A250FC" w:rsidRDefault="00A250FC" w:rsidP="009B73BB">
            <w:pPr>
              <w:pStyle w:val="TableText"/>
            </w:pPr>
            <w:r>
              <w:t>Species:</w:t>
            </w:r>
          </w:p>
        </w:tc>
        <w:tc>
          <w:tcPr>
            <w:tcW w:w="0" w:type="auto"/>
          </w:tcPr>
          <w:p w:rsidR="00A250FC" w:rsidRDefault="00A250FC" w:rsidP="009B73BB">
            <w:pPr>
              <w:pStyle w:val="TableText"/>
            </w:pPr>
            <w:r>
              <w:t>Multiple</w:t>
            </w:r>
          </w:p>
        </w:tc>
      </w:tr>
      <w:tr w:rsidR="00A250FC" w:rsidTr="009B73BB">
        <w:tc>
          <w:tcPr>
            <w:tcW w:w="0" w:type="auto"/>
          </w:tcPr>
          <w:p w:rsidR="00A250FC" w:rsidRDefault="00A250FC" w:rsidP="009B73BB">
            <w:pPr>
              <w:pStyle w:val="TableText"/>
            </w:pPr>
            <w:r>
              <w:t>Sites:</w:t>
            </w:r>
          </w:p>
        </w:tc>
        <w:tc>
          <w:tcPr>
            <w:tcW w:w="0" w:type="auto"/>
          </w:tcPr>
          <w:p w:rsidR="00A250FC" w:rsidRDefault="00A250FC" w:rsidP="009B73BB">
            <w:pPr>
              <w:pStyle w:val="TableText"/>
            </w:pPr>
            <w:r>
              <w:t>Multiple sites for each species</w:t>
            </w:r>
          </w:p>
        </w:tc>
      </w:tr>
      <w:tr w:rsidR="00A250FC" w:rsidTr="009B73BB">
        <w:tc>
          <w:tcPr>
            <w:tcW w:w="0" w:type="auto"/>
          </w:tcPr>
          <w:p w:rsidR="00A250FC" w:rsidRDefault="00A250FC" w:rsidP="009B73BB">
            <w:pPr>
              <w:pStyle w:val="TableText"/>
            </w:pPr>
            <w:r>
              <w:t>Measurements:</w:t>
            </w:r>
          </w:p>
        </w:tc>
        <w:tc>
          <w:tcPr>
            <w:tcW w:w="0" w:type="auto"/>
          </w:tcPr>
          <w:p w:rsidR="00A250FC" w:rsidRPr="00A250FC" w:rsidRDefault="00A250FC" w:rsidP="00A250FC">
            <w:pPr>
              <w:pStyle w:val="TableText"/>
            </w:pPr>
            <w:r>
              <w:t>Radiance spectra measured with use of a reference panel</w:t>
            </w:r>
          </w:p>
        </w:tc>
      </w:tr>
      <w:tr w:rsidR="00A250FC" w:rsidTr="009B73BB">
        <w:tc>
          <w:tcPr>
            <w:tcW w:w="0" w:type="auto"/>
          </w:tcPr>
          <w:p w:rsidR="00A250FC" w:rsidRDefault="00A250FC" w:rsidP="009B73BB">
            <w:pPr>
              <w:pStyle w:val="TableText"/>
            </w:pPr>
            <w:r>
              <w:t>Example files:</w:t>
            </w:r>
          </w:p>
        </w:tc>
        <w:tc>
          <w:tcPr>
            <w:tcW w:w="0" w:type="auto"/>
          </w:tcPr>
          <w:p w:rsidR="00A250FC" w:rsidRDefault="00A250FC" w:rsidP="009B73BB">
            <w:pPr>
              <w:pStyle w:val="TableText"/>
            </w:pPr>
            <w:r w:rsidRPr="00F7610C">
              <w:rPr>
                <w:rStyle w:val="CodeChar"/>
              </w:rPr>
              <w:t>Vegetation_example</w:t>
            </w:r>
            <w:r w:rsidRPr="00F7610C">
              <w:rPr>
                <w:rStyle w:val="DocActionChar"/>
              </w:rPr>
              <w:t xml:space="preserve"> %%% Specchio’s web site or UOW web site or...</w:t>
            </w:r>
          </w:p>
        </w:tc>
      </w:tr>
    </w:tbl>
    <w:p w:rsidR="002F155E" w:rsidRDefault="002F155E" w:rsidP="00F7610C">
      <w:pPr>
        <w:pStyle w:val="Body"/>
      </w:pPr>
      <w:r>
        <w:t>If a spectroradiometer is configured to acquire radiances, the irradiance will commonly be characterised indirectly by measuring the radiance reflected by a reference panel. This may be preferable to the direct acquisition of reflectance data as information about the irradiance can be retrieved from the dataset.</w:t>
      </w:r>
    </w:p>
    <w:p w:rsidR="002F155E" w:rsidRDefault="002F155E" w:rsidP="00A7583F">
      <w:pPr>
        <w:pStyle w:val="Body"/>
      </w:pPr>
      <w:r>
        <w:t>The structure must therefore hold target</w:t>
      </w:r>
      <w:r w:rsidR="00A20F34">
        <w:t xml:space="preserve"> and the related reference radiance spectra in adjacent directories.</w:t>
      </w:r>
    </w:p>
    <w:p w:rsidR="00A17CED" w:rsidRDefault="00A17CED" w:rsidP="00EB49E0">
      <w:pPr>
        <w:pStyle w:val="Figure"/>
      </w:pPr>
      <w:r>
        <w:rPr>
          <w:lang w:val="en-AU"/>
        </w:rPr>
        <w:drawing>
          <wp:inline distT="0" distB="0" distL="0" distR="0">
            <wp:extent cx="1503441" cy="1579245"/>
            <wp:effectExtent l="25400" t="0" r="0" b="0"/>
            <wp:docPr id="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7"/>
                    <a:srcRect/>
                    <a:stretch>
                      <a:fillRect/>
                    </a:stretch>
                  </pic:blipFill>
                  <pic:spPr bwMode="auto">
                    <a:xfrm>
                      <a:off x="0" y="0"/>
                      <a:ext cx="1506606" cy="1582570"/>
                    </a:xfrm>
                    <a:prstGeom prst="rect">
                      <a:avLst/>
                    </a:prstGeom>
                    <a:noFill/>
                    <a:ln w="9525">
                      <a:noFill/>
                      <a:miter lim="800000"/>
                      <a:headEnd/>
                      <a:tailEnd/>
                    </a:ln>
                  </pic:spPr>
                </pic:pic>
              </a:graphicData>
            </a:graphic>
          </wp:inline>
        </w:drawing>
      </w:r>
    </w:p>
    <w:p w:rsidR="002A0FFE" w:rsidRDefault="00A17CED" w:rsidP="00EB49E0">
      <w:pPr>
        <w:pStyle w:val="Caption"/>
      </w:pPr>
      <w:bookmarkStart w:id="439" w:name="_Ref96530518"/>
      <w:r>
        <w:t xml:space="preserve">Figure </w:t>
      </w:r>
      <w:r w:rsidR="00E900AA">
        <w:fldChar w:fldCharType="begin"/>
      </w:r>
      <w:r w:rsidR="00FB7375">
        <w:instrText xml:space="preserve"> </w:instrText>
      </w:r>
      <w:r w:rsidR="00567E0A">
        <w:instrText>SEQ</w:instrText>
      </w:r>
      <w:r w:rsidR="00FB7375">
        <w:instrText xml:space="preserve"> Figure \* ARABIC </w:instrText>
      </w:r>
      <w:r w:rsidR="00E900AA">
        <w:fldChar w:fldCharType="separate"/>
      </w:r>
      <w:r w:rsidR="00FF3B3D">
        <w:rPr>
          <w:noProof/>
        </w:rPr>
        <w:t>16</w:t>
      </w:r>
      <w:r w:rsidR="00E900AA">
        <w:rPr>
          <w:noProof/>
        </w:rPr>
        <w:fldChar w:fldCharType="end"/>
      </w:r>
      <w:bookmarkEnd w:id="439"/>
      <w:r>
        <w:t>: A possible structure for the storage of target and reference radiance spectra</w:t>
      </w:r>
    </w:p>
    <w:p w:rsidR="00A20F34" w:rsidRPr="00A20F34" w:rsidRDefault="00A20F34" w:rsidP="00A20F34">
      <w:pPr>
        <w:pStyle w:val="Body"/>
      </w:pPr>
      <w:r>
        <w:t>In this example, the Reference sub-directory holds the reference spectra which relate to Plant A, Plant B and Plant C.</w:t>
      </w:r>
    </w:p>
    <w:p w:rsidR="002A0FFE" w:rsidRDefault="002A0FFE" w:rsidP="00BA3445">
      <w:pPr>
        <w:pStyle w:val="Heading1"/>
      </w:pPr>
      <w:bookmarkStart w:id="440" w:name="_Toc355280360"/>
      <w:bookmarkStart w:id="441" w:name="_Toc356807284"/>
      <w:bookmarkEnd w:id="435"/>
      <w:r w:rsidRPr="00084655">
        <w:t xml:space="preserve">SPECCHIO </w:t>
      </w:r>
      <w:r w:rsidR="001A05D9">
        <w:t>Basic Operation</w:t>
      </w:r>
      <w:bookmarkEnd w:id="440"/>
      <w:bookmarkEnd w:id="441"/>
    </w:p>
    <w:p w:rsidR="00E05B19" w:rsidRDefault="002A0FFE" w:rsidP="00A7583F">
      <w:pPr>
        <w:pStyle w:val="Body"/>
      </w:pPr>
      <w:r w:rsidRPr="00084655">
        <w:t xml:space="preserve">SPECCHIO has been setup to </w:t>
      </w:r>
      <w:r w:rsidR="00B40030">
        <w:t xml:space="preserve">comply as much as possible with the </w:t>
      </w:r>
      <w:r w:rsidRPr="00084655">
        <w:t>look and feel</w:t>
      </w:r>
      <w:r w:rsidR="00B40030">
        <w:t xml:space="preserve"> of </w:t>
      </w:r>
      <w:r w:rsidR="00B40030" w:rsidRPr="00084655">
        <w:t>the operating system</w:t>
      </w:r>
      <w:r w:rsidR="00B40030">
        <w:t xml:space="preserve"> on which it is running</w:t>
      </w:r>
      <w:r w:rsidR="00E05B19">
        <w:t>.</w:t>
      </w:r>
    </w:p>
    <w:p w:rsidR="002A0FFE" w:rsidRPr="00084655" w:rsidRDefault="002A0FFE" w:rsidP="00A7583F">
      <w:pPr>
        <w:pStyle w:val="Body"/>
      </w:pPr>
      <w:r w:rsidRPr="00084655">
        <w:t xml:space="preserve">The screenshots provided in the following sections have been taken on Windows </w:t>
      </w:r>
      <w:r w:rsidR="00A250FC">
        <w:t>Vista</w:t>
      </w:r>
      <w:r w:rsidR="00384FF3">
        <w:t xml:space="preserve"> and MacOS X</w:t>
      </w:r>
      <w:r w:rsidRPr="00084655">
        <w:t xml:space="preserve">. Depending on your </w:t>
      </w:r>
      <w:r w:rsidR="00163936">
        <w:t xml:space="preserve">operation </w:t>
      </w:r>
      <w:r w:rsidRPr="00084655">
        <w:t xml:space="preserve">system, the windows and widgets </w:t>
      </w:r>
      <w:r w:rsidR="00B40030">
        <w:t>may</w:t>
      </w:r>
      <w:r w:rsidRPr="00084655">
        <w:t xml:space="preserve"> look </w:t>
      </w:r>
      <w:ins w:id="442" w:author="Peter" w:date="2013-05-08T09:19:00Z">
        <w:r w:rsidR="00D04BE3">
          <w:t xml:space="preserve">a little </w:t>
        </w:r>
      </w:ins>
      <w:r w:rsidRPr="00084655">
        <w:t>different.</w:t>
      </w:r>
      <w:r w:rsidR="00D703EC">
        <w:t xml:space="preserve"> </w:t>
      </w:r>
      <w:r w:rsidR="00D703EC" w:rsidRPr="00D703EC">
        <w:rPr>
          <w:rStyle w:val="DocActionChar"/>
        </w:rPr>
        <w:t xml:space="preserve">%%% Consider a change to this </w:t>
      </w:r>
      <w:r w:rsidR="005755A6">
        <w:rPr>
          <w:rStyle w:val="DocActionChar"/>
        </w:rPr>
        <w:t xml:space="preserve">comment </w:t>
      </w:r>
      <w:r w:rsidR="00D703EC" w:rsidRPr="00D703EC">
        <w:rPr>
          <w:rStyle w:val="DocActionChar"/>
        </w:rPr>
        <w:t>after screenshots are redone.</w:t>
      </w:r>
    </w:p>
    <w:p w:rsidR="00B40030" w:rsidRDefault="00B40030" w:rsidP="00B40030">
      <w:pPr>
        <w:pStyle w:val="Heading2"/>
      </w:pPr>
      <w:bookmarkStart w:id="443" w:name="_Ref355008998"/>
      <w:bookmarkStart w:id="444" w:name="_Ref355009000"/>
      <w:bookmarkStart w:id="445" w:name="_Toc355280361"/>
      <w:bookmarkStart w:id="446" w:name="_Toc356807285"/>
      <w:r>
        <w:t>Unix Operation</w:t>
      </w:r>
      <w:bookmarkEnd w:id="443"/>
      <w:bookmarkEnd w:id="444"/>
      <w:bookmarkEnd w:id="445"/>
      <w:bookmarkEnd w:id="446"/>
    </w:p>
    <w:p w:rsidR="002A0FFE" w:rsidRPr="00084655" w:rsidRDefault="002A0FFE" w:rsidP="00A7583F">
      <w:pPr>
        <w:pStyle w:val="Body"/>
      </w:pPr>
      <w:r w:rsidRPr="00084655">
        <w:t>T</w:t>
      </w:r>
      <w:r w:rsidR="00384FF3">
        <w:t>he functionality of the GUI is</w:t>
      </w:r>
      <w:r w:rsidRPr="00084655">
        <w:t xml:space="preserve"> general</w:t>
      </w:r>
      <w:r w:rsidR="00384FF3">
        <w:t>ly</w:t>
      </w:r>
      <w:r w:rsidRPr="00084655">
        <w:t xml:space="preserve"> </w:t>
      </w:r>
      <w:r w:rsidR="00B40030">
        <w:t>consistent across</w:t>
      </w:r>
      <w:r w:rsidRPr="00084655">
        <w:t xml:space="preserve"> all tested </w:t>
      </w:r>
      <w:r w:rsidR="00384FF3">
        <w:t>operating systems</w:t>
      </w:r>
      <w:r w:rsidRPr="00084655">
        <w:t xml:space="preserve">. </w:t>
      </w:r>
      <w:r w:rsidR="00B40030">
        <w:t>H</w:t>
      </w:r>
      <w:r w:rsidR="00B40030" w:rsidRPr="00084655">
        <w:t>owever</w:t>
      </w:r>
      <w:r w:rsidR="00B40030">
        <w:t>, t</w:t>
      </w:r>
      <w:r w:rsidRPr="00084655">
        <w:t>here is a difference in the selection of directory pathnames under UNIX. As a filename is required in the Open dialog, enter a dot ‘.’ in the filename box (</w:t>
      </w:r>
      <w:r w:rsidR="00E900AA">
        <w:fldChar w:fldCharType="begin"/>
      </w:r>
      <w:r w:rsidR="00A30B2D">
        <w:instrText xml:space="preserve"> REF _Ref157221331 \h </w:instrText>
      </w:r>
      <w:r w:rsidR="00E900AA">
        <w:fldChar w:fldCharType="separate"/>
      </w:r>
      <w:r w:rsidR="00FF3B3D" w:rsidRPr="00084655">
        <w:t xml:space="preserve">Figure </w:t>
      </w:r>
      <w:r w:rsidR="00FF3B3D">
        <w:rPr>
          <w:noProof/>
        </w:rPr>
        <w:t>17</w:t>
      </w:r>
      <w:r w:rsidR="00E900AA">
        <w:fldChar w:fldCharType="end"/>
      </w:r>
      <w:r w:rsidRPr="00084655">
        <w:t>). Alternatively, on some UNIX machines just click the folder but do not double click, in this fashion the folder will be selected and no ‘.’ has to be inserted in the filename box.</w:t>
      </w:r>
    </w:p>
    <w:p w:rsidR="002A0FFE" w:rsidRPr="00084655" w:rsidRDefault="00410FC7" w:rsidP="00EB49E0">
      <w:pPr>
        <w:pStyle w:val="Figure"/>
      </w:pPr>
      <w:r>
        <w:rPr>
          <w:lang w:val="en-AU"/>
        </w:rPr>
        <w:drawing>
          <wp:inline distT="0" distB="0" distL="0" distR="0">
            <wp:extent cx="2225040" cy="2976880"/>
            <wp:effectExtent l="25400" t="0" r="10160" b="0"/>
            <wp:docPr id="8" name="Picture 8" descr="UNIX path selec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UNIX path selection"/>
                    <pic:cNvPicPr>
                      <a:picLocks noChangeAspect="1" noChangeArrowheads="1"/>
                    </pic:cNvPicPr>
                  </pic:nvPicPr>
                  <pic:blipFill>
                    <a:blip r:embed="rId28"/>
                    <a:srcRect/>
                    <a:stretch>
                      <a:fillRect/>
                    </a:stretch>
                  </pic:blipFill>
                  <pic:spPr bwMode="auto">
                    <a:xfrm>
                      <a:off x="0" y="0"/>
                      <a:ext cx="2225040" cy="2976880"/>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447" w:name="_Ref157221331"/>
      <w:r w:rsidRPr="00084655">
        <w:t xml:space="preserve">Figure </w:t>
      </w:r>
      <w:r w:rsidR="00E900AA">
        <w:fldChar w:fldCharType="begin"/>
      </w:r>
      <w:r w:rsidR="00FB7375">
        <w:instrText xml:space="preserve"> </w:instrText>
      </w:r>
      <w:r w:rsidR="00567E0A">
        <w:instrText>SEQ</w:instrText>
      </w:r>
      <w:r w:rsidR="00FB7375">
        <w:instrText xml:space="preserve"> Figure \* ARABIC </w:instrText>
      </w:r>
      <w:r w:rsidR="00E900AA">
        <w:fldChar w:fldCharType="separate"/>
      </w:r>
      <w:r w:rsidR="00FF3B3D">
        <w:rPr>
          <w:noProof/>
        </w:rPr>
        <w:t>17</w:t>
      </w:r>
      <w:r w:rsidR="00E900AA">
        <w:rPr>
          <w:noProof/>
        </w:rPr>
        <w:fldChar w:fldCharType="end"/>
      </w:r>
      <w:bookmarkEnd w:id="447"/>
      <w:r w:rsidRPr="00084655">
        <w:t>: Specifying a pathname under UNIX using the dot ‘.’ as entry in the filename box</w:t>
      </w:r>
    </w:p>
    <w:p w:rsidR="002A0FFE" w:rsidRPr="00084655" w:rsidRDefault="002A0FFE" w:rsidP="00A7583F">
      <w:pPr>
        <w:pStyle w:val="Body"/>
      </w:pPr>
      <w:r w:rsidRPr="00084655">
        <w:t>Depending on the UNIX windowing system, some of the dialogs are not properly displayed unless they are maximized.</w:t>
      </w:r>
    </w:p>
    <w:p w:rsidR="002A0FFE" w:rsidRPr="00084655" w:rsidRDefault="002A0FFE" w:rsidP="00BA3445">
      <w:pPr>
        <w:pStyle w:val="Heading2"/>
      </w:pPr>
      <w:bookmarkStart w:id="448" w:name="_Ref180291208"/>
      <w:bookmarkStart w:id="449" w:name="_Toc355280362"/>
      <w:bookmarkStart w:id="450" w:name="_Toc356807286"/>
      <w:r w:rsidRPr="00084655">
        <w:t>Main Window</w:t>
      </w:r>
      <w:bookmarkEnd w:id="448"/>
      <w:bookmarkEnd w:id="449"/>
      <w:bookmarkEnd w:id="450"/>
    </w:p>
    <w:p w:rsidR="00B40030" w:rsidRDefault="00B40030" w:rsidP="00A7583F">
      <w:pPr>
        <w:pStyle w:val="Body"/>
      </w:pPr>
      <w:r>
        <w:t>Specchio’s</w:t>
      </w:r>
      <w:r w:rsidR="002A0FFE" w:rsidRPr="00084655">
        <w:t xml:space="preserve"> </w:t>
      </w:r>
      <w:r>
        <w:t>M</w:t>
      </w:r>
      <w:r w:rsidR="002A0FFE" w:rsidRPr="00084655">
        <w:t xml:space="preserve">ain </w:t>
      </w:r>
      <w:r>
        <w:t>W</w:t>
      </w:r>
      <w:r w:rsidR="002A0FFE" w:rsidRPr="00084655">
        <w:t xml:space="preserve">indow </w:t>
      </w:r>
      <w:r>
        <w:t xml:space="preserve">opens when the application is started. It is used to launch all </w:t>
      </w:r>
      <w:r w:rsidR="00E05B19">
        <w:t>of</w:t>
      </w:r>
      <w:r>
        <w:t xml:space="preserve"> Specchio’s functions.</w:t>
      </w:r>
    </w:p>
    <w:bookmarkStart w:id="451" w:name="_Ref130601899"/>
    <w:p w:rsidR="002E1EF5" w:rsidRDefault="00E900AA" w:rsidP="002E1EF5">
      <w:pPr>
        <w:pStyle w:val="Figure"/>
      </w:pPr>
      <w:r>
        <w:pict>
          <v:group id="_x0000_s1111" editas="canvas" style="width:428.5pt;height:286.5pt;mso-position-horizontal-relative:char;mso-position-vertical-relative:line" coordorigin="2661,5961" coordsize="6596,4410">
            <o:lock v:ext="edit" aspectratio="t"/>
            <v:shape id="_x0000_s1110" type="#_x0000_t75" style="position:absolute;left:2661;top:5961;width:6596;height:4410" o:preferrelative="f">
              <v:fill o:detectmouseclick="t"/>
              <v:path o:extrusionok="t" o:connecttype="none"/>
              <o:lock v:ext="edit" text="t"/>
            </v:shape>
            <v:shape id="_x0000_s1112" type="#_x0000_t75" style="position:absolute;left:2714;top:6821;width:6296;height:3503">
              <v:imagedata r:id="rId29" o:title=""/>
            </v:shape>
            <v:roundrect id="_x0000_s1114" style="position:absolute;left:2876;top:6069;width:1163;height:462" arcsize="10923f" fillcolor="white [3201]" strokecolor="#0070c0" strokeweight=".25pt">
              <v:shadow color="#868686"/>
              <v:textbox style="mso-next-textbox:#_x0000_s1114">
                <w:txbxContent>
                  <w:p w:rsidR="00FF3B3D" w:rsidRPr="002E1EF5" w:rsidRDefault="00FF3B3D" w:rsidP="002E1EF5">
                    <w:pPr>
                      <w:jc w:val="center"/>
                      <w:rPr>
                        <w:sz w:val="16"/>
                        <w:lang w:val="en-AU"/>
                      </w:rPr>
                    </w:pPr>
                    <w:r>
                      <w:rPr>
                        <w:sz w:val="16"/>
                        <w:lang w:val="en-AU"/>
                      </w:rPr>
                      <w:t>Database Connection In</w:t>
                    </w:r>
                    <w:r w:rsidRPr="002E1EF5">
                      <w:rPr>
                        <w:sz w:val="16"/>
                        <w:lang w:val="en-AU"/>
                      </w:rPr>
                      <w:t>fo</w:t>
                    </w:r>
                  </w:p>
                </w:txbxContent>
              </v:textbox>
            </v:roundrect>
            <v:shape id="_x0000_s1120" style="position:absolute;left:3415;top:6531;width:216;height:1839" coordsize="340,2390" path="m,c151,970,303,1940,340,2390e" filled="f" strokecolor="#0070c0">
              <v:stroke endarrow="open"/>
              <v:path arrowok="t"/>
            </v:shape>
            <v:roundrect id="_x0000_s1121" style="position:absolute;left:4507;top:6069;width:1163;height:462" arcsize="10923f" fillcolor="white [3201]" strokecolor="#0070c0" strokeweight=".25pt">
              <v:shadow color="#868686"/>
              <v:textbox style="mso-next-textbox:#_x0000_s1121">
                <w:txbxContent>
                  <w:p w:rsidR="00FF3B3D" w:rsidRPr="002E1EF5" w:rsidRDefault="00FF3B3D" w:rsidP="002E1EF5">
                    <w:pPr>
                      <w:jc w:val="center"/>
                      <w:rPr>
                        <w:sz w:val="16"/>
                        <w:lang w:val="en-AU"/>
                      </w:rPr>
                    </w:pPr>
                    <w:r>
                      <w:rPr>
                        <w:sz w:val="16"/>
                        <w:lang w:val="en-AU"/>
                      </w:rPr>
                      <w:t>Progress Report Panel</w:t>
                    </w:r>
                  </w:p>
                </w:txbxContent>
              </v:textbox>
            </v:roundrect>
            <v:roundrect id="_x0000_s1122" style="position:absolute;left:5869;top:6069;width:1164;height:462" arcsize="10923f" fillcolor="white [3201]" strokecolor="#0070c0" strokeweight=".25pt">
              <v:shadow color="#868686"/>
              <v:textbox style="mso-next-textbox:#_x0000_s1122">
                <w:txbxContent>
                  <w:p w:rsidR="00FF3B3D" w:rsidRPr="002E1EF5" w:rsidRDefault="00FF3B3D" w:rsidP="002E1EF5">
                    <w:pPr>
                      <w:jc w:val="center"/>
                      <w:rPr>
                        <w:sz w:val="16"/>
                        <w:lang w:val="en-AU"/>
                      </w:rPr>
                    </w:pPr>
                    <w:r>
                      <w:rPr>
                        <w:sz w:val="16"/>
                        <w:lang w:val="en-AU"/>
                      </w:rPr>
                      <w:t>Main Menu</w:t>
                    </w:r>
                  </w:p>
                </w:txbxContent>
              </v:textbox>
            </v:roundrect>
            <v:shape id="_x0000_s1123" style="position:absolute;left:4156;top:6531;width:947;height:1424;flip:x" coordsize="340,2390" path="m,c151,970,303,1940,340,2390e" filled="f" strokecolor="#0070c0">
              <v:stroke endarrow="open"/>
              <v:path arrowok="t"/>
            </v:shape>
            <v:shape id="_x0000_s1124" style="position:absolute;left:7033;top:6269;width:400;height:924" coordsize="340,2390" path="m,c151,970,303,1940,340,2390e" filled="f" strokecolor="#0070c0">
              <v:stroke endarrow="open"/>
              <v:path arrowok="t"/>
            </v:shape>
            <w10:wrap type="none"/>
            <w10:anchorlock/>
          </v:group>
        </w:pict>
      </w:r>
    </w:p>
    <w:p w:rsidR="002A0FFE" w:rsidRDefault="002A0FFE" w:rsidP="00EB49E0">
      <w:pPr>
        <w:pStyle w:val="Caption"/>
      </w:pPr>
      <w:r w:rsidRPr="00084655">
        <w:t xml:space="preserve">Figure </w:t>
      </w:r>
      <w:r w:rsidR="00E900AA">
        <w:fldChar w:fldCharType="begin"/>
      </w:r>
      <w:r w:rsidR="00FB7375">
        <w:instrText xml:space="preserve"> </w:instrText>
      </w:r>
      <w:r w:rsidR="00567E0A">
        <w:instrText>SEQ</w:instrText>
      </w:r>
      <w:r w:rsidR="00FB7375">
        <w:instrText xml:space="preserve"> Figure \* ARABIC </w:instrText>
      </w:r>
      <w:r w:rsidR="00E900AA">
        <w:fldChar w:fldCharType="separate"/>
      </w:r>
      <w:r w:rsidR="00FF3B3D">
        <w:rPr>
          <w:noProof/>
        </w:rPr>
        <w:t>18</w:t>
      </w:r>
      <w:r w:rsidR="00E900AA">
        <w:rPr>
          <w:noProof/>
        </w:rPr>
        <w:fldChar w:fldCharType="end"/>
      </w:r>
      <w:bookmarkEnd w:id="451"/>
      <w:r w:rsidRPr="00084655">
        <w:t xml:space="preserve">: Main window </w:t>
      </w:r>
    </w:p>
    <w:p w:rsidR="00B40030" w:rsidRDefault="00B40030" w:rsidP="00B40030">
      <w:pPr>
        <w:pStyle w:val="HangingIndent"/>
      </w:pPr>
      <w:r w:rsidRPr="00C671CF">
        <w:rPr>
          <w:rStyle w:val="Strong"/>
        </w:rPr>
        <w:t>Main menu</w:t>
      </w:r>
      <w:r>
        <w:tab/>
        <w:t xml:space="preserve">Select the </w:t>
      </w:r>
      <w:r w:rsidR="00F86C48">
        <w:t xml:space="preserve">Specchio </w:t>
      </w:r>
      <w:r>
        <w:t>functions you wish to run from here.</w:t>
      </w:r>
    </w:p>
    <w:p w:rsidR="00F86C48" w:rsidRDefault="00B40030" w:rsidP="00B40030">
      <w:pPr>
        <w:pStyle w:val="HangingIndent"/>
      </w:pPr>
      <w:r w:rsidRPr="00C671CF">
        <w:rPr>
          <w:rStyle w:val="Strong"/>
        </w:rPr>
        <w:t>Progress Report Panel</w:t>
      </w:r>
      <w:r>
        <w:t xml:space="preserve">   </w:t>
      </w:r>
      <w:r>
        <w:tab/>
      </w:r>
      <w:r w:rsidR="00F86C48">
        <w:t xml:space="preserve">Displays the </w:t>
      </w:r>
      <w:r w:rsidR="00F86C48" w:rsidRPr="00084655">
        <w:t xml:space="preserve">database connection </w:t>
      </w:r>
      <w:r w:rsidR="00F86C48">
        <w:t>information and</w:t>
      </w:r>
      <w:r w:rsidRPr="00084655">
        <w:t xml:space="preserve"> </w:t>
      </w:r>
      <w:r w:rsidR="00F86C48">
        <w:t xml:space="preserve">information about the progress </w:t>
      </w:r>
      <w:r w:rsidRPr="00084655">
        <w:t xml:space="preserve">of </w:t>
      </w:r>
      <w:r w:rsidR="00F86C48">
        <w:t xml:space="preserve">many of Specchio’s </w:t>
      </w:r>
      <w:r w:rsidRPr="00084655">
        <w:t>processes (e.g. file loading)</w:t>
      </w:r>
      <w:r w:rsidR="00F86C48">
        <w:t>.</w:t>
      </w:r>
    </w:p>
    <w:p w:rsidR="00E05B19" w:rsidRDefault="00F86C48" w:rsidP="00B40030">
      <w:pPr>
        <w:pStyle w:val="HangingIndent"/>
      </w:pPr>
      <w:r w:rsidRPr="00C671CF">
        <w:rPr>
          <w:rStyle w:val="Strong"/>
        </w:rPr>
        <w:t xml:space="preserve">Database Connection </w:t>
      </w:r>
      <w:r w:rsidR="002E1EF5" w:rsidRPr="00C671CF">
        <w:rPr>
          <w:rStyle w:val="Strong"/>
        </w:rPr>
        <w:t>Status</w:t>
      </w:r>
      <w:r w:rsidR="002E1EF5">
        <w:t xml:space="preserve">   </w:t>
      </w:r>
      <w:r w:rsidR="002E1EF5">
        <w:tab/>
        <w:t>This information i</w:t>
      </w:r>
      <w:r>
        <w:t>s displayed in the Progress Report Panel and shows the User N</w:t>
      </w:r>
      <w:r w:rsidR="00E05B19">
        <w:t>ame you are logged in as, and the database you are logged in to.</w:t>
      </w:r>
    </w:p>
    <w:p w:rsidR="00B40030" w:rsidRPr="00084655" w:rsidRDefault="00B40030" w:rsidP="00E05B19">
      <w:pPr>
        <w:pStyle w:val="Body"/>
      </w:pPr>
      <w:r w:rsidRPr="00084655">
        <w:t xml:space="preserve">The panel on the right side </w:t>
      </w:r>
      <w:r w:rsidR="00E05B19">
        <w:t xml:space="preserve">of this window </w:t>
      </w:r>
      <w:r w:rsidRPr="00084655">
        <w:t>is not used</w:t>
      </w:r>
      <w:r>
        <w:t xml:space="preserve"> in this version of Specchio</w:t>
      </w:r>
      <w:r w:rsidRPr="00084655">
        <w:t>.</w:t>
      </w:r>
    </w:p>
    <w:p w:rsidR="002A0FFE" w:rsidRPr="00084655" w:rsidRDefault="00015032" w:rsidP="00BA3445">
      <w:pPr>
        <w:pStyle w:val="Heading2"/>
      </w:pPr>
      <w:bookmarkStart w:id="452" w:name="_Ref180396043"/>
      <w:bookmarkStart w:id="453" w:name="_Toc355280363"/>
      <w:bookmarkStart w:id="454" w:name="_Toc356807287"/>
      <w:bookmarkStart w:id="455" w:name="_Ref130639221"/>
      <w:bookmarkStart w:id="456" w:name="_Ref131844250"/>
      <w:r>
        <w:t>Logging In</w:t>
      </w:r>
      <w:r w:rsidRPr="00084655">
        <w:t xml:space="preserve"> </w:t>
      </w:r>
      <w:r>
        <w:t xml:space="preserve">and </w:t>
      </w:r>
      <w:r w:rsidR="002A0FFE" w:rsidRPr="00084655">
        <w:t>Connecting to a Database</w:t>
      </w:r>
      <w:bookmarkEnd w:id="452"/>
      <w:bookmarkEnd w:id="453"/>
      <w:bookmarkEnd w:id="454"/>
    </w:p>
    <w:p w:rsidR="00D778C5" w:rsidRDefault="00015032" w:rsidP="00A7583F">
      <w:pPr>
        <w:pStyle w:val="Body"/>
      </w:pPr>
      <w:r>
        <w:t xml:space="preserve">Because the user account details are kept in the database, </w:t>
      </w:r>
      <w:r w:rsidR="00D778C5">
        <w:t xml:space="preserve">connecting to the Specchio database and logging in are performed </w:t>
      </w:r>
      <w:ins w:id="457" w:author="Peter" w:date="2013-05-08T09:19:00Z">
        <w:r w:rsidR="00D04BE3">
          <w:t>as one operation</w:t>
        </w:r>
      </w:ins>
      <w:del w:id="458" w:author="Peter" w:date="2013-05-08T09:19:00Z">
        <w:r w:rsidR="00D778C5">
          <w:delText>together</w:delText>
        </w:r>
      </w:del>
      <w:r w:rsidR="00D778C5">
        <w:t>.</w:t>
      </w:r>
    </w:p>
    <w:p w:rsidR="00015032" w:rsidRDefault="00015032" w:rsidP="00A7583F">
      <w:pPr>
        <w:pStyle w:val="Body"/>
      </w:pPr>
      <w:r>
        <w:t xml:space="preserve">Preconfigured information </w:t>
      </w:r>
      <w:r w:rsidR="00D778C5">
        <w:t xml:space="preserve">for your database and the log in accounts you have created on your computer </w:t>
      </w:r>
      <w:r w:rsidR="00ED55EC">
        <w:t>is</w:t>
      </w:r>
      <w:r>
        <w:t xml:space="preserve"> stored in the </w:t>
      </w:r>
      <w:r w:rsidRPr="00D778C5">
        <w:rPr>
          <w:rStyle w:val="CodeChar"/>
        </w:rPr>
        <w:t>db-config.txt</w:t>
      </w:r>
      <w:r>
        <w:t xml:space="preserve"> file on your computer. See section </w:t>
      </w:r>
      <w:fldSimple w:instr=" REF _Ref353786217 \r \h  \* MERGEFORMAT ">
        <w:r w:rsidR="00FF3B3D" w:rsidRPr="00FF3B3D">
          <w:rPr>
            <w:rStyle w:val="CrossReference"/>
          </w:rPr>
          <w:t>4.1</w:t>
        </w:r>
      </w:fldSimple>
      <w:r w:rsidRPr="00E9051F">
        <w:rPr>
          <w:rStyle w:val="CrossReference"/>
        </w:rPr>
        <w:t xml:space="preserve"> </w:t>
      </w:r>
      <w:fldSimple w:instr=" REF _Ref353786223 \h  \* MERGEFORMAT ">
        <w:r w:rsidR="00FF3B3D" w:rsidRPr="00FF3B3D">
          <w:rPr>
            <w:rStyle w:val="CrossReference"/>
          </w:rPr>
          <w:t>User Accounts</w:t>
        </w:r>
      </w:fldSimple>
      <w:r w:rsidRPr="00E9051F">
        <w:rPr>
          <w:rStyle w:val="CrossReference"/>
        </w:rPr>
        <w:t xml:space="preserve"> </w:t>
      </w:r>
      <w:r>
        <w:t>for instructions on creating a User Account.</w:t>
      </w:r>
    </w:p>
    <w:p w:rsidR="00ED55EC" w:rsidRDefault="00ED55EC" w:rsidP="00ED55EC">
      <w:pPr>
        <w:pStyle w:val="ProcessHeading"/>
      </w:pPr>
      <w:r>
        <w:t>To log in to a Specchio Server...</w:t>
      </w:r>
    </w:p>
    <w:tbl>
      <w:tblPr>
        <w:tblStyle w:val="Instructions"/>
        <w:tblW w:w="0" w:type="auto"/>
        <w:tblLook w:val="04A0"/>
      </w:tblPr>
      <w:tblGrid>
        <w:gridCol w:w="8862"/>
      </w:tblGrid>
      <w:tr w:rsidR="00ED55EC" w:rsidTr="00ED55EC">
        <w:tc>
          <w:tcPr>
            <w:tcW w:w="9571" w:type="dxa"/>
          </w:tcPr>
          <w:p w:rsidR="00ED55EC" w:rsidRPr="00ED55EC" w:rsidRDefault="00ED55EC" w:rsidP="00ED55EC">
            <w:pPr>
              <w:pStyle w:val="ProcessStep"/>
            </w:pPr>
            <w:r>
              <w:t xml:space="preserve">Start the Specchio Application. (See the instructions specific to your computer in </w:t>
            </w:r>
            <w:r w:rsidRPr="00ED55EC">
              <w:t xml:space="preserve">sections </w:t>
            </w:r>
            <w:fldSimple w:instr=" REF _Ref355279324 \r \h  \* MERGEFORMAT ">
              <w:r w:rsidR="00FF3B3D" w:rsidRPr="00FF3B3D">
                <w:rPr>
                  <w:rStyle w:val="CrossReference"/>
                </w:rPr>
                <w:t>3.3</w:t>
              </w:r>
            </w:fldSimple>
            <w:r>
              <w:t xml:space="preserve">, </w:t>
            </w:r>
            <w:fldSimple w:instr=" REF _Ref355279326 \r \h  \* MERGEFORMAT ">
              <w:r w:rsidR="00FF3B3D" w:rsidRPr="00FF3B3D">
                <w:rPr>
                  <w:rStyle w:val="CrossReference"/>
                </w:rPr>
                <w:t>3.4</w:t>
              </w:r>
            </w:fldSimple>
            <w:r>
              <w:t xml:space="preserve"> or </w:t>
            </w:r>
            <w:fldSimple w:instr=" REF _Ref355279327 \r \h  \* MERGEFORMAT ">
              <w:r w:rsidR="00FF3B3D" w:rsidRPr="00FF3B3D">
                <w:rPr>
                  <w:rStyle w:val="CrossReference"/>
                </w:rPr>
                <w:t>3.5</w:t>
              </w:r>
            </w:fldSimple>
            <w:r>
              <w:t xml:space="preserve"> for Windows, UNIX or Mac respectively</w:t>
            </w:r>
            <w:r w:rsidRPr="00ED55EC">
              <w:t>.)</w:t>
            </w:r>
          </w:p>
          <w:p w:rsidR="00ED55EC" w:rsidRDefault="00ED55EC" w:rsidP="00ED55EC">
            <w:pPr>
              <w:pStyle w:val="ProcessStep"/>
            </w:pPr>
            <w:r>
              <w:t xml:space="preserve">Select the </w:t>
            </w:r>
            <w:r w:rsidRPr="00E12A44">
              <w:rPr>
                <w:rStyle w:val="GUIWord"/>
              </w:rPr>
              <w:t>Database</w:t>
            </w:r>
            <w:r>
              <w:t xml:space="preserve"> and </w:t>
            </w:r>
            <w:r w:rsidRPr="00E12A44">
              <w:rPr>
                <w:rStyle w:val="GUIWord"/>
              </w:rPr>
              <w:t>Connect to database</w:t>
            </w:r>
            <w:r>
              <w:t xml:space="preserve"> menu items from Specchio’s Main Windows to display the following dialog box.</w:t>
            </w:r>
          </w:p>
          <w:p w:rsidR="00ED55EC" w:rsidRDefault="00ED55EC" w:rsidP="00ED55EC">
            <w:pPr>
              <w:pStyle w:val="Figure"/>
            </w:pPr>
            <w:r>
              <w:rPr>
                <w:lang w:val="en-AU"/>
              </w:rPr>
              <w:drawing>
                <wp:inline distT="0" distB="0" distL="0" distR="0">
                  <wp:extent cx="4168321" cy="2011873"/>
                  <wp:effectExtent l="19050" t="0" r="3629" b="0"/>
                  <wp:docPr id="142"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0"/>
                          <a:srcRect/>
                          <a:stretch>
                            <a:fillRect/>
                          </a:stretch>
                        </pic:blipFill>
                        <pic:spPr bwMode="auto">
                          <a:xfrm>
                            <a:off x="0" y="0"/>
                            <a:ext cx="4168622" cy="2012018"/>
                          </a:xfrm>
                          <a:prstGeom prst="rect">
                            <a:avLst/>
                          </a:prstGeom>
                          <a:noFill/>
                          <a:ln w="9525">
                            <a:noFill/>
                            <a:miter lim="800000"/>
                            <a:headEnd/>
                            <a:tailEnd/>
                          </a:ln>
                        </pic:spPr>
                      </pic:pic>
                    </a:graphicData>
                  </a:graphic>
                </wp:inline>
              </w:drawing>
            </w:r>
          </w:p>
          <w:p w:rsidR="00ED55EC" w:rsidRPr="00084655" w:rsidRDefault="00ED55EC" w:rsidP="00ED55EC">
            <w:pPr>
              <w:pStyle w:val="Caption"/>
            </w:pPr>
            <w:r w:rsidRPr="00084655">
              <w:t xml:space="preserve">Figure </w:t>
            </w:r>
            <w:fldSimple w:instr=" SEQ Figure \* ARABIC ">
              <w:r w:rsidR="00FF3B3D">
                <w:rPr>
                  <w:noProof/>
                </w:rPr>
                <w:t>19</w:t>
              </w:r>
            </w:fldSimple>
            <w:r w:rsidRPr="00084655">
              <w:t xml:space="preserve">: </w:t>
            </w:r>
            <w:r>
              <w:t>Connect to Database dialog</w:t>
            </w:r>
          </w:p>
          <w:p w:rsidR="00ED55EC" w:rsidRDefault="00ED55EC" w:rsidP="00ED55EC">
            <w:pPr>
              <w:pStyle w:val="ProcessStep"/>
            </w:pPr>
            <w:r>
              <w:t xml:space="preserve">From the </w:t>
            </w:r>
            <w:r w:rsidRPr="00E12A44">
              <w:rPr>
                <w:rStyle w:val="GUIWord"/>
              </w:rPr>
              <w:t>Known connections</w:t>
            </w:r>
            <w:r>
              <w:t xml:space="preserve"> dropdown list, select the connection with your User Name following the </w:t>
            </w:r>
            <w:r w:rsidRPr="00D778C5">
              <w:rPr>
                <w:rStyle w:val="CodeChar"/>
              </w:rPr>
              <w:t>https://</w:t>
            </w:r>
            <w:r w:rsidRPr="00595C57">
              <w:t xml:space="preserve"> </w:t>
            </w:r>
            <w:r>
              <w:t>characters. The User Name will be a contraction of your own First and Last Names.</w:t>
            </w:r>
          </w:p>
          <w:p w:rsidR="00ED55EC" w:rsidRDefault="00ED55EC" w:rsidP="00ED55EC">
            <w:pPr>
              <w:pStyle w:val="ProcessStep"/>
            </w:pPr>
            <w:r>
              <w:t>Inspect the values which are updated in the dialog box. It should not be necessary to change anything unless specifically requested by your database administrator.</w:t>
            </w:r>
          </w:p>
          <w:p w:rsidR="00ED55EC" w:rsidRDefault="00ED55EC" w:rsidP="00ED55EC">
            <w:pPr>
              <w:pStyle w:val="ProcessStep"/>
            </w:pPr>
            <w:r>
              <w:t xml:space="preserve">Click on </w:t>
            </w:r>
            <w:r w:rsidRPr="00AC5289">
              <w:rPr>
                <w:rStyle w:val="ActionButton"/>
              </w:rPr>
              <w:t> </w:t>
            </w:r>
            <w:r w:rsidRPr="00E12A44">
              <w:rPr>
                <w:rStyle w:val="ActionButton"/>
              </w:rPr>
              <w:t>Connect</w:t>
            </w:r>
            <w:r>
              <w:rPr>
                <w:rStyle w:val="ActionButton"/>
              </w:rPr>
              <w:t> </w:t>
            </w:r>
            <w:r>
              <w:t>. The dialog box will close and there will be short delay while the database is read. The details of your database and log in account will be displayed in the left hand panel of the Main Windows and the sub-menu items for Specchio functions will now be active.</w:t>
            </w:r>
          </w:p>
        </w:tc>
      </w:tr>
    </w:tbl>
    <w:p w:rsidR="00015032" w:rsidRPr="00ED49E4" w:rsidRDefault="00E9051F" w:rsidP="00A7583F">
      <w:pPr>
        <w:pStyle w:val="Body"/>
      </w:pPr>
      <w:r>
        <w:t>Y</w:t>
      </w:r>
      <w:r w:rsidR="00015032">
        <w:t xml:space="preserve">ou can repeat this process </w:t>
      </w:r>
      <w:r>
        <w:t xml:space="preserve">at any time </w:t>
      </w:r>
      <w:r w:rsidR="00015032">
        <w:t>and log in as a different User, or even log in again as the same User.</w:t>
      </w:r>
    </w:p>
    <w:p w:rsidR="00D23C16" w:rsidRDefault="00D23C16" w:rsidP="00BA3445">
      <w:pPr>
        <w:pStyle w:val="Heading2"/>
      </w:pPr>
      <w:bookmarkStart w:id="459" w:name="_Toc355280365"/>
      <w:bookmarkStart w:id="460" w:name="_Toc356807288"/>
      <w:bookmarkStart w:id="461" w:name="_Ref153711531"/>
      <w:r>
        <w:t>Logging Out</w:t>
      </w:r>
      <w:bookmarkEnd w:id="459"/>
      <w:bookmarkEnd w:id="460"/>
    </w:p>
    <w:p w:rsidR="001A42EB" w:rsidRDefault="001A42EB" w:rsidP="001A42EB">
      <w:pPr>
        <w:pStyle w:val="Body"/>
      </w:pPr>
      <w:r>
        <w:t>There is no specific log out function for Specchio. Closing the Main Window will close your database session. If you restart Specchio, you will need to log in again.</w:t>
      </w:r>
    </w:p>
    <w:p w:rsidR="001A42EB" w:rsidRDefault="001A42EB" w:rsidP="001A42EB">
      <w:pPr>
        <w:pStyle w:val="Body"/>
      </w:pPr>
      <w:r>
        <w:t xml:space="preserve">If you select </w:t>
      </w:r>
      <w:r w:rsidRPr="001A42EB">
        <w:rPr>
          <w:rStyle w:val="GUIWord"/>
        </w:rPr>
        <w:t>Database</w:t>
      </w:r>
      <w:r>
        <w:t xml:space="preserve"> and </w:t>
      </w:r>
      <w:r w:rsidRPr="001A42EB">
        <w:rPr>
          <w:rStyle w:val="GUIWord"/>
        </w:rPr>
        <w:t>Connect to database</w:t>
      </w:r>
      <w:r>
        <w:t xml:space="preserve"> from the Specchio Main Window menus while you are logged in, Specchio will log you out before logging in again as the new User.</w:t>
      </w:r>
    </w:p>
    <w:p w:rsidR="00834A06" w:rsidRDefault="00834A06" w:rsidP="00BA3445">
      <w:pPr>
        <w:pStyle w:val="Heading2"/>
      </w:pPr>
      <w:bookmarkStart w:id="462" w:name="_Toc355280366"/>
      <w:bookmarkStart w:id="463" w:name="_Toc356807289"/>
      <w:r>
        <w:t>Changing your User Details</w:t>
      </w:r>
      <w:bookmarkEnd w:id="462"/>
      <w:bookmarkEnd w:id="463"/>
    </w:p>
    <w:p w:rsidR="00834A06" w:rsidRDefault="00834A06" w:rsidP="00A7583F">
      <w:pPr>
        <w:pStyle w:val="Body"/>
      </w:pPr>
      <w:r>
        <w:t>After you have logged in and connected to your database, you can adjust your User Information.</w:t>
      </w:r>
    </w:p>
    <w:p w:rsidR="00ED55EC" w:rsidRDefault="00ED55EC" w:rsidP="00ED55EC">
      <w:pPr>
        <w:pStyle w:val="ProcessHeading"/>
      </w:pPr>
      <w:r>
        <w:t>To edit your User Information...</w:t>
      </w:r>
    </w:p>
    <w:tbl>
      <w:tblPr>
        <w:tblStyle w:val="Instructions"/>
        <w:tblW w:w="0" w:type="auto"/>
        <w:tblLook w:val="04A0"/>
      </w:tblPr>
      <w:tblGrid>
        <w:gridCol w:w="8862"/>
      </w:tblGrid>
      <w:tr w:rsidR="00ED55EC" w:rsidTr="00ED55EC">
        <w:tc>
          <w:tcPr>
            <w:tcW w:w="9571" w:type="dxa"/>
          </w:tcPr>
          <w:p w:rsidR="00ED55EC" w:rsidRPr="00834A06" w:rsidRDefault="00ED55EC" w:rsidP="00ED55EC">
            <w:pPr>
              <w:pStyle w:val="ProcessStep"/>
            </w:pPr>
            <w:r>
              <w:t xml:space="preserve">Select </w:t>
            </w:r>
            <w:r w:rsidRPr="00D23C16">
              <w:rPr>
                <w:rStyle w:val="GUIWord"/>
              </w:rPr>
              <w:t>Database</w:t>
            </w:r>
            <w:r>
              <w:t xml:space="preserve"> and </w:t>
            </w:r>
            <w:r w:rsidRPr="00D23C16">
              <w:rPr>
                <w:rStyle w:val="GUIWord"/>
              </w:rPr>
              <w:t>Edit user information</w:t>
            </w:r>
            <w:r>
              <w:t xml:space="preserve"> from the menu items from the main Specchio screen. The following dialog box will be displayed showing your current User information.</w:t>
            </w:r>
          </w:p>
          <w:p w:rsidR="00ED55EC" w:rsidRDefault="00ED55EC" w:rsidP="00ED55EC">
            <w:pPr>
              <w:pStyle w:val="Figure"/>
            </w:pPr>
            <w:r>
              <w:rPr>
                <w:lang w:val="en-AU"/>
              </w:rPr>
              <w:drawing>
                <wp:inline distT="0" distB="0" distL="0" distR="0">
                  <wp:extent cx="3297464" cy="2683116"/>
                  <wp:effectExtent l="19050" t="0" r="0" b="0"/>
                  <wp:docPr id="143"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1"/>
                          <a:srcRect/>
                          <a:stretch>
                            <a:fillRect/>
                          </a:stretch>
                        </pic:blipFill>
                        <pic:spPr bwMode="auto">
                          <a:xfrm>
                            <a:off x="0" y="0"/>
                            <a:ext cx="3297464" cy="2683116"/>
                          </a:xfrm>
                          <a:prstGeom prst="rect">
                            <a:avLst/>
                          </a:prstGeom>
                          <a:noFill/>
                          <a:ln w="9525">
                            <a:noFill/>
                            <a:miter lim="800000"/>
                            <a:headEnd/>
                            <a:tailEnd/>
                          </a:ln>
                        </pic:spPr>
                      </pic:pic>
                    </a:graphicData>
                  </a:graphic>
                </wp:inline>
              </w:drawing>
            </w:r>
          </w:p>
          <w:p w:rsidR="00ED55EC" w:rsidRDefault="00ED55EC" w:rsidP="00ED55EC">
            <w:pPr>
              <w:pStyle w:val="Caption"/>
            </w:pPr>
            <w:r>
              <w:t xml:space="preserve">Figure </w:t>
            </w:r>
            <w:fldSimple w:instr=" SEQ Figure \* ARABIC ">
              <w:r w:rsidR="00FF3B3D">
                <w:rPr>
                  <w:noProof/>
                </w:rPr>
                <w:t>20</w:t>
              </w:r>
            </w:fldSimple>
            <w:r>
              <w:t>: User Information update dialog</w:t>
            </w:r>
          </w:p>
          <w:p w:rsidR="00ED55EC" w:rsidRDefault="00ED55EC" w:rsidP="00ED55EC">
            <w:pPr>
              <w:pStyle w:val="ProcessStep"/>
            </w:pPr>
            <w:r>
              <w:t>Update the information as required. You cannot change the ANDS Party Identifier.</w:t>
            </w:r>
          </w:p>
          <w:p w:rsidR="00ED55EC" w:rsidRDefault="00ED55EC" w:rsidP="00ED55EC">
            <w:pPr>
              <w:pStyle w:val="ProcessStep"/>
            </w:pPr>
            <w:r>
              <w:t xml:space="preserve">Clink on </w:t>
            </w:r>
            <w:r w:rsidR="00A250FC" w:rsidRPr="00A250FC">
              <w:rPr>
                <w:rStyle w:val="ActionButton"/>
              </w:rPr>
              <w:t> </w:t>
            </w:r>
            <w:r w:rsidRPr="00A250FC">
              <w:rPr>
                <w:rStyle w:val="ActionButton"/>
              </w:rPr>
              <w:t>Update</w:t>
            </w:r>
            <w:r w:rsidR="00A250FC" w:rsidRPr="00A250FC">
              <w:rPr>
                <w:rStyle w:val="ActionButton"/>
              </w:rPr>
              <w:t> </w:t>
            </w:r>
            <w:r>
              <w:t xml:space="preserve"> to cause the changes to be written back into the database.</w:t>
            </w:r>
          </w:p>
        </w:tc>
      </w:tr>
    </w:tbl>
    <w:p w:rsidR="00834A06" w:rsidRDefault="00834A06" w:rsidP="00A7583F">
      <w:pPr>
        <w:pStyle w:val="Body"/>
      </w:pPr>
      <w:r>
        <w:t xml:space="preserve">This process does not change your </w:t>
      </w:r>
      <w:r w:rsidRPr="00D23C16">
        <w:rPr>
          <w:rStyle w:val="GUIWord"/>
        </w:rPr>
        <w:t>User Name</w:t>
      </w:r>
      <w:r>
        <w:t xml:space="preserve"> or </w:t>
      </w:r>
      <w:r w:rsidRPr="00D23C16">
        <w:rPr>
          <w:rStyle w:val="GUIWord"/>
        </w:rPr>
        <w:t>Password</w:t>
      </w:r>
      <w:r>
        <w:t xml:space="preserve">, so there is no requirement to modify anything in the </w:t>
      </w:r>
      <w:r w:rsidRPr="001A42EB">
        <w:rPr>
          <w:rStyle w:val="CodeChar"/>
        </w:rPr>
        <w:t>db_config.txt</w:t>
      </w:r>
      <w:r>
        <w:t xml:space="preserve"> file.</w:t>
      </w:r>
    </w:p>
    <w:p w:rsidR="00350C84" w:rsidRDefault="00350C84" w:rsidP="00350C84">
      <w:pPr>
        <w:pStyle w:val="Heading2"/>
      </w:pPr>
      <w:bookmarkStart w:id="464" w:name="_Toc356807290"/>
      <w:bookmarkStart w:id="465" w:name="_Ref356820291"/>
      <w:bookmarkStart w:id="466" w:name="_Ref356820294"/>
      <w:r>
        <w:t>Browsing the Hierarchy Tree</w:t>
      </w:r>
      <w:bookmarkEnd w:id="464"/>
      <w:bookmarkEnd w:id="465"/>
      <w:bookmarkEnd w:id="466"/>
    </w:p>
    <w:p w:rsidR="00A250FC" w:rsidRPr="00A250FC" w:rsidRDefault="006C4689" w:rsidP="00A250FC">
      <w:pPr>
        <w:pStyle w:val="Body"/>
      </w:pPr>
      <w:r>
        <w:t>They are many places in the Specchio operation when a Campaign Hierarchy browse contorl, such as the one below, is displayed as part of an operation dialog.</w:t>
      </w:r>
    </w:p>
    <w:p w:rsidR="006C4689" w:rsidRDefault="006C4689" w:rsidP="006C4689">
      <w:pPr>
        <w:pStyle w:val="Figure"/>
      </w:pPr>
      <w:r>
        <w:rPr>
          <w:lang w:val="en-AU"/>
        </w:rPr>
        <w:drawing>
          <wp:inline distT="0" distB="0" distL="0" distR="0">
            <wp:extent cx="1168306" cy="2471439"/>
            <wp:effectExtent l="19050" t="0" r="0" b="0"/>
            <wp:docPr id="2"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2"/>
                    <a:srcRect l="1861" t="15498" r="78469" b="17680"/>
                    <a:stretch>
                      <a:fillRect/>
                    </a:stretch>
                  </pic:blipFill>
                  <pic:spPr bwMode="auto">
                    <a:xfrm>
                      <a:off x="0" y="0"/>
                      <a:ext cx="1168306" cy="2471439"/>
                    </a:xfrm>
                    <a:prstGeom prst="rect">
                      <a:avLst/>
                    </a:prstGeom>
                    <a:noFill/>
                    <a:ln w="9525">
                      <a:noFill/>
                      <a:miter lim="800000"/>
                      <a:headEnd/>
                      <a:tailEnd/>
                    </a:ln>
                  </pic:spPr>
                </pic:pic>
              </a:graphicData>
            </a:graphic>
          </wp:inline>
        </w:drawing>
      </w:r>
    </w:p>
    <w:p w:rsidR="006C4689" w:rsidRDefault="006C4689" w:rsidP="006C4689">
      <w:pPr>
        <w:pStyle w:val="Caption"/>
      </w:pPr>
      <w:r>
        <w:t xml:space="preserve">Figure </w:t>
      </w:r>
      <w:fldSimple w:instr=" SEQ Figure \* ARABIC ">
        <w:r w:rsidR="00FF3B3D">
          <w:rPr>
            <w:noProof/>
          </w:rPr>
          <w:t>21</w:t>
        </w:r>
      </w:fldSimple>
      <w:r>
        <w:t>: Campaign Hierarchy browse box</w:t>
      </w:r>
    </w:p>
    <w:p w:rsidR="006C4689" w:rsidRDefault="006C4689" w:rsidP="006C4689">
      <w:pPr>
        <w:pStyle w:val="DocAction"/>
      </w:pPr>
      <w:r>
        <w:t>%%% Should we have a Mac one here too?</w:t>
      </w:r>
    </w:p>
    <w:p w:rsidR="008030FC" w:rsidRDefault="006C4689" w:rsidP="006C4689">
      <w:pPr>
        <w:pStyle w:val="Body"/>
      </w:pPr>
      <w:r>
        <w:t xml:space="preserve">This browse control operates much like a normal </w:t>
      </w:r>
      <w:r w:rsidR="00355DEE">
        <w:t xml:space="preserve">directory and </w:t>
      </w:r>
      <w:r>
        <w:t>file browser</w:t>
      </w:r>
      <w:r w:rsidR="00350C84">
        <w:t>.</w:t>
      </w:r>
    </w:p>
    <w:p w:rsidR="00350C84" w:rsidRDefault="006C4689" w:rsidP="008030FC">
      <w:pPr>
        <w:pStyle w:val="Bullet"/>
      </w:pPr>
      <w:r>
        <w:t>Click on the “+” and “-” icons to cause th</w:t>
      </w:r>
      <w:r w:rsidR="00355DEE">
        <w:t>e hierarchy levels to be expanded</w:t>
      </w:r>
      <w:r>
        <w:t xml:space="preserve"> or collapsed.</w:t>
      </w:r>
    </w:p>
    <w:p w:rsidR="008030FC" w:rsidRDefault="008030FC" w:rsidP="008030FC">
      <w:pPr>
        <w:pStyle w:val="Bullet"/>
      </w:pPr>
      <w:r>
        <w:t>Select a</w:t>
      </w:r>
      <w:r w:rsidR="00355DEE">
        <w:t>n</w:t>
      </w:r>
      <w:r>
        <w:t xml:space="preserve"> </w:t>
      </w:r>
      <w:r w:rsidR="00355DEE">
        <w:t xml:space="preserve">individual </w:t>
      </w:r>
      <w:r>
        <w:t>spectrum by clicking on it.</w:t>
      </w:r>
    </w:p>
    <w:p w:rsidR="00355DEE" w:rsidRDefault="00355DEE" w:rsidP="00355DEE">
      <w:pPr>
        <w:pStyle w:val="Bullet"/>
      </w:pPr>
      <w:r>
        <w:t>Select a node in the hierarchy by clicking on it. This effectively selects all Spectra under this node.</w:t>
      </w:r>
    </w:p>
    <w:p w:rsidR="008030FC" w:rsidRDefault="008030FC" w:rsidP="008030FC">
      <w:pPr>
        <w:pStyle w:val="Bullet"/>
      </w:pPr>
      <w:r>
        <w:t>Select a second node or spectrum by holding the Control key and clicking on it.</w:t>
      </w:r>
    </w:p>
    <w:p w:rsidR="008030FC" w:rsidRDefault="008030FC" w:rsidP="008030FC">
      <w:pPr>
        <w:pStyle w:val="Bullet"/>
      </w:pPr>
      <w:r>
        <w:t>Select a range of spectra, by clicking on the first spectrum to select it, holding the Shift key, and clicking on the last spectrum.</w:t>
      </w:r>
    </w:p>
    <w:p w:rsidR="008030FC" w:rsidRDefault="008030FC" w:rsidP="008030FC">
      <w:pPr>
        <w:pStyle w:val="Bullet"/>
      </w:pPr>
      <w:r>
        <w:t>Change your selection by clicking on the new item you want to select (without Control or Shift keys).</w:t>
      </w:r>
    </w:p>
    <w:p w:rsidR="00F764C7" w:rsidRDefault="00F764C7" w:rsidP="00F764C7">
      <w:pPr>
        <w:pStyle w:val="Body"/>
      </w:pPr>
      <w:r>
        <w:t>In addition, there are two options:</w:t>
      </w:r>
    </w:p>
    <w:p w:rsidR="00F764C7" w:rsidRDefault="00F764C7" w:rsidP="00F764C7">
      <w:pPr>
        <w:pStyle w:val="HangingIndent"/>
      </w:pPr>
      <w:r w:rsidRPr="00596CF3">
        <w:rPr>
          <w:rStyle w:val="GUIWord"/>
        </w:rPr>
        <w:t>Order by:</w:t>
      </w:r>
      <w:r>
        <w:t xml:space="preserve">   </w:t>
      </w:r>
      <w:r>
        <w:tab/>
        <w:t>Use the drop down menu to choose the sort order for Spectra within the lowest hierarchy level. The options are:</w:t>
      </w:r>
    </w:p>
    <w:p w:rsidR="00F764C7" w:rsidRDefault="00F764C7" w:rsidP="00F764C7">
      <w:pPr>
        <w:pStyle w:val="HangingIndent"/>
        <w:ind w:left="4111"/>
      </w:pPr>
      <w:r w:rsidRPr="00596CF3">
        <w:rPr>
          <w:rStyle w:val="GUIWord"/>
        </w:rPr>
        <w:t>Sampling date</w:t>
      </w:r>
      <w:r>
        <w:rPr>
          <w:rStyle w:val="GUIWord"/>
        </w:rPr>
        <w:t xml:space="preserve">   </w:t>
      </w:r>
      <w:r>
        <w:tab/>
        <w:t>The Spectra are sorted in increasing order of the date and time in the Acquisition Time Metadata Attribute.</w:t>
      </w:r>
    </w:p>
    <w:p w:rsidR="00F764C7" w:rsidRDefault="00F764C7" w:rsidP="00F764C7">
      <w:pPr>
        <w:pStyle w:val="HangingIndent"/>
        <w:ind w:left="4111"/>
      </w:pPr>
      <w:r w:rsidRPr="00596CF3">
        <w:rPr>
          <w:rStyle w:val="GUIWord"/>
        </w:rPr>
        <w:t>Filename</w:t>
      </w:r>
      <w:r>
        <w:rPr>
          <w:rStyle w:val="GUIWord"/>
        </w:rPr>
        <w:t xml:space="preserve">   </w:t>
      </w:r>
      <w:r>
        <w:tab/>
        <w:t>The Spectra are sorted in increasing alphabetical order of the string in the Filename Metadata Attribute.</w:t>
      </w:r>
    </w:p>
    <w:p w:rsidR="00F764C7" w:rsidRDefault="00F764C7" w:rsidP="00F764C7">
      <w:pPr>
        <w:pStyle w:val="HangingIndent"/>
        <w:ind w:left="4111"/>
      </w:pPr>
      <w:r w:rsidRPr="00596CF3">
        <w:rPr>
          <w:rStyle w:val="GUIWord"/>
        </w:rPr>
        <w:t>Insert order</w:t>
      </w:r>
      <w:r>
        <w:rPr>
          <w:rStyle w:val="GUIWord"/>
        </w:rPr>
        <w:t xml:space="preserve">   </w:t>
      </w:r>
      <w:r>
        <w:tab/>
        <w:t>The Spectra are sorted in increasing order of the date and time in the Loading Time Metadata Attribute.</w:t>
      </w:r>
    </w:p>
    <w:p w:rsidR="00355DEE" w:rsidRPr="00355DEE" w:rsidRDefault="00355DEE" w:rsidP="00355DEE">
      <w:pPr>
        <w:pStyle w:val="HangingIndent"/>
      </w:pPr>
      <w:r w:rsidRPr="00355DEE">
        <w:tab/>
        <w:t>Often these three orders are the same, or at least, similar, so you may not notice any change of sequence.</w:t>
      </w:r>
    </w:p>
    <w:p w:rsidR="00F764C7" w:rsidRDefault="00F764C7" w:rsidP="00F764C7">
      <w:pPr>
        <w:pStyle w:val="HangingIndent"/>
      </w:pPr>
      <w:r w:rsidRPr="00F764C7">
        <w:rPr>
          <w:rStyle w:val="ActionButton"/>
        </w:rPr>
        <w:t> Refresh </w:t>
      </w:r>
      <w:r>
        <w:t xml:space="preserve">   </w:t>
      </w:r>
      <w:r>
        <w:tab/>
        <w:t xml:space="preserve">Click this button to cause the Hierarchy Tree to be reloaded from the database. Use this button if the operation you </w:t>
      </w:r>
      <w:r w:rsidR="00355DEE">
        <w:t>have just</w:t>
      </w:r>
      <w:r>
        <w:t xml:space="preserve"> perform</w:t>
      </w:r>
      <w:r w:rsidR="00355DEE">
        <w:t>ed</w:t>
      </w:r>
      <w:r>
        <w:t>, some background operation, or some other user has changed the database since this dialog box was opened.</w:t>
      </w:r>
    </w:p>
    <w:p w:rsidR="008030FC" w:rsidRDefault="008030FC" w:rsidP="008030FC">
      <w:pPr>
        <w:pStyle w:val="DocAction"/>
      </w:pPr>
      <w:r>
        <w:t>%%% Does the above description hold sufficiently to be useful for Mac?</w:t>
      </w:r>
    </w:p>
    <w:p w:rsidR="005077C8" w:rsidRDefault="005077C8" w:rsidP="005077C8">
      <w:pPr>
        <w:pStyle w:val="Heading2"/>
      </w:pPr>
      <w:r>
        <w:t>Entering Dates and Times</w:t>
      </w:r>
    </w:p>
    <w:p w:rsidR="004F4C4C" w:rsidRDefault="004F4C4C" w:rsidP="004F4C4C">
      <w:pPr>
        <w:pStyle w:val="Body"/>
      </w:pPr>
      <w:r>
        <w:t>Specchio uses a Date and Time selection dialog which is not unlike many others. Here are a few tips to using it.</w:t>
      </w:r>
    </w:p>
    <w:bookmarkStart w:id="467" w:name="_Ref357162221"/>
    <w:p w:rsidR="00355DEE" w:rsidRDefault="00E900AA" w:rsidP="00355DEE">
      <w:pPr>
        <w:pStyle w:val="Figure"/>
      </w:pPr>
      <w:r>
        <w:pict>
          <v:group id="_x0000_s1106" editas="canvas" style="width:318.65pt;height:136pt;mso-position-horizontal-relative:char;mso-position-vertical-relative:line" coordorigin="2620,9962" coordsize="4905,2093">
            <o:lock v:ext="edit" aspectratio="t"/>
            <v:shape id="_x0000_s1105" type="#_x0000_t75" style="position:absolute;left:2620;top:9962;width:4905;height:2093" o:preferrelative="f">
              <v:fill o:detectmouseclick="t"/>
              <v:path o:extrusionok="t" o:connecttype="none"/>
              <o:lock v:ext="edit" text="t"/>
            </v:shape>
            <v:shape id="_x0000_s1107" type="#_x0000_t75" style="position:absolute;left:2742;top:10194;width:2661;height:1861">
              <v:imagedata r:id="rId33" o:title=""/>
            </v:shape>
            <v:roundrect id="_x0000_s1108" style="position:absolute;left:6047;top:10056;width:1247;height:589;v-text-anchor:middle" arcsize="10923f" strokecolor="#0070c0">
              <v:textbox inset=".5mm,0,0">
                <w:txbxContent>
                  <w:p w:rsidR="00FF3B3D" w:rsidRPr="00A23C3C" w:rsidRDefault="00FF3B3D">
                    <w:pPr>
                      <w:rPr>
                        <w:sz w:val="18"/>
                      </w:rPr>
                    </w:pPr>
                    <w:r>
                      <w:rPr>
                        <w:sz w:val="18"/>
                      </w:rPr>
                      <w:t>D</w:t>
                    </w:r>
                    <w:r w:rsidRPr="00A23C3C">
                      <w:rPr>
                        <w:sz w:val="18"/>
                      </w:rPr>
                      <w:t>own triang</w:t>
                    </w:r>
                    <w:r>
                      <w:rPr>
                        <w:sz w:val="18"/>
                      </w:rPr>
                      <w:t>ular arrow</w:t>
                    </w:r>
                    <w:r w:rsidRPr="00A23C3C">
                      <w:rPr>
                        <w:sz w:val="18"/>
                      </w:rPr>
                      <w:t xml:space="preserve"> in the data input field</w:t>
                    </w:r>
                  </w:p>
                </w:txbxContent>
              </v:textbox>
              <o:callout v:ext="edit" minusy="t"/>
            </v:roundrect>
            <v:roundrect id="_x0000_s1109" style="position:absolute;left:6016;top:11316;width:1186;height:630;v-text-anchor:middle" arcsize="10923f" strokecolor="#0070c0">
              <v:textbox inset=".5mm,0,0">
                <w:txbxContent>
                  <w:p w:rsidR="00FF3B3D" w:rsidRPr="00A23C3C" w:rsidRDefault="00FF3B3D">
                    <w:pPr>
                      <w:rPr>
                        <w:sz w:val="18"/>
                      </w:rPr>
                    </w:pPr>
                    <w:r>
                      <w:rPr>
                        <w:sz w:val="18"/>
                      </w:rPr>
                      <w:t>T</w:t>
                    </w:r>
                    <w:r w:rsidRPr="00A23C3C">
                      <w:rPr>
                        <w:sz w:val="18"/>
                      </w:rPr>
                      <w:t>ime selector up and down triang</w:t>
                    </w:r>
                    <w:r>
                      <w:rPr>
                        <w:sz w:val="18"/>
                      </w:rPr>
                      <w:t>ular arrows</w:t>
                    </w:r>
                  </w:p>
                </w:txbxContent>
              </v:textbox>
              <o:callout v:ext="edit" minusy="t"/>
            </v:roundrect>
            <v:shape id="_x0000_s1125" style="position:absolute;left:5301;top:10314;width:746;height:16" coordsize="970,20" path="m970,c634,6,298,13,,20e" filled="f" strokecolor="#0070c0">
              <v:stroke endarrow="open"/>
              <v:path arrowok="t"/>
            </v:shape>
            <v:shape id="_x0000_s1126" style="position:absolute;left:4354;top:11599;width:1662;height:247" coordsize="2159,320" path="m2159,c2159,,1079,160,,320e" filled="f" strokecolor="#0070c0">
              <v:stroke endarrow="open"/>
              <v:path arrowok="t"/>
            </v:shape>
            <w10:wrap type="none"/>
            <w10:anchorlock/>
          </v:group>
        </w:pict>
      </w:r>
    </w:p>
    <w:p w:rsidR="00A23C3C" w:rsidRDefault="00A23C3C" w:rsidP="00A23C3C">
      <w:pPr>
        <w:pStyle w:val="Caption"/>
      </w:pPr>
      <w:r>
        <w:t xml:space="preserve">Figure </w:t>
      </w:r>
      <w:fldSimple w:instr=" SEQ Figure \* ARABIC ">
        <w:r w:rsidR="00FF3B3D">
          <w:rPr>
            <w:noProof/>
          </w:rPr>
          <w:t>22</w:t>
        </w:r>
      </w:fldSimple>
      <w:r>
        <w:t>: Date and Time picker dialog</w:t>
      </w:r>
      <w:bookmarkEnd w:id="467"/>
    </w:p>
    <w:p w:rsidR="004F4C4C" w:rsidRDefault="004F4C4C" w:rsidP="004F4C4C">
      <w:pPr>
        <w:pStyle w:val="Bullet"/>
      </w:pPr>
      <w:r>
        <w:t xml:space="preserve">Select </w:t>
      </w:r>
      <w:r w:rsidR="00A23C3C">
        <w:t>your</w:t>
      </w:r>
      <w:r>
        <w:t xml:space="preserve"> required Time first.</w:t>
      </w:r>
      <w:r w:rsidR="00355DEE">
        <w:t xml:space="preserve"> (Selecting the Date closes the dialog.)</w:t>
      </w:r>
    </w:p>
    <w:p w:rsidR="00A23C3C" w:rsidRDefault="00A23C3C" w:rsidP="004F4C4C">
      <w:pPr>
        <w:pStyle w:val="Bullet"/>
      </w:pPr>
      <w:r>
        <w:t>To change the Hours, click on the hour number in the Date and Time Picker (it will not be highlighted and the cursor will not move, but trust me) and then click on the time selector up and down triangles to adjust the number. (You cannot type in the number directly.)</w:t>
      </w:r>
    </w:p>
    <w:p w:rsidR="00A23C3C" w:rsidRDefault="00A23C3C" w:rsidP="004F4C4C">
      <w:pPr>
        <w:pStyle w:val="Bullet"/>
      </w:pPr>
      <w:r>
        <w:t xml:space="preserve">To change Minutes and Seconds, </w:t>
      </w:r>
      <w:r w:rsidR="00355DEE">
        <w:t xml:space="preserve">do </w:t>
      </w:r>
      <w:r>
        <w:t>as for Hours.</w:t>
      </w:r>
    </w:p>
    <w:p w:rsidR="004F4C4C" w:rsidRDefault="004F4C4C" w:rsidP="004F4C4C">
      <w:pPr>
        <w:pStyle w:val="Bullet"/>
      </w:pPr>
      <w:r>
        <w:t xml:space="preserve">Clicking on the required Date closes the dialog box, </w:t>
      </w:r>
      <w:r w:rsidR="00A23C3C">
        <w:t xml:space="preserve">but </w:t>
      </w:r>
      <w:r>
        <w:t>only if the date is not already highlighted.</w:t>
      </w:r>
    </w:p>
    <w:p w:rsidR="00FF3B3D" w:rsidRPr="00FF3B3D" w:rsidRDefault="004F4C4C" w:rsidP="00FF3B3D">
      <w:pPr>
        <w:pStyle w:val="Bullet"/>
        <w:rPr>
          <w:rStyle w:val="CrossReference"/>
        </w:rPr>
      </w:pPr>
      <w:r>
        <w:t xml:space="preserve">If you do not want to change the date, click on the </w:t>
      </w:r>
      <w:r w:rsidR="00A23C3C">
        <w:t xml:space="preserve">down triangle in the data input field as indicated in </w:t>
      </w:r>
      <w:r w:rsidR="00E900AA">
        <w:fldChar w:fldCharType="begin"/>
      </w:r>
      <w:r w:rsidR="00E900AA">
        <w:instrText xml:space="preserve"> REF _Ref357162221 \h  \* MERGEFORMAT </w:instrText>
      </w:r>
      <w:r w:rsidR="00E900AA">
        <w:fldChar w:fldCharType="separate"/>
      </w:r>
      <w:r w:rsidR="00FF3B3D" w:rsidRPr="00FF3B3D">
        <w:rPr>
          <w:rStyle w:val="CrossReference"/>
        </w:rPr>
        <w:pict>
          <v:shape id="_x0000_i1035" type="#_x0000_t75" style="width:318.65pt;height:136.15pt">
            <v:imagedata croptop="-65520f" cropbottom="65520f"/>
          </v:shape>
        </w:pict>
      </w:r>
    </w:p>
    <w:p w:rsidR="004F4C4C" w:rsidRDefault="00FF3B3D" w:rsidP="004F4C4C">
      <w:pPr>
        <w:pStyle w:val="Bullet"/>
      </w:pPr>
      <w:r w:rsidRPr="00FF3B3D">
        <w:rPr>
          <w:rStyle w:val="CrossReference"/>
        </w:rPr>
        <w:t>Figure 22: Date and Time picker</w:t>
      </w:r>
      <w:r>
        <w:t xml:space="preserve"> dialog</w:t>
      </w:r>
      <w:r w:rsidR="00E900AA">
        <w:fldChar w:fldCharType="end"/>
      </w:r>
      <w:r w:rsidR="00A23C3C">
        <w:t>.</w:t>
      </w:r>
    </w:p>
    <w:p w:rsidR="006B4F6F" w:rsidRDefault="006B4F6F" w:rsidP="006B4F6F">
      <w:pPr>
        <w:pStyle w:val="Heading1"/>
      </w:pPr>
      <w:bookmarkStart w:id="468" w:name="_Toc355280367"/>
      <w:bookmarkStart w:id="469" w:name="_Toc356807291"/>
      <w:r>
        <w:t>Loading</w:t>
      </w:r>
      <w:r w:rsidR="001A05D9">
        <w:t xml:space="preserve"> Data into Specchio</w:t>
      </w:r>
      <w:bookmarkEnd w:id="468"/>
      <w:bookmarkEnd w:id="469"/>
    </w:p>
    <w:p w:rsidR="0096594F" w:rsidRDefault="00D0301C" w:rsidP="0096594F">
      <w:pPr>
        <w:pStyle w:val="Body"/>
      </w:pPr>
      <w:r>
        <w:t>The process of loading data into Specchio involves a number of steps. Depending on your acquisition device, some of these steps may not be needed because the information is recorded by your device</w:t>
      </w:r>
      <w:r w:rsidR="0096594F">
        <w:t xml:space="preserve"> and uploaded with the spectral data</w:t>
      </w:r>
      <w:r>
        <w:t>.</w:t>
      </w:r>
    </w:p>
    <w:tbl>
      <w:tblPr>
        <w:tblStyle w:val="TableGrid"/>
        <w:tblW w:w="0" w:type="auto"/>
        <w:tblInd w:w="81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1728"/>
        <w:gridCol w:w="7026"/>
      </w:tblGrid>
      <w:tr w:rsidR="00493D72" w:rsidTr="00D0301C">
        <w:tc>
          <w:tcPr>
            <w:tcW w:w="0" w:type="auto"/>
          </w:tcPr>
          <w:p w:rsidR="00D0301C" w:rsidRPr="00ED55EC" w:rsidRDefault="00D0301C" w:rsidP="00D0301C">
            <w:pPr>
              <w:pStyle w:val="TableText"/>
              <w:rPr>
                <w:rStyle w:val="iEmphasis"/>
              </w:rPr>
            </w:pPr>
            <w:r w:rsidRPr="00ED55EC">
              <w:rPr>
                <w:rStyle w:val="iEmphasis"/>
              </w:rPr>
              <w:t>Create a Campaign</w:t>
            </w:r>
          </w:p>
        </w:tc>
        <w:tc>
          <w:tcPr>
            <w:tcW w:w="0" w:type="auto"/>
          </w:tcPr>
          <w:p w:rsidR="00D0301C" w:rsidRDefault="00D0301C" w:rsidP="00D0301C">
            <w:pPr>
              <w:pStyle w:val="TableText"/>
            </w:pPr>
            <w:r>
              <w:t>This establishes a name for your Campaign and sets up structures in the Specchio database to receive the Campaign spectra and other information.</w:t>
            </w:r>
            <w:r w:rsidR="00493D72">
              <w:t xml:space="preserve"> See section </w:t>
            </w:r>
            <w:fldSimple w:instr=" REF _Ref356551522 \r \h  \* MERGEFORMAT ">
              <w:r w:rsidR="00FF3B3D" w:rsidRPr="00FF3B3D">
                <w:rPr>
                  <w:rStyle w:val="CrossReference"/>
                </w:rPr>
                <w:t>7.1</w:t>
              </w:r>
            </w:fldSimple>
            <w:r w:rsidR="00493D72" w:rsidRPr="00493D72">
              <w:rPr>
                <w:rStyle w:val="CrossReference"/>
              </w:rPr>
              <w:t xml:space="preserve"> </w:t>
            </w:r>
            <w:fldSimple w:instr=" REF _Ref356551524 \h  \* MERGEFORMAT ">
              <w:r w:rsidR="00FF3B3D" w:rsidRPr="00FF3B3D">
                <w:rPr>
                  <w:rStyle w:val="CrossReference"/>
                </w:rPr>
                <w:t>Creating a new Campaign</w:t>
              </w:r>
            </w:fldSimple>
            <w:r w:rsidR="00493D72">
              <w:t>.</w:t>
            </w:r>
          </w:p>
        </w:tc>
      </w:tr>
      <w:tr w:rsidR="00493D72" w:rsidTr="00D0301C">
        <w:tc>
          <w:tcPr>
            <w:tcW w:w="0" w:type="auto"/>
          </w:tcPr>
          <w:p w:rsidR="00D0301C" w:rsidRPr="00ED55EC" w:rsidRDefault="00D0301C" w:rsidP="00D0301C">
            <w:pPr>
              <w:pStyle w:val="TableText"/>
              <w:rPr>
                <w:rStyle w:val="iEmphasis"/>
              </w:rPr>
            </w:pPr>
            <w:r w:rsidRPr="00ED55EC">
              <w:rPr>
                <w:rStyle w:val="iEmphasis"/>
              </w:rPr>
              <w:t>Load Campaign Data</w:t>
            </w:r>
          </w:p>
        </w:tc>
        <w:tc>
          <w:tcPr>
            <w:tcW w:w="0" w:type="auto"/>
          </w:tcPr>
          <w:p w:rsidR="00D0301C" w:rsidRDefault="00D0301C" w:rsidP="00493D72">
            <w:pPr>
              <w:pStyle w:val="TableText"/>
            </w:pPr>
            <w:r>
              <w:t xml:space="preserve">This </w:t>
            </w:r>
            <w:r w:rsidR="00493D72">
              <w:t xml:space="preserve">determines the format of the Spectral data on your hard disk and </w:t>
            </w:r>
            <w:r>
              <w:t xml:space="preserve">copies </w:t>
            </w:r>
            <w:r w:rsidR="00493D72">
              <w:t>it</w:t>
            </w:r>
            <w:r>
              <w:t xml:space="preserve"> from your hard disk to the Specchio database.</w:t>
            </w:r>
            <w:r w:rsidR="00493D72">
              <w:t xml:space="preserve"> See section </w:t>
            </w:r>
            <w:fldSimple w:instr=" REF _Ref356551550 \r \h  \* MERGEFORMAT ">
              <w:r w:rsidR="00FF3B3D" w:rsidRPr="00FF3B3D">
                <w:rPr>
                  <w:rStyle w:val="CrossReference"/>
                </w:rPr>
                <w:t>7.2</w:t>
              </w:r>
            </w:fldSimple>
            <w:r w:rsidR="00493D72" w:rsidRPr="00493D72">
              <w:rPr>
                <w:rStyle w:val="CrossReference"/>
              </w:rPr>
              <w:t>.</w:t>
            </w:r>
            <w:fldSimple w:instr=" REF _Ref356551553 \h  \* MERGEFORMAT ">
              <w:r w:rsidR="00FF3B3D" w:rsidRPr="00FF3B3D">
                <w:rPr>
                  <w:rStyle w:val="CrossReference"/>
                </w:rPr>
                <w:t>Loading Campaign Spectrum Data</w:t>
              </w:r>
            </w:fldSimple>
            <w:r w:rsidR="00493D72">
              <w:t>.</w:t>
            </w:r>
          </w:p>
        </w:tc>
      </w:tr>
      <w:tr w:rsidR="000E3E59" w:rsidTr="00D0301C">
        <w:tc>
          <w:tcPr>
            <w:tcW w:w="0" w:type="auto"/>
          </w:tcPr>
          <w:p w:rsidR="000E3E59" w:rsidRPr="00ED55EC" w:rsidRDefault="000E3E59" w:rsidP="00D0301C">
            <w:pPr>
              <w:pStyle w:val="TableText"/>
              <w:rPr>
                <w:rStyle w:val="iEmphasis"/>
              </w:rPr>
            </w:pPr>
            <w:r w:rsidRPr="00ED55EC">
              <w:rPr>
                <w:rStyle w:val="iEmphasis"/>
              </w:rPr>
              <w:t>Correct Acquisition Times to UTC</w:t>
            </w:r>
          </w:p>
        </w:tc>
        <w:tc>
          <w:tcPr>
            <w:tcW w:w="0" w:type="auto"/>
          </w:tcPr>
          <w:p w:rsidR="00FF3B3D" w:rsidRDefault="000E3E59" w:rsidP="00FF3B3D">
            <w:pPr>
              <w:pStyle w:val="TableText"/>
            </w:pPr>
            <w:r>
              <w:t xml:space="preserve">Specchio expects Acquisition Times to be UTC, but many devices record a local time. Specchio provides a function to change local times to UTC. See section </w:t>
            </w:r>
            <w:fldSimple w:instr=" REF _Ref157338239 \r \h  \* MERGEFORMAT ">
              <w:r w:rsidR="00FF3B3D" w:rsidRPr="00FF3B3D">
                <w:rPr>
                  <w:rStyle w:val="CrossReference"/>
                </w:rPr>
                <w:t>0</w:t>
              </w:r>
            </w:fldSimple>
            <w:r w:rsidRPr="000E3E59">
              <w:rPr>
                <w:rStyle w:val="CrossReference"/>
              </w:rPr>
              <w:t xml:space="preserve"> </w:t>
            </w:r>
            <w:r w:rsidR="00E900AA">
              <w:fldChar w:fldCharType="begin"/>
            </w:r>
            <w:r w:rsidR="00E900AA">
              <w:instrText xml:space="preserve"> REF _Ref157338239 \h  \* MERGEFORMAT </w:instrText>
            </w:r>
            <w:r w:rsidR="00E900AA">
              <w:fldChar w:fldCharType="separate"/>
            </w:r>
            <w:r w:rsidR="00FF3B3D" w:rsidRPr="00FF3B3D">
              <w:rPr>
                <w:rStyle w:val="CrossReference"/>
              </w:rPr>
              <w:t>Warning</w:t>
            </w:r>
            <w:r w:rsidR="00FF3B3D" w:rsidRPr="00FF3B3D">
              <w:rPr>
                <w:rStyle w:val="CrossReference"/>
              </w:rPr>
              <w:tab/>
              <w:t>If you</w:t>
            </w:r>
            <w:r w:rsidR="00FF3B3D">
              <w:t xml:space="preserve"> select the directory above or below the one selected when the Campaign was first loaded, it will not be recognised as the same directory and will cause all of the existing data to be duplicated in your Specchio Campaign.</w:t>
            </w:r>
          </w:p>
          <w:p w:rsidR="000E3E59" w:rsidRDefault="00FF3B3D" w:rsidP="00D0301C">
            <w:pPr>
              <w:pStyle w:val="TableText"/>
            </w:pPr>
            <w:r w:rsidRPr="00084655">
              <w:t>UTC Time Correction</w:t>
            </w:r>
            <w:r w:rsidR="00E900AA">
              <w:fldChar w:fldCharType="end"/>
            </w:r>
            <w:r w:rsidR="000E3E59">
              <w:t>.</w:t>
            </w:r>
          </w:p>
        </w:tc>
      </w:tr>
      <w:tr w:rsidR="00493D72" w:rsidTr="00D0301C">
        <w:tc>
          <w:tcPr>
            <w:tcW w:w="0" w:type="auto"/>
          </w:tcPr>
          <w:p w:rsidR="00D0301C" w:rsidRPr="00ED55EC" w:rsidRDefault="00493D72" w:rsidP="00D0301C">
            <w:pPr>
              <w:pStyle w:val="TableText"/>
              <w:rPr>
                <w:rStyle w:val="iEmphasis"/>
              </w:rPr>
            </w:pPr>
            <w:r w:rsidRPr="00ED55EC">
              <w:rPr>
                <w:rStyle w:val="iEmphasis"/>
              </w:rPr>
              <w:t>Add Target-Reference Links</w:t>
            </w:r>
          </w:p>
        </w:tc>
        <w:tc>
          <w:tcPr>
            <w:tcW w:w="0" w:type="auto"/>
          </w:tcPr>
          <w:p w:rsidR="00D0301C" w:rsidRDefault="00493D72" w:rsidP="000E3E59">
            <w:pPr>
              <w:pStyle w:val="TableText"/>
            </w:pPr>
            <w:r>
              <w:t>For acquisition devices which do not put this information into the spectral files, you will need to enter this information manually. See section</w:t>
            </w:r>
            <w:r w:rsidR="000E3E59">
              <w:t xml:space="preserve"> </w:t>
            </w:r>
            <w:fldSimple w:instr=" REF _Ref356553971 \r \h  \* MERGEFORMAT ">
              <w:r w:rsidR="00FF3B3D" w:rsidRPr="00FF3B3D">
                <w:rPr>
                  <w:rStyle w:val="CrossReference"/>
                </w:rPr>
                <w:t>7.6</w:t>
              </w:r>
            </w:fldSimple>
            <w:r w:rsidR="000E3E59" w:rsidRPr="000E3E59">
              <w:rPr>
                <w:rStyle w:val="CrossReference"/>
              </w:rPr>
              <w:t xml:space="preserve"> </w:t>
            </w:r>
            <w:fldSimple w:instr=" REF _Ref356553971 \h  \* MERGEFORMAT ">
              <w:ins w:id="470" w:author="Peter Roberts" w:date="2013-05-08T09:19:00Z">
                <w:r w:rsidR="00FF3B3D" w:rsidRPr="00FF3B3D">
                  <w:rPr>
                    <w:rStyle w:val="CrossReference"/>
                  </w:rPr>
                  <w:t xml:space="preserve">Adding </w:t>
                </w:r>
              </w:ins>
              <w:r w:rsidR="00FF3B3D" w:rsidRPr="00FF3B3D">
                <w:rPr>
                  <w:rStyle w:val="CrossReference"/>
                </w:rPr>
                <w:t>Target-Reference Links</w:t>
              </w:r>
            </w:fldSimple>
            <w:r>
              <w:t>.</w:t>
            </w:r>
          </w:p>
        </w:tc>
      </w:tr>
      <w:tr w:rsidR="00493D72" w:rsidTr="00D0301C">
        <w:tc>
          <w:tcPr>
            <w:tcW w:w="0" w:type="auto"/>
          </w:tcPr>
          <w:p w:rsidR="00D0301C" w:rsidRPr="00ED55EC" w:rsidRDefault="00493D72" w:rsidP="00D0301C">
            <w:pPr>
              <w:pStyle w:val="TableText"/>
              <w:rPr>
                <w:rStyle w:val="iEmphasis"/>
              </w:rPr>
            </w:pPr>
            <w:r w:rsidRPr="00ED55EC">
              <w:rPr>
                <w:rStyle w:val="iEmphasis"/>
              </w:rPr>
              <w:t>Complete Metadata upload</w:t>
            </w:r>
          </w:p>
        </w:tc>
        <w:tc>
          <w:tcPr>
            <w:tcW w:w="0" w:type="auto"/>
          </w:tcPr>
          <w:p w:rsidR="00FF3B3D" w:rsidRDefault="00493D72" w:rsidP="00FF3B3D">
            <w:pPr>
              <w:pStyle w:val="TableText"/>
            </w:pPr>
            <w:r>
              <w:t xml:space="preserve">The Spectral Metadata that was not included in the Spectral files must be uploaded, either from an Excel file or manually entered using Specchio’s Metadata editor. See sections </w:t>
            </w:r>
            <w:fldSimple w:instr=" REF _Ref356553888 \r \h  \* MERGEFORMAT ">
              <w:r w:rsidR="00FF3B3D" w:rsidRPr="00FF3B3D">
                <w:rPr>
                  <w:rStyle w:val="CrossReference"/>
                </w:rPr>
                <w:t>0</w:t>
              </w:r>
            </w:fldSimple>
            <w:r w:rsidR="000E3E59" w:rsidRPr="000E3E59">
              <w:rPr>
                <w:rStyle w:val="CrossReference"/>
              </w:rPr>
              <w:t xml:space="preserve"> </w:t>
            </w:r>
            <w:r w:rsidR="00E900AA">
              <w:fldChar w:fldCharType="begin"/>
            </w:r>
            <w:r w:rsidR="00235191">
              <w:instrText xml:space="preserve"> REF _Ref356553888 \h  \* MERGEFORMAT </w:instrText>
            </w:r>
            <w:r w:rsidR="00E900AA">
              <w:fldChar w:fldCharType="separate"/>
            </w:r>
            <w:r w:rsidR="00FF3B3D" w:rsidRPr="00FF3B3D">
              <w:rPr>
                <w:rStyle w:val="CrossReference"/>
              </w:rPr>
              <w:t>Whenever multiple Reference Spectra</w:t>
            </w:r>
            <w:r w:rsidR="00FF3B3D">
              <w:t xml:space="preserve"> are highlighted, as each Target Spectrum is processed, the Reference Spectrum with the closest Acquisition time Metadata Attribute is selected for linking.</w:t>
            </w:r>
          </w:p>
          <w:p w:rsidR="00D0301C" w:rsidRDefault="00FF3B3D" w:rsidP="000E3E59">
            <w:pPr>
              <w:pStyle w:val="TableText"/>
            </w:pPr>
            <w:ins w:id="471" w:author="Peter" w:date="2013-05-08T09:19:00Z">
              <w:r>
                <w:t xml:space="preserve">Displaying and </w:t>
              </w:r>
            </w:ins>
            <w:r w:rsidRPr="00084655">
              <w:t>Editing Metadata</w:t>
            </w:r>
            <w:r w:rsidR="00E900AA">
              <w:fldChar w:fldCharType="end"/>
            </w:r>
            <w:r w:rsidR="000E3E59">
              <w:t xml:space="preserve"> </w:t>
            </w:r>
            <w:r w:rsidR="00493D72">
              <w:t xml:space="preserve">and </w:t>
            </w:r>
            <w:fldSimple w:instr=" REF _Ref356551623 \r \h  \* MERGEFORMAT ">
              <w:r w:rsidRPr="00FF3B3D">
                <w:rPr>
                  <w:rStyle w:val="CrossReference"/>
                </w:rPr>
                <w:t>7.8</w:t>
              </w:r>
            </w:fldSimple>
            <w:r w:rsidR="00493D72" w:rsidRPr="00493D72">
              <w:rPr>
                <w:rStyle w:val="CrossReference"/>
              </w:rPr>
              <w:t xml:space="preserve"> </w:t>
            </w:r>
            <w:fldSimple w:instr=" REF _Ref356551635 \h  \* MERGEFORMAT ">
              <w:r w:rsidRPr="00FF3B3D">
                <w:rPr>
                  <w:rStyle w:val="CrossReference"/>
                </w:rPr>
                <w:t>Uploading Metadata from Excel files</w:t>
              </w:r>
            </w:fldSimple>
          </w:p>
        </w:tc>
      </w:tr>
      <w:tr w:rsidR="00493D72" w:rsidTr="00D0301C">
        <w:tc>
          <w:tcPr>
            <w:tcW w:w="0" w:type="auto"/>
          </w:tcPr>
          <w:p w:rsidR="00493D72" w:rsidRPr="00ED55EC" w:rsidRDefault="00493D72" w:rsidP="00D0301C">
            <w:pPr>
              <w:pStyle w:val="TableText"/>
              <w:rPr>
                <w:rStyle w:val="iEmphasis"/>
              </w:rPr>
            </w:pPr>
            <w:r w:rsidRPr="00ED55EC">
              <w:rPr>
                <w:rStyle w:val="iEmphasis"/>
              </w:rPr>
              <w:t>Calculate Sun Angles</w:t>
            </w:r>
          </w:p>
        </w:tc>
        <w:tc>
          <w:tcPr>
            <w:tcW w:w="0" w:type="auto"/>
          </w:tcPr>
          <w:p w:rsidR="00493D72" w:rsidRDefault="00493D72" w:rsidP="00493D72">
            <w:pPr>
              <w:pStyle w:val="TableText"/>
            </w:pPr>
            <w:r>
              <w:t xml:space="preserve">Specchio provides a function to calculate sun angles based on the UTC date and time of the spectrum acquisition and the latitude and longitude of the acquisition location, and to write them into the spectra metadata. See section </w:t>
            </w:r>
            <w:fldSimple w:instr=" REF _Ref356551679 \r \h  \* MERGEFORMAT ">
              <w:r w:rsidR="00FF3B3D" w:rsidRPr="00FF3B3D">
                <w:rPr>
                  <w:rStyle w:val="CrossReference"/>
                </w:rPr>
                <w:t>7.9</w:t>
              </w:r>
            </w:fldSimple>
            <w:r w:rsidRPr="00493D72">
              <w:rPr>
                <w:rStyle w:val="CrossReference"/>
              </w:rPr>
              <w:t xml:space="preserve"> </w:t>
            </w:r>
            <w:fldSimple w:instr=" REF _Ref356551679 \h  \* MERGEFORMAT ">
              <w:r w:rsidR="00FF3B3D" w:rsidRPr="00FF3B3D">
                <w:rPr>
                  <w:rStyle w:val="CrossReference"/>
                </w:rPr>
                <w:t>Calculation of Sun Angles</w:t>
              </w:r>
            </w:fldSimple>
            <w:r>
              <w:t>.</w:t>
            </w:r>
          </w:p>
        </w:tc>
      </w:tr>
      <w:tr w:rsidR="00493D72" w:rsidTr="00D0301C">
        <w:tc>
          <w:tcPr>
            <w:tcW w:w="0" w:type="auto"/>
          </w:tcPr>
          <w:p w:rsidR="00493D72" w:rsidRPr="00ED55EC" w:rsidRDefault="00493D72" w:rsidP="00D0301C">
            <w:pPr>
              <w:pStyle w:val="TableText"/>
              <w:rPr>
                <w:rStyle w:val="iEmphasis"/>
              </w:rPr>
            </w:pPr>
            <w:r w:rsidRPr="00ED55EC">
              <w:rPr>
                <w:rStyle w:val="iEmphasis"/>
              </w:rPr>
              <w:t>Calculate Goniometer Angles</w:t>
            </w:r>
          </w:p>
        </w:tc>
        <w:tc>
          <w:tcPr>
            <w:tcW w:w="0" w:type="auto"/>
          </w:tcPr>
          <w:p w:rsidR="00493D72" w:rsidRDefault="00493D72" w:rsidP="00493D72">
            <w:pPr>
              <w:pStyle w:val="TableText"/>
            </w:pPr>
            <w:r>
              <w:t xml:space="preserve">If you have used a supported goniometer and collected the spectra in the correct sequence, Specchio provides a function to calculate the sensor orientation parameters and write them into the spectra metadata. See section </w:t>
            </w:r>
            <w:fldSimple w:instr=" REF _Ref157353485 \r \h  \* MERGEFORMAT ">
              <w:r w:rsidR="00FF3B3D" w:rsidRPr="00FF3B3D">
                <w:rPr>
                  <w:rStyle w:val="CrossReference"/>
                </w:rPr>
                <w:t>7.10</w:t>
              </w:r>
            </w:fldSimple>
            <w:r w:rsidRPr="00493D72">
              <w:rPr>
                <w:rStyle w:val="CrossReference"/>
              </w:rPr>
              <w:t xml:space="preserve"> </w:t>
            </w:r>
            <w:fldSimple w:instr=" REF _Ref157353485 \h  \* MERGEFORMAT ">
              <w:r w:rsidR="00FF3B3D" w:rsidRPr="00FF3B3D">
                <w:rPr>
                  <w:rStyle w:val="CrossReference"/>
                </w:rPr>
                <w:t>Calculation of Goniometer Angles</w:t>
              </w:r>
            </w:fldSimple>
            <w:r>
              <w:t>.</w:t>
            </w:r>
          </w:p>
        </w:tc>
      </w:tr>
    </w:tbl>
    <w:p w:rsidR="00D0301C" w:rsidRPr="00D0301C" w:rsidRDefault="00493D72" w:rsidP="00493D72">
      <w:pPr>
        <w:pStyle w:val="Body"/>
      </w:pPr>
      <w:r>
        <w:t>After these steps, you</w:t>
      </w:r>
      <w:r w:rsidR="000E3E59">
        <w:t>r</w:t>
      </w:r>
      <w:r>
        <w:t xml:space="preserve"> Campaign’s spectral data is </w:t>
      </w:r>
      <w:r w:rsidR="000E3E59">
        <w:t xml:space="preserve">complete and </w:t>
      </w:r>
      <w:r>
        <w:t>ready for use</w:t>
      </w:r>
      <w:r w:rsidR="00D0645C">
        <w:t xml:space="preserve">, </w:t>
      </w:r>
      <w:r w:rsidR="000E3E59">
        <w:t>export</w:t>
      </w:r>
      <w:r w:rsidR="00D0645C">
        <w:t xml:space="preserve"> or publishing to ANDS</w:t>
      </w:r>
      <w:r>
        <w:t>.</w:t>
      </w:r>
    </w:p>
    <w:p w:rsidR="002A0FFE" w:rsidRPr="00084655" w:rsidRDefault="002A0FFE" w:rsidP="00BA3445">
      <w:pPr>
        <w:pStyle w:val="Heading2"/>
      </w:pPr>
      <w:bookmarkStart w:id="472" w:name="_Toc355280368"/>
      <w:bookmarkStart w:id="473" w:name="_Ref356551522"/>
      <w:bookmarkStart w:id="474" w:name="_Ref356551524"/>
      <w:bookmarkStart w:id="475" w:name="_Toc356807292"/>
      <w:r w:rsidRPr="00084655">
        <w:t xml:space="preserve">Creating a new </w:t>
      </w:r>
      <w:bookmarkEnd w:id="455"/>
      <w:bookmarkEnd w:id="456"/>
      <w:r w:rsidRPr="00084655">
        <w:t>Campaign</w:t>
      </w:r>
      <w:bookmarkEnd w:id="461"/>
      <w:bookmarkEnd w:id="472"/>
      <w:bookmarkEnd w:id="473"/>
      <w:bookmarkEnd w:id="474"/>
      <w:bookmarkEnd w:id="475"/>
    </w:p>
    <w:tbl>
      <w:tblPr>
        <w:tblStyle w:val="Instructions"/>
        <w:tblW w:w="0" w:type="auto"/>
        <w:tblLook w:val="04A0"/>
      </w:tblPr>
      <w:tblGrid>
        <w:gridCol w:w="8862"/>
      </w:tblGrid>
      <w:tr w:rsidR="0096594F" w:rsidTr="0096594F">
        <w:tc>
          <w:tcPr>
            <w:tcW w:w="9571" w:type="dxa"/>
          </w:tcPr>
          <w:p w:rsidR="0096594F" w:rsidRPr="00084655" w:rsidRDefault="0096594F" w:rsidP="0096594F">
            <w:pPr>
              <w:pStyle w:val="ProcessStep"/>
            </w:pPr>
            <w:r>
              <w:t>S</w:t>
            </w:r>
            <w:r w:rsidRPr="00084655">
              <w:t xml:space="preserve">elect </w:t>
            </w:r>
            <w:r w:rsidRPr="00D23C16">
              <w:rPr>
                <w:rStyle w:val="GUIWord"/>
              </w:rPr>
              <w:t>Data Input</w:t>
            </w:r>
            <w:r w:rsidRPr="00084655">
              <w:t xml:space="preserve"> </w:t>
            </w:r>
            <w:r>
              <w:t xml:space="preserve">and </w:t>
            </w:r>
            <w:r w:rsidRPr="00D23C16">
              <w:rPr>
                <w:rStyle w:val="GUIWord"/>
              </w:rPr>
              <w:t>Create new campaign</w:t>
            </w:r>
            <w:r w:rsidRPr="00084655">
              <w:t xml:space="preserve"> </w:t>
            </w:r>
            <w:r>
              <w:t>from the Main Window menus</w:t>
            </w:r>
            <w:r w:rsidRPr="00084655">
              <w:t>. This brings up the new Campaign dialog.</w:t>
            </w:r>
          </w:p>
          <w:p w:rsidR="0096594F" w:rsidRPr="00084655" w:rsidRDefault="0096594F" w:rsidP="0096594F">
            <w:pPr>
              <w:pStyle w:val="Figure"/>
            </w:pPr>
            <w:r>
              <w:rPr>
                <w:lang w:val="en-AU"/>
              </w:rPr>
              <w:drawing>
                <wp:inline distT="0" distB="0" distL="0" distR="0">
                  <wp:extent cx="3332480" cy="1168400"/>
                  <wp:effectExtent l="25400" t="0" r="0" b="0"/>
                  <wp:docPr id="35"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4"/>
                          <a:srcRect/>
                          <a:stretch>
                            <a:fillRect/>
                          </a:stretch>
                        </pic:blipFill>
                        <pic:spPr bwMode="auto">
                          <a:xfrm>
                            <a:off x="0" y="0"/>
                            <a:ext cx="3332480" cy="1168400"/>
                          </a:xfrm>
                          <a:prstGeom prst="rect">
                            <a:avLst/>
                          </a:prstGeom>
                          <a:noFill/>
                          <a:ln w="9525">
                            <a:noFill/>
                            <a:miter lim="800000"/>
                            <a:headEnd/>
                            <a:tailEnd/>
                          </a:ln>
                        </pic:spPr>
                      </pic:pic>
                    </a:graphicData>
                  </a:graphic>
                </wp:inline>
              </w:drawing>
            </w:r>
          </w:p>
          <w:p w:rsidR="0096594F" w:rsidRPr="00084655" w:rsidRDefault="0096594F" w:rsidP="0096594F">
            <w:pPr>
              <w:pStyle w:val="Caption"/>
            </w:pPr>
            <w:bookmarkStart w:id="476" w:name="_Ref130604624"/>
            <w:r w:rsidRPr="00084655">
              <w:t xml:space="preserve">Figure </w:t>
            </w:r>
            <w:fldSimple w:instr=" SEQ Figure \* ARABIC ">
              <w:r w:rsidR="00FF3B3D">
                <w:rPr>
                  <w:noProof/>
                </w:rPr>
                <w:t>23</w:t>
              </w:r>
            </w:fldSimple>
            <w:bookmarkEnd w:id="476"/>
            <w:r w:rsidRPr="00084655">
              <w:t>: New Campaign dialog</w:t>
            </w:r>
          </w:p>
          <w:p w:rsidR="0096594F" w:rsidRPr="00084655" w:rsidRDefault="0096594F" w:rsidP="0096594F">
            <w:pPr>
              <w:pStyle w:val="ProcessStep"/>
            </w:pPr>
            <w:r>
              <w:t>Enter the name you have selected for this</w:t>
            </w:r>
            <w:r w:rsidRPr="00084655">
              <w:t xml:space="preserve"> </w:t>
            </w:r>
            <w:r>
              <w:t>C</w:t>
            </w:r>
            <w:r w:rsidRPr="00084655">
              <w:t>ampaign</w:t>
            </w:r>
            <w:r>
              <w:t xml:space="preserve">. The maximum length is </w:t>
            </w:r>
            <w:r w:rsidRPr="00084655">
              <w:t>45 characters.</w:t>
            </w:r>
          </w:p>
          <w:p w:rsidR="0096594F" w:rsidRDefault="0096594F" w:rsidP="0096594F">
            <w:pPr>
              <w:pStyle w:val="ProcessStep"/>
            </w:pPr>
            <w:ins w:id="477" w:author="Peter" w:date="2013-05-08T09:19:00Z">
              <w:r w:rsidRPr="00084655">
                <w:t xml:space="preserve">To set the </w:t>
              </w:r>
              <w:r w:rsidRPr="00D23C16">
                <w:rPr>
                  <w:rStyle w:val="GUIWord"/>
                </w:rPr>
                <w:t>Main directory</w:t>
              </w:r>
              <w:r>
                <w:t>,</w:t>
              </w:r>
              <w:r w:rsidRPr="00084655">
                <w:t xml:space="preserve"> select the </w:t>
              </w:r>
            </w:ins>
            <w:r w:rsidRPr="00653690">
              <w:rPr>
                <w:rStyle w:val="ActionButton"/>
              </w:rPr>
              <w:t> </w:t>
            </w:r>
            <w:ins w:id="478" w:author="Peter" w:date="2013-05-08T09:19:00Z">
              <w:r w:rsidRPr="00D23C16">
                <w:rPr>
                  <w:rStyle w:val="ActionButton"/>
                </w:rPr>
                <w:t>Browse</w:t>
              </w:r>
            </w:ins>
            <w:r>
              <w:rPr>
                <w:rStyle w:val="ActionButton"/>
              </w:rPr>
              <w:t> </w:t>
            </w:r>
            <w:ins w:id="479" w:author="Peter" w:date="2013-05-08T09:19:00Z">
              <w:r w:rsidRPr="00084655">
                <w:t xml:space="preserve"> button </w:t>
              </w:r>
              <w:r>
                <w:t>to display</w:t>
              </w:r>
              <w:r w:rsidRPr="00084655">
                <w:t xml:space="preserve"> a directory tree. </w:t>
              </w:r>
            </w:ins>
          </w:p>
          <w:p w:rsidR="0096594F" w:rsidRDefault="0096594F" w:rsidP="0096594F">
            <w:pPr>
              <w:pStyle w:val="ProcessStep"/>
            </w:pPr>
            <w:r w:rsidRPr="00084655">
              <w:t xml:space="preserve">The </w:t>
            </w:r>
            <w:r w:rsidRPr="00D23C16">
              <w:rPr>
                <w:rStyle w:val="GUIWord"/>
              </w:rPr>
              <w:t>Main directory</w:t>
            </w:r>
            <w:r w:rsidRPr="00084655">
              <w:t xml:space="preserve"> path is a file system pathname pointing to the directory that contains all hierarchies and </w:t>
            </w:r>
            <w:del w:id="480" w:author="Peter Roberts" w:date="2013-05-08T09:19:00Z">
              <w:r w:rsidRPr="00084655">
                <w:delText>spectra of this study.</w:delText>
              </w:r>
            </w:del>
            <w:ins w:id="481" w:author="Peter Roberts" w:date="2013-05-08T09:19:00Z">
              <w:r>
                <w:t>S</w:t>
              </w:r>
              <w:r w:rsidRPr="00084655">
                <w:t xml:space="preserve">pectra </w:t>
              </w:r>
              <w:r>
                <w:t>for this Campaign</w:t>
              </w:r>
              <w:r w:rsidRPr="00084655">
                <w:t>.</w:t>
              </w:r>
              <w:r>
                <w:t xml:space="preserve"> When you load Spectral data, it will be loaded from this directory. </w:t>
              </w:r>
              <w:r w:rsidRPr="00084655">
                <w:t xml:space="preserve">To set the </w:t>
              </w:r>
              <w:r w:rsidRPr="00D23C16">
                <w:rPr>
                  <w:rStyle w:val="GUIWord"/>
                </w:rPr>
                <w:t>Main directory</w:t>
              </w:r>
            </w:ins>
            <w:r w:rsidR="00D63F99">
              <w:rPr>
                <w:rStyle w:val="GUIWord"/>
              </w:rPr>
              <w:t>:</w:t>
            </w:r>
            <w:ins w:id="482" w:author="Peter Roberts" w:date="2013-05-08T09:19:00Z">
              <w:r>
                <w:t>,</w:t>
              </w:r>
              <w:r w:rsidRPr="00084655">
                <w:t xml:space="preserve"> </w:t>
              </w:r>
              <w:r>
                <w:t>click on</w:t>
              </w:r>
              <w:r w:rsidRPr="00084655">
                <w:t xml:space="preserve"> the </w:t>
              </w:r>
            </w:ins>
            <w:r w:rsidRPr="00653690">
              <w:rPr>
                <w:rStyle w:val="ActionButton"/>
              </w:rPr>
              <w:t> </w:t>
            </w:r>
            <w:ins w:id="483" w:author="Peter Roberts" w:date="2013-05-08T09:19:00Z">
              <w:r w:rsidRPr="00D23C16">
                <w:rPr>
                  <w:rStyle w:val="ActionButton"/>
                </w:rPr>
                <w:t>Browse</w:t>
              </w:r>
            </w:ins>
            <w:r>
              <w:rPr>
                <w:rStyle w:val="ActionButton"/>
              </w:rPr>
              <w:t> </w:t>
            </w:r>
            <w:ins w:id="484" w:author="Peter Roberts" w:date="2013-05-08T09:19:00Z">
              <w:r w:rsidRPr="00084655">
                <w:t xml:space="preserve"> button </w:t>
              </w:r>
              <w:r>
                <w:t>to display</w:t>
              </w:r>
              <w:r w:rsidRPr="00084655">
                <w:t xml:space="preserve"> a directory tree</w:t>
              </w:r>
              <w:r>
                <w:t xml:space="preserve"> browser</w:t>
              </w:r>
              <w:r w:rsidRPr="00084655">
                <w:t xml:space="preserve">. </w:t>
              </w:r>
              <w:r>
                <w:t>Navigate to the required path on your hard disk.</w:t>
              </w:r>
            </w:ins>
            <w:r>
              <w:t xml:space="preserve"> (W</w:t>
            </w:r>
            <w:r w:rsidRPr="00084655">
              <w:t>hen using a UNIX system you may have</w:t>
            </w:r>
            <w:r>
              <w:t xml:space="preserve"> to enter a dot as filename – see </w:t>
            </w:r>
            <w:r w:rsidR="00D63F99">
              <w:t xml:space="preserve">section </w:t>
            </w:r>
            <w:fldSimple w:instr=" REF _Ref355008998 \r \h  \* MERGEFORMAT ">
              <w:r w:rsidR="00FF3B3D" w:rsidRPr="00FF3B3D">
                <w:rPr>
                  <w:rStyle w:val="CrossReference"/>
                </w:rPr>
                <w:t>6.1</w:t>
              </w:r>
            </w:fldSimple>
            <w:r w:rsidRPr="00DF6BD7">
              <w:rPr>
                <w:rStyle w:val="CrossReference"/>
              </w:rPr>
              <w:t xml:space="preserve"> </w:t>
            </w:r>
            <w:fldSimple w:instr=" REF _Ref355009000 \h  \* MERGEFORMAT ">
              <w:r w:rsidR="00FF3B3D" w:rsidRPr="00FF3B3D">
                <w:rPr>
                  <w:rStyle w:val="CrossReference"/>
                </w:rPr>
                <w:t>Unix Operation</w:t>
              </w:r>
            </w:fldSimple>
            <w:r>
              <w:t>.</w:t>
            </w:r>
            <w:r w:rsidRPr="00084655">
              <w:t>)</w:t>
            </w:r>
          </w:p>
          <w:p w:rsidR="006B299A" w:rsidRDefault="0096594F" w:rsidP="0096594F">
            <w:pPr>
              <w:pStyle w:val="ProcessStep"/>
            </w:pPr>
            <w:r w:rsidRPr="00084655">
              <w:t xml:space="preserve">Click </w:t>
            </w:r>
            <w:r w:rsidRPr="00DF6BD7">
              <w:rPr>
                <w:rStyle w:val="ActionButton"/>
              </w:rPr>
              <w:t> </w:t>
            </w:r>
            <w:r w:rsidRPr="00D23C16">
              <w:rPr>
                <w:rStyle w:val="ActionButton"/>
              </w:rPr>
              <w:t>Create</w:t>
            </w:r>
            <w:r>
              <w:rPr>
                <w:rStyle w:val="ActionButton"/>
              </w:rPr>
              <w:t> </w:t>
            </w:r>
            <w:r w:rsidRPr="00084655">
              <w:t xml:space="preserve"> to create the new</w:t>
            </w:r>
            <w:del w:id="485" w:author="Peter Roberts" w:date="2013-05-08T09:19:00Z">
              <w:r w:rsidRPr="00084655">
                <w:delText>,</w:delText>
              </w:r>
            </w:del>
            <w:r>
              <w:t xml:space="preserve"> empty </w:t>
            </w:r>
            <w:del w:id="486" w:author="Peter Roberts" w:date="2013-05-08T09:19:00Z">
              <w:r>
                <w:delText>campaign on</w:delText>
              </w:r>
            </w:del>
            <w:ins w:id="487" w:author="Peter Roberts" w:date="2013-05-08T09:19:00Z">
              <w:r>
                <w:t>Campaign in</w:t>
              </w:r>
            </w:ins>
            <w:r w:rsidR="006B299A">
              <w:t xml:space="preserve"> the database.</w:t>
            </w:r>
          </w:p>
          <w:p w:rsidR="0096594F" w:rsidRPr="00084655" w:rsidRDefault="0096594F" w:rsidP="0096594F">
            <w:pPr>
              <w:pStyle w:val="ProcessStep"/>
              <w:rPr>
                <w:del w:id="488" w:author="Peter Roberts" w:date="2013-05-08T09:19:00Z"/>
              </w:rPr>
            </w:pPr>
            <w:r w:rsidRPr="00084655">
              <w:t xml:space="preserve">A message box will appear once the </w:t>
            </w:r>
            <w:del w:id="489" w:author="Peter Roberts" w:date="2013-05-08T09:19:00Z">
              <w:r w:rsidRPr="00084655">
                <w:delText>campaign</w:delText>
              </w:r>
            </w:del>
            <w:ins w:id="490" w:author="Peter Roberts" w:date="2013-05-08T09:19:00Z">
              <w:r>
                <w:t>C</w:t>
              </w:r>
              <w:r w:rsidRPr="00084655">
                <w:t>ampaign</w:t>
              </w:r>
            </w:ins>
            <w:r w:rsidRPr="00084655">
              <w:t xml:space="preserve"> has been successfully created.</w:t>
            </w:r>
          </w:p>
          <w:p w:rsidR="0096594F" w:rsidRDefault="0096594F" w:rsidP="0096594F">
            <w:pPr>
              <w:pStyle w:val="ProcessStep"/>
            </w:pPr>
            <w:del w:id="491" w:author="Peter Roberts" w:date="2013-05-08T09:19:00Z">
              <w:r w:rsidRPr="00084655">
                <w:delText xml:space="preserve">Note </w:delText>
              </w:r>
              <w:r>
                <w:tab/>
                <w:delText>T</w:delText>
              </w:r>
              <w:r w:rsidRPr="00084655">
                <w:delText xml:space="preserve">here is no check if a campaign of the same name already exists. It is technically </w:delText>
              </w:r>
              <w:r>
                <w:delText>feasible</w:delText>
              </w:r>
            </w:del>
            <w:ins w:id="492" w:author="Peter Roberts" w:date="2013-05-08T09:19:00Z">
              <w:r>
                <w:t xml:space="preserve"> Click </w:t>
              </w:r>
              <w:r w:rsidRPr="000874EE">
                <w:rPr>
                  <w:rStyle w:val="ActionButton"/>
                </w:rPr>
                <w:t> OK </w:t>
              </w:r>
            </w:ins>
            <w:r>
              <w:t xml:space="preserve"> to </w:t>
            </w:r>
            <w:del w:id="493" w:author="Peter Roberts" w:date="2013-05-08T09:19:00Z">
              <w:r w:rsidRPr="00084655">
                <w:delText>have two campaigns named the same. However,</w:delText>
              </w:r>
            </w:del>
            <w:ins w:id="494" w:author="Peter Roberts" w:date="2013-05-08T09:19:00Z">
              <w:r>
                <w:t>close</w:t>
              </w:r>
            </w:ins>
            <w:r>
              <w:t xml:space="preserve"> it</w:t>
            </w:r>
            <w:del w:id="495" w:author="Peter Roberts" w:date="2013-05-08T09:19:00Z">
              <w:r w:rsidRPr="00084655">
                <w:delText xml:space="preserve"> is suggested to check on existing campaigns to avoid multiple campaigns with identical names. </w:delText>
              </w:r>
            </w:del>
            <w:ins w:id="496" w:author="Peter Roberts" w:date="2013-05-08T09:19:00Z">
              <w:r>
                <w:t>.</w:t>
              </w:r>
            </w:ins>
          </w:p>
          <w:p w:rsidR="0096594F" w:rsidRDefault="0096594F" w:rsidP="006B299A">
            <w:pPr>
              <w:pStyle w:val="ProcessStep"/>
            </w:pPr>
            <w:del w:id="497" w:author="Peter Roberts" w:date="2013-05-08T09:19:00Z">
              <w:r w:rsidRPr="00084655">
                <w:delText xml:space="preserve">No automatic loading of </w:delText>
              </w:r>
            </w:del>
            <w:r w:rsidR="006B299A">
              <w:t xml:space="preserve">Click </w:t>
            </w:r>
            <w:r w:rsidR="006B299A" w:rsidRPr="006B299A">
              <w:rPr>
                <w:rStyle w:val="ActionButton"/>
              </w:rPr>
              <w:t> Cancel </w:t>
            </w:r>
            <w:r w:rsidR="006B299A">
              <w:t xml:space="preserve"> to close the Campaign creation dialog.</w:t>
            </w:r>
          </w:p>
        </w:tc>
      </w:tr>
    </w:tbl>
    <w:p w:rsidR="00893B8C" w:rsidRPr="00084655" w:rsidRDefault="00893B8C" w:rsidP="00893B8C">
      <w:pPr>
        <w:pStyle w:val="Note"/>
        <w:rPr>
          <w:ins w:id="498" w:author="Peter Roberts" w:date="2013-05-08T09:19:00Z"/>
        </w:rPr>
      </w:pPr>
      <w:ins w:id="499" w:author="Peter Roberts" w:date="2013-05-08T09:19:00Z">
        <w:r w:rsidRPr="00084655">
          <w:t xml:space="preserve">Note </w:t>
        </w:r>
        <w:r>
          <w:tab/>
        </w:r>
      </w:ins>
      <w:r w:rsidR="00C671CF">
        <w:t xml:space="preserve">It is not advisable to have two Campaigns with the same name. </w:t>
      </w:r>
      <w:ins w:id="500" w:author="Peter Roberts" w:date="2013-05-08T09:19:00Z">
        <w:r>
          <w:t>T</w:t>
        </w:r>
        <w:r w:rsidRPr="00084655">
          <w:t xml:space="preserve">here is no check </w:t>
        </w:r>
      </w:ins>
      <w:r>
        <w:t>for the existence o</w:t>
      </w:r>
      <w:ins w:id="501" w:author="Peter Roberts" w:date="2013-05-08T09:19:00Z">
        <w:r w:rsidRPr="00084655">
          <w:t>f a Campaign of the same name</w:t>
        </w:r>
      </w:ins>
      <w:r w:rsidR="006B299A">
        <w:t>, so c</w:t>
      </w:r>
      <w:ins w:id="502" w:author="Peter Roberts" w:date="2013-05-08T09:19:00Z">
        <w:r w:rsidRPr="00084655">
          <w:t xml:space="preserve">heck </w:t>
        </w:r>
      </w:ins>
      <w:r>
        <w:t xml:space="preserve">the </w:t>
      </w:r>
      <w:r w:rsidR="006B299A">
        <w:t xml:space="preserve">names of the </w:t>
      </w:r>
      <w:ins w:id="503" w:author="Peter Roberts" w:date="2013-05-08T09:19:00Z">
        <w:r>
          <w:t>e</w:t>
        </w:r>
        <w:r w:rsidRPr="00084655">
          <w:t xml:space="preserve">xisting Campaigns to avoid multiple Campaigns with identical </w:t>
        </w:r>
      </w:ins>
      <w:r>
        <w:t xml:space="preserve">or confusing </w:t>
      </w:r>
      <w:ins w:id="504" w:author="Peter Roberts" w:date="2013-05-08T09:19:00Z">
        <w:r w:rsidRPr="00084655">
          <w:t>names.</w:t>
        </w:r>
      </w:ins>
    </w:p>
    <w:p w:rsidR="00AA303E" w:rsidRDefault="00AA303E" w:rsidP="00AA303E">
      <w:pPr>
        <w:pStyle w:val="Body"/>
        <w:rPr>
          <w:ins w:id="505" w:author="Peter Roberts" w:date="2013-05-08T09:19:00Z"/>
        </w:rPr>
      </w:pPr>
      <w:ins w:id="506" w:author="Peter Roberts" w:date="2013-05-08T09:19:00Z">
        <w:r>
          <w:t xml:space="preserve">You can now load </w:t>
        </w:r>
      </w:ins>
      <w:r w:rsidR="006D1BDC">
        <w:t>S</w:t>
      </w:r>
      <w:r>
        <w:t xml:space="preserve">pectral </w:t>
      </w:r>
      <w:del w:id="507" w:author="Peter Roberts" w:date="2013-05-08T09:19:00Z">
        <w:r w:rsidR="002A0FFE" w:rsidRPr="00084655">
          <w:delText xml:space="preserve">files is initiated when a new campaign is created. To load </w:delText>
        </w:r>
      </w:del>
      <w:r>
        <w:t xml:space="preserve">data into </w:t>
      </w:r>
      <w:del w:id="508" w:author="Peter Roberts" w:date="2013-05-08T09:19:00Z">
        <w:r w:rsidR="002A0FFE" w:rsidRPr="00084655">
          <w:delText>a new campaign</w:delText>
        </w:r>
      </w:del>
      <w:ins w:id="509" w:author="Peter Roberts" w:date="2013-05-08T09:19:00Z">
        <w:r>
          <w:t xml:space="preserve">that Campaign using the </w:t>
        </w:r>
        <w:r w:rsidRPr="00AA303E">
          <w:rPr>
            <w:rStyle w:val="GUIWord"/>
          </w:rPr>
          <w:t>Data input/Load campaign data</w:t>
        </w:r>
        <w:r>
          <w:t xml:space="preserve"> menu item from the Main Window menu.</w:t>
        </w:r>
      </w:ins>
    </w:p>
    <w:p w:rsidR="00AA303E" w:rsidRDefault="00AA303E" w:rsidP="00AA303E">
      <w:pPr>
        <w:pStyle w:val="Body"/>
      </w:pPr>
      <w:ins w:id="510" w:author="Peter Roberts" w:date="2013-05-08T09:19:00Z">
        <w:r>
          <w:t xml:space="preserve">It is </w:t>
        </w:r>
      </w:ins>
      <w:r w:rsidR="00D63F99">
        <w:t xml:space="preserve">also </w:t>
      </w:r>
      <w:ins w:id="511" w:author="Peter Roberts" w:date="2013-05-08T09:19:00Z">
        <w:r>
          <w:t>possible to</w:t>
        </w:r>
      </w:ins>
      <w:r>
        <w:t xml:space="preserve"> use the</w:t>
      </w:r>
      <w:r w:rsidR="000874EE">
        <w:t xml:space="preserve"> </w:t>
      </w:r>
      <w:del w:id="512" w:author="Peter Roberts" w:date="2013-05-08T09:19:00Z">
        <w:r w:rsidR="002A0FFE" w:rsidRPr="00084655">
          <w:delText>function ‘load campaign data’</w:delText>
        </w:r>
      </w:del>
      <w:ins w:id="513" w:author="Peter Roberts" w:date="2013-05-08T09:19:00Z">
        <w:r w:rsidR="000874EE" w:rsidRPr="00DF6BD7">
          <w:rPr>
            <w:rStyle w:val="ActionButton"/>
          </w:rPr>
          <w:t> </w:t>
        </w:r>
        <w:r w:rsidR="000874EE" w:rsidRPr="00D23C16">
          <w:rPr>
            <w:rStyle w:val="ActionButton"/>
          </w:rPr>
          <w:t>Create</w:t>
        </w:r>
        <w:r w:rsidR="000874EE">
          <w:rPr>
            <w:rStyle w:val="ActionButton"/>
          </w:rPr>
          <w:t xml:space="preserve"> and Load </w:t>
        </w:r>
        <w:r w:rsidR="000874EE">
          <w:t xml:space="preserve"> button</w:t>
        </w:r>
        <w:r>
          <w:t xml:space="preserve"> to combine the operations of creating the Campaign and uploading the data</w:t>
        </w:r>
        <w:r w:rsidR="00A42ED3">
          <w:t xml:space="preserve">. </w:t>
        </w:r>
        <w:r>
          <w:t xml:space="preserve">Read </w:t>
        </w:r>
        <w:r w:rsidR="00A42ED3">
          <w:t>the following</w:t>
        </w:r>
        <w:r>
          <w:t xml:space="preserve"> section before using the combined operation</w:t>
        </w:r>
      </w:ins>
      <w:r>
        <w:t>.</w:t>
      </w:r>
    </w:p>
    <w:p w:rsidR="002A0FFE" w:rsidRDefault="006B4F6F" w:rsidP="00A7583F">
      <w:pPr>
        <w:pStyle w:val="DocAction"/>
        <w:rPr>
          <w:del w:id="514" w:author="Peter Roberts" w:date="2013-05-08T09:19:00Z"/>
        </w:rPr>
      </w:pPr>
      <w:bookmarkStart w:id="515" w:name="_Ref153794251"/>
      <w:bookmarkStart w:id="516" w:name="_Ref130607984"/>
      <w:del w:id="517" w:author="Peter Roberts" w:date="2013-05-08T09:19:00Z">
        <w:r>
          <w:delText>%%% Create and Load button isn’t documented.</w:delText>
        </w:r>
        <w:bookmarkStart w:id="518" w:name="_Toc356807293"/>
        <w:bookmarkEnd w:id="518"/>
      </w:del>
    </w:p>
    <w:p w:rsidR="002A0FFE" w:rsidRDefault="002A0FFE" w:rsidP="00BA3445">
      <w:pPr>
        <w:pStyle w:val="Heading2"/>
      </w:pPr>
      <w:bookmarkStart w:id="519" w:name="_Toc355280369"/>
      <w:bookmarkStart w:id="520" w:name="_Ref356551550"/>
      <w:bookmarkStart w:id="521" w:name="_Ref356551553"/>
      <w:bookmarkStart w:id="522" w:name="_Toc356807294"/>
      <w:r w:rsidRPr="00084655">
        <w:t xml:space="preserve">Loading Campaign </w:t>
      </w:r>
      <w:r w:rsidR="00363277">
        <w:t xml:space="preserve">Spectrum </w:t>
      </w:r>
      <w:r w:rsidRPr="00084655">
        <w:t>Data</w:t>
      </w:r>
      <w:bookmarkEnd w:id="515"/>
      <w:bookmarkEnd w:id="519"/>
      <w:bookmarkEnd w:id="520"/>
      <w:bookmarkEnd w:id="521"/>
      <w:bookmarkEnd w:id="522"/>
    </w:p>
    <w:p w:rsidR="00FE5251" w:rsidRDefault="00363277" w:rsidP="00363277">
      <w:pPr>
        <w:pStyle w:val="Body"/>
        <w:rPr>
          <w:ins w:id="523" w:author="Peter Roberts" w:date="2013-05-08T09:19:00Z"/>
        </w:rPr>
      </w:pPr>
      <w:del w:id="524" w:author="Peter Roberts" w:date="2013-05-08T09:19:00Z">
        <w:r>
          <w:delText xml:space="preserve">Loading of Campaign </w:delText>
        </w:r>
      </w:del>
      <w:ins w:id="525" w:author="Peter Roberts" w:date="2013-05-08T09:19:00Z">
        <w:r w:rsidR="00AA303E">
          <w:t xml:space="preserve">All </w:t>
        </w:r>
      </w:ins>
      <w:r>
        <w:t>Spectr</w:t>
      </w:r>
      <w:r w:rsidR="006D1BDC">
        <w:t>al</w:t>
      </w:r>
      <w:r>
        <w:t xml:space="preserve"> data </w:t>
      </w:r>
      <w:del w:id="526" w:author="Peter Roberts" w:date="2013-05-08T09:19:00Z">
        <w:r>
          <w:delText>occurs</w:delText>
        </w:r>
      </w:del>
      <w:ins w:id="527" w:author="Peter Roberts" w:date="2013-05-08T09:19:00Z">
        <w:r w:rsidR="00AA303E">
          <w:t xml:space="preserve">in the </w:t>
        </w:r>
      </w:ins>
      <w:r w:rsidR="006B299A">
        <w:t xml:space="preserve">sub-directory tree at the </w:t>
      </w:r>
      <w:ins w:id="528" w:author="Peter Roberts" w:date="2013-05-08T09:19:00Z">
        <w:r w:rsidR="00AA303E">
          <w:t>disk</w:t>
        </w:r>
        <w:r>
          <w:t xml:space="preserve"> </w:t>
        </w:r>
        <w:r w:rsidR="00633AC3">
          <w:t xml:space="preserve">location </w:t>
        </w:r>
      </w:ins>
      <w:r w:rsidR="006B299A">
        <w:t>you specify</w:t>
      </w:r>
      <w:ins w:id="529" w:author="Peter Roberts" w:date="2013-05-08T09:19:00Z">
        <w:r w:rsidR="00633AC3">
          <w:t xml:space="preserve"> will be loaded from your computer to the database</w:t>
        </w:r>
      </w:ins>
      <w:r w:rsidR="00633AC3">
        <w:t xml:space="preserve"> </w:t>
      </w:r>
      <w:r>
        <w:t xml:space="preserve">as </w:t>
      </w:r>
      <w:r w:rsidR="00633AC3">
        <w:t>a single operation.</w:t>
      </w:r>
      <w:r w:rsidR="00FE5251">
        <w:t xml:space="preserve"> </w:t>
      </w:r>
    </w:p>
    <w:p w:rsidR="00AE0AA7" w:rsidRDefault="00204599" w:rsidP="00363277">
      <w:pPr>
        <w:pStyle w:val="Body"/>
      </w:pPr>
      <w:r>
        <w:t xml:space="preserve">On your local disk drive, prepare a sub-directory structure which reflects the hierarchy you require for your data in Specchio and put your Spectrum data files into this </w:t>
      </w:r>
      <w:del w:id="530" w:author="Peter Roberts" w:date="2013-05-08T09:19:00Z">
        <w:r>
          <w:delText>sub-directory structure</w:delText>
        </w:r>
      </w:del>
      <w:ins w:id="531" w:author="Peter Roberts" w:date="2013-05-08T09:19:00Z">
        <w:r>
          <w:t xml:space="preserve">structure. </w:t>
        </w:r>
      </w:ins>
      <w:r w:rsidR="00AE0AA7">
        <w:t xml:space="preserve">See </w:t>
      </w:r>
      <w:r w:rsidR="00AE0AA7" w:rsidRPr="00AE0AA7">
        <w:rPr>
          <w:rStyle w:val="CrossReference"/>
        </w:rPr>
        <w:t xml:space="preserve">Chapter </w:t>
      </w:r>
      <w:fldSimple w:instr=" REF _Ref356466848 \r \h  \* MERGEFORMAT ">
        <w:r w:rsidR="00FF3B3D" w:rsidRPr="00FF3B3D">
          <w:rPr>
            <w:rStyle w:val="CrossReference"/>
          </w:rPr>
          <w:t>5</w:t>
        </w:r>
      </w:fldSimple>
      <w:r w:rsidR="00AE0AA7" w:rsidRPr="00AE0AA7">
        <w:rPr>
          <w:rStyle w:val="CrossReference"/>
        </w:rPr>
        <w:t xml:space="preserve"> </w:t>
      </w:r>
      <w:fldSimple w:instr=" REF _Ref356466853 \h  \* MERGEFORMAT ">
        <w:r w:rsidR="00FF3B3D" w:rsidRPr="00FF3B3D">
          <w:rPr>
            <w:rStyle w:val="CrossReference"/>
          </w:rPr>
          <w:t>Design of Sampling Experiments and Data Structuring</w:t>
        </w:r>
      </w:fldSimple>
      <w:r w:rsidR="00AE0AA7">
        <w:t xml:space="preserve"> for more information on designing this structure.</w:t>
      </w:r>
    </w:p>
    <w:p w:rsidR="00FF3B3D" w:rsidRPr="00FF3B3D" w:rsidRDefault="00BF0F6A" w:rsidP="00FF3B3D">
      <w:pPr>
        <w:pStyle w:val="Body"/>
        <w:rPr>
          <w:rStyle w:val="CrossReference"/>
        </w:rPr>
      </w:pPr>
      <w:r>
        <w:t xml:space="preserve">See section </w:t>
      </w:r>
      <w:fldSimple w:instr=" REF _Ref356491633 \r \h  \* MERGEFORMAT ">
        <w:r w:rsidR="00FF3B3D" w:rsidRPr="00FF3B3D">
          <w:rPr>
            <w:rStyle w:val="CrossReference"/>
          </w:rPr>
          <w:t>4.9</w:t>
        </w:r>
      </w:fldSimple>
      <w:r w:rsidRPr="00BF0F6A">
        <w:rPr>
          <w:rStyle w:val="CrossReference"/>
        </w:rPr>
        <w:t xml:space="preserve"> </w:t>
      </w:r>
      <w:r w:rsidR="00E900AA">
        <w:fldChar w:fldCharType="begin"/>
      </w:r>
      <w:r w:rsidR="00E900AA">
        <w:instrText xml:space="preserve"> REF _Ref356491633 \h  \* MERGEFORMAT </w:instrText>
      </w:r>
      <w:r w:rsidR="00E900AA">
        <w:fldChar w:fldCharType="separate"/>
      </w:r>
      <w:r w:rsidR="00FF3B3D" w:rsidRPr="00FF3B3D">
        <w:rPr>
          <w:rStyle w:val="CrossReference"/>
        </w:rPr>
        <w:t>Supported Input Spectrum File Formats</w:t>
      </w:r>
    </w:p>
    <w:p w:rsidR="00FF3B3D" w:rsidRDefault="00FF3B3D" w:rsidP="003A363C">
      <w:pPr>
        <w:pStyle w:val="Body"/>
      </w:pPr>
      <w:r w:rsidRPr="00FF3B3D">
        <w:rPr>
          <w:rStyle w:val="CrossReference"/>
        </w:rPr>
        <w:t>The following Spectrum</w:t>
      </w:r>
      <w:r>
        <w:t xml:space="preserve"> file types are supported for loading into Specchio Campaigns.</w:t>
      </w:r>
    </w:p>
    <w:p w:rsidR="00FF3B3D" w:rsidRDefault="00FF3B3D" w:rsidP="003E3549">
      <w:pPr>
        <w:pStyle w:val="DocAction"/>
      </w:pPr>
      <w:r>
        <w:t>%%% Remove comments about sensors and instruments… Too complex – see below.</w:t>
      </w:r>
    </w:p>
    <w:p w:rsidR="00FF3B3D" w:rsidRDefault="00FF3B3D" w:rsidP="003A363C">
      <w:pPr>
        <w:pStyle w:val="Body"/>
      </w:pPr>
      <w:r>
        <w:t xml:space="preserve">In the following tables, the following entries relate to the way the relevant sensor is identified when a file of this format is read. Refer to section </w:t>
      </w:r>
      <w:r w:rsidRPr="00FF3B3D">
        <w:rPr>
          <w:rStyle w:val="CrossReference"/>
        </w:rPr>
        <w:t>4.11</w:t>
      </w:r>
      <w:r w:rsidRPr="00923E7C">
        <w:rPr>
          <w:rStyle w:val="CrossReference"/>
        </w:rPr>
        <w:t xml:space="preserve"> </w:t>
      </w:r>
      <w:r w:rsidRPr="00FF3B3D">
        <w:rPr>
          <w:rStyle w:val="CrossReference"/>
        </w:rPr>
        <w:t>Matching Spectra to Instruments and Sensors on Loading</w:t>
      </w:r>
      <w:r>
        <w:t xml:space="preserve"> for an explanation of the reading process.</w:t>
      </w:r>
    </w:p>
    <w:p w:rsidR="00FF3B3D" w:rsidRDefault="00FF3B3D" w:rsidP="00923E7C">
      <w:pPr>
        <w:pStyle w:val="HangingIndent"/>
      </w:pPr>
      <w:r>
        <w:t xml:space="preserve">Specchio Instrument Type Numbers   </w:t>
      </w:r>
      <w:r>
        <w:tab/>
        <w:t>The Specchio file reader will determine an Instrument Type number (or Sensor number) by this method when a file of this type is read. This number is used in combination with other details to search the Sensor table for the Sensor which created this Spectrum.</w:t>
      </w:r>
    </w:p>
    <w:p w:rsidR="00FF3B3D" w:rsidRDefault="00FF3B3D" w:rsidP="00923E7C">
      <w:pPr>
        <w:pStyle w:val="HangingIndent"/>
      </w:pPr>
      <w:r>
        <w:t xml:space="preserve">Sensor Selection Method on Reading   </w:t>
      </w:r>
      <w:r>
        <w:tab/>
        <w:t>The tests in this box indicate what other information is used to determine if a Sensor matches the input Spectrum.</w:t>
      </w:r>
    </w:p>
    <w:p w:rsidR="00FF3B3D" w:rsidRDefault="00FF3B3D" w:rsidP="003A363C">
      <w:pPr>
        <w:pStyle w:val="Heading3"/>
      </w:pPr>
      <w:r>
        <w:t>ASD Binary Files</w:t>
      </w:r>
    </w:p>
    <w:tbl>
      <w:tblPr>
        <w:tblStyle w:val="TableGrid"/>
        <w:tblW w:w="0" w:type="auto"/>
        <w:tblInd w:w="709" w:type="dxa"/>
        <w:tblLook w:val="04A0"/>
      </w:tblPr>
      <w:tblGrid>
        <w:gridCol w:w="3676"/>
        <w:gridCol w:w="5186"/>
      </w:tblGrid>
      <w:tr w:rsidR="00FF3B3D" w:rsidTr="006D42F9">
        <w:tc>
          <w:tcPr>
            <w:tcW w:w="0" w:type="auto"/>
          </w:tcPr>
          <w:p w:rsidR="00FF3B3D" w:rsidRDefault="00FF3B3D" w:rsidP="00C65D61">
            <w:pPr>
              <w:pStyle w:val="Body"/>
              <w:ind w:left="0"/>
            </w:pPr>
            <w:r>
              <w:t>Standard or Format Owner</w:t>
            </w:r>
          </w:p>
        </w:tc>
        <w:tc>
          <w:tcPr>
            <w:tcW w:w="0" w:type="auto"/>
          </w:tcPr>
          <w:p w:rsidR="00FF3B3D" w:rsidRDefault="00FF3B3D" w:rsidP="003A363C">
            <w:pPr>
              <w:pStyle w:val="Body"/>
              <w:ind w:left="0"/>
            </w:pPr>
            <w:r>
              <w:rPr>
                <w:lang w:val="en-US"/>
              </w:rPr>
              <w:t>Analytical Spectral Devices</w:t>
            </w:r>
          </w:p>
        </w:tc>
      </w:tr>
      <w:tr w:rsidR="00FF3B3D" w:rsidTr="006D42F9">
        <w:tc>
          <w:tcPr>
            <w:tcW w:w="0" w:type="auto"/>
          </w:tcPr>
          <w:p w:rsidR="00FF3B3D" w:rsidRDefault="00FF3B3D" w:rsidP="003A363C">
            <w:pPr>
              <w:pStyle w:val="Body"/>
              <w:ind w:left="0"/>
            </w:pPr>
            <w:r>
              <w:t>Devices</w:t>
            </w:r>
          </w:p>
        </w:tc>
        <w:tc>
          <w:tcPr>
            <w:tcW w:w="0" w:type="auto"/>
          </w:tcPr>
          <w:p w:rsidR="00FF3B3D" w:rsidRDefault="00FF3B3D" w:rsidP="003A363C">
            <w:pPr>
              <w:pStyle w:val="Body"/>
              <w:ind w:left="0"/>
            </w:pPr>
            <w:r w:rsidRPr="00084655">
              <w:t>ASD FieldSpecPro</w:t>
            </w:r>
            <w:r>
              <w:t>/FS3 s</w:t>
            </w:r>
            <w:r w:rsidRPr="00084655">
              <w:t>pectroradiometer</w:t>
            </w:r>
            <w:r>
              <w:t>s</w:t>
            </w:r>
          </w:p>
        </w:tc>
      </w:tr>
      <w:tr w:rsidR="00FF3B3D" w:rsidTr="006D42F9">
        <w:tc>
          <w:tcPr>
            <w:tcW w:w="0" w:type="auto"/>
          </w:tcPr>
          <w:p w:rsidR="00FF3B3D" w:rsidRDefault="00FF3B3D" w:rsidP="00C65D61">
            <w:pPr>
              <w:pStyle w:val="Body"/>
              <w:ind w:left="0"/>
            </w:pPr>
            <w:r>
              <w:t>Supported Formats</w:t>
            </w:r>
          </w:p>
        </w:tc>
        <w:tc>
          <w:tcPr>
            <w:tcW w:w="0" w:type="auto"/>
          </w:tcPr>
          <w:p w:rsidR="00FF3B3D" w:rsidRDefault="00FF3B3D" w:rsidP="003A363C">
            <w:pPr>
              <w:pStyle w:val="Body"/>
              <w:ind w:left="0"/>
            </w:pPr>
            <w:r>
              <w:rPr>
                <w:lang w:val="en-US"/>
              </w:rPr>
              <w:t>Old and new file formats</w:t>
            </w:r>
          </w:p>
          <w:p w:rsidR="00FF3B3D" w:rsidRDefault="00FF3B3D" w:rsidP="003A363C">
            <w:pPr>
              <w:pStyle w:val="Body"/>
              <w:ind w:left="0"/>
            </w:pPr>
            <w:r>
              <w:t>ASD FS3, ASD FS PRO and ASD FSVNIR binary files</w:t>
            </w:r>
          </w:p>
          <w:p w:rsidR="00FF3B3D" w:rsidRPr="00084655" w:rsidRDefault="00FF3B3D" w:rsidP="003A363C">
            <w:pPr>
              <w:pStyle w:val="Body"/>
              <w:ind w:left="0"/>
            </w:pPr>
            <w:r>
              <w:t>Indico Version 7</w:t>
            </w:r>
          </w:p>
        </w:tc>
      </w:tr>
      <w:tr w:rsidR="00FF3B3D" w:rsidTr="006D42F9">
        <w:tc>
          <w:tcPr>
            <w:tcW w:w="0" w:type="auto"/>
          </w:tcPr>
          <w:p w:rsidR="00FF3B3D" w:rsidRDefault="00FF3B3D" w:rsidP="003A363C">
            <w:pPr>
              <w:pStyle w:val="Body"/>
              <w:ind w:left="0"/>
            </w:pPr>
            <w:r>
              <w:t>Specchio Instrument Type Numbers</w:t>
            </w:r>
          </w:p>
        </w:tc>
        <w:tc>
          <w:tcPr>
            <w:tcW w:w="0" w:type="auto"/>
          </w:tcPr>
          <w:p w:rsidR="00FF3B3D" w:rsidRDefault="00FF3B3D" w:rsidP="006D42F9">
            <w:pPr>
              <w:pStyle w:val="TableText"/>
              <w:rPr>
                <w:rFonts w:cstheme="minorBidi"/>
                <w:sz w:val="24"/>
                <w:lang w:val="en-US"/>
              </w:rPr>
            </w:pPr>
            <w:r>
              <w:rPr>
                <w:lang w:val="en-US"/>
              </w:rPr>
              <w:t>Read from file: They are currently…</w:t>
            </w:r>
          </w:p>
          <w:p w:rsidR="00FF3B3D" w:rsidRDefault="00FF3B3D" w:rsidP="006D42F9">
            <w:pPr>
              <w:pStyle w:val="TableText"/>
            </w:pPr>
            <w:r>
              <w:t>UNKNOWN_INSTRUMENT=0 (calibration file)</w:t>
            </w:r>
          </w:p>
          <w:p w:rsidR="00FF3B3D" w:rsidRDefault="00FF3B3D" w:rsidP="006D42F9">
            <w:pPr>
              <w:pStyle w:val="TableText"/>
            </w:pPr>
            <w:r>
              <w:t>PSII_INSTRUMENT=1</w:t>
            </w:r>
          </w:p>
          <w:p w:rsidR="00FF3B3D" w:rsidRDefault="00FF3B3D" w:rsidP="006D42F9">
            <w:pPr>
              <w:pStyle w:val="TableText"/>
            </w:pPr>
            <w:r>
              <w:t>LSVNIR_INSTRUMENT=2</w:t>
            </w:r>
          </w:p>
          <w:p w:rsidR="00FF3B3D" w:rsidRDefault="00FF3B3D" w:rsidP="006D42F9">
            <w:pPr>
              <w:pStyle w:val="TableText"/>
            </w:pPr>
            <w:r>
              <w:t>FSVNIR_INSTRUMENT=3</w:t>
            </w:r>
          </w:p>
          <w:p w:rsidR="00FF3B3D" w:rsidRDefault="00FF3B3D" w:rsidP="006D42F9">
            <w:pPr>
              <w:pStyle w:val="TableText"/>
            </w:pPr>
            <w:r>
              <w:t>FSFR_INSTRUMENT=4</w:t>
            </w:r>
          </w:p>
          <w:p w:rsidR="00FF3B3D" w:rsidRDefault="00FF3B3D" w:rsidP="006D42F9">
            <w:pPr>
              <w:pStyle w:val="TableText"/>
            </w:pPr>
            <w:r>
              <w:t>FSNIR_INSTRUMENT=5</w:t>
            </w:r>
          </w:p>
          <w:p w:rsidR="00FF3B3D" w:rsidRDefault="00FF3B3D" w:rsidP="006D42F9">
            <w:pPr>
              <w:pStyle w:val="TableText"/>
            </w:pPr>
            <w:r>
              <w:t>CHEM_INSTRUMENT=6</w:t>
            </w:r>
          </w:p>
          <w:p w:rsidR="00FF3B3D" w:rsidRDefault="00FF3B3D" w:rsidP="006D42F9">
            <w:pPr>
              <w:pStyle w:val="Body"/>
              <w:ind w:left="0"/>
              <w:rPr>
                <w:lang w:val="en-US"/>
              </w:rPr>
            </w:pPr>
            <w:r>
              <w:t>FSFR_UNATTENDED_INSTRUMENT=7</w:t>
            </w:r>
          </w:p>
        </w:tc>
      </w:tr>
    </w:tbl>
    <w:p w:rsidR="00FF3B3D" w:rsidRDefault="00FF3B3D" w:rsidP="00923E7C">
      <w:pPr>
        <w:pStyle w:val="Note"/>
      </w:pPr>
      <w:r>
        <w:t>Note</w:t>
      </w:r>
      <w:r>
        <w:tab/>
        <w:t xml:space="preserve">ASD Calibration files should not be loaded using Specchio’s Spectrum load functions. They are read using the Instrument Admin functions described in section </w:t>
      </w:r>
      <w:r w:rsidRPr="00FF3B3D">
        <w:rPr>
          <w:rStyle w:val="CrossReference"/>
        </w:rPr>
        <w:t>12.5</w:t>
      </w:r>
      <w:r w:rsidRPr="0007482B">
        <w:rPr>
          <w:rStyle w:val="CrossReference"/>
        </w:rPr>
        <w:t xml:space="preserve"> </w:t>
      </w:r>
      <w:r w:rsidRPr="00FF3B3D">
        <w:rPr>
          <w:rStyle w:val="CrossReference"/>
        </w:rPr>
        <w:t>Instrument Administration</w:t>
      </w:r>
      <w:r>
        <w:t>.</w:t>
      </w:r>
    </w:p>
    <w:p w:rsidR="00FF3B3D" w:rsidRDefault="00FF3B3D" w:rsidP="003A363C">
      <w:pPr>
        <w:pStyle w:val="Heading3"/>
      </w:pPr>
      <w:r w:rsidRPr="00084655">
        <w:t>GER Signature Files</w:t>
      </w:r>
    </w:p>
    <w:tbl>
      <w:tblPr>
        <w:tblStyle w:val="TableGrid"/>
        <w:tblW w:w="0" w:type="auto"/>
        <w:tblInd w:w="709" w:type="dxa"/>
        <w:tblLook w:val="04A0"/>
      </w:tblPr>
      <w:tblGrid>
        <w:gridCol w:w="1671"/>
        <w:gridCol w:w="7191"/>
      </w:tblGrid>
      <w:tr w:rsidR="00FF3B3D" w:rsidTr="006D42F9">
        <w:tc>
          <w:tcPr>
            <w:tcW w:w="0" w:type="auto"/>
          </w:tcPr>
          <w:p w:rsidR="00FF3B3D" w:rsidRDefault="00FF3B3D" w:rsidP="00A23C3C">
            <w:pPr>
              <w:pStyle w:val="Body"/>
              <w:ind w:left="0"/>
            </w:pPr>
            <w:r>
              <w:t>Standard or Format Owner</w:t>
            </w:r>
          </w:p>
        </w:tc>
        <w:tc>
          <w:tcPr>
            <w:tcW w:w="0" w:type="auto"/>
          </w:tcPr>
          <w:p w:rsidR="00FF3B3D" w:rsidRPr="00C65D61" w:rsidRDefault="00FF3B3D" w:rsidP="00A23C3C">
            <w:pPr>
              <w:pStyle w:val="Body"/>
              <w:ind w:left="0"/>
            </w:pPr>
            <w:r w:rsidRPr="00C65D61">
              <w:t>Spectra Vista Corporation</w:t>
            </w:r>
          </w:p>
        </w:tc>
      </w:tr>
      <w:tr w:rsidR="00FF3B3D" w:rsidTr="006D42F9">
        <w:tc>
          <w:tcPr>
            <w:tcW w:w="0" w:type="auto"/>
          </w:tcPr>
          <w:p w:rsidR="00FF3B3D" w:rsidRDefault="00FF3B3D" w:rsidP="00A23C3C">
            <w:pPr>
              <w:pStyle w:val="Body"/>
              <w:ind w:left="0"/>
            </w:pPr>
            <w:r>
              <w:t>Devices</w:t>
            </w:r>
          </w:p>
        </w:tc>
        <w:tc>
          <w:tcPr>
            <w:tcW w:w="0" w:type="auto"/>
          </w:tcPr>
          <w:p w:rsidR="00FF3B3D" w:rsidRDefault="00FF3B3D" w:rsidP="00A23C3C">
            <w:pPr>
              <w:pStyle w:val="Body"/>
              <w:ind w:left="0"/>
            </w:pPr>
            <w:r>
              <w:t xml:space="preserve">GER 3700 </w:t>
            </w:r>
            <w:r w:rsidRPr="00084655">
              <w:t xml:space="preserve">(Files produced by other GER instruments </w:t>
            </w:r>
            <w:r>
              <w:t>are</w:t>
            </w:r>
            <w:r w:rsidRPr="00084655">
              <w:t xml:space="preserve"> </w:t>
            </w:r>
            <w:r>
              <w:t>un</w:t>
            </w:r>
            <w:r w:rsidRPr="00084655">
              <w:t>test</w:t>
            </w:r>
            <w:r>
              <w:t>ed</w:t>
            </w:r>
            <w:r w:rsidRPr="00084655">
              <w:t>)</w:t>
            </w:r>
          </w:p>
        </w:tc>
      </w:tr>
      <w:tr w:rsidR="00FF3B3D" w:rsidTr="006D42F9">
        <w:tc>
          <w:tcPr>
            <w:tcW w:w="0" w:type="auto"/>
          </w:tcPr>
          <w:p w:rsidR="00FF3B3D" w:rsidRDefault="00FF3B3D" w:rsidP="00A23C3C">
            <w:pPr>
              <w:pStyle w:val="Body"/>
              <w:ind w:left="0"/>
            </w:pPr>
            <w:r>
              <w:t>Supported Formats</w:t>
            </w:r>
          </w:p>
        </w:tc>
        <w:tc>
          <w:tcPr>
            <w:tcW w:w="0" w:type="auto"/>
          </w:tcPr>
          <w:p w:rsidR="00FF3B3D" w:rsidRPr="00084655" w:rsidRDefault="00FF3B3D" w:rsidP="00C65D61">
            <w:pPr>
              <w:pStyle w:val="TableText"/>
            </w:pPr>
            <w:r w:rsidRPr="00084655">
              <w:t xml:space="preserve">GER </w:t>
            </w:r>
            <w:r>
              <w:t xml:space="preserve">3700 </w:t>
            </w:r>
            <w:r w:rsidRPr="00084655">
              <w:t xml:space="preserve">signature </w:t>
            </w:r>
            <w:r>
              <w:t xml:space="preserve">text </w:t>
            </w:r>
            <w:r w:rsidRPr="00084655">
              <w:t>files</w:t>
            </w:r>
          </w:p>
        </w:tc>
      </w:tr>
      <w:tr w:rsidR="00FF3B3D" w:rsidTr="006D42F9">
        <w:tc>
          <w:tcPr>
            <w:tcW w:w="0" w:type="auto"/>
          </w:tcPr>
          <w:p w:rsidR="00FF3B3D" w:rsidRDefault="00FF3B3D" w:rsidP="00A23C3C">
            <w:pPr>
              <w:pStyle w:val="Body"/>
              <w:ind w:left="0"/>
            </w:pPr>
            <w:r>
              <w:t>Specchio Instrument Type Numbers</w:t>
            </w:r>
          </w:p>
        </w:tc>
        <w:tc>
          <w:tcPr>
            <w:tcW w:w="0" w:type="auto"/>
          </w:tcPr>
          <w:p w:rsidR="00FF3B3D" w:rsidRPr="00152B61" w:rsidRDefault="00FF3B3D" w:rsidP="006D42F9">
            <w:pPr>
              <w:pStyle w:val="TableText"/>
              <w:rPr>
                <w:rFonts w:cstheme="minorBidi"/>
                <w:sz w:val="24"/>
                <w:lang w:val="en-US"/>
              </w:rPr>
            </w:pPr>
            <w:r>
              <w:rPr>
                <w:lang w:val="en-US"/>
              </w:rPr>
              <w:t>Read from input file using the first number on instrument line. In the following example, it will be 3700.</w:t>
            </w:r>
          </w:p>
          <w:p w:rsidR="00FF3B3D" w:rsidRDefault="00FF3B3D" w:rsidP="00C65D61">
            <w:pPr>
              <w:pStyle w:val="CodeinTable"/>
              <w:rPr>
                <w:lang w:val="en-US"/>
              </w:rPr>
            </w:pPr>
            <w:r>
              <w:rPr>
                <w:lang w:val="en-US"/>
              </w:rPr>
              <w:t>instrument= 3700: 1002</w:t>
            </w:r>
          </w:p>
        </w:tc>
      </w:tr>
      <w:tr w:rsidR="00FF3B3D" w:rsidTr="006D42F9">
        <w:tc>
          <w:tcPr>
            <w:tcW w:w="0" w:type="auto"/>
          </w:tcPr>
          <w:p w:rsidR="00FF3B3D" w:rsidRDefault="00FF3B3D" w:rsidP="00A23C3C">
            <w:pPr>
              <w:pStyle w:val="Body"/>
              <w:ind w:left="0"/>
            </w:pPr>
            <w:r>
              <w:t>Comments</w:t>
            </w:r>
          </w:p>
        </w:tc>
        <w:tc>
          <w:tcPr>
            <w:tcW w:w="0" w:type="auto"/>
          </w:tcPr>
          <w:p w:rsidR="00FF3B3D" w:rsidRPr="00084655" w:rsidRDefault="00FF3B3D" w:rsidP="006D42F9">
            <w:pPr>
              <w:pStyle w:val="TableText"/>
            </w:pPr>
            <w:r w:rsidRPr="00084655">
              <w:t xml:space="preserve">These files hold two spectral measurements at once: the </w:t>
            </w:r>
            <w:r>
              <w:t>T</w:t>
            </w:r>
            <w:r w:rsidRPr="00084655">
              <w:t xml:space="preserve">arget </w:t>
            </w:r>
            <w:r>
              <w:t xml:space="preserve">Spectrum </w:t>
            </w:r>
            <w:r w:rsidRPr="00084655">
              <w:t xml:space="preserve">and the white </w:t>
            </w:r>
            <w:r>
              <w:t>R</w:t>
            </w:r>
            <w:r w:rsidRPr="00084655">
              <w:t>eference Spectr</w:t>
            </w:r>
            <w:r>
              <w:t>um</w:t>
            </w:r>
            <w:r w:rsidRPr="00084655">
              <w:t xml:space="preserve">. When </w:t>
            </w:r>
            <w:r>
              <w:t xml:space="preserve">read, two sub-directories </w:t>
            </w:r>
            <w:r w:rsidRPr="00084655">
              <w:t xml:space="preserve">named </w:t>
            </w:r>
            <w:r>
              <w:rPr>
                <w:rStyle w:val="GUIWord"/>
              </w:rPr>
              <w:t>t</w:t>
            </w:r>
            <w:r w:rsidRPr="002574CB">
              <w:rPr>
                <w:rStyle w:val="GUIWord"/>
              </w:rPr>
              <w:t>argets</w:t>
            </w:r>
            <w:r w:rsidRPr="00084655">
              <w:t xml:space="preserve"> and </w:t>
            </w:r>
            <w:r>
              <w:rPr>
                <w:rStyle w:val="GUIWord"/>
              </w:rPr>
              <w:t>r</w:t>
            </w:r>
            <w:r w:rsidRPr="002574CB">
              <w:rPr>
                <w:rStyle w:val="GUIWord"/>
              </w:rPr>
              <w:t>eferences</w:t>
            </w:r>
            <w:r>
              <w:t xml:space="preserve"> are created. </w:t>
            </w:r>
            <w:r w:rsidRPr="00084655">
              <w:t xml:space="preserve">The </w:t>
            </w:r>
            <w:r>
              <w:t>input file name is used as both the T</w:t>
            </w:r>
            <w:r w:rsidRPr="00084655">
              <w:t xml:space="preserve">arget </w:t>
            </w:r>
            <w:r>
              <w:t xml:space="preserve">Spectrum’s name in the </w:t>
            </w:r>
            <w:r w:rsidRPr="00052D06">
              <w:rPr>
                <w:rStyle w:val="GUIWord"/>
              </w:rPr>
              <w:t>targets</w:t>
            </w:r>
            <w:r>
              <w:t xml:space="preserve"> directory </w:t>
            </w:r>
            <w:r w:rsidRPr="00084655">
              <w:t>and</w:t>
            </w:r>
            <w:r>
              <w:t xml:space="preserve"> the Reference</w:t>
            </w:r>
            <w:r w:rsidRPr="00084655">
              <w:t xml:space="preserve"> </w:t>
            </w:r>
            <w:r>
              <w:t xml:space="preserve">Spectrum’s name in the </w:t>
            </w:r>
            <w:r w:rsidRPr="00052D06">
              <w:rPr>
                <w:rStyle w:val="GUIWord"/>
              </w:rPr>
              <w:t>references</w:t>
            </w:r>
            <w:r>
              <w:t xml:space="preserve"> directory. A data link </w:t>
            </w:r>
            <w:r w:rsidRPr="00084655">
              <w:t xml:space="preserve">is </w:t>
            </w:r>
            <w:r>
              <w:t>created</w:t>
            </w:r>
            <w:r w:rsidRPr="00084655">
              <w:t xml:space="preserve"> linking the Target </w:t>
            </w:r>
            <w:r>
              <w:t xml:space="preserve">Spectrum </w:t>
            </w:r>
            <w:r w:rsidRPr="00084655">
              <w:t>to the Reference Spectrum.</w:t>
            </w:r>
          </w:p>
          <w:p w:rsidR="00FF3B3D" w:rsidRPr="00052D06" w:rsidRDefault="00FF3B3D" w:rsidP="00052D06">
            <w:pPr>
              <w:pStyle w:val="FigureinTable"/>
            </w:pPr>
            <w:r w:rsidRPr="00052D06">
              <w:rPr>
                <w:lang w:val="en-AU"/>
              </w:rPr>
              <w:drawing>
                <wp:inline distT="0" distB="0" distL="0" distR="0">
                  <wp:extent cx="1493520" cy="802640"/>
                  <wp:effectExtent l="25400" t="0" r="5080" b="0"/>
                  <wp:docPr id="214"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8"/>
                          <a:srcRect/>
                          <a:stretch>
                            <a:fillRect/>
                          </a:stretch>
                        </pic:blipFill>
                        <pic:spPr bwMode="auto">
                          <a:xfrm>
                            <a:off x="0" y="0"/>
                            <a:ext cx="1493520" cy="802640"/>
                          </a:xfrm>
                          <a:prstGeom prst="rect">
                            <a:avLst/>
                          </a:prstGeom>
                          <a:noFill/>
                          <a:ln w="9525">
                            <a:noFill/>
                            <a:miter lim="800000"/>
                            <a:headEnd/>
                            <a:tailEnd/>
                          </a:ln>
                        </pic:spPr>
                      </pic:pic>
                    </a:graphicData>
                  </a:graphic>
                </wp:inline>
              </w:drawing>
            </w:r>
          </w:p>
          <w:p w:rsidR="00FF3B3D" w:rsidRPr="006D42F9" w:rsidRDefault="00FF3B3D" w:rsidP="006D42F9">
            <w:pPr>
              <w:pStyle w:val="CaptioninTable"/>
            </w:pPr>
            <w:r w:rsidRPr="00084655">
              <w:t xml:space="preserve">Figure </w:t>
            </w:r>
            <w:r>
              <w:rPr>
                <w:noProof/>
              </w:rPr>
              <w:t xml:space="preserve">7: </w:t>
            </w:r>
            <w:r w:rsidRPr="00084655">
              <w:rPr>
                <w:noProof/>
              </w:rPr>
              <w:t xml:space="preserve"> </w:t>
            </w:r>
            <w:r w:rsidRPr="00084655">
              <w:t>Automatically created hierarchies for GER files</w:t>
            </w:r>
          </w:p>
        </w:tc>
      </w:tr>
    </w:tbl>
    <w:p w:rsidR="00FF3B3D" w:rsidRDefault="00FF3B3D" w:rsidP="003A363C">
      <w:pPr>
        <w:pStyle w:val="Heading3"/>
      </w:pPr>
      <w:r w:rsidRPr="00084655">
        <w:t>MFR OUT Files</w:t>
      </w:r>
    </w:p>
    <w:tbl>
      <w:tblPr>
        <w:tblStyle w:val="TableGrid"/>
        <w:tblW w:w="0" w:type="auto"/>
        <w:tblInd w:w="709" w:type="dxa"/>
        <w:tblLook w:val="04A0"/>
      </w:tblPr>
      <w:tblGrid>
        <w:gridCol w:w="1638"/>
        <w:gridCol w:w="7224"/>
      </w:tblGrid>
      <w:tr w:rsidR="00FF3B3D" w:rsidTr="00A23C3C">
        <w:tc>
          <w:tcPr>
            <w:tcW w:w="0" w:type="auto"/>
          </w:tcPr>
          <w:p w:rsidR="00FF3B3D" w:rsidRDefault="00FF3B3D" w:rsidP="00A23C3C">
            <w:pPr>
              <w:pStyle w:val="Body"/>
              <w:ind w:left="0"/>
            </w:pPr>
            <w:r>
              <w:t>Standard or Format Owner</w:t>
            </w:r>
          </w:p>
        </w:tc>
        <w:tc>
          <w:tcPr>
            <w:tcW w:w="0" w:type="auto"/>
          </w:tcPr>
          <w:p w:rsidR="00FF3B3D" w:rsidRDefault="00FF3B3D" w:rsidP="00A23C3C">
            <w:pPr>
              <w:pStyle w:val="Body"/>
              <w:ind w:left="0"/>
            </w:pPr>
          </w:p>
        </w:tc>
      </w:tr>
      <w:tr w:rsidR="00FF3B3D" w:rsidTr="00A23C3C">
        <w:tc>
          <w:tcPr>
            <w:tcW w:w="0" w:type="auto"/>
          </w:tcPr>
          <w:p w:rsidR="00FF3B3D" w:rsidRDefault="00FF3B3D" w:rsidP="00A23C3C">
            <w:pPr>
              <w:pStyle w:val="Body"/>
              <w:ind w:left="0"/>
            </w:pPr>
            <w:r>
              <w:t>Devices</w:t>
            </w:r>
          </w:p>
        </w:tc>
        <w:tc>
          <w:tcPr>
            <w:tcW w:w="0" w:type="auto"/>
          </w:tcPr>
          <w:p w:rsidR="00FF3B3D" w:rsidRDefault="00FF3B3D" w:rsidP="00A23C3C">
            <w:pPr>
              <w:pStyle w:val="Body"/>
              <w:ind w:left="0"/>
            </w:pPr>
            <w:r>
              <w:rPr>
                <w:lang w:val="en-US"/>
              </w:rPr>
              <w:t>MFR Sun Photometer</w:t>
            </w:r>
          </w:p>
        </w:tc>
      </w:tr>
      <w:tr w:rsidR="00FF3B3D" w:rsidTr="00A23C3C">
        <w:tc>
          <w:tcPr>
            <w:tcW w:w="0" w:type="auto"/>
          </w:tcPr>
          <w:p w:rsidR="00FF3B3D" w:rsidRDefault="00FF3B3D" w:rsidP="00A23C3C">
            <w:pPr>
              <w:pStyle w:val="Body"/>
              <w:ind w:left="0"/>
            </w:pPr>
            <w:r>
              <w:t>Supported Formats</w:t>
            </w:r>
          </w:p>
        </w:tc>
        <w:tc>
          <w:tcPr>
            <w:tcW w:w="0" w:type="auto"/>
          </w:tcPr>
          <w:p w:rsidR="00FF3B3D" w:rsidRDefault="00FF3B3D" w:rsidP="006D42F9">
            <w:pPr>
              <w:pStyle w:val="TableText"/>
            </w:pPr>
            <w:r w:rsidRPr="00084655">
              <w:t>MFR Photometer OUT files</w:t>
            </w:r>
          </w:p>
          <w:p w:rsidR="00FF3B3D" w:rsidRPr="00084655" w:rsidRDefault="00FF3B3D" w:rsidP="006D42F9">
            <w:pPr>
              <w:pStyle w:val="TableText"/>
            </w:pPr>
            <w:r>
              <w:rPr>
                <w:lang w:val="en-US"/>
              </w:rPr>
              <w:t>MFR 7</w:t>
            </w:r>
          </w:p>
        </w:tc>
      </w:tr>
      <w:tr w:rsidR="00FF3B3D" w:rsidTr="00A23C3C">
        <w:tc>
          <w:tcPr>
            <w:tcW w:w="0" w:type="auto"/>
          </w:tcPr>
          <w:p w:rsidR="00FF3B3D" w:rsidRDefault="00FF3B3D" w:rsidP="00A23C3C">
            <w:pPr>
              <w:pStyle w:val="Body"/>
              <w:ind w:left="0"/>
            </w:pPr>
            <w:r>
              <w:t>Specchio Instrument Type Numbers</w:t>
            </w:r>
          </w:p>
        </w:tc>
        <w:tc>
          <w:tcPr>
            <w:tcW w:w="0" w:type="auto"/>
          </w:tcPr>
          <w:p w:rsidR="00FF3B3D" w:rsidRDefault="00FF3B3D" w:rsidP="00A23C3C">
            <w:pPr>
              <w:pStyle w:val="Body"/>
              <w:ind w:left="0"/>
              <w:rPr>
                <w:lang w:val="en-US"/>
              </w:rPr>
            </w:pPr>
            <w:r>
              <w:rPr>
                <w:lang w:val="en-US"/>
              </w:rPr>
              <w:t>Hardcoded in MFR7 file reader = 7</w:t>
            </w:r>
          </w:p>
          <w:p w:rsidR="00FF3B3D" w:rsidRDefault="00FF3B3D" w:rsidP="00052D06">
            <w:pPr>
              <w:pStyle w:val="DocAction"/>
              <w:rPr>
                <w:lang w:val="en-US"/>
              </w:rPr>
            </w:pPr>
            <w:r>
              <w:rPr>
                <w:lang w:val="en-US"/>
              </w:rPr>
              <w:t xml:space="preserve">%%% This is the same as </w:t>
            </w:r>
            <w:r>
              <w:t>FSFR_UNATTENDED_INSTRUMENT=7. Is that correct?</w:t>
            </w:r>
          </w:p>
        </w:tc>
      </w:tr>
      <w:tr w:rsidR="00FF3B3D" w:rsidTr="00A23C3C">
        <w:tc>
          <w:tcPr>
            <w:tcW w:w="0" w:type="auto"/>
          </w:tcPr>
          <w:p w:rsidR="00FF3B3D" w:rsidRDefault="00FF3B3D" w:rsidP="00A23C3C">
            <w:pPr>
              <w:pStyle w:val="Body"/>
              <w:ind w:left="0"/>
            </w:pPr>
            <w:r>
              <w:t>Comments</w:t>
            </w:r>
          </w:p>
        </w:tc>
        <w:tc>
          <w:tcPr>
            <w:tcW w:w="0" w:type="auto"/>
          </w:tcPr>
          <w:p w:rsidR="00FF3B3D" w:rsidRDefault="00FF3B3D" w:rsidP="006D42F9">
            <w:pPr>
              <w:pStyle w:val="TableText"/>
            </w:pPr>
            <w:r w:rsidRPr="00084655">
              <w:t>These files contain the capture time, the sun zenith angle and the spectral data for total, diffuse and direct irradiance.</w:t>
            </w:r>
            <w:r>
              <w:t xml:space="preserve"> </w:t>
            </w:r>
            <w:r w:rsidRPr="00084655">
              <w:t xml:space="preserve">The sun angle and the direct irradiance data are discarded and only the total </w:t>
            </w:r>
            <w:r>
              <w:t>and diffuse spectra are stored.</w:t>
            </w:r>
          </w:p>
          <w:p w:rsidR="00FF3B3D" w:rsidRPr="00084655" w:rsidRDefault="00FF3B3D" w:rsidP="00C670E2">
            <w:pPr>
              <w:pStyle w:val="TableText"/>
            </w:pPr>
            <w:r w:rsidRPr="00084655">
              <w:t xml:space="preserve">When </w:t>
            </w:r>
            <w:r>
              <w:t xml:space="preserve">read, two sub-directories </w:t>
            </w:r>
            <w:r w:rsidRPr="00084655">
              <w:t xml:space="preserve">named </w:t>
            </w:r>
            <w:r>
              <w:rPr>
                <w:rStyle w:val="GUIWord"/>
              </w:rPr>
              <w:t xml:space="preserve">total </w:t>
            </w:r>
            <w:r w:rsidRPr="00084655">
              <w:t xml:space="preserve">and </w:t>
            </w:r>
            <w:r>
              <w:rPr>
                <w:rStyle w:val="GUIWord"/>
              </w:rPr>
              <w:t>diffuse</w:t>
            </w:r>
            <w:r>
              <w:t xml:space="preserve"> are created. </w:t>
            </w:r>
            <w:r w:rsidRPr="00084655">
              <w:t xml:space="preserve">The </w:t>
            </w:r>
            <w:r>
              <w:t xml:space="preserve">input file name is used as both the name of the total Spectrum’s name in the </w:t>
            </w:r>
            <w:r>
              <w:rPr>
                <w:rStyle w:val="GUIWord"/>
              </w:rPr>
              <w:t>total</w:t>
            </w:r>
            <w:r>
              <w:t xml:space="preserve"> directory </w:t>
            </w:r>
            <w:r w:rsidRPr="00084655">
              <w:t>and</w:t>
            </w:r>
            <w:r>
              <w:t xml:space="preserve"> the diffuse</w:t>
            </w:r>
            <w:r w:rsidRPr="00084655">
              <w:t xml:space="preserve"> </w:t>
            </w:r>
            <w:r>
              <w:t xml:space="preserve">Spectrum’s name in the </w:t>
            </w:r>
            <w:r>
              <w:rPr>
                <w:rStyle w:val="GUIWord"/>
              </w:rPr>
              <w:t>diffuse</w:t>
            </w:r>
            <w:r>
              <w:t xml:space="preserve"> directory.</w:t>
            </w:r>
          </w:p>
          <w:p w:rsidR="00FF3B3D" w:rsidRPr="00084655" w:rsidRDefault="00FF3B3D" w:rsidP="006D42F9">
            <w:pPr>
              <w:pStyle w:val="FigureinTable"/>
            </w:pPr>
            <w:r>
              <w:rPr>
                <w:lang w:val="en-AU"/>
              </w:rPr>
              <w:drawing>
                <wp:inline distT="0" distB="0" distL="0" distR="0">
                  <wp:extent cx="2011680" cy="3352800"/>
                  <wp:effectExtent l="25400" t="0" r="0" b="0"/>
                  <wp:docPr id="215"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9"/>
                          <a:srcRect/>
                          <a:stretch>
                            <a:fillRect/>
                          </a:stretch>
                        </pic:blipFill>
                        <pic:spPr bwMode="auto">
                          <a:xfrm>
                            <a:off x="0" y="0"/>
                            <a:ext cx="2011680" cy="3352800"/>
                          </a:xfrm>
                          <a:prstGeom prst="rect">
                            <a:avLst/>
                          </a:prstGeom>
                          <a:noFill/>
                          <a:ln w="9525">
                            <a:noFill/>
                            <a:miter lim="800000"/>
                            <a:headEnd/>
                            <a:tailEnd/>
                          </a:ln>
                        </pic:spPr>
                      </pic:pic>
                    </a:graphicData>
                  </a:graphic>
                </wp:inline>
              </w:drawing>
            </w:r>
          </w:p>
          <w:p w:rsidR="00FF3B3D" w:rsidRDefault="00FF3B3D" w:rsidP="00C670E2">
            <w:pPr>
              <w:pStyle w:val="CaptioninTable"/>
            </w:pPr>
            <w:r w:rsidRPr="00084655">
              <w:t xml:space="preserve">Figure </w:t>
            </w:r>
            <w:r>
              <w:rPr>
                <w:noProof/>
              </w:rPr>
              <w:t>8</w:t>
            </w:r>
            <w:r w:rsidRPr="00084655">
              <w:t>: Automatically created total and diffuse hierarchies for MFR data</w:t>
            </w:r>
          </w:p>
          <w:p w:rsidR="00FF3B3D" w:rsidRPr="006D42F9" w:rsidRDefault="00FF3B3D" w:rsidP="00C670E2">
            <w:pPr>
              <w:pStyle w:val="DocAction"/>
            </w:pPr>
            <w:r>
              <w:t xml:space="preserve">%%% Why are all the times in the above list :59 seconds, except for the last? It looks like a bug somewhere. It should be either corrected or commented on. </w:t>
            </w:r>
            <w:r w:rsidRPr="007A07DA">
              <w:rPr>
                <w:rStyle w:val="DocActionChar"/>
              </w:rPr>
              <w:t>Andy</w:t>
            </w:r>
          </w:p>
        </w:tc>
      </w:tr>
    </w:tbl>
    <w:p w:rsidR="00FF3B3D" w:rsidRDefault="00FF3B3D" w:rsidP="003A363C">
      <w:pPr>
        <w:pStyle w:val="Heading3"/>
      </w:pPr>
      <w:r w:rsidRPr="00A7583F">
        <w:t>SVC HR-1024 Files</w:t>
      </w:r>
    </w:p>
    <w:tbl>
      <w:tblPr>
        <w:tblStyle w:val="TableGrid"/>
        <w:tblW w:w="0" w:type="auto"/>
        <w:tblInd w:w="709" w:type="dxa"/>
        <w:tblLook w:val="04A0"/>
      </w:tblPr>
      <w:tblGrid>
        <w:gridCol w:w="1620"/>
        <w:gridCol w:w="7242"/>
      </w:tblGrid>
      <w:tr w:rsidR="00FF3B3D" w:rsidTr="00A23C3C">
        <w:tc>
          <w:tcPr>
            <w:tcW w:w="0" w:type="auto"/>
          </w:tcPr>
          <w:p w:rsidR="00FF3B3D" w:rsidRDefault="00FF3B3D" w:rsidP="00A23C3C">
            <w:pPr>
              <w:pStyle w:val="Body"/>
              <w:ind w:left="0"/>
            </w:pPr>
            <w:r>
              <w:t>Standard or Format Owner</w:t>
            </w:r>
          </w:p>
        </w:tc>
        <w:tc>
          <w:tcPr>
            <w:tcW w:w="0" w:type="auto"/>
          </w:tcPr>
          <w:p w:rsidR="00FF3B3D" w:rsidRDefault="00FF3B3D" w:rsidP="00A23C3C">
            <w:pPr>
              <w:pStyle w:val="Body"/>
              <w:ind w:left="0"/>
            </w:pPr>
            <w:r>
              <w:rPr>
                <w:lang w:val="en-US"/>
              </w:rPr>
              <w:t>SVC</w:t>
            </w:r>
          </w:p>
        </w:tc>
      </w:tr>
      <w:tr w:rsidR="00FF3B3D" w:rsidTr="00A23C3C">
        <w:tc>
          <w:tcPr>
            <w:tcW w:w="0" w:type="auto"/>
          </w:tcPr>
          <w:p w:rsidR="00FF3B3D" w:rsidRDefault="00FF3B3D" w:rsidP="00A23C3C">
            <w:pPr>
              <w:pStyle w:val="Body"/>
              <w:ind w:left="0"/>
            </w:pPr>
            <w:r>
              <w:t>Devices</w:t>
            </w:r>
          </w:p>
        </w:tc>
        <w:tc>
          <w:tcPr>
            <w:tcW w:w="0" w:type="auto"/>
          </w:tcPr>
          <w:p w:rsidR="00FF3B3D" w:rsidRDefault="00FF3B3D" w:rsidP="00A23C3C">
            <w:pPr>
              <w:pStyle w:val="Body"/>
              <w:ind w:left="0"/>
            </w:pPr>
          </w:p>
        </w:tc>
      </w:tr>
      <w:tr w:rsidR="00FF3B3D" w:rsidTr="00A23C3C">
        <w:tc>
          <w:tcPr>
            <w:tcW w:w="0" w:type="auto"/>
          </w:tcPr>
          <w:p w:rsidR="00FF3B3D" w:rsidRDefault="00FF3B3D" w:rsidP="00A23C3C">
            <w:pPr>
              <w:pStyle w:val="Body"/>
              <w:ind w:left="0"/>
            </w:pPr>
            <w:r>
              <w:t>Supported Formats</w:t>
            </w:r>
          </w:p>
        </w:tc>
        <w:tc>
          <w:tcPr>
            <w:tcW w:w="0" w:type="auto"/>
          </w:tcPr>
          <w:p w:rsidR="00FF3B3D" w:rsidRDefault="00FF3B3D" w:rsidP="00A23C3C">
            <w:pPr>
              <w:pStyle w:val="Body"/>
              <w:ind w:left="0"/>
            </w:pPr>
            <w:r>
              <w:t>SVC HR-1024 files captured using a PDA</w:t>
            </w:r>
          </w:p>
          <w:p w:rsidR="00FF3B3D" w:rsidRPr="00084655" w:rsidRDefault="00FF3B3D" w:rsidP="00A23C3C">
            <w:pPr>
              <w:pStyle w:val="Body"/>
              <w:ind w:left="0"/>
            </w:pPr>
            <w:r>
              <w:t>(Files acquired with a laptop are a different in file format and are not recognised by the current file loading routine.)</w:t>
            </w:r>
          </w:p>
        </w:tc>
      </w:tr>
      <w:tr w:rsidR="00FF3B3D" w:rsidTr="00A23C3C">
        <w:tc>
          <w:tcPr>
            <w:tcW w:w="0" w:type="auto"/>
          </w:tcPr>
          <w:p w:rsidR="00FF3B3D" w:rsidRDefault="00FF3B3D" w:rsidP="00A23C3C">
            <w:pPr>
              <w:pStyle w:val="Body"/>
              <w:ind w:left="0"/>
            </w:pPr>
            <w:r>
              <w:t>Specchio Instrument Type Numbers</w:t>
            </w:r>
          </w:p>
        </w:tc>
        <w:tc>
          <w:tcPr>
            <w:tcW w:w="0" w:type="auto"/>
          </w:tcPr>
          <w:p w:rsidR="00FF3B3D" w:rsidRDefault="00FF3B3D" w:rsidP="00A23C3C">
            <w:pPr>
              <w:pStyle w:val="Body"/>
              <w:ind w:left="0"/>
              <w:rPr>
                <w:lang w:val="en-US"/>
              </w:rPr>
            </w:pPr>
            <w:r>
              <w:rPr>
                <w:lang w:val="en-US"/>
              </w:rPr>
              <w:t>Hardcoded in SVC 1024 file reader = 1024</w:t>
            </w:r>
          </w:p>
        </w:tc>
      </w:tr>
      <w:tr w:rsidR="00FF3B3D" w:rsidTr="00A23C3C">
        <w:tc>
          <w:tcPr>
            <w:tcW w:w="0" w:type="auto"/>
          </w:tcPr>
          <w:p w:rsidR="00FF3B3D" w:rsidRDefault="00FF3B3D" w:rsidP="00A23C3C">
            <w:pPr>
              <w:pStyle w:val="Body"/>
              <w:ind w:left="0"/>
            </w:pPr>
            <w:r>
              <w:t>Comments</w:t>
            </w:r>
          </w:p>
        </w:tc>
        <w:tc>
          <w:tcPr>
            <w:tcW w:w="0" w:type="auto"/>
          </w:tcPr>
          <w:p w:rsidR="00FF3B3D" w:rsidRDefault="00FF3B3D" w:rsidP="006D42F9">
            <w:pPr>
              <w:pStyle w:val="TableText"/>
            </w:pPr>
            <w:r>
              <w:t>The HR-1024 stores radiances of reflectance panel, target and the computed target reflectance.</w:t>
            </w:r>
          </w:p>
          <w:p w:rsidR="00FF3B3D" w:rsidRDefault="00FF3B3D" w:rsidP="006D42F9">
            <w:pPr>
              <w:pStyle w:val="TableText"/>
            </w:pPr>
            <w:r>
              <w:t xml:space="preserve">During the data loading, SPECCHIO generates a hierarchical structure to store these files (see Figure </w:t>
            </w:r>
            <w:r>
              <w:rPr>
                <w:noProof/>
              </w:rPr>
              <w:t>9</w:t>
            </w:r>
            <w:r>
              <w:t>), setting up data links that connect the reflectance to the target radiance and connecting the target radiance to the reference radiance. If the instrument was set to acquire radiances only (i.e. no white reference taken), then no special structure will be created.</w:t>
            </w:r>
          </w:p>
          <w:p w:rsidR="00FF3B3D" w:rsidRDefault="00FF3B3D" w:rsidP="006D42F9">
            <w:pPr>
              <w:pStyle w:val="DocAction"/>
            </w:pPr>
            <w:r>
              <w:t>%%% This diagram doesn’t match in style. Why not? Does it matter?</w:t>
            </w:r>
          </w:p>
          <w:p w:rsidR="00FF3B3D" w:rsidRDefault="00FF3B3D" w:rsidP="006D42F9">
            <w:pPr>
              <w:pStyle w:val="FigureinTable"/>
            </w:pPr>
            <w:r>
              <w:rPr>
                <w:lang w:val="en-AU"/>
              </w:rPr>
              <w:drawing>
                <wp:inline distT="0" distB="0" distL="0" distR="0">
                  <wp:extent cx="1989051" cy="1924050"/>
                  <wp:effectExtent l="25400" t="0" r="0" b="0"/>
                  <wp:docPr id="21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a:srcRect/>
                          <a:stretch>
                            <a:fillRect/>
                          </a:stretch>
                        </pic:blipFill>
                        <pic:spPr bwMode="auto">
                          <a:xfrm>
                            <a:off x="0" y="0"/>
                            <a:ext cx="1991682" cy="1926595"/>
                          </a:xfrm>
                          <a:prstGeom prst="rect">
                            <a:avLst/>
                          </a:prstGeom>
                          <a:noFill/>
                          <a:ln w="9525">
                            <a:noFill/>
                            <a:miter lim="800000"/>
                            <a:headEnd/>
                            <a:tailEnd/>
                          </a:ln>
                        </pic:spPr>
                      </pic:pic>
                    </a:graphicData>
                  </a:graphic>
                </wp:inline>
              </w:drawing>
            </w:r>
          </w:p>
          <w:p w:rsidR="00FF3B3D" w:rsidRPr="006D42F9" w:rsidRDefault="00FF3B3D" w:rsidP="006D42F9">
            <w:pPr>
              <w:pStyle w:val="CaptioninTable"/>
            </w:pPr>
            <w:r>
              <w:t xml:space="preserve">Figure </w:t>
            </w:r>
            <w:r>
              <w:rPr>
                <w:noProof/>
              </w:rPr>
              <w:t>9</w:t>
            </w:r>
            <w:r>
              <w:t>: Automatically generated hierarchy for HR-1024 files</w:t>
            </w:r>
          </w:p>
        </w:tc>
      </w:tr>
    </w:tbl>
    <w:p w:rsidR="00FF3B3D" w:rsidRDefault="00FF3B3D" w:rsidP="003A363C">
      <w:pPr>
        <w:pStyle w:val="Note"/>
      </w:pPr>
      <w:r w:rsidRPr="006F0D43">
        <w:t>Note</w:t>
      </w:r>
      <w:r>
        <w:tab/>
        <w:t>It is highly recommended to enter the instrument into the database and load a wavelengths calibration. The wavelengths between instruments differ quite a lot and the standard sensor definition in SPECCHIO is only a poor representation of the real wavelengths.</w:t>
      </w:r>
    </w:p>
    <w:p w:rsidR="00FF3B3D" w:rsidRDefault="00FF3B3D" w:rsidP="003A363C">
      <w:pPr>
        <w:pStyle w:val="Body"/>
      </w:pPr>
      <w:r>
        <w:t>Examples of two valid files are given below:</w:t>
      </w:r>
    </w:p>
    <w:p w:rsidR="00FF3B3D" w:rsidRPr="006F0D43" w:rsidRDefault="00FF3B3D" w:rsidP="003A363C">
      <w:pPr>
        <w:pStyle w:val="Code"/>
      </w:pPr>
      <w:r w:rsidRPr="006F0D43">
        <w:t>/*** Spectra Vista HR-1024 ***/</w:t>
      </w:r>
    </w:p>
    <w:p w:rsidR="00FF3B3D" w:rsidRPr="006F0D43" w:rsidRDefault="00FF3B3D" w:rsidP="003A363C">
      <w:pPr>
        <w:pStyle w:val="Code"/>
      </w:pPr>
      <w:r w:rsidRPr="006F0D43">
        <w:t>name= \My Documents\HR1024_Data\HR.071710.0017.sig</w:t>
      </w:r>
    </w:p>
    <w:p w:rsidR="00FF3B3D" w:rsidRPr="006F0D43" w:rsidRDefault="00FF3B3D" w:rsidP="003A363C">
      <w:pPr>
        <w:pStyle w:val="Code"/>
      </w:pPr>
      <w:r w:rsidRPr="006F0D43">
        <w:t>instrument= HR: 0761008</w:t>
      </w:r>
    </w:p>
    <w:p w:rsidR="00FF3B3D" w:rsidRPr="006F0D43" w:rsidRDefault="00FF3B3D" w:rsidP="003A363C">
      <w:pPr>
        <w:pStyle w:val="Code"/>
      </w:pPr>
      <w:r w:rsidRPr="006F0D43">
        <w:t>integration= 2, 22, 20, 12, 50, 30</w:t>
      </w:r>
    </w:p>
    <w:p w:rsidR="00FF3B3D" w:rsidRPr="006F0D43" w:rsidRDefault="00FF3B3D" w:rsidP="003A363C">
      <w:pPr>
        <w:pStyle w:val="Code"/>
      </w:pPr>
      <w:r w:rsidRPr="006F0D43">
        <w:t>scan time=1, 1</w:t>
      </w:r>
    </w:p>
    <w:p w:rsidR="00FF3B3D" w:rsidRPr="006F0D43" w:rsidRDefault="00FF3B3D" w:rsidP="003A363C">
      <w:pPr>
        <w:pStyle w:val="Code"/>
      </w:pPr>
      <w:r w:rsidRPr="006F0D43">
        <w:t>optic= LENS14, LENS14</w:t>
      </w:r>
    </w:p>
    <w:p w:rsidR="00FF3B3D" w:rsidRPr="006F0D43" w:rsidRDefault="00FF3B3D" w:rsidP="003A363C">
      <w:pPr>
        <w:pStyle w:val="Code"/>
      </w:pPr>
      <w:r w:rsidRPr="006F0D43">
        <w:t>temp= 31.29, 0.41, -5.71, 31.53, 0.41, -5.77</w:t>
      </w:r>
    </w:p>
    <w:p w:rsidR="00FF3B3D" w:rsidRPr="006F0D43" w:rsidRDefault="00FF3B3D" w:rsidP="003A363C">
      <w:pPr>
        <w:pStyle w:val="Code"/>
      </w:pPr>
      <w:r w:rsidRPr="006F0D43">
        <w:t>battery= 7.7, 7.7</w:t>
      </w:r>
    </w:p>
    <w:p w:rsidR="00FF3B3D" w:rsidRPr="006F0D43" w:rsidRDefault="00FF3B3D" w:rsidP="003A363C">
      <w:pPr>
        <w:pStyle w:val="Code"/>
      </w:pPr>
      <w:r w:rsidRPr="006F0D43">
        <w:t>error= 0, 0</w:t>
      </w:r>
    </w:p>
    <w:p w:rsidR="00FF3B3D" w:rsidRPr="006F0D43" w:rsidRDefault="00FF3B3D" w:rsidP="003A363C">
      <w:pPr>
        <w:pStyle w:val="Code"/>
      </w:pPr>
      <w:r w:rsidRPr="006F0D43">
        <w:t>units= Radiance, Radiance</w:t>
      </w:r>
    </w:p>
    <w:p w:rsidR="00FF3B3D" w:rsidRPr="006F0D43" w:rsidRDefault="00FF3B3D" w:rsidP="003A363C">
      <w:pPr>
        <w:pStyle w:val="Code"/>
      </w:pPr>
      <w:r w:rsidRPr="006F0D43">
        <w:t>time= 7/18/10 9:47:09 AM, 7/18/10 9:47:31 AM</w:t>
      </w:r>
    </w:p>
    <w:p w:rsidR="00FF3B3D" w:rsidRPr="006F0D43" w:rsidRDefault="00FF3B3D" w:rsidP="003A363C">
      <w:pPr>
        <w:pStyle w:val="Code"/>
      </w:pPr>
      <w:r w:rsidRPr="006F0D43">
        <w:t>longitude= 11121.2335,W, 11121.2324,W</w:t>
      </w:r>
    </w:p>
    <w:p w:rsidR="00FF3B3D" w:rsidRPr="006F0D43" w:rsidRDefault="00FF3B3D" w:rsidP="003A363C">
      <w:pPr>
        <w:pStyle w:val="Code"/>
      </w:pPr>
      <w:r w:rsidRPr="006F0D43">
        <w:t>latitude= 5330.5955,N, 5330.5964,N</w:t>
      </w:r>
    </w:p>
    <w:p w:rsidR="00FF3B3D" w:rsidRPr="006F0D43" w:rsidRDefault="00FF3B3D" w:rsidP="003A363C">
      <w:pPr>
        <w:pStyle w:val="Code"/>
      </w:pPr>
      <w:r w:rsidRPr="006F0D43">
        <w:t>gpstime= 154336.000, 154356.000</w:t>
      </w:r>
    </w:p>
    <w:p w:rsidR="00FF3B3D" w:rsidRPr="006F0D43" w:rsidRDefault="00FF3B3D" w:rsidP="003A363C">
      <w:pPr>
        <w:pStyle w:val="Code"/>
      </w:pPr>
      <w:r w:rsidRPr="006F0D43">
        <w:t xml:space="preserve">comm= </w:t>
      </w:r>
    </w:p>
    <w:p w:rsidR="00FF3B3D" w:rsidRPr="006F0D43" w:rsidRDefault="00FF3B3D" w:rsidP="003A363C">
      <w:pPr>
        <w:pStyle w:val="Code"/>
      </w:pPr>
      <w:r w:rsidRPr="006F0D43">
        <w:t>memory slot= 0, 0</w:t>
      </w:r>
    </w:p>
    <w:p w:rsidR="00FF3B3D" w:rsidRPr="006F0D43" w:rsidRDefault="00FF3B3D" w:rsidP="003A363C">
      <w:pPr>
        <w:pStyle w:val="Code"/>
      </w:pPr>
      <w:r w:rsidRPr="006F0D43">
        <w:t xml:space="preserve">factors= </w:t>
      </w:r>
    </w:p>
    <w:p w:rsidR="00FF3B3D" w:rsidRPr="006F0D43" w:rsidRDefault="00FF3B3D" w:rsidP="003A363C">
      <w:pPr>
        <w:pStyle w:val="Code"/>
      </w:pPr>
      <w:r w:rsidRPr="006F0D43">
        <w:t xml:space="preserve">data= </w:t>
      </w:r>
    </w:p>
    <w:p w:rsidR="00FF3B3D" w:rsidRPr="006F0D43" w:rsidRDefault="00FF3B3D" w:rsidP="003A363C">
      <w:pPr>
        <w:pStyle w:val="Code"/>
      </w:pPr>
      <w:r w:rsidRPr="006F0D43">
        <w:t>344.2 56023.55 4381.86 7.82</w:t>
      </w:r>
    </w:p>
    <w:p w:rsidR="00FF3B3D" w:rsidRPr="006F0D43" w:rsidRDefault="00FF3B3D" w:rsidP="003A363C">
      <w:pPr>
        <w:pStyle w:val="Code"/>
      </w:pPr>
      <w:r w:rsidRPr="006F0D43">
        <w:t>345.8 54418.00 4186.00 7.69</w:t>
      </w:r>
    </w:p>
    <w:p w:rsidR="00FF3B3D" w:rsidRPr="006F0D43" w:rsidRDefault="00FF3B3D" w:rsidP="003A363C">
      <w:pPr>
        <w:pStyle w:val="Code"/>
      </w:pPr>
      <w:r w:rsidRPr="006F0D43">
        <w:t>347.3 56037.65 4365.57 7.79</w:t>
      </w:r>
    </w:p>
    <w:p w:rsidR="00FF3B3D" w:rsidRPr="006F0D43" w:rsidRDefault="00FF3B3D" w:rsidP="003A363C">
      <w:pPr>
        <w:pStyle w:val="Code"/>
      </w:pPr>
      <w:r w:rsidRPr="006F0D43">
        <w:t>348.9 59474.63 4568.75 7.68</w:t>
      </w:r>
    </w:p>
    <w:p w:rsidR="00FF3B3D" w:rsidRPr="006F0D43" w:rsidRDefault="00FF3B3D" w:rsidP="003A363C">
      <w:pPr>
        <w:pStyle w:val="Code"/>
      </w:pPr>
      <w:r>
        <w:t>…</w:t>
      </w:r>
    </w:p>
    <w:p w:rsidR="00FF3B3D" w:rsidRDefault="00FF3B3D" w:rsidP="003A363C">
      <w:pPr>
        <w:pStyle w:val="Body"/>
      </w:pPr>
    </w:p>
    <w:p w:rsidR="00FF3B3D" w:rsidRPr="006F0D43" w:rsidRDefault="00FF3B3D" w:rsidP="003A363C">
      <w:pPr>
        <w:pStyle w:val="Code"/>
      </w:pPr>
      <w:r w:rsidRPr="006F0D43">
        <w:t>/*** Spectra Vista SIG Data ***/</w:t>
      </w:r>
    </w:p>
    <w:p w:rsidR="00FF3B3D" w:rsidRPr="006F0D43" w:rsidRDefault="00FF3B3D" w:rsidP="003A363C">
      <w:pPr>
        <w:pStyle w:val="Code"/>
      </w:pPr>
      <w:r w:rsidRPr="006F0D43">
        <w:t>name= \My Documents\HR1024_Data\HR.080910.0010.sig</w:t>
      </w:r>
    </w:p>
    <w:p w:rsidR="00FF3B3D" w:rsidRPr="006F0D43" w:rsidRDefault="00FF3B3D" w:rsidP="003A363C">
      <w:pPr>
        <w:pStyle w:val="Code"/>
      </w:pPr>
      <w:r w:rsidRPr="006F0D43">
        <w:t>instrument= HR: 0971030</w:t>
      </w:r>
    </w:p>
    <w:p w:rsidR="00FF3B3D" w:rsidRPr="006F0D43" w:rsidRDefault="00FF3B3D" w:rsidP="003A363C">
      <w:pPr>
        <w:pStyle w:val="Code"/>
      </w:pPr>
      <w:r w:rsidRPr="006F0D43">
        <w:t>integration= 20, 19.2, 30, 200, 60, 30</w:t>
      </w:r>
    </w:p>
    <w:p w:rsidR="00FF3B3D" w:rsidRPr="006F0D43" w:rsidRDefault="00FF3B3D" w:rsidP="003A363C">
      <w:pPr>
        <w:pStyle w:val="Code"/>
      </w:pPr>
      <w:r w:rsidRPr="006F0D43">
        <w:t>scan time= 3, 3</w:t>
      </w:r>
    </w:p>
    <w:p w:rsidR="00FF3B3D" w:rsidRPr="006F0D43" w:rsidRDefault="00FF3B3D" w:rsidP="003A363C">
      <w:pPr>
        <w:pStyle w:val="Code"/>
      </w:pPr>
      <w:r w:rsidRPr="006F0D43">
        <w:t>scan settings= AD, AI, AD, AI</w:t>
      </w:r>
    </w:p>
    <w:p w:rsidR="00FF3B3D" w:rsidRPr="006F0D43" w:rsidRDefault="00FF3B3D" w:rsidP="003A363C">
      <w:pPr>
        <w:pStyle w:val="Code"/>
      </w:pPr>
      <w:r w:rsidRPr="006F0D43">
        <w:t>external data set1= 8224, 8224, 8224, 8224, 8224, 8224, 8224, 8224, 8224, 8224, 8224, 8224, 8224, 8224, 8224, 8224</w:t>
      </w:r>
    </w:p>
    <w:p w:rsidR="00FF3B3D" w:rsidRPr="006F0D43" w:rsidRDefault="00FF3B3D" w:rsidP="003A363C">
      <w:pPr>
        <w:pStyle w:val="Code"/>
      </w:pPr>
      <w:r w:rsidRPr="006F0D43">
        <w:t>external data set2= 8224, 8224, 8224, 8224, 8224, 8224, 8224, 8224, 8224, 8224, 8224, 8224, 8224, 8224, 8224, 8224</w:t>
      </w:r>
    </w:p>
    <w:p w:rsidR="00FF3B3D" w:rsidRPr="006F0D43" w:rsidRDefault="00FF3B3D" w:rsidP="003A363C">
      <w:pPr>
        <w:pStyle w:val="Code"/>
      </w:pPr>
      <w:r w:rsidRPr="006F0D43">
        <w:t>external data dark= 0,0,0,0,0,0,0,0</w:t>
      </w:r>
    </w:p>
    <w:p w:rsidR="00FF3B3D" w:rsidRPr="006F0D43" w:rsidRDefault="00FF3B3D" w:rsidP="003A363C">
      <w:pPr>
        <w:pStyle w:val="Code"/>
      </w:pPr>
      <w:r w:rsidRPr="006F0D43">
        <w:t>external data mask= 0</w:t>
      </w:r>
    </w:p>
    <w:p w:rsidR="00FF3B3D" w:rsidRPr="006F0D43" w:rsidRDefault="00FF3B3D" w:rsidP="003A363C">
      <w:pPr>
        <w:pStyle w:val="Code"/>
      </w:pPr>
      <w:r w:rsidRPr="006F0D43">
        <w:t>optic= LENS 4, LENS 4</w:t>
      </w:r>
    </w:p>
    <w:p w:rsidR="00FF3B3D" w:rsidRPr="006F0D43" w:rsidRDefault="00FF3B3D" w:rsidP="003A363C">
      <w:pPr>
        <w:pStyle w:val="Code"/>
      </w:pPr>
      <w:r w:rsidRPr="006F0D43">
        <w:t>temp= 36.21, 9.08, -5.30, 36.45, 9.08, -5.37</w:t>
      </w:r>
    </w:p>
    <w:p w:rsidR="00FF3B3D" w:rsidRPr="006F0D43" w:rsidRDefault="00FF3B3D" w:rsidP="003A363C">
      <w:pPr>
        <w:pStyle w:val="Code"/>
      </w:pPr>
      <w:r w:rsidRPr="006F0D43">
        <w:t>battery= 7.5, 7.4</w:t>
      </w:r>
    </w:p>
    <w:p w:rsidR="00FF3B3D" w:rsidRPr="006F0D43" w:rsidRDefault="00FF3B3D" w:rsidP="003A363C">
      <w:pPr>
        <w:pStyle w:val="Code"/>
      </w:pPr>
      <w:r w:rsidRPr="006F0D43">
        <w:t>error= 0, 0</w:t>
      </w:r>
    </w:p>
    <w:p w:rsidR="00FF3B3D" w:rsidRPr="006F0D43" w:rsidRDefault="00FF3B3D" w:rsidP="003A363C">
      <w:pPr>
        <w:pStyle w:val="Code"/>
      </w:pPr>
      <w:r w:rsidRPr="006F0D43">
        <w:t>units= Radiance, Radiance</w:t>
      </w:r>
    </w:p>
    <w:p w:rsidR="00FF3B3D" w:rsidRPr="006F0D43" w:rsidRDefault="00FF3B3D" w:rsidP="003A363C">
      <w:pPr>
        <w:pStyle w:val="Code"/>
      </w:pPr>
      <w:r w:rsidRPr="006F0D43">
        <w:t>time= 8/9/10 10:49:47 AM, 8/9/10 10:52:36 AM</w:t>
      </w:r>
    </w:p>
    <w:p w:rsidR="00FF3B3D" w:rsidRPr="006F0D43" w:rsidRDefault="00FF3B3D" w:rsidP="003A363C">
      <w:pPr>
        <w:pStyle w:val="Code"/>
      </w:pPr>
      <w:r w:rsidRPr="006F0D43">
        <w:t>longitude= 01116.9879,E, 01116.9933,E</w:t>
      </w:r>
    </w:p>
    <w:p w:rsidR="00FF3B3D" w:rsidRPr="006F0D43" w:rsidRDefault="00FF3B3D" w:rsidP="003A363C">
      <w:pPr>
        <w:pStyle w:val="Code"/>
      </w:pPr>
      <w:r w:rsidRPr="006F0D43">
        <w:t>latitude= 4806.4988,N, 4806.5075,N</w:t>
      </w:r>
    </w:p>
    <w:p w:rsidR="00FF3B3D" w:rsidRPr="006F0D43" w:rsidRDefault="00FF3B3D" w:rsidP="003A363C">
      <w:pPr>
        <w:pStyle w:val="Code"/>
      </w:pPr>
      <w:r w:rsidRPr="006F0D43">
        <w:t>gpstime= 084748.000, 085034.000</w:t>
      </w:r>
    </w:p>
    <w:p w:rsidR="00FF3B3D" w:rsidRPr="006F0D43" w:rsidRDefault="00FF3B3D" w:rsidP="003A363C">
      <w:pPr>
        <w:pStyle w:val="Code"/>
      </w:pPr>
      <w:r w:rsidRPr="006F0D43">
        <w:t xml:space="preserve">comm= </w:t>
      </w:r>
    </w:p>
    <w:p w:rsidR="00FF3B3D" w:rsidRPr="006F0D43" w:rsidRDefault="00FF3B3D" w:rsidP="003A363C">
      <w:pPr>
        <w:pStyle w:val="Code"/>
      </w:pPr>
      <w:r w:rsidRPr="006F0D43">
        <w:t>memory slot= 0, 0</w:t>
      </w:r>
    </w:p>
    <w:p w:rsidR="00FF3B3D" w:rsidRPr="006F0D43" w:rsidRDefault="00FF3B3D" w:rsidP="003A363C">
      <w:pPr>
        <w:pStyle w:val="Code"/>
      </w:pPr>
      <w:r w:rsidRPr="006F0D43">
        <w:t xml:space="preserve">factors= </w:t>
      </w:r>
    </w:p>
    <w:p w:rsidR="00FF3B3D" w:rsidRPr="006F0D43" w:rsidRDefault="00FF3B3D" w:rsidP="003A363C">
      <w:pPr>
        <w:pStyle w:val="Code"/>
      </w:pPr>
      <w:r w:rsidRPr="006F0D43">
        <w:t xml:space="preserve">data= </w:t>
      </w:r>
    </w:p>
    <w:p w:rsidR="00FF3B3D" w:rsidRPr="006F0D43" w:rsidRDefault="00FF3B3D" w:rsidP="003A363C">
      <w:pPr>
        <w:pStyle w:val="Code"/>
      </w:pPr>
      <w:r w:rsidRPr="006F0D43">
        <w:t>350.6 127369.73 4658.17 3.66</w:t>
      </w:r>
    </w:p>
    <w:p w:rsidR="00FF3B3D" w:rsidRPr="006F0D43" w:rsidRDefault="00FF3B3D" w:rsidP="003A363C">
      <w:pPr>
        <w:pStyle w:val="Code"/>
      </w:pPr>
      <w:r w:rsidRPr="006F0D43">
        <w:t>352.1 130962.30 4815.39 3.68</w:t>
      </w:r>
    </w:p>
    <w:p w:rsidR="00FF3B3D" w:rsidRPr="006F0D43" w:rsidRDefault="00FF3B3D" w:rsidP="003A363C">
      <w:pPr>
        <w:pStyle w:val="Code"/>
      </w:pPr>
      <w:r w:rsidRPr="006F0D43">
        <w:t>353.7 132239.65 4916.35 3.72</w:t>
      </w:r>
    </w:p>
    <w:p w:rsidR="00FF3B3D" w:rsidRPr="006F0D43" w:rsidRDefault="00FF3B3D" w:rsidP="003A363C">
      <w:pPr>
        <w:pStyle w:val="Code"/>
      </w:pPr>
      <w:r w:rsidRPr="006F0D43">
        <w:t>355.3 128726.40 4836.48 3.76</w:t>
      </w:r>
    </w:p>
    <w:p w:rsidR="00FF3B3D" w:rsidRPr="006F0D43" w:rsidRDefault="00FF3B3D" w:rsidP="003A363C">
      <w:pPr>
        <w:pStyle w:val="Code"/>
      </w:pPr>
      <w:r w:rsidRPr="006F0D43">
        <w:t>356.8 124030.10 4677.99 3.77</w:t>
      </w:r>
    </w:p>
    <w:p w:rsidR="00FF3B3D" w:rsidRPr="006F0D43" w:rsidRDefault="00FF3B3D" w:rsidP="003A363C">
      <w:pPr>
        <w:pStyle w:val="Code"/>
      </w:pPr>
      <w:r w:rsidRPr="006F0D43">
        <w:t>358.4 123421.08 4677.13 3.79</w:t>
      </w:r>
    </w:p>
    <w:p w:rsidR="00FF3B3D" w:rsidRPr="006F0D43" w:rsidRDefault="00FF3B3D" w:rsidP="003A363C">
      <w:pPr>
        <w:pStyle w:val="Code"/>
      </w:pPr>
      <w:r w:rsidRPr="006F0D43">
        <w:t>359.9 130810.10 4966.42 3.80</w:t>
      </w:r>
    </w:p>
    <w:p w:rsidR="00FF3B3D" w:rsidRPr="006F0D43" w:rsidRDefault="00FF3B3D" w:rsidP="003A363C">
      <w:pPr>
        <w:pStyle w:val="Code"/>
      </w:pPr>
      <w:r w:rsidRPr="006F0D43">
        <w:t>…</w:t>
      </w:r>
    </w:p>
    <w:p w:rsidR="00FF3B3D" w:rsidRDefault="00FF3B3D" w:rsidP="003A363C">
      <w:pPr>
        <w:pStyle w:val="Heading3"/>
      </w:pPr>
      <w:r>
        <w:t>Apogee Files</w:t>
      </w:r>
    </w:p>
    <w:tbl>
      <w:tblPr>
        <w:tblStyle w:val="TableGrid"/>
        <w:tblW w:w="0" w:type="auto"/>
        <w:tblInd w:w="709" w:type="dxa"/>
        <w:tblLook w:val="04A0"/>
      </w:tblPr>
      <w:tblGrid>
        <w:gridCol w:w="3130"/>
        <w:gridCol w:w="5732"/>
      </w:tblGrid>
      <w:tr w:rsidR="00FF3B3D" w:rsidTr="00A23C3C">
        <w:tc>
          <w:tcPr>
            <w:tcW w:w="0" w:type="auto"/>
          </w:tcPr>
          <w:p w:rsidR="00FF3B3D" w:rsidRDefault="00FF3B3D" w:rsidP="00A23C3C">
            <w:pPr>
              <w:pStyle w:val="Body"/>
              <w:ind w:left="0"/>
            </w:pPr>
            <w:r>
              <w:t>Standard or Format Owner</w:t>
            </w:r>
          </w:p>
        </w:tc>
        <w:tc>
          <w:tcPr>
            <w:tcW w:w="0" w:type="auto"/>
          </w:tcPr>
          <w:p w:rsidR="00FF3B3D" w:rsidRDefault="00FF3B3D" w:rsidP="00A23C3C">
            <w:pPr>
              <w:pStyle w:val="Body"/>
              <w:ind w:left="0"/>
            </w:pPr>
            <w:r>
              <w:t>Apogee</w:t>
            </w:r>
          </w:p>
        </w:tc>
      </w:tr>
      <w:tr w:rsidR="00FF3B3D" w:rsidTr="00A23C3C">
        <w:tc>
          <w:tcPr>
            <w:tcW w:w="0" w:type="auto"/>
          </w:tcPr>
          <w:p w:rsidR="00FF3B3D" w:rsidRDefault="00FF3B3D" w:rsidP="00A23C3C">
            <w:pPr>
              <w:pStyle w:val="Body"/>
              <w:ind w:left="0"/>
            </w:pPr>
            <w:r>
              <w:t>Devices</w:t>
            </w:r>
          </w:p>
        </w:tc>
        <w:tc>
          <w:tcPr>
            <w:tcW w:w="0" w:type="auto"/>
          </w:tcPr>
          <w:p w:rsidR="00FF3B3D" w:rsidRDefault="00FF3B3D" w:rsidP="00A23C3C">
            <w:pPr>
              <w:pStyle w:val="Body"/>
              <w:ind w:left="0"/>
            </w:pPr>
          </w:p>
        </w:tc>
      </w:tr>
      <w:tr w:rsidR="00FF3B3D" w:rsidTr="00A23C3C">
        <w:tc>
          <w:tcPr>
            <w:tcW w:w="0" w:type="auto"/>
          </w:tcPr>
          <w:p w:rsidR="00FF3B3D" w:rsidRDefault="00FF3B3D" w:rsidP="00A23C3C">
            <w:pPr>
              <w:pStyle w:val="Body"/>
              <w:ind w:left="0"/>
            </w:pPr>
            <w:r>
              <w:t>Supported Formats</w:t>
            </w:r>
          </w:p>
        </w:tc>
        <w:tc>
          <w:tcPr>
            <w:tcW w:w="0" w:type="auto"/>
          </w:tcPr>
          <w:p w:rsidR="00FF3B3D" w:rsidRPr="00084655" w:rsidRDefault="00FF3B3D" w:rsidP="00CB1FEC">
            <w:pPr>
              <w:pStyle w:val="Body"/>
              <w:ind w:left="0"/>
            </w:pPr>
            <w:r>
              <w:t>Apogee text files (restricted to one tested file format only – see below)</w:t>
            </w:r>
          </w:p>
        </w:tc>
      </w:tr>
      <w:tr w:rsidR="00FF3B3D" w:rsidTr="00A23C3C">
        <w:tc>
          <w:tcPr>
            <w:tcW w:w="0" w:type="auto"/>
          </w:tcPr>
          <w:p w:rsidR="00FF3B3D" w:rsidRDefault="00FF3B3D" w:rsidP="00A23C3C">
            <w:pPr>
              <w:pStyle w:val="Body"/>
              <w:ind w:left="0"/>
            </w:pPr>
            <w:r>
              <w:t>Specchio Instrument Type Numbers</w:t>
            </w:r>
          </w:p>
        </w:tc>
        <w:tc>
          <w:tcPr>
            <w:tcW w:w="0" w:type="auto"/>
          </w:tcPr>
          <w:p w:rsidR="00FF3B3D" w:rsidRDefault="00FF3B3D" w:rsidP="00A23C3C">
            <w:pPr>
              <w:pStyle w:val="Body"/>
              <w:ind w:left="0"/>
              <w:rPr>
                <w:lang w:val="en-US"/>
              </w:rPr>
            </w:pPr>
            <w:r>
              <w:t>Set to -1 as not available</w:t>
            </w:r>
          </w:p>
        </w:tc>
      </w:tr>
      <w:tr w:rsidR="00FF3B3D" w:rsidTr="00A23C3C">
        <w:tc>
          <w:tcPr>
            <w:tcW w:w="0" w:type="auto"/>
          </w:tcPr>
          <w:p w:rsidR="00FF3B3D" w:rsidRDefault="00FF3B3D" w:rsidP="00A23C3C">
            <w:pPr>
              <w:pStyle w:val="Body"/>
              <w:ind w:left="0"/>
            </w:pPr>
            <w:r>
              <w:t>Comments</w:t>
            </w:r>
          </w:p>
        </w:tc>
        <w:tc>
          <w:tcPr>
            <w:tcW w:w="0" w:type="auto"/>
          </w:tcPr>
          <w:p w:rsidR="00FF3B3D" w:rsidRDefault="00FF3B3D" w:rsidP="00A23C3C">
            <w:pPr>
              <w:pStyle w:val="TableText"/>
              <w:rPr>
                <w:lang w:val="en-US"/>
              </w:rPr>
            </w:pPr>
          </w:p>
        </w:tc>
      </w:tr>
      <w:tr w:rsidR="00FF3B3D" w:rsidTr="00A23C3C">
        <w:tc>
          <w:tcPr>
            <w:tcW w:w="0" w:type="auto"/>
          </w:tcPr>
          <w:p w:rsidR="00FF3B3D" w:rsidRDefault="00FF3B3D" w:rsidP="00A23C3C">
            <w:pPr>
              <w:pStyle w:val="Body"/>
              <w:ind w:left="0"/>
            </w:pPr>
            <w:r>
              <w:t>Sensor Selection Method on Reading</w:t>
            </w:r>
          </w:p>
        </w:tc>
        <w:tc>
          <w:tcPr>
            <w:tcW w:w="0" w:type="auto"/>
          </w:tcPr>
          <w:p w:rsidR="00FF3B3D" w:rsidRDefault="00FF3B3D" w:rsidP="00632319">
            <w:pPr>
              <w:pStyle w:val="TableText"/>
              <w:rPr>
                <w:rFonts w:cstheme="minorBidi"/>
              </w:rPr>
            </w:pPr>
            <w:r>
              <w:t>Manufacturer Short Name = APOGEE</w:t>
            </w:r>
          </w:p>
          <w:p w:rsidR="00FF3B3D" w:rsidRDefault="00FF3B3D" w:rsidP="00632319">
            <w:pPr>
              <w:pStyle w:val="TableText"/>
            </w:pPr>
            <w:r>
              <w:t>Sensor Number of bands = number of bands in spectrum</w:t>
            </w:r>
          </w:p>
          <w:p w:rsidR="00FF3B3D" w:rsidRDefault="00FF3B3D" w:rsidP="00632319">
            <w:pPr>
              <w:pStyle w:val="TableText"/>
            </w:pPr>
            <w:r>
              <w:t>Sensor Wavelength of first band = wavelength of first band in spectrum</w:t>
            </w:r>
          </w:p>
          <w:p w:rsidR="00FF3B3D" w:rsidRDefault="00FF3B3D" w:rsidP="00632319">
            <w:pPr>
              <w:pStyle w:val="TableText"/>
              <w:rPr>
                <w:lang w:val="en-US"/>
              </w:rPr>
            </w:pPr>
            <w:r>
              <w:t>Sensor Wavelength of last band = wavelength of last band in spectrum</w:t>
            </w:r>
          </w:p>
        </w:tc>
      </w:tr>
    </w:tbl>
    <w:p w:rsidR="00FF3B3D" w:rsidRDefault="00FF3B3D" w:rsidP="00CB1FEC">
      <w:pPr>
        <w:pStyle w:val="Note"/>
      </w:pPr>
      <w:r>
        <w:t>Note</w:t>
      </w:r>
      <w:r>
        <w:tab/>
        <w:t>Apogee files are supported but not extensively tested as yet.</w:t>
      </w:r>
    </w:p>
    <w:p w:rsidR="00FF3B3D" w:rsidRDefault="00FF3B3D" w:rsidP="003A363C">
      <w:pPr>
        <w:pStyle w:val="Body"/>
      </w:pPr>
      <w:r w:rsidRPr="006B4F6F">
        <w:rPr>
          <w:rStyle w:val="DocActionChar"/>
        </w:rPr>
        <w:t>%%% I</w:t>
      </w:r>
      <w:r>
        <w:rPr>
          <w:rStyle w:val="DocActionChar"/>
        </w:rPr>
        <w:t>s</w:t>
      </w:r>
      <w:r w:rsidRPr="006B4F6F">
        <w:rPr>
          <w:rStyle w:val="DocActionChar"/>
        </w:rPr>
        <w:t xml:space="preserve"> this still true?</w:t>
      </w:r>
      <w:r>
        <w:rPr>
          <w:rStyle w:val="DocActionChar"/>
        </w:rPr>
        <w:t xml:space="preserve"> If they’re not tested, why are they released? If they don’t get tested, perhaps they should not be mentioned in the doc.</w:t>
      </w:r>
    </w:p>
    <w:p w:rsidR="00FF3B3D" w:rsidRDefault="00FF3B3D" w:rsidP="00CB1FEC">
      <w:pPr>
        <w:pStyle w:val="HeadingSubUnnumbered"/>
      </w:pPr>
      <w:r>
        <w:t>Example of supported Apogee format text file</w:t>
      </w:r>
    </w:p>
    <w:p w:rsidR="00FF3B3D" w:rsidRPr="006F0D43" w:rsidRDefault="00FF3B3D" w:rsidP="003A363C">
      <w:pPr>
        <w:pStyle w:val="CodeSmall"/>
      </w:pPr>
      <w:r w:rsidRPr="006F0D43">
        <w:t>" File: cachimbalito2\p5_2.TRM</w:t>
      </w:r>
    </w:p>
    <w:p w:rsidR="00FF3B3D" w:rsidRPr="002100B4" w:rsidRDefault="00FF3B3D" w:rsidP="003A363C">
      <w:pPr>
        <w:pStyle w:val="CodeSmall"/>
      </w:pPr>
      <w:r w:rsidRPr="002100B4">
        <w:t xml:space="preserve">" TRANS-&gt;  Wave:733.53nm  Pix:1050  Val: 25.767  Time:23ms  Avg:7  Sm:0  Sg:0  Tc:on  Xt:1  Ch:1 </w:t>
      </w:r>
    </w:p>
    <w:p w:rsidR="00FF3B3D" w:rsidRPr="006F0D43" w:rsidRDefault="00FF3B3D" w:rsidP="003A363C">
      <w:pPr>
        <w:pStyle w:val="CodeSmall"/>
      </w:pPr>
      <w:r w:rsidRPr="006F0D43">
        <w:t xml:space="preserve"> 400.00  1.102E+000</w:t>
      </w:r>
    </w:p>
    <w:p w:rsidR="00FF3B3D" w:rsidRPr="006F0D43" w:rsidRDefault="00FF3B3D" w:rsidP="003A363C">
      <w:pPr>
        <w:pStyle w:val="CodeSmall"/>
      </w:pPr>
      <w:r w:rsidRPr="006F0D43">
        <w:t xml:space="preserve"> 400.50  1.131E+000</w:t>
      </w:r>
    </w:p>
    <w:p w:rsidR="00FF3B3D" w:rsidRPr="006F0D43" w:rsidRDefault="00FF3B3D" w:rsidP="003A363C">
      <w:pPr>
        <w:pStyle w:val="CodeSmall"/>
      </w:pPr>
      <w:r w:rsidRPr="006F0D43">
        <w:t xml:space="preserve"> 401.00  1.205E+000</w:t>
      </w:r>
    </w:p>
    <w:p w:rsidR="00FF3B3D" w:rsidRPr="006F0D43" w:rsidRDefault="00FF3B3D" w:rsidP="003A363C">
      <w:pPr>
        <w:pStyle w:val="CodeSmall"/>
      </w:pPr>
      <w:r w:rsidRPr="006F0D43">
        <w:t xml:space="preserve"> 401.50  1.257E+000</w:t>
      </w:r>
    </w:p>
    <w:p w:rsidR="00FF3B3D" w:rsidRPr="006F0D43" w:rsidRDefault="00FF3B3D" w:rsidP="003A363C">
      <w:pPr>
        <w:pStyle w:val="CodeSmall"/>
      </w:pPr>
      <w:r w:rsidRPr="006F0D43">
        <w:t xml:space="preserve"> 402.00  1.260E+000</w:t>
      </w:r>
    </w:p>
    <w:p w:rsidR="00FF3B3D" w:rsidRPr="006F0D43" w:rsidRDefault="00FF3B3D" w:rsidP="003A363C">
      <w:pPr>
        <w:pStyle w:val="CodeSmall"/>
      </w:pPr>
      <w:r w:rsidRPr="006F0D43">
        <w:t xml:space="preserve"> 402.50  1.336E+000</w:t>
      </w:r>
    </w:p>
    <w:p w:rsidR="00FF3B3D" w:rsidRPr="006F0D43" w:rsidRDefault="00FF3B3D" w:rsidP="003A363C">
      <w:pPr>
        <w:pStyle w:val="CodeSmall"/>
      </w:pPr>
      <w:r w:rsidRPr="006F0D43">
        <w:t xml:space="preserve"> 403.00  1.341E+000</w:t>
      </w:r>
    </w:p>
    <w:p w:rsidR="00FF3B3D" w:rsidRPr="006F0D43" w:rsidRDefault="00FF3B3D" w:rsidP="003A363C">
      <w:pPr>
        <w:pStyle w:val="CodeSmall"/>
      </w:pPr>
      <w:r w:rsidRPr="006F0D43">
        <w:t xml:space="preserve"> 403.50  1.418E+000</w:t>
      </w:r>
    </w:p>
    <w:p w:rsidR="00FF3B3D" w:rsidRPr="006F0D43" w:rsidRDefault="00FF3B3D" w:rsidP="003A363C">
      <w:pPr>
        <w:pStyle w:val="CodeSmall"/>
      </w:pPr>
      <w:r w:rsidRPr="006F0D43">
        <w:t xml:space="preserve"> 404.00  1.451E+000</w:t>
      </w:r>
    </w:p>
    <w:p w:rsidR="00FF3B3D" w:rsidRPr="006F0D43" w:rsidRDefault="00FF3B3D" w:rsidP="003A363C">
      <w:pPr>
        <w:pStyle w:val="CodeSmall"/>
      </w:pPr>
      <w:r w:rsidRPr="006F0D43">
        <w:t xml:space="preserve"> 404.50  1.444E+000</w:t>
      </w:r>
    </w:p>
    <w:p w:rsidR="00FF3B3D" w:rsidRPr="006F0D43" w:rsidRDefault="00FF3B3D" w:rsidP="003A363C">
      <w:pPr>
        <w:pStyle w:val="CodeSmall"/>
      </w:pPr>
      <w:r w:rsidRPr="006F0D43">
        <w:t xml:space="preserve"> 405.00  1.488E+000</w:t>
      </w:r>
    </w:p>
    <w:p w:rsidR="00FF3B3D" w:rsidRPr="006F0D43" w:rsidRDefault="00FF3B3D" w:rsidP="003A363C">
      <w:pPr>
        <w:pStyle w:val="CodeSmall"/>
      </w:pPr>
      <w:r w:rsidRPr="006F0D43">
        <w:t>…</w:t>
      </w:r>
    </w:p>
    <w:p w:rsidR="00FF3B3D" w:rsidRPr="00084655" w:rsidRDefault="00FF3B3D" w:rsidP="003A363C">
      <w:pPr>
        <w:pStyle w:val="Heading3"/>
      </w:pPr>
      <w:r w:rsidRPr="00084655">
        <w:t>ENVI Spectral Library Files</w:t>
      </w:r>
    </w:p>
    <w:tbl>
      <w:tblPr>
        <w:tblStyle w:val="TableGrid"/>
        <w:tblW w:w="0" w:type="auto"/>
        <w:tblInd w:w="709" w:type="dxa"/>
        <w:tblLook w:val="04A0"/>
      </w:tblPr>
      <w:tblGrid>
        <w:gridCol w:w="2079"/>
        <w:gridCol w:w="6783"/>
      </w:tblGrid>
      <w:tr w:rsidR="00FF3B3D" w:rsidTr="00A23C3C">
        <w:tc>
          <w:tcPr>
            <w:tcW w:w="0" w:type="auto"/>
          </w:tcPr>
          <w:p w:rsidR="00FF3B3D" w:rsidRDefault="00FF3B3D" w:rsidP="00A23C3C">
            <w:pPr>
              <w:pStyle w:val="Body"/>
              <w:ind w:left="0"/>
            </w:pPr>
            <w:r>
              <w:t>Standard or Format Owner</w:t>
            </w:r>
          </w:p>
        </w:tc>
        <w:tc>
          <w:tcPr>
            <w:tcW w:w="0" w:type="auto"/>
          </w:tcPr>
          <w:p w:rsidR="00FF3B3D" w:rsidRDefault="00FF3B3D" w:rsidP="00A23C3C">
            <w:pPr>
              <w:pStyle w:val="Body"/>
              <w:ind w:left="0"/>
            </w:pPr>
            <w:r>
              <w:t>ENVI SLB</w:t>
            </w:r>
          </w:p>
        </w:tc>
      </w:tr>
      <w:tr w:rsidR="00FF3B3D" w:rsidTr="00A23C3C">
        <w:tc>
          <w:tcPr>
            <w:tcW w:w="0" w:type="auto"/>
          </w:tcPr>
          <w:p w:rsidR="00FF3B3D" w:rsidRDefault="00FF3B3D" w:rsidP="00A23C3C">
            <w:pPr>
              <w:pStyle w:val="Body"/>
              <w:ind w:left="0"/>
            </w:pPr>
            <w:r>
              <w:t>Devices</w:t>
            </w:r>
          </w:p>
        </w:tc>
        <w:tc>
          <w:tcPr>
            <w:tcW w:w="0" w:type="auto"/>
          </w:tcPr>
          <w:p w:rsidR="00FF3B3D" w:rsidRDefault="00FF3B3D" w:rsidP="00A23C3C">
            <w:pPr>
              <w:pStyle w:val="Body"/>
              <w:ind w:left="0"/>
            </w:pPr>
          </w:p>
        </w:tc>
      </w:tr>
      <w:tr w:rsidR="00FF3B3D" w:rsidTr="00A23C3C">
        <w:tc>
          <w:tcPr>
            <w:tcW w:w="0" w:type="auto"/>
          </w:tcPr>
          <w:p w:rsidR="00FF3B3D" w:rsidRDefault="00FF3B3D" w:rsidP="00A23C3C">
            <w:pPr>
              <w:pStyle w:val="Body"/>
              <w:ind w:left="0"/>
            </w:pPr>
            <w:r>
              <w:t>Supported Formats</w:t>
            </w:r>
          </w:p>
        </w:tc>
        <w:tc>
          <w:tcPr>
            <w:tcW w:w="0" w:type="auto"/>
          </w:tcPr>
          <w:p w:rsidR="00FF3B3D" w:rsidRPr="00084655" w:rsidRDefault="00FF3B3D" w:rsidP="00A23C3C">
            <w:pPr>
              <w:pStyle w:val="Body"/>
              <w:ind w:left="0"/>
            </w:pPr>
            <w:r w:rsidRPr="00084655">
              <w:t>ENVI Spectral library files (SLB and SLI)</w:t>
            </w:r>
          </w:p>
        </w:tc>
      </w:tr>
      <w:tr w:rsidR="00FF3B3D" w:rsidTr="00A23C3C">
        <w:tc>
          <w:tcPr>
            <w:tcW w:w="0" w:type="auto"/>
          </w:tcPr>
          <w:p w:rsidR="00FF3B3D" w:rsidRDefault="00FF3B3D" w:rsidP="00A23C3C">
            <w:pPr>
              <w:pStyle w:val="Body"/>
              <w:ind w:left="0"/>
            </w:pPr>
            <w:r>
              <w:t>Specchio Instrument Type Numbers</w:t>
            </w:r>
          </w:p>
        </w:tc>
        <w:tc>
          <w:tcPr>
            <w:tcW w:w="0" w:type="auto"/>
          </w:tcPr>
          <w:p w:rsidR="00FF3B3D" w:rsidRDefault="00FF3B3D" w:rsidP="00A23C3C">
            <w:pPr>
              <w:pStyle w:val="Body"/>
              <w:ind w:left="0"/>
              <w:rPr>
                <w:lang w:val="en-US"/>
              </w:rPr>
            </w:pPr>
            <w:r>
              <w:t>Set to -1 as not available</w:t>
            </w:r>
          </w:p>
        </w:tc>
      </w:tr>
      <w:tr w:rsidR="00FF3B3D" w:rsidTr="00A23C3C">
        <w:tc>
          <w:tcPr>
            <w:tcW w:w="0" w:type="auto"/>
          </w:tcPr>
          <w:p w:rsidR="00FF3B3D" w:rsidRDefault="00FF3B3D" w:rsidP="00A23C3C">
            <w:pPr>
              <w:pStyle w:val="Body"/>
              <w:ind w:left="0"/>
            </w:pPr>
            <w:r>
              <w:t>Comments</w:t>
            </w:r>
          </w:p>
        </w:tc>
        <w:tc>
          <w:tcPr>
            <w:tcW w:w="0" w:type="auto"/>
          </w:tcPr>
          <w:p w:rsidR="00FF3B3D" w:rsidRDefault="00FF3B3D" w:rsidP="00CB1FEC">
            <w:pPr>
              <w:pStyle w:val="TableText"/>
            </w:pPr>
            <w:r w:rsidRPr="00851208">
              <w:t>The impo</w:t>
            </w:r>
            <w:r>
              <w:t>rt routine expects the spectral library files to have extensions of either .slb or .sli.</w:t>
            </w:r>
          </w:p>
          <w:p w:rsidR="00FF3B3D" w:rsidRPr="00851208" w:rsidRDefault="00FF3B3D" w:rsidP="00CB1FEC">
            <w:pPr>
              <w:pStyle w:val="CodeinTable"/>
            </w:pPr>
            <w:r w:rsidRPr="00851208">
              <w:t>my_spectra.slb</w:t>
            </w:r>
          </w:p>
          <w:p w:rsidR="00FF3B3D" w:rsidRPr="00851208" w:rsidRDefault="00FF3B3D" w:rsidP="00CB1FEC">
            <w:pPr>
              <w:pStyle w:val="CodeinTable"/>
            </w:pPr>
            <w:r w:rsidRPr="00851208">
              <w:t>my_spectra.hdr</w:t>
            </w:r>
          </w:p>
          <w:p w:rsidR="00FF3B3D" w:rsidRDefault="00FF3B3D" w:rsidP="00CB1FEC">
            <w:pPr>
              <w:pStyle w:val="DocAction"/>
            </w:pPr>
            <w:r>
              <w:t xml:space="preserve">%%% How does .hdr make sense here? I was expecting the second file to be .sli. </w:t>
            </w:r>
            <w:r w:rsidRPr="007A07DA">
              <w:rPr>
                <w:rStyle w:val="DocActionChar"/>
              </w:rPr>
              <w:t>Andy</w:t>
            </w:r>
          </w:p>
          <w:p w:rsidR="00FF3B3D" w:rsidRPr="00084655" w:rsidRDefault="00FF3B3D" w:rsidP="00CB1FEC">
            <w:pPr>
              <w:pStyle w:val="TableText"/>
            </w:pPr>
            <w:r w:rsidRPr="00084655">
              <w:t xml:space="preserve">These files can contain more than one spectrum. </w:t>
            </w:r>
            <w:r>
              <w:t>Specchio saves e</w:t>
            </w:r>
            <w:r w:rsidRPr="00084655">
              <w:t>ach spectrum separately.</w:t>
            </w:r>
            <w:r>
              <w:t xml:space="preserve"> </w:t>
            </w:r>
            <w:r w:rsidRPr="002100B4">
              <w:rPr>
                <w:rStyle w:val="DocActionChar"/>
              </w:rPr>
              <w:t xml:space="preserve">%%% Does it generate </w:t>
            </w:r>
            <w:r>
              <w:rPr>
                <w:rStyle w:val="DocActionChar"/>
              </w:rPr>
              <w:t xml:space="preserve">unique </w:t>
            </w:r>
            <w:r w:rsidRPr="002100B4">
              <w:rPr>
                <w:rStyle w:val="DocActionChar"/>
              </w:rPr>
              <w:t>names?</w:t>
            </w:r>
            <w:r>
              <w:rPr>
                <w:rStyle w:val="DocActionChar"/>
              </w:rPr>
              <w:t xml:space="preserve"> </w:t>
            </w:r>
            <w:r w:rsidRPr="007A07DA">
              <w:rPr>
                <w:rStyle w:val="DocActionChar"/>
              </w:rPr>
              <w:t>Andy</w:t>
            </w:r>
          </w:p>
          <w:p w:rsidR="00FF3B3D" w:rsidRPr="00CB1FEC" w:rsidRDefault="00FF3B3D" w:rsidP="006E169B">
            <w:pPr>
              <w:pStyle w:val="TableText"/>
            </w:pPr>
            <w:r>
              <w:t>If</w:t>
            </w:r>
            <w:r w:rsidRPr="00084655">
              <w:t xml:space="preserve"> </w:t>
            </w:r>
            <w:r>
              <w:t>present,</w:t>
            </w:r>
            <w:r w:rsidRPr="00084655">
              <w:t xml:space="preserve"> Spectra names are read from the header fil</w:t>
            </w:r>
            <w:r>
              <w:t xml:space="preserve">e and stored in the database in the Filename Metadata Attribute. The File Type Metadata Attribute is set to </w:t>
            </w:r>
            <w:r w:rsidRPr="00851208">
              <w:rPr>
                <w:rStyle w:val="GUIWord"/>
              </w:rPr>
              <w:t>ENVI Hdr</w:t>
            </w:r>
            <w:r w:rsidRPr="00084655">
              <w:t>.</w:t>
            </w:r>
          </w:p>
        </w:tc>
      </w:tr>
    </w:tbl>
    <w:p w:rsidR="00FF3B3D" w:rsidRDefault="00FF3B3D" w:rsidP="003A363C">
      <w:pPr>
        <w:pStyle w:val="Note"/>
      </w:pPr>
      <w:r w:rsidRPr="00084655">
        <w:t>Note</w:t>
      </w:r>
      <w:r>
        <w:t>s</w:t>
      </w:r>
      <w:r>
        <w:tab/>
        <w:t>T</w:t>
      </w:r>
      <w:r w:rsidRPr="00084655">
        <w:t>he sensor definition</w:t>
      </w:r>
      <w:r>
        <w:t xml:space="preserve"> (i.e. central wavelengths)</w:t>
      </w:r>
      <w:r w:rsidRPr="00084655">
        <w:t xml:space="preserve"> is not read from the ENVI header file</w:t>
      </w:r>
      <w:r>
        <w:t>.</w:t>
      </w:r>
    </w:p>
    <w:p w:rsidR="00FF3B3D" w:rsidRDefault="00FF3B3D" w:rsidP="003A363C">
      <w:pPr>
        <w:pStyle w:val="Heading3"/>
      </w:pPr>
      <w:r>
        <w:t>Ocean Optics SpectraSuite Data Files</w:t>
      </w:r>
    </w:p>
    <w:tbl>
      <w:tblPr>
        <w:tblStyle w:val="TableGrid"/>
        <w:tblW w:w="0" w:type="auto"/>
        <w:tblInd w:w="709" w:type="dxa"/>
        <w:tblLook w:val="04A0"/>
      </w:tblPr>
      <w:tblGrid>
        <w:gridCol w:w="1808"/>
        <w:gridCol w:w="7054"/>
      </w:tblGrid>
      <w:tr w:rsidR="00FF3B3D" w:rsidTr="00A23C3C">
        <w:tc>
          <w:tcPr>
            <w:tcW w:w="0" w:type="auto"/>
          </w:tcPr>
          <w:p w:rsidR="00FF3B3D" w:rsidRDefault="00FF3B3D" w:rsidP="00A23C3C">
            <w:pPr>
              <w:pStyle w:val="Body"/>
              <w:ind w:left="0"/>
            </w:pPr>
            <w:r>
              <w:t>Standard or Format Owner</w:t>
            </w:r>
          </w:p>
        </w:tc>
        <w:tc>
          <w:tcPr>
            <w:tcW w:w="0" w:type="auto"/>
          </w:tcPr>
          <w:p w:rsidR="00FF3B3D" w:rsidRDefault="00FF3B3D" w:rsidP="00CB1FEC">
            <w:pPr>
              <w:pStyle w:val="TableText"/>
            </w:pPr>
            <w:r>
              <w:t>Ocean Optics Spectra Suite</w:t>
            </w:r>
          </w:p>
        </w:tc>
      </w:tr>
      <w:tr w:rsidR="00FF3B3D" w:rsidTr="00A23C3C">
        <w:tc>
          <w:tcPr>
            <w:tcW w:w="0" w:type="auto"/>
          </w:tcPr>
          <w:p w:rsidR="00FF3B3D" w:rsidRDefault="00FF3B3D" w:rsidP="00A23C3C">
            <w:pPr>
              <w:pStyle w:val="Body"/>
              <w:ind w:left="0"/>
            </w:pPr>
            <w:r>
              <w:t>Devices</w:t>
            </w:r>
          </w:p>
        </w:tc>
        <w:tc>
          <w:tcPr>
            <w:tcW w:w="0" w:type="auto"/>
          </w:tcPr>
          <w:p w:rsidR="00FF3B3D" w:rsidRDefault="00FF3B3D" w:rsidP="00A23C3C">
            <w:pPr>
              <w:pStyle w:val="Body"/>
              <w:ind w:left="0"/>
            </w:pPr>
          </w:p>
        </w:tc>
      </w:tr>
      <w:tr w:rsidR="00FF3B3D" w:rsidTr="00A23C3C">
        <w:tc>
          <w:tcPr>
            <w:tcW w:w="0" w:type="auto"/>
          </w:tcPr>
          <w:p w:rsidR="00FF3B3D" w:rsidRDefault="00FF3B3D" w:rsidP="00A23C3C">
            <w:pPr>
              <w:pStyle w:val="Body"/>
              <w:ind w:left="0"/>
            </w:pPr>
            <w:r>
              <w:t>Supported Formats</w:t>
            </w:r>
          </w:p>
        </w:tc>
        <w:tc>
          <w:tcPr>
            <w:tcW w:w="0" w:type="auto"/>
          </w:tcPr>
          <w:p w:rsidR="00FF3B3D" w:rsidRPr="00084655" w:rsidRDefault="00FF3B3D" w:rsidP="00A23C3C">
            <w:pPr>
              <w:pStyle w:val="Body"/>
              <w:ind w:left="0"/>
            </w:pPr>
            <w:r>
              <w:t>Ocean Optics SpectraSuite text files</w:t>
            </w:r>
          </w:p>
        </w:tc>
      </w:tr>
      <w:tr w:rsidR="00FF3B3D" w:rsidTr="00A23C3C">
        <w:tc>
          <w:tcPr>
            <w:tcW w:w="0" w:type="auto"/>
          </w:tcPr>
          <w:p w:rsidR="00FF3B3D" w:rsidRDefault="00FF3B3D" w:rsidP="00A23C3C">
            <w:pPr>
              <w:pStyle w:val="Body"/>
              <w:ind w:left="0"/>
            </w:pPr>
            <w:r>
              <w:t>Specchio Instrument Type Numbers</w:t>
            </w:r>
          </w:p>
        </w:tc>
        <w:tc>
          <w:tcPr>
            <w:tcW w:w="0" w:type="auto"/>
          </w:tcPr>
          <w:p w:rsidR="00FF3B3D" w:rsidRDefault="00FF3B3D" w:rsidP="00CB1FEC">
            <w:pPr>
              <w:pStyle w:val="TableText"/>
              <w:rPr>
                <w:rFonts w:cstheme="minorBidi"/>
                <w:sz w:val="24"/>
              </w:rPr>
            </w:pPr>
            <w:r>
              <w:t>Last four numerical characters of the Spectrometer tag:</w:t>
            </w:r>
          </w:p>
          <w:p w:rsidR="00FF3B3D" w:rsidRDefault="00FF3B3D" w:rsidP="00CB1FEC">
            <w:pPr>
              <w:pStyle w:val="Body"/>
              <w:ind w:left="0"/>
            </w:pPr>
            <w:r>
              <w:t>Spectrometers: HR4C1078</w:t>
            </w:r>
          </w:p>
          <w:p w:rsidR="00FF3B3D" w:rsidRPr="00B61E92" w:rsidRDefault="00FF3B3D" w:rsidP="006E169B">
            <w:pPr>
              <w:pStyle w:val="TableText"/>
            </w:pPr>
            <w:r>
              <w:t>The instrument number is taken to be the last four numbers of the spectrometer name, e.g. 1076 in the above example. The time format is expected to be as in the example below, i.e. it is probably depending on the settings of the controlling/post-processing computer.</w:t>
            </w:r>
          </w:p>
        </w:tc>
      </w:tr>
      <w:tr w:rsidR="00FF3B3D" w:rsidTr="00A23C3C">
        <w:tc>
          <w:tcPr>
            <w:tcW w:w="0" w:type="auto"/>
          </w:tcPr>
          <w:p w:rsidR="00FF3B3D" w:rsidRDefault="00FF3B3D" w:rsidP="00A23C3C">
            <w:pPr>
              <w:pStyle w:val="Body"/>
              <w:ind w:left="0"/>
            </w:pPr>
            <w:r>
              <w:t>Comments</w:t>
            </w:r>
          </w:p>
        </w:tc>
        <w:tc>
          <w:tcPr>
            <w:tcW w:w="0" w:type="auto"/>
          </w:tcPr>
          <w:p w:rsidR="00FF3B3D" w:rsidRPr="00B61E92" w:rsidRDefault="00FF3B3D" w:rsidP="006E169B">
            <w:pPr>
              <w:pStyle w:val="TableText"/>
            </w:pPr>
            <w:r>
              <w:t xml:space="preserve">The required file extension is </w:t>
            </w:r>
            <w:r w:rsidRPr="003D4CCB">
              <w:rPr>
                <w:rStyle w:val="CodeChar"/>
              </w:rPr>
              <w:t>.csv</w:t>
            </w:r>
            <w:r>
              <w:t>, although the files are not comma separated.</w:t>
            </w:r>
          </w:p>
        </w:tc>
      </w:tr>
      <w:tr w:rsidR="00FF3B3D" w:rsidTr="00A23C3C">
        <w:tc>
          <w:tcPr>
            <w:tcW w:w="0" w:type="auto"/>
          </w:tcPr>
          <w:p w:rsidR="00FF3B3D" w:rsidRDefault="00FF3B3D" w:rsidP="00A23C3C">
            <w:pPr>
              <w:pStyle w:val="Body"/>
              <w:ind w:left="0"/>
            </w:pPr>
            <w:r>
              <w:t>Sensor Selection Method on reading</w:t>
            </w:r>
          </w:p>
        </w:tc>
        <w:tc>
          <w:tcPr>
            <w:tcW w:w="0" w:type="auto"/>
          </w:tcPr>
          <w:p w:rsidR="00FF3B3D" w:rsidRDefault="00FF3B3D" w:rsidP="00B61E92">
            <w:pPr>
              <w:pStyle w:val="TableText"/>
            </w:pPr>
          </w:p>
        </w:tc>
      </w:tr>
    </w:tbl>
    <w:p w:rsidR="00FF3B3D" w:rsidRDefault="00FF3B3D" w:rsidP="00B61E92">
      <w:pPr>
        <w:pStyle w:val="HeadingSubUnnumbered"/>
      </w:pPr>
      <w:r>
        <w:t>Example file</w:t>
      </w:r>
    </w:p>
    <w:p w:rsidR="00FF3B3D" w:rsidRPr="00851208" w:rsidRDefault="00FF3B3D" w:rsidP="003A363C">
      <w:pPr>
        <w:pStyle w:val="Code"/>
      </w:pPr>
      <w:r w:rsidRPr="00851208">
        <w:t>SpectraSuite Data File</w:t>
      </w:r>
    </w:p>
    <w:p w:rsidR="00FF3B3D" w:rsidRPr="00851208" w:rsidRDefault="00FF3B3D" w:rsidP="003A363C">
      <w:pPr>
        <w:pStyle w:val="Code"/>
      </w:pPr>
      <w:r w:rsidRPr="00851208">
        <w:t>++++++++++++++++++++++++++++++++++++</w:t>
      </w:r>
    </w:p>
    <w:p w:rsidR="00FF3B3D" w:rsidRPr="00851208" w:rsidRDefault="00FF3B3D" w:rsidP="003A363C">
      <w:pPr>
        <w:pStyle w:val="Code"/>
      </w:pPr>
      <w:r w:rsidRPr="00851208">
        <w:t>Date: Wed Sep 15 19:14:15 CEST 2010</w:t>
      </w:r>
    </w:p>
    <w:p w:rsidR="00FF3B3D" w:rsidRPr="00851208" w:rsidRDefault="00FF3B3D" w:rsidP="003A363C">
      <w:pPr>
        <w:pStyle w:val="Code"/>
      </w:pPr>
      <w:r w:rsidRPr="00851208">
        <w:t>User: telerilevamento</w:t>
      </w:r>
    </w:p>
    <w:p w:rsidR="00FF3B3D" w:rsidRPr="00851208" w:rsidRDefault="00FF3B3D" w:rsidP="003A363C">
      <w:pPr>
        <w:pStyle w:val="Code"/>
      </w:pPr>
      <w:r w:rsidRPr="00851208">
        <w:t>Dark Spectrum Present: No</w:t>
      </w:r>
    </w:p>
    <w:p w:rsidR="00FF3B3D" w:rsidRPr="00851208" w:rsidRDefault="00FF3B3D" w:rsidP="003A363C">
      <w:pPr>
        <w:pStyle w:val="Code"/>
      </w:pPr>
      <w:r w:rsidRPr="00851208">
        <w:t>Reference Spectrum Present: No</w:t>
      </w:r>
    </w:p>
    <w:p w:rsidR="00FF3B3D" w:rsidRPr="00851208" w:rsidRDefault="00FF3B3D" w:rsidP="003A363C">
      <w:pPr>
        <w:pStyle w:val="Code"/>
      </w:pPr>
      <w:r w:rsidRPr="00851208">
        <w:t>Number of Sampled Component Spectra: 1</w:t>
      </w:r>
    </w:p>
    <w:p w:rsidR="00FF3B3D" w:rsidRPr="00851208" w:rsidRDefault="00FF3B3D" w:rsidP="003A363C">
      <w:pPr>
        <w:pStyle w:val="Code"/>
      </w:pPr>
      <w:r w:rsidRPr="00851208">
        <w:t>Spectrometers: HR4C1076</w:t>
      </w:r>
    </w:p>
    <w:p w:rsidR="00FF3B3D" w:rsidRPr="00851208" w:rsidRDefault="00FF3B3D" w:rsidP="003A363C">
      <w:pPr>
        <w:pStyle w:val="Code"/>
      </w:pPr>
      <w:r w:rsidRPr="00851208">
        <w:t>Integration Time (usec): 1000000 (HR4C1076)</w:t>
      </w:r>
    </w:p>
    <w:p w:rsidR="00FF3B3D" w:rsidRPr="00851208" w:rsidRDefault="00FF3B3D" w:rsidP="003A363C">
      <w:pPr>
        <w:pStyle w:val="Code"/>
      </w:pPr>
      <w:r w:rsidRPr="00851208">
        <w:t>Spectra Averaged: 10 (HR4C1076)</w:t>
      </w:r>
    </w:p>
    <w:p w:rsidR="00FF3B3D" w:rsidRPr="00851208" w:rsidRDefault="00FF3B3D" w:rsidP="003A363C">
      <w:pPr>
        <w:pStyle w:val="Code"/>
      </w:pPr>
      <w:r w:rsidRPr="00851208">
        <w:t>Boxcar Smoothing: 0 (HR4C1076)</w:t>
      </w:r>
    </w:p>
    <w:p w:rsidR="00FF3B3D" w:rsidRPr="00851208" w:rsidRDefault="00FF3B3D" w:rsidP="003A363C">
      <w:pPr>
        <w:pStyle w:val="Code"/>
      </w:pPr>
      <w:r w:rsidRPr="00851208">
        <w:t>Correct for Electrical Dark: No (HR4C1076)</w:t>
      </w:r>
    </w:p>
    <w:p w:rsidR="00FF3B3D" w:rsidRPr="00851208" w:rsidRDefault="00FF3B3D" w:rsidP="003A363C">
      <w:pPr>
        <w:pStyle w:val="Code"/>
      </w:pPr>
      <w:r w:rsidRPr="00851208">
        <w:t>Strobe/Lamp Enabled: No (HR4C1076)</w:t>
      </w:r>
    </w:p>
    <w:p w:rsidR="00FF3B3D" w:rsidRPr="00851208" w:rsidRDefault="00FF3B3D" w:rsidP="003A363C">
      <w:pPr>
        <w:pStyle w:val="Code"/>
      </w:pPr>
      <w:r w:rsidRPr="00851208">
        <w:t>Correct for Detector Non-linearity: No (HR4C1076)</w:t>
      </w:r>
    </w:p>
    <w:p w:rsidR="00FF3B3D" w:rsidRPr="00851208" w:rsidRDefault="00FF3B3D" w:rsidP="003A363C">
      <w:pPr>
        <w:pStyle w:val="Code"/>
      </w:pPr>
      <w:r w:rsidRPr="00851208">
        <w:t>Correct for Stray Light: No (HR4C1076)</w:t>
      </w:r>
    </w:p>
    <w:p w:rsidR="00FF3B3D" w:rsidRPr="00851208" w:rsidRDefault="00FF3B3D" w:rsidP="003A363C">
      <w:pPr>
        <w:pStyle w:val="Code"/>
      </w:pPr>
      <w:r w:rsidRPr="00851208">
        <w:t>Number of Pixels in Processed Spectrum: 3648</w:t>
      </w:r>
    </w:p>
    <w:p w:rsidR="00FF3B3D" w:rsidRPr="00851208" w:rsidRDefault="00FF3B3D" w:rsidP="003A363C">
      <w:pPr>
        <w:pStyle w:val="Code"/>
      </w:pPr>
      <w:r w:rsidRPr="00851208">
        <w:t>&gt;&gt;&gt;&gt;&gt;Begin Processed Spectral Data&lt;&lt;&lt;&lt;&lt;</w:t>
      </w:r>
    </w:p>
    <w:p w:rsidR="00FF3B3D" w:rsidRPr="00851208" w:rsidRDefault="00FF3B3D" w:rsidP="003A363C">
      <w:pPr>
        <w:pStyle w:val="Code"/>
      </w:pPr>
      <w:r w:rsidRPr="00851208">
        <w:t>Wavelength(nm); radiance(W*m-2*sr-1*nm-1)</w:t>
      </w:r>
    </w:p>
    <w:p w:rsidR="00FF3B3D" w:rsidRPr="00851208" w:rsidRDefault="00FF3B3D" w:rsidP="003A363C">
      <w:pPr>
        <w:pStyle w:val="Code"/>
      </w:pPr>
      <w:r w:rsidRPr="00851208">
        <w:t>717.00000;0.17904775</w:t>
      </w:r>
    </w:p>
    <w:p w:rsidR="00FF3B3D" w:rsidRPr="00851208" w:rsidRDefault="00FF3B3D" w:rsidP="003A363C">
      <w:pPr>
        <w:pStyle w:val="Code"/>
      </w:pPr>
      <w:r w:rsidRPr="00851208">
        <w:t>717.02000;0.17878146</w:t>
      </w:r>
    </w:p>
    <w:p w:rsidR="00FF3B3D" w:rsidRPr="00851208" w:rsidRDefault="00FF3B3D" w:rsidP="003A363C">
      <w:pPr>
        <w:pStyle w:val="Code"/>
      </w:pPr>
      <w:r w:rsidRPr="00851208">
        <w:t>717.04000;0.17849983</w:t>
      </w:r>
    </w:p>
    <w:p w:rsidR="00FF3B3D" w:rsidRPr="00851208" w:rsidRDefault="00FF3B3D" w:rsidP="003A363C">
      <w:pPr>
        <w:pStyle w:val="Code"/>
      </w:pPr>
      <w:r w:rsidRPr="00851208">
        <w:t>717.06000;0.17820124</w:t>
      </w:r>
    </w:p>
    <w:p w:rsidR="00FF3B3D" w:rsidRPr="00851208" w:rsidRDefault="00FF3B3D" w:rsidP="003A363C">
      <w:pPr>
        <w:pStyle w:val="Code"/>
      </w:pPr>
      <w:r w:rsidRPr="00851208">
        <w:t>…</w:t>
      </w:r>
    </w:p>
    <w:p w:rsidR="00FF3B3D" w:rsidRDefault="00FF3B3D" w:rsidP="003A363C">
      <w:pPr>
        <w:pStyle w:val="Heading3"/>
      </w:pPr>
      <w:r>
        <w:t>HDF5 Files containing FGI goniometer measurements</w:t>
      </w:r>
    </w:p>
    <w:tbl>
      <w:tblPr>
        <w:tblStyle w:val="TableGrid"/>
        <w:tblW w:w="0" w:type="auto"/>
        <w:tblInd w:w="709" w:type="dxa"/>
        <w:tblLook w:val="04A0"/>
      </w:tblPr>
      <w:tblGrid>
        <w:gridCol w:w="1757"/>
        <w:gridCol w:w="7105"/>
      </w:tblGrid>
      <w:tr w:rsidR="00FF3B3D" w:rsidTr="00A23C3C">
        <w:tc>
          <w:tcPr>
            <w:tcW w:w="0" w:type="auto"/>
          </w:tcPr>
          <w:p w:rsidR="00FF3B3D" w:rsidRDefault="00FF3B3D" w:rsidP="00A23C3C">
            <w:pPr>
              <w:pStyle w:val="Body"/>
              <w:ind w:left="0"/>
            </w:pPr>
            <w:r>
              <w:t>Standard or Format Owner</w:t>
            </w:r>
          </w:p>
        </w:tc>
        <w:tc>
          <w:tcPr>
            <w:tcW w:w="0" w:type="auto"/>
          </w:tcPr>
          <w:p w:rsidR="00FF3B3D" w:rsidRDefault="00FF3B3D" w:rsidP="00A23C3C">
            <w:pPr>
              <w:pStyle w:val="Body"/>
              <w:ind w:left="0"/>
            </w:pPr>
            <w:r>
              <w:t>Finnish Geodetic Institute proprietary format</w:t>
            </w:r>
          </w:p>
        </w:tc>
      </w:tr>
      <w:tr w:rsidR="00FF3B3D" w:rsidTr="00A23C3C">
        <w:tc>
          <w:tcPr>
            <w:tcW w:w="0" w:type="auto"/>
          </w:tcPr>
          <w:p w:rsidR="00FF3B3D" w:rsidRDefault="00FF3B3D" w:rsidP="00A23C3C">
            <w:pPr>
              <w:pStyle w:val="Body"/>
              <w:ind w:left="0"/>
            </w:pPr>
            <w:r>
              <w:t>Devices</w:t>
            </w:r>
          </w:p>
        </w:tc>
        <w:tc>
          <w:tcPr>
            <w:tcW w:w="0" w:type="auto"/>
          </w:tcPr>
          <w:p w:rsidR="00FF3B3D" w:rsidRDefault="00FF3B3D" w:rsidP="00A23C3C">
            <w:pPr>
              <w:pStyle w:val="Body"/>
              <w:ind w:left="0"/>
            </w:pPr>
          </w:p>
        </w:tc>
      </w:tr>
      <w:tr w:rsidR="00FF3B3D" w:rsidTr="00A23C3C">
        <w:tc>
          <w:tcPr>
            <w:tcW w:w="0" w:type="auto"/>
          </w:tcPr>
          <w:p w:rsidR="00FF3B3D" w:rsidRDefault="00FF3B3D" w:rsidP="00A23C3C">
            <w:pPr>
              <w:pStyle w:val="Body"/>
              <w:ind w:left="0"/>
            </w:pPr>
            <w:r>
              <w:t>Supported Formats</w:t>
            </w:r>
          </w:p>
        </w:tc>
        <w:tc>
          <w:tcPr>
            <w:tcW w:w="0" w:type="auto"/>
          </w:tcPr>
          <w:p w:rsidR="00FF3B3D" w:rsidRDefault="00FF3B3D" w:rsidP="00A23C3C">
            <w:pPr>
              <w:pStyle w:val="Body"/>
              <w:ind w:left="0"/>
            </w:pPr>
            <w:r>
              <w:t>HDF5 files and XML files containing measurement data from FGI (Finish Geodetic Institute) goniometer measurements</w:t>
            </w:r>
          </w:p>
          <w:p w:rsidR="00FF3B3D" w:rsidRPr="00084655" w:rsidRDefault="00FF3B3D" w:rsidP="006E169B">
            <w:pPr>
              <w:pStyle w:val="Body"/>
              <w:ind w:left="0"/>
            </w:pPr>
            <w:r>
              <w:t>The newest data structure version (with a coupled xml-file, containing all the metadata) is still experimental and is not yet not fully supported.</w:t>
            </w:r>
          </w:p>
        </w:tc>
      </w:tr>
      <w:tr w:rsidR="00FF3B3D" w:rsidTr="00A23C3C">
        <w:tc>
          <w:tcPr>
            <w:tcW w:w="0" w:type="auto"/>
          </w:tcPr>
          <w:p w:rsidR="00FF3B3D" w:rsidRDefault="00FF3B3D" w:rsidP="00A23C3C">
            <w:pPr>
              <w:pStyle w:val="Body"/>
              <w:ind w:left="0"/>
            </w:pPr>
            <w:r>
              <w:t>Specchio Instrument Type Numbers</w:t>
            </w:r>
          </w:p>
        </w:tc>
        <w:tc>
          <w:tcPr>
            <w:tcW w:w="0" w:type="auto"/>
          </w:tcPr>
          <w:p w:rsidR="00FF3B3D" w:rsidRDefault="00FF3B3D" w:rsidP="00A23C3C">
            <w:pPr>
              <w:pStyle w:val="Body"/>
              <w:ind w:left="0"/>
              <w:rPr>
                <w:lang w:val="en-US"/>
              </w:rPr>
            </w:pPr>
            <w:r>
              <w:t>Part of the metadata in the HDF5</w:t>
            </w:r>
          </w:p>
        </w:tc>
      </w:tr>
      <w:tr w:rsidR="00FF3B3D" w:rsidTr="00A23C3C">
        <w:tc>
          <w:tcPr>
            <w:tcW w:w="0" w:type="auto"/>
          </w:tcPr>
          <w:p w:rsidR="00FF3B3D" w:rsidRDefault="00FF3B3D" w:rsidP="00A23C3C">
            <w:pPr>
              <w:pStyle w:val="Body"/>
              <w:ind w:left="0"/>
            </w:pPr>
            <w:r>
              <w:t>Comments</w:t>
            </w:r>
          </w:p>
        </w:tc>
        <w:tc>
          <w:tcPr>
            <w:tcW w:w="0" w:type="auto"/>
          </w:tcPr>
          <w:p w:rsidR="00FF3B3D" w:rsidRPr="00B61E92" w:rsidRDefault="00FF3B3D" w:rsidP="00B61E92">
            <w:pPr>
              <w:pStyle w:val="TableText"/>
            </w:pPr>
            <w:r>
              <w:t>As there is more than one spectrum per file, each spectrum is saved separately. The name of each spectrum is constructed from the campaign name, the beam geometry (if HDRF or BRF), a data structure identifier and an auto numbered identifier (e.g. Snow7.HDRF.lib2.14).</w:t>
            </w:r>
          </w:p>
        </w:tc>
      </w:tr>
    </w:tbl>
    <w:p w:rsidR="00FF3B3D" w:rsidRDefault="00FF3B3D" w:rsidP="003A363C">
      <w:pPr>
        <w:pStyle w:val="Heading3"/>
      </w:pPr>
      <w:r>
        <w:t>UniSpec</w:t>
      </w:r>
    </w:p>
    <w:tbl>
      <w:tblPr>
        <w:tblStyle w:val="TableGrid"/>
        <w:tblW w:w="0" w:type="auto"/>
        <w:tblInd w:w="709" w:type="dxa"/>
        <w:tblLook w:val="04A0"/>
      </w:tblPr>
      <w:tblGrid>
        <w:gridCol w:w="3101"/>
        <w:gridCol w:w="5761"/>
      </w:tblGrid>
      <w:tr w:rsidR="00FF3B3D" w:rsidTr="00A23C3C">
        <w:tc>
          <w:tcPr>
            <w:tcW w:w="0" w:type="auto"/>
          </w:tcPr>
          <w:p w:rsidR="00FF3B3D" w:rsidRDefault="00FF3B3D" w:rsidP="00A23C3C">
            <w:pPr>
              <w:pStyle w:val="Body"/>
              <w:ind w:left="0"/>
            </w:pPr>
            <w:r>
              <w:t>Standard or Format Owner</w:t>
            </w:r>
          </w:p>
        </w:tc>
        <w:tc>
          <w:tcPr>
            <w:tcW w:w="0" w:type="auto"/>
          </w:tcPr>
          <w:p w:rsidR="00FF3B3D" w:rsidRDefault="00FF3B3D" w:rsidP="00923E7C">
            <w:pPr>
              <w:pStyle w:val="Body"/>
              <w:ind w:left="0"/>
            </w:pPr>
            <w:r>
              <w:t xml:space="preserve">PP Systems </w:t>
            </w:r>
          </w:p>
        </w:tc>
      </w:tr>
      <w:tr w:rsidR="00FF3B3D" w:rsidTr="00A23C3C">
        <w:tc>
          <w:tcPr>
            <w:tcW w:w="0" w:type="auto"/>
          </w:tcPr>
          <w:p w:rsidR="00FF3B3D" w:rsidRDefault="00FF3B3D" w:rsidP="00A23C3C">
            <w:pPr>
              <w:pStyle w:val="Body"/>
              <w:ind w:left="0"/>
            </w:pPr>
            <w:r>
              <w:t>Devices</w:t>
            </w:r>
          </w:p>
        </w:tc>
        <w:tc>
          <w:tcPr>
            <w:tcW w:w="0" w:type="auto"/>
          </w:tcPr>
          <w:p w:rsidR="00FF3B3D" w:rsidRDefault="00FF3B3D" w:rsidP="00A23C3C">
            <w:pPr>
              <w:pStyle w:val="Body"/>
              <w:ind w:left="0"/>
            </w:pPr>
          </w:p>
        </w:tc>
      </w:tr>
      <w:tr w:rsidR="00FF3B3D" w:rsidTr="00A23C3C">
        <w:tc>
          <w:tcPr>
            <w:tcW w:w="0" w:type="auto"/>
          </w:tcPr>
          <w:p w:rsidR="00FF3B3D" w:rsidRDefault="00FF3B3D" w:rsidP="00A23C3C">
            <w:pPr>
              <w:pStyle w:val="Body"/>
              <w:ind w:left="0"/>
            </w:pPr>
            <w:r>
              <w:t>Supported Formats</w:t>
            </w:r>
          </w:p>
        </w:tc>
        <w:tc>
          <w:tcPr>
            <w:tcW w:w="0" w:type="auto"/>
          </w:tcPr>
          <w:p w:rsidR="00FF3B3D" w:rsidRPr="00084655" w:rsidRDefault="00FF3B3D" w:rsidP="00A23C3C">
            <w:pPr>
              <w:pStyle w:val="Body"/>
              <w:ind w:left="0"/>
            </w:pPr>
            <w:r>
              <w:t>UniSpec Single Beam and Dual Beam text files</w:t>
            </w:r>
          </w:p>
        </w:tc>
      </w:tr>
      <w:tr w:rsidR="00FF3B3D" w:rsidTr="00A23C3C">
        <w:tc>
          <w:tcPr>
            <w:tcW w:w="0" w:type="auto"/>
          </w:tcPr>
          <w:p w:rsidR="00FF3B3D" w:rsidRDefault="00FF3B3D" w:rsidP="00A23C3C">
            <w:pPr>
              <w:pStyle w:val="Body"/>
              <w:ind w:left="0"/>
            </w:pPr>
            <w:r>
              <w:t>Specchio Instrument Type Numbers</w:t>
            </w:r>
          </w:p>
        </w:tc>
        <w:tc>
          <w:tcPr>
            <w:tcW w:w="0" w:type="auto"/>
          </w:tcPr>
          <w:p w:rsidR="00FF3B3D" w:rsidRDefault="00FF3B3D" w:rsidP="00A23C3C">
            <w:pPr>
              <w:pStyle w:val="Body"/>
              <w:ind w:left="0"/>
              <w:rPr>
                <w:lang w:val="en-US"/>
              </w:rPr>
            </w:pPr>
            <w:r>
              <w:t>Set to -1 as not available</w:t>
            </w:r>
          </w:p>
        </w:tc>
      </w:tr>
      <w:tr w:rsidR="00FF3B3D" w:rsidTr="00A23C3C">
        <w:tc>
          <w:tcPr>
            <w:tcW w:w="0" w:type="auto"/>
          </w:tcPr>
          <w:p w:rsidR="00FF3B3D" w:rsidRDefault="00FF3B3D" w:rsidP="00A23C3C">
            <w:pPr>
              <w:pStyle w:val="Body"/>
              <w:ind w:left="0"/>
            </w:pPr>
            <w:r>
              <w:t>Comments</w:t>
            </w:r>
          </w:p>
        </w:tc>
        <w:tc>
          <w:tcPr>
            <w:tcW w:w="0" w:type="auto"/>
          </w:tcPr>
          <w:p w:rsidR="00FF3B3D" w:rsidRDefault="00FF3B3D" w:rsidP="00A23C3C">
            <w:pPr>
              <w:pStyle w:val="TableText"/>
            </w:pPr>
          </w:p>
        </w:tc>
      </w:tr>
      <w:tr w:rsidR="00FF3B3D" w:rsidTr="00A23C3C">
        <w:tc>
          <w:tcPr>
            <w:tcW w:w="0" w:type="auto"/>
          </w:tcPr>
          <w:p w:rsidR="00FF3B3D" w:rsidRDefault="00FF3B3D" w:rsidP="00A23C3C">
            <w:pPr>
              <w:pStyle w:val="Body"/>
              <w:ind w:left="0"/>
            </w:pPr>
            <w:r>
              <w:t>Sensor Selection Method on reading</w:t>
            </w:r>
          </w:p>
        </w:tc>
        <w:tc>
          <w:tcPr>
            <w:tcW w:w="0" w:type="auto"/>
          </w:tcPr>
          <w:p w:rsidR="00FF3B3D" w:rsidRDefault="00FF3B3D" w:rsidP="0059682B">
            <w:pPr>
              <w:pStyle w:val="TableText"/>
              <w:rPr>
                <w:rFonts w:cstheme="minorBidi"/>
              </w:rPr>
            </w:pPr>
            <w:r>
              <w:t>Manufacturer Short Name = PP Systems</w:t>
            </w:r>
          </w:p>
          <w:p w:rsidR="00FF3B3D" w:rsidRDefault="00FF3B3D" w:rsidP="0059682B">
            <w:pPr>
              <w:pStyle w:val="TableText"/>
            </w:pPr>
            <w:r>
              <w:t>Sensor Number of bands = number of bands in spectrum</w:t>
            </w:r>
          </w:p>
          <w:p w:rsidR="00FF3B3D" w:rsidRDefault="00FF3B3D" w:rsidP="0059682B">
            <w:pPr>
              <w:pStyle w:val="TableText"/>
            </w:pPr>
            <w:r>
              <w:t>Sensor Wavelength of first band = wavelength of first band in spectrum</w:t>
            </w:r>
          </w:p>
          <w:p w:rsidR="00FF3B3D" w:rsidRDefault="00FF3B3D" w:rsidP="0059682B">
            <w:pPr>
              <w:pStyle w:val="TableText"/>
            </w:pPr>
            <w:r>
              <w:t>Sensor Wavelength of last band = wavelength of last band in spectrum</w:t>
            </w:r>
          </w:p>
        </w:tc>
      </w:tr>
    </w:tbl>
    <w:p w:rsidR="00FF3B3D" w:rsidRDefault="00FF3B3D" w:rsidP="00632319">
      <w:pPr>
        <w:pStyle w:val="Heading3"/>
      </w:pPr>
      <w:r>
        <w:t>SPECPR</w:t>
      </w:r>
    </w:p>
    <w:tbl>
      <w:tblPr>
        <w:tblStyle w:val="TableGrid"/>
        <w:tblW w:w="0" w:type="auto"/>
        <w:tblInd w:w="709" w:type="dxa"/>
        <w:tblLook w:val="04A0"/>
      </w:tblPr>
      <w:tblGrid>
        <w:gridCol w:w="3698"/>
        <w:gridCol w:w="2639"/>
      </w:tblGrid>
      <w:tr w:rsidR="00FF3B3D" w:rsidTr="00A23C3C">
        <w:tc>
          <w:tcPr>
            <w:tcW w:w="0" w:type="auto"/>
          </w:tcPr>
          <w:p w:rsidR="00FF3B3D" w:rsidRDefault="00FF3B3D" w:rsidP="00A23C3C">
            <w:pPr>
              <w:pStyle w:val="Body"/>
              <w:ind w:left="0"/>
            </w:pPr>
            <w:r>
              <w:t>Standard or Format Owner</w:t>
            </w:r>
          </w:p>
        </w:tc>
        <w:tc>
          <w:tcPr>
            <w:tcW w:w="0" w:type="auto"/>
          </w:tcPr>
          <w:p w:rsidR="00FF3B3D" w:rsidRDefault="00FF3B3D" w:rsidP="00A23C3C">
            <w:pPr>
              <w:pStyle w:val="Body"/>
              <w:ind w:left="0"/>
            </w:pPr>
            <w:r>
              <w:t>USGS</w:t>
            </w:r>
          </w:p>
        </w:tc>
      </w:tr>
      <w:tr w:rsidR="00FF3B3D" w:rsidTr="00A23C3C">
        <w:tc>
          <w:tcPr>
            <w:tcW w:w="0" w:type="auto"/>
          </w:tcPr>
          <w:p w:rsidR="00FF3B3D" w:rsidRDefault="00FF3B3D" w:rsidP="00A23C3C">
            <w:pPr>
              <w:pStyle w:val="Body"/>
              <w:ind w:left="0"/>
            </w:pPr>
            <w:r>
              <w:t>Devices</w:t>
            </w:r>
          </w:p>
        </w:tc>
        <w:tc>
          <w:tcPr>
            <w:tcW w:w="0" w:type="auto"/>
          </w:tcPr>
          <w:p w:rsidR="00FF3B3D" w:rsidRDefault="00FF3B3D" w:rsidP="00A23C3C">
            <w:pPr>
              <w:pStyle w:val="Body"/>
              <w:ind w:left="0"/>
            </w:pPr>
            <w:r>
              <w:t>USGS PRISM software</w:t>
            </w:r>
          </w:p>
        </w:tc>
      </w:tr>
      <w:tr w:rsidR="00FF3B3D" w:rsidTr="00A23C3C">
        <w:tc>
          <w:tcPr>
            <w:tcW w:w="0" w:type="auto"/>
          </w:tcPr>
          <w:p w:rsidR="00FF3B3D" w:rsidRDefault="00FF3B3D" w:rsidP="00A23C3C">
            <w:pPr>
              <w:pStyle w:val="Body"/>
              <w:ind w:left="0"/>
            </w:pPr>
            <w:r>
              <w:t>Supported Formats</w:t>
            </w:r>
          </w:p>
        </w:tc>
        <w:tc>
          <w:tcPr>
            <w:tcW w:w="0" w:type="auto"/>
          </w:tcPr>
          <w:p w:rsidR="00FF3B3D" w:rsidRPr="00084655" w:rsidRDefault="00FF3B3D" w:rsidP="00632319">
            <w:pPr>
              <w:pStyle w:val="Body"/>
              <w:ind w:left="0"/>
            </w:pPr>
          </w:p>
        </w:tc>
      </w:tr>
      <w:tr w:rsidR="00FF3B3D" w:rsidTr="00A23C3C">
        <w:tc>
          <w:tcPr>
            <w:tcW w:w="0" w:type="auto"/>
          </w:tcPr>
          <w:p w:rsidR="00FF3B3D" w:rsidRDefault="00FF3B3D" w:rsidP="00A23C3C">
            <w:pPr>
              <w:pStyle w:val="Body"/>
              <w:ind w:left="0"/>
            </w:pPr>
            <w:r>
              <w:t>Specchio Instrument Type Numbers</w:t>
            </w:r>
          </w:p>
        </w:tc>
        <w:tc>
          <w:tcPr>
            <w:tcW w:w="0" w:type="auto"/>
          </w:tcPr>
          <w:p w:rsidR="00FF3B3D" w:rsidRDefault="00FF3B3D" w:rsidP="00A23C3C">
            <w:pPr>
              <w:pStyle w:val="Body"/>
              <w:ind w:left="0"/>
              <w:rPr>
                <w:lang w:val="en-US"/>
              </w:rPr>
            </w:pPr>
            <w:r>
              <w:t>Set to -1 as not available</w:t>
            </w:r>
          </w:p>
        </w:tc>
      </w:tr>
      <w:tr w:rsidR="00FF3B3D" w:rsidTr="00A23C3C">
        <w:tc>
          <w:tcPr>
            <w:tcW w:w="0" w:type="auto"/>
          </w:tcPr>
          <w:p w:rsidR="00FF3B3D" w:rsidRDefault="00FF3B3D" w:rsidP="00A23C3C">
            <w:pPr>
              <w:pStyle w:val="Body"/>
              <w:ind w:left="0"/>
            </w:pPr>
            <w:r>
              <w:t>Comments</w:t>
            </w:r>
          </w:p>
        </w:tc>
        <w:tc>
          <w:tcPr>
            <w:tcW w:w="0" w:type="auto"/>
          </w:tcPr>
          <w:p w:rsidR="00FF3B3D" w:rsidRDefault="00FF3B3D" w:rsidP="00A23C3C">
            <w:pPr>
              <w:pStyle w:val="TableText"/>
            </w:pPr>
          </w:p>
        </w:tc>
      </w:tr>
    </w:tbl>
    <w:p w:rsidR="00FF3B3D" w:rsidRDefault="00FF3B3D" w:rsidP="00632319">
      <w:pPr>
        <w:pStyle w:val="Heading3"/>
      </w:pPr>
      <w:r>
        <w:t>Modtran Albedo File</w:t>
      </w:r>
    </w:p>
    <w:tbl>
      <w:tblPr>
        <w:tblStyle w:val="TableGrid"/>
        <w:tblW w:w="0" w:type="auto"/>
        <w:tblInd w:w="709" w:type="dxa"/>
        <w:tblLook w:val="04A0"/>
      </w:tblPr>
      <w:tblGrid>
        <w:gridCol w:w="3698"/>
        <w:gridCol w:w="2639"/>
      </w:tblGrid>
      <w:tr w:rsidR="00FF3B3D" w:rsidTr="00A23C3C">
        <w:tc>
          <w:tcPr>
            <w:tcW w:w="0" w:type="auto"/>
          </w:tcPr>
          <w:p w:rsidR="00FF3B3D" w:rsidRDefault="00FF3B3D" w:rsidP="00A23C3C">
            <w:pPr>
              <w:pStyle w:val="Body"/>
              <w:ind w:left="0"/>
            </w:pPr>
            <w:r>
              <w:t>Standard or Format Owner</w:t>
            </w:r>
          </w:p>
        </w:tc>
        <w:tc>
          <w:tcPr>
            <w:tcW w:w="0" w:type="auto"/>
          </w:tcPr>
          <w:p w:rsidR="00FF3B3D" w:rsidRDefault="00FF3B3D" w:rsidP="00A23C3C">
            <w:pPr>
              <w:pStyle w:val="Body"/>
              <w:ind w:left="0"/>
            </w:pPr>
          </w:p>
        </w:tc>
      </w:tr>
      <w:tr w:rsidR="00FF3B3D" w:rsidTr="00A23C3C">
        <w:tc>
          <w:tcPr>
            <w:tcW w:w="0" w:type="auto"/>
          </w:tcPr>
          <w:p w:rsidR="00FF3B3D" w:rsidRDefault="00FF3B3D" w:rsidP="00A23C3C">
            <w:pPr>
              <w:pStyle w:val="Body"/>
              <w:ind w:left="0"/>
            </w:pPr>
            <w:r>
              <w:t>Devices</w:t>
            </w:r>
          </w:p>
        </w:tc>
        <w:tc>
          <w:tcPr>
            <w:tcW w:w="0" w:type="auto"/>
          </w:tcPr>
          <w:p w:rsidR="00FF3B3D" w:rsidRDefault="00FF3B3D" w:rsidP="00A23C3C">
            <w:pPr>
              <w:pStyle w:val="Body"/>
              <w:ind w:left="0"/>
            </w:pPr>
          </w:p>
        </w:tc>
      </w:tr>
      <w:tr w:rsidR="00FF3B3D" w:rsidTr="00A23C3C">
        <w:tc>
          <w:tcPr>
            <w:tcW w:w="0" w:type="auto"/>
          </w:tcPr>
          <w:p w:rsidR="00FF3B3D" w:rsidRDefault="00FF3B3D" w:rsidP="00A23C3C">
            <w:pPr>
              <w:pStyle w:val="Body"/>
              <w:ind w:left="0"/>
            </w:pPr>
            <w:r>
              <w:t>Supported Formats</w:t>
            </w:r>
          </w:p>
        </w:tc>
        <w:tc>
          <w:tcPr>
            <w:tcW w:w="0" w:type="auto"/>
          </w:tcPr>
          <w:p w:rsidR="00FF3B3D" w:rsidRPr="00084655" w:rsidRDefault="00FF3B3D" w:rsidP="00A23C3C">
            <w:pPr>
              <w:pStyle w:val="Body"/>
              <w:ind w:left="0"/>
            </w:pPr>
          </w:p>
        </w:tc>
      </w:tr>
      <w:tr w:rsidR="00FF3B3D" w:rsidTr="00A23C3C">
        <w:tc>
          <w:tcPr>
            <w:tcW w:w="0" w:type="auto"/>
          </w:tcPr>
          <w:p w:rsidR="00FF3B3D" w:rsidRDefault="00FF3B3D" w:rsidP="00A23C3C">
            <w:pPr>
              <w:pStyle w:val="Body"/>
              <w:ind w:left="0"/>
            </w:pPr>
            <w:r>
              <w:t>Specchio Instrument Type Numbers</w:t>
            </w:r>
          </w:p>
        </w:tc>
        <w:tc>
          <w:tcPr>
            <w:tcW w:w="0" w:type="auto"/>
          </w:tcPr>
          <w:p w:rsidR="00FF3B3D" w:rsidRDefault="00FF3B3D" w:rsidP="00A23C3C">
            <w:pPr>
              <w:pStyle w:val="Body"/>
              <w:ind w:left="0"/>
              <w:rPr>
                <w:lang w:val="en-US"/>
              </w:rPr>
            </w:pPr>
            <w:r>
              <w:t>Set to -1 as not available</w:t>
            </w:r>
          </w:p>
        </w:tc>
      </w:tr>
      <w:tr w:rsidR="00FF3B3D" w:rsidTr="00A23C3C">
        <w:tc>
          <w:tcPr>
            <w:tcW w:w="0" w:type="auto"/>
          </w:tcPr>
          <w:p w:rsidR="00FF3B3D" w:rsidRDefault="00FF3B3D" w:rsidP="00A23C3C">
            <w:pPr>
              <w:pStyle w:val="Body"/>
              <w:ind w:left="0"/>
            </w:pPr>
            <w:r>
              <w:t>Comments</w:t>
            </w:r>
          </w:p>
        </w:tc>
        <w:tc>
          <w:tcPr>
            <w:tcW w:w="0" w:type="auto"/>
          </w:tcPr>
          <w:p w:rsidR="00FF3B3D" w:rsidRDefault="00FF3B3D" w:rsidP="00A23C3C">
            <w:pPr>
              <w:pStyle w:val="TableText"/>
            </w:pPr>
          </w:p>
        </w:tc>
      </w:tr>
    </w:tbl>
    <w:p w:rsidR="00FF3B3D" w:rsidRDefault="00FF3B3D" w:rsidP="00632319">
      <w:pPr>
        <w:pStyle w:val="Heading3"/>
      </w:pPr>
      <w:r>
        <w:t>Excel files</w:t>
      </w:r>
    </w:p>
    <w:tbl>
      <w:tblPr>
        <w:tblStyle w:val="TableGrid"/>
        <w:tblW w:w="0" w:type="auto"/>
        <w:tblInd w:w="709" w:type="dxa"/>
        <w:tblLook w:val="04A0"/>
      </w:tblPr>
      <w:tblGrid>
        <w:gridCol w:w="1896"/>
        <w:gridCol w:w="6966"/>
      </w:tblGrid>
      <w:tr w:rsidR="00FF3B3D" w:rsidTr="00A23C3C">
        <w:tc>
          <w:tcPr>
            <w:tcW w:w="0" w:type="auto"/>
          </w:tcPr>
          <w:p w:rsidR="00FF3B3D" w:rsidRDefault="00FF3B3D" w:rsidP="00A23C3C">
            <w:pPr>
              <w:pStyle w:val="Body"/>
              <w:ind w:left="0"/>
            </w:pPr>
            <w:r>
              <w:t>Standard or Format Owner</w:t>
            </w:r>
          </w:p>
        </w:tc>
        <w:tc>
          <w:tcPr>
            <w:tcW w:w="0" w:type="auto"/>
          </w:tcPr>
          <w:p w:rsidR="00FF3B3D" w:rsidRDefault="00FF3B3D" w:rsidP="00A23C3C">
            <w:pPr>
              <w:pStyle w:val="Body"/>
              <w:ind w:left="0"/>
            </w:pPr>
            <w:r>
              <w:t>Microsoft Excel Spreadsheet files</w:t>
            </w:r>
          </w:p>
        </w:tc>
      </w:tr>
      <w:tr w:rsidR="00FF3B3D" w:rsidTr="00A23C3C">
        <w:tc>
          <w:tcPr>
            <w:tcW w:w="0" w:type="auto"/>
          </w:tcPr>
          <w:p w:rsidR="00FF3B3D" w:rsidRDefault="00FF3B3D" w:rsidP="00A23C3C">
            <w:pPr>
              <w:pStyle w:val="Body"/>
              <w:ind w:left="0"/>
            </w:pPr>
            <w:r>
              <w:t>Devices</w:t>
            </w:r>
          </w:p>
        </w:tc>
        <w:tc>
          <w:tcPr>
            <w:tcW w:w="0" w:type="auto"/>
          </w:tcPr>
          <w:p w:rsidR="00FF3B3D" w:rsidRDefault="00FF3B3D" w:rsidP="00A23C3C">
            <w:pPr>
              <w:pStyle w:val="Body"/>
              <w:ind w:left="0"/>
            </w:pPr>
            <w:r>
              <w:t>N/A</w:t>
            </w:r>
          </w:p>
        </w:tc>
      </w:tr>
      <w:tr w:rsidR="00FF3B3D" w:rsidTr="00A23C3C">
        <w:tc>
          <w:tcPr>
            <w:tcW w:w="0" w:type="auto"/>
          </w:tcPr>
          <w:p w:rsidR="00FF3B3D" w:rsidRDefault="00FF3B3D" w:rsidP="00A23C3C">
            <w:pPr>
              <w:pStyle w:val="Body"/>
              <w:ind w:left="0"/>
            </w:pPr>
            <w:r>
              <w:t>Supported Formats</w:t>
            </w:r>
          </w:p>
        </w:tc>
        <w:tc>
          <w:tcPr>
            <w:tcW w:w="0" w:type="auto"/>
          </w:tcPr>
          <w:p w:rsidR="00FF3B3D" w:rsidRDefault="00FF3B3D" w:rsidP="00B61E92">
            <w:pPr>
              <w:pStyle w:val="Body"/>
              <w:ind w:left="0"/>
            </w:pPr>
            <w:r>
              <w:t>.XLS files only - .CSV, .XLSX etc are not supported</w:t>
            </w:r>
          </w:p>
          <w:p w:rsidR="00FF3B3D" w:rsidRPr="00084655" w:rsidRDefault="00FF3B3D" w:rsidP="00B61E92">
            <w:pPr>
              <w:pStyle w:val="Body"/>
              <w:ind w:left="0"/>
            </w:pPr>
            <w:r>
              <w:t xml:space="preserve">(.CSV files may be interpreted as Ocean Optics SpectraSuite Data Files. See section </w:t>
            </w:r>
            <w:r w:rsidRPr="00FF3B3D">
              <w:rPr>
                <w:rStyle w:val="CrossReference"/>
              </w:rPr>
              <w:t>4.9.7</w:t>
            </w:r>
            <w:r w:rsidRPr="007B39B1">
              <w:rPr>
                <w:rStyle w:val="CrossReference"/>
              </w:rPr>
              <w:t xml:space="preserve"> </w:t>
            </w:r>
            <w:r w:rsidRPr="00FF3B3D">
              <w:rPr>
                <w:rStyle w:val="CrossReference"/>
              </w:rPr>
              <w:t>Ocean Optics SpectraSuite Data Files</w:t>
            </w:r>
            <w:r>
              <w:t>.)</w:t>
            </w:r>
          </w:p>
        </w:tc>
      </w:tr>
      <w:tr w:rsidR="00FF3B3D" w:rsidTr="00A23C3C">
        <w:tc>
          <w:tcPr>
            <w:tcW w:w="0" w:type="auto"/>
          </w:tcPr>
          <w:p w:rsidR="00FF3B3D" w:rsidRDefault="00FF3B3D" w:rsidP="00A23C3C">
            <w:pPr>
              <w:pStyle w:val="Body"/>
              <w:ind w:left="0"/>
            </w:pPr>
            <w:r>
              <w:t>Specchio Instrument Type Numbers</w:t>
            </w:r>
          </w:p>
        </w:tc>
        <w:tc>
          <w:tcPr>
            <w:tcW w:w="0" w:type="auto"/>
          </w:tcPr>
          <w:p w:rsidR="00FF3B3D" w:rsidRDefault="00FF3B3D" w:rsidP="00A23C3C">
            <w:pPr>
              <w:pStyle w:val="Body"/>
              <w:ind w:left="0"/>
              <w:rPr>
                <w:lang w:val="en-US"/>
              </w:rPr>
            </w:pPr>
            <w:r>
              <w:t>Set to -1 as not available</w:t>
            </w:r>
          </w:p>
        </w:tc>
      </w:tr>
      <w:tr w:rsidR="00FF3B3D" w:rsidTr="00A23C3C">
        <w:tc>
          <w:tcPr>
            <w:tcW w:w="0" w:type="auto"/>
          </w:tcPr>
          <w:p w:rsidR="00FF3B3D" w:rsidRDefault="00FF3B3D" w:rsidP="00A23C3C">
            <w:pPr>
              <w:pStyle w:val="Body"/>
              <w:ind w:left="0"/>
            </w:pPr>
            <w:r>
              <w:t>Comments</w:t>
            </w:r>
          </w:p>
        </w:tc>
        <w:tc>
          <w:tcPr>
            <w:tcW w:w="0" w:type="auto"/>
          </w:tcPr>
          <w:p w:rsidR="00FF3B3D" w:rsidRDefault="00FF3B3D" w:rsidP="00B61E92">
            <w:pPr>
              <w:pStyle w:val="TableText"/>
            </w:pPr>
            <w:r>
              <w:t>The first column of the Excel file must contain the Wavelength values in increasing order, with a heading in the first row. The column is checked for valid numeric data, bit is otherwise ignored.</w:t>
            </w:r>
          </w:p>
          <w:p w:rsidR="00FF3B3D" w:rsidRDefault="00FF3B3D" w:rsidP="00B61E92">
            <w:pPr>
              <w:pStyle w:val="TableText"/>
            </w:pPr>
            <w:r>
              <w:t>Each of the second and subsequent columns contains the data for a single spectrum. The first row is the name of the spectrum. Subsequent rows in the column contain the spectrum values for the wavelengths specified in the first column.</w:t>
            </w:r>
          </w:p>
          <w:p w:rsidR="00FF3B3D" w:rsidRDefault="00FF3B3D" w:rsidP="00B61E92">
            <w:pPr>
              <w:pStyle w:val="TableText"/>
            </w:pPr>
            <w:r>
              <w:t>The spectra “file names” are constructed from the Excel file name and the spectrum name in the first row of the spreadsheet, separated with a “_” character.</w:t>
            </w:r>
          </w:p>
          <w:p w:rsidR="00FF3B3D" w:rsidRDefault="00FF3B3D" w:rsidP="00B61E92">
            <w:pPr>
              <w:pStyle w:val="TableText"/>
            </w:pPr>
            <w:r>
              <w:t>There can be no other data in the spreadsheet and the table of data must be rectangular with no gaps. Excel formatting is ignored.</w:t>
            </w:r>
          </w:p>
          <w:p w:rsidR="00FF3B3D" w:rsidRDefault="00FF3B3D" w:rsidP="00B61E92">
            <w:pPr>
              <w:pStyle w:val="TableText"/>
            </w:pPr>
            <w:r>
              <w:t>Only the first datasheet is read.</w:t>
            </w:r>
          </w:p>
        </w:tc>
      </w:tr>
    </w:tbl>
    <w:p w:rsidR="00FF3B3D" w:rsidRDefault="00FF3B3D" w:rsidP="00B61E92">
      <w:pPr>
        <w:pStyle w:val="HeadingSubUnnumbered"/>
        <w:rPr>
          <w:lang w:val="en-AU"/>
        </w:rPr>
      </w:pPr>
      <w:r>
        <w:rPr>
          <w:lang w:val="en-AU"/>
        </w:rPr>
        <w:t>Example file</w:t>
      </w:r>
    </w:p>
    <w:p w:rsidR="00FF3B3D" w:rsidRDefault="00FF3B3D" w:rsidP="003A363C">
      <w:pPr>
        <w:pStyle w:val="Figure"/>
        <w:rPr>
          <w:lang w:val="en-AU"/>
        </w:rPr>
      </w:pPr>
      <w:r>
        <w:rPr>
          <w:lang w:val="en-AU"/>
        </w:rPr>
        <w:drawing>
          <wp:inline distT="0" distB="0" distL="0" distR="0">
            <wp:extent cx="5359832" cy="3951027"/>
            <wp:effectExtent l="19050" t="0" r="0" b="0"/>
            <wp:docPr id="217"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1"/>
                    <a:srcRect/>
                    <a:stretch>
                      <a:fillRect/>
                    </a:stretch>
                  </pic:blipFill>
                  <pic:spPr bwMode="auto">
                    <a:xfrm>
                      <a:off x="0" y="0"/>
                      <a:ext cx="5358549" cy="3950081"/>
                    </a:xfrm>
                    <a:prstGeom prst="rect">
                      <a:avLst/>
                    </a:prstGeom>
                    <a:noFill/>
                    <a:ln w="9525">
                      <a:noFill/>
                      <a:miter lim="800000"/>
                      <a:headEnd/>
                      <a:tailEnd/>
                    </a:ln>
                  </pic:spPr>
                </pic:pic>
              </a:graphicData>
            </a:graphic>
          </wp:inline>
        </w:drawing>
      </w:r>
    </w:p>
    <w:p w:rsidR="00FF3B3D" w:rsidRDefault="00FF3B3D" w:rsidP="003A363C">
      <w:pPr>
        <w:pStyle w:val="Caption"/>
      </w:pPr>
      <w:r w:rsidRPr="00084655">
        <w:t xml:space="preserve">Figure </w:t>
      </w:r>
      <w:r>
        <w:rPr>
          <w:noProof/>
        </w:rPr>
        <w:t>10</w:t>
      </w:r>
      <w:r w:rsidRPr="00084655">
        <w:t xml:space="preserve">: </w:t>
      </w:r>
      <w:r>
        <w:t>Top-left corner of example spreadsheet</w:t>
      </w:r>
    </w:p>
    <w:p w:rsidR="00FF3B3D" w:rsidRPr="00084655" w:rsidRDefault="00FF3B3D" w:rsidP="003A363C">
      <w:pPr>
        <w:pStyle w:val="Heading3"/>
      </w:pPr>
      <w:r w:rsidRPr="00084655">
        <w:t>TXT Space Formatted Text Files</w:t>
      </w:r>
    </w:p>
    <w:p w:rsidR="00FF3B3D" w:rsidRDefault="00FF3B3D" w:rsidP="003A363C">
      <w:pPr>
        <w:pStyle w:val="Note"/>
      </w:pPr>
      <w:r>
        <w:t>Note</w:t>
      </w:r>
      <w:r>
        <w:tab/>
        <w:t>TXT files are deprecated, except in the case where Reference Panel calibrations are loaded as Spectra. Please use the Excel file format instead.</w:t>
      </w:r>
    </w:p>
    <w:tbl>
      <w:tblPr>
        <w:tblStyle w:val="TableGrid"/>
        <w:tblW w:w="0" w:type="auto"/>
        <w:tblInd w:w="709" w:type="dxa"/>
        <w:tblLook w:val="04A0"/>
      </w:tblPr>
      <w:tblGrid>
        <w:gridCol w:w="2396"/>
        <w:gridCol w:w="6466"/>
      </w:tblGrid>
      <w:tr w:rsidR="00FF3B3D" w:rsidTr="00A23C3C">
        <w:tc>
          <w:tcPr>
            <w:tcW w:w="0" w:type="auto"/>
          </w:tcPr>
          <w:p w:rsidR="00FF3B3D" w:rsidRDefault="00FF3B3D" w:rsidP="00A23C3C">
            <w:pPr>
              <w:pStyle w:val="Body"/>
              <w:ind w:left="0"/>
            </w:pPr>
            <w:r>
              <w:t>Standard or Format Owner</w:t>
            </w:r>
          </w:p>
        </w:tc>
        <w:tc>
          <w:tcPr>
            <w:tcW w:w="0" w:type="auto"/>
          </w:tcPr>
          <w:p w:rsidR="00FF3B3D" w:rsidRDefault="00FF3B3D" w:rsidP="00A23C3C">
            <w:pPr>
              <w:pStyle w:val="Body"/>
              <w:ind w:left="0"/>
            </w:pPr>
            <w:r>
              <w:t>N/A</w:t>
            </w:r>
          </w:p>
        </w:tc>
      </w:tr>
      <w:tr w:rsidR="00FF3B3D" w:rsidTr="00A23C3C">
        <w:tc>
          <w:tcPr>
            <w:tcW w:w="0" w:type="auto"/>
          </w:tcPr>
          <w:p w:rsidR="00FF3B3D" w:rsidRDefault="00FF3B3D" w:rsidP="00A23C3C">
            <w:pPr>
              <w:pStyle w:val="Body"/>
              <w:ind w:left="0"/>
            </w:pPr>
            <w:r>
              <w:t>Devices</w:t>
            </w:r>
          </w:p>
        </w:tc>
        <w:tc>
          <w:tcPr>
            <w:tcW w:w="0" w:type="auto"/>
          </w:tcPr>
          <w:p w:rsidR="00FF3B3D" w:rsidRDefault="00FF3B3D" w:rsidP="00A23C3C">
            <w:pPr>
              <w:pStyle w:val="Body"/>
              <w:ind w:left="0"/>
            </w:pPr>
            <w:r>
              <w:t>N/A</w:t>
            </w:r>
          </w:p>
        </w:tc>
      </w:tr>
      <w:tr w:rsidR="00FF3B3D" w:rsidTr="00A23C3C">
        <w:tc>
          <w:tcPr>
            <w:tcW w:w="0" w:type="auto"/>
          </w:tcPr>
          <w:p w:rsidR="00FF3B3D" w:rsidRDefault="00FF3B3D" w:rsidP="00A23C3C">
            <w:pPr>
              <w:pStyle w:val="Body"/>
              <w:ind w:left="0"/>
            </w:pPr>
            <w:r>
              <w:t>Supported Formats</w:t>
            </w:r>
          </w:p>
        </w:tc>
        <w:tc>
          <w:tcPr>
            <w:tcW w:w="0" w:type="auto"/>
          </w:tcPr>
          <w:p w:rsidR="00FF3B3D" w:rsidRPr="00084655" w:rsidRDefault="00FF3B3D" w:rsidP="0007482B">
            <w:pPr>
              <w:pStyle w:val="Body"/>
              <w:ind w:left="0"/>
            </w:pPr>
            <w:r>
              <w:t>S</w:t>
            </w:r>
            <w:r w:rsidRPr="00084655">
              <w:t xml:space="preserve">pace </w:t>
            </w:r>
            <w:r>
              <w:t>separated</w:t>
            </w:r>
            <w:r w:rsidRPr="00084655">
              <w:t xml:space="preserve"> text files</w:t>
            </w:r>
          </w:p>
        </w:tc>
      </w:tr>
      <w:tr w:rsidR="00FF3B3D" w:rsidTr="00A23C3C">
        <w:tc>
          <w:tcPr>
            <w:tcW w:w="0" w:type="auto"/>
          </w:tcPr>
          <w:p w:rsidR="00FF3B3D" w:rsidRDefault="00FF3B3D" w:rsidP="00A23C3C">
            <w:pPr>
              <w:pStyle w:val="Body"/>
              <w:ind w:left="0"/>
            </w:pPr>
            <w:r>
              <w:t>Specchio Instrument Type Numbers</w:t>
            </w:r>
          </w:p>
        </w:tc>
        <w:tc>
          <w:tcPr>
            <w:tcW w:w="0" w:type="auto"/>
          </w:tcPr>
          <w:p w:rsidR="00FF3B3D" w:rsidRDefault="00FF3B3D" w:rsidP="00A23C3C">
            <w:pPr>
              <w:pStyle w:val="Body"/>
              <w:ind w:left="0"/>
              <w:rPr>
                <w:lang w:val="en-US"/>
              </w:rPr>
            </w:pPr>
            <w:r>
              <w:t>Set to -1 as not available</w:t>
            </w:r>
          </w:p>
        </w:tc>
      </w:tr>
      <w:tr w:rsidR="00FF3B3D" w:rsidTr="00A23C3C">
        <w:tc>
          <w:tcPr>
            <w:tcW w:w="0" w:type="auto"/>
          </w:tcPr>
          <w:p w:rsidR="00FF3B3D" w:rsidRDefault="00FF3B3D" w:rsidP="00A23C3C">
            <w:pPr>
              <w:pStyle w:val="Body"/>
              <w:ind w:left="0"/>
            </w:pPr>
            <w:r>
              <w:t>Comments</w:t>
            </w:r>
          </w:p>
        </w:tc>
        <w:tc>
          <w:tcPr>
            <w:tcW w:w="0" w:type="auto"/>
          </w:tcPr>
          <w:p w:rsidR="00FF3B3D" w:rsidRDefault="00FF3B3D" w:rsidP="00C65D61">
            <w:pPr>
              <w:pStyle w:val="TableText"/>
            </w:pPr>
            <w:r>
              <w:t>TXT Spectrum files can be created or viewed with a text editor.</w:t>
            </w:r>
          </w:p>
          <w:p w:rsidR="00FF3B3D" w:rsidRDefault="00FF3B3D" w:rsidP="00C65D61">
            <w:pPr>
              <w:pStyle w:val="BulletinTable"/>
            </w:pPr>
            <w:r>
              <w:t>Each file can hold one or more Spectra.</w:t>
            </w:r>
          </w:p>
          <w:p w:rsidR="00FF3B3D" w:rsidRDefault="00FF3B3D" w:rsidP="00C65D61">
            <w:pPr>
              <w:pStyle w:val="BulletinTable"/>
            </w:pPr>
            <w:r>
              <w:t>Each line in the text file holds the values for each Spectrum for one wavelength.</w:t>
            </w:r>
          </w:p>
          <w:p w:rsidR="00FF3B3D" w:rsidRPr="00B85C2C" w:rsidRDefault="00FF3B3D" w:rsidP="00C65D61">
            <w:pPr>
              <w:pStyle w:val="BulletinTable"/>
              <w:rPr>
                <w:rStyle w:val="DocActionChar"/>
                <w:i w:val="0"/>
                <w:color w:val="auto"/>
              </w:rPr>
            </w:pPr>
            <w:r>
              <w:t xml:space="preserve">Values in each line are space separated. Do not use Tabs. </w:t>
            </w:r>
            <w:r w:rsidRPr="00B85C2C">
              <w:rPr>
                <w:rStyle w:val="DocActionChar"/>
              </w:rPr>
              <w:t>%%% Is this true?</w:t>
            </w:r>
          </w:p>
          <w:p w:rsidR="00FF3B3D" w:rsidRPr="00B85C2C" w:rsidRDefault="00FF3B3D" w:rsidP="00C65D61">
            <w:pPr>
              <w:pStyle w:val="BulletinTable"/>
              <w:rPr>
                <w:rStyle w:val="DocActionChar"/>
                <w:i w:val="0"/>
                <w:color w:val="auto"/>
              </w:rPr>
            </w:pPr>
            <w:r>
              <w:t>The first line of the file is a heading line. Its values are used as the names of the Spectra in Specchio.</w:t>
            </w:r>
          </w:p>
          <w:p w:rsidR="00FF3B3D" w:rsidRDefault="00FF3B3D" w:rsidP="00C65D61">
            <w:pPr>
              <w:pStyle w:val="BulletinTable"/>
            </w:pPr>
            <w:r>
              <w:t>All values on subsequent lines must be numeric.</w:t>
            </w:r>
          </w:p>
          <w:p w:rsidR="00FF3B3D" w:rsidRPr="00C65D61" w:rsidRDefault="00FF3B3D" w:rsidP="00C65D61">
            <w:pPr>
              <w:pStyle w:val="BulletinTable"/>
            </w:pPr>
            <w:r>
              <w:t>The first column is the wavelength. Subsequent columns are the Spectrum values for each Spectrum at that wavelength.</w:t>
            </w:r>
          </w:p>
        </w:tc>
      </w:tr>
    </w:tbl>
    <w:p w:rsidR="00FF3B3D" w:rsidRDefault="00FF3B3D" w:rsidP="00C65D61">
      <w:pPr>
        <w:pStyle w:val="HeadingSubUnnumbered"/>
      </w:pPr>
      <w:r>
        <w:t>Example</w:t>
      </w:r>
    </w:p>
    <w:p w:rsidR="00FF3B3D" w:rsidRPr="00084655" w:rsidRDefault="00FF3B3D" w:rsidP="003A363C">
      <w:pPr>
        <w:pStyle w:val="Body"/>
      </w:pPr>
      <w:r>
        <w:t xml:space="preserve">The following TXT Spectrum file example defines two Spectra named </w:t>
      </w:r>
      <w:r w:rsidRPr="00B85C2C">
        <w:rPr>
          <w:rStyle w:val="CodeChar"/>
        </w:rPr>
        <w:t>mean_090499</w:t>
      </w:r>
      <w:r>
        <w:t xml:space="preserve"> and </w:t>
      </w:r>
      <w:r w:rsidRPr="00B85C2C">
        <w:rPr>
          <w:rStyle w:val="CodeChar"/>
        </w:rPr>
        <w:t>mean_020599</w:t>
      </w:r>
      <w:r w:rsidRPr="00FF3B3D">
        <w:rPr>
          <w:rStyle w:val="CodeChar"/>
        </w:rPr>
        <w:t>.</w:t>
      </w:r>
      <w:r>
        <w:t xml:space="preserve"> They each have observations at wavelengths from 350</w:t>
      </w:r>
      <w:r w:rsidRPr="00FF3B3D">
        <w:t>η</w:t>
      </w:r>
      <w:r w:rsidRPr="00B85C2C">
        <w:t>m</w:t>
      </w:r>
      <w:r>
        <w:t xml:space="preserve"> to 361</w:t>
      </w:r>
      <w:r w:rsidRPr="00FF3B3D">
        <w:t>η</w:t>
      </w:r>
      <w:r>
        <w:t>m.</w:t>
      </w:r>
    </w:p>
    <w:p w:rsidR="00FF3B3D" w:rsidRPr="00851208" w:rsidRDefault="00FF3B3D" w:rsidP="003A363C">
      <w:pPr>
        <w:pStyle w:val="Code"/>
      </w:pPr>
      <w:r w:rsidRPr="00851208">
        <w:t xml:space="preserve">        wvl              mean_090499              mean_020599           </w:t>
      </w:r>
    </w:p>
    <w:p w:rsidR="00FF3B3D" w:rsidRPr="00851208" w:rsidRDefault="00FF3B3D" w:rsidP="003A363C">
      <w:pPr>
        <w:pStyle w:val="Code"/>
      </w:pPr>
      <w:r w:rsidRPr="00851208">
        <w:t xml:space="preserve">      350.000                0.0246756                0.0229771         </w:t>
      </w:r>
    </w:p>
    <w:p w:rsidR="00FF3B3D" w:rsidRPr="00851208" w:rsidRDefault="00FF3B3D" w:rsidP="003A363C">
      <w:pPr>
        <w:pStyle w:val="Code"/>
      </w:pPr>
      <w:r w:rsidRPr="00851208">
        <w:t xml:space="preserve">      351.000                0.0246917                0.0228430         </w:t>
      </w:r>
    </w:p>
    <w:p w:rsidR="00FF3B3D" w:rsidRPr="00851208" w:rsidRDefault="00FF3B3D" w:rsidP="003A363C">
      <w:pPr>
        <w:pStyle w:val="Code"/>
      </w:pPr>
      <w:r w:rsidRPr="00851208">
        <w:t xml:space="preserve">      352.000                0.0247316                0.0229652         </w:t>
      </w:r>
    </w:p>
    <w:p w:rsidR="00FF3B3D" w:rsidRPr="00851208" w:rsidRDefault="00FF3B3D" w:rsidP="003A363C">
      <w:pPr>
        <w:pStyle w:val="Code"/>
      </w:pPr>
      <w:r w:rsidRPr="00851208">
        <w:t xml:space="preserve">      353.000                0.0248502                0.0231014         </w:t>
      </w:r>
    </w:p>
    <w:p w:rsidR="00FF3B3D" w:rsidRPr="00851208" w:rsidRDefault="00FF3B3D" w:rsidP="003A363C">
      <w:pPr>
        <w:pStyle w:val="Code"/>
      </w:pPr>
      <w:r w:rsidRPr="00851208">
        <w:t xml:space="preserve">      354.000                0.0250081                0.0232272         </w:t>
      </w:r>
    </w:p>
    <w:p w:rsidR="00FF3B3D" w:rsidRPr="00851208" w:rsidRDefault="00FF3B3D" w:rsidP="003A363C">
      <w:pPr>
        <w:pStyle w:val="Code"/>
      </w:pPr>
      <w:r w:rsidRPr="00851208">
        <w:t xml:space="preserve">      355.000                0.0250736                0.0232273         </w:t>
      </w:r>
    </w:p>
    <w:p w:rsidR="00FF3B3D" w:rsidRPr="00851208" w:rsidRDefault="00FF3B3D" w:rsidP="003A363C">
      <w:pPr>
        <w:pStyle w:val="Code"/>
      </w:pPr>
      <w:r w:rsidRPr="00851208">
        <w:t xml:space="preserve">      356.000                0.0249883                0.0233005         </w:t>
      </w:r>
    </w:p>
    <w:p w:rsidR="00FF3B3D" w:rsidRPr="00851208" w:rsidRDefault="00FF3B3D" w:rsidP="003A363C">
      <w:pPr>
        <w:pStyle w:val="Code"/>
      </w:pPr>
      <w:r w:rsidRPr="00851208">
        <w:t xml:space="preserve">      357.000                0.0249174                0.0233962         </w:t>
      </w:r>
    </w:p>
    <w:p w:rsidR="00FF3B3D" w:rsidRPr="00851208" w:rsidRDefault="00FF3B3D" w:rsidP="003A363C">
      <w:pPr>
        <w:pStyle w:val="Code"/>
      </w:pPr>
      <w:r w:rsidRPr="00851208">
        <w:t xml:space="preserve">      358.000                0.0250481                0.0234734         </w:t>
      </w:r>
    </w:p>
    <w:p w:rsidR="00FF3B3D" w:rsidRPr="00851208" w:rsidRDefault="00FF3B3D" w:rsidP="003A363C">
      <w:pPr>
        <w:pStyle w:val="Code"/>
      </w:pPr>
      <w:r w:rsidRPr="00851208">
        <w:t xml:space="preserve">      359.000                0.0252141                0.0235376         </w:t>
      </w:r>
    </w:p>
    <w:p w:rsidR="00FF3B3D" w:rsidRPr="00851208" w:rsidRDefault="00FF3B3D" w:rsidP="003A363C">
      <w:pPr>
        <w:pStyle w:val="Code"/>
      </w:pPr>
      <w:r w:rsidRPr="00851208">
        <w:t xml:space="preserve">      360.000                0.0253346                0.0236057         </w:t>
      </w:r>
    </w:p>
    <w:p w:rsidR="00FF3B3D" w:rsidRPr="00851208" w:rsidRDefault="00FF3B3D" w:rsidP="003A363C">
      <w:pPr>
        <w:pStyle w:val="Code"/>
      </w:pPr>
      <w:r w:rsidRPr="00851208">
        <w:t xml:space="preserve">      361.000                0.0253806                0.0236832         </w:t>
      </w:r>
    </w:p>
    <w:p w:rsidR="00FF3B3D" w:rsidRDefault="00FF3B3D" w:rsidP="003A363C">
      <w:pPr>
        <w:pStyle w:val="Heading2"/>
      </w:pPr>
      <w:r>
        <w:t>Supported Output Spectrum File Formats</w:t>
      </w:r>
    </w:p>
    <w:p w:rsidR="00FF3B3D" w:rsidRPr="00084655" w:rsidRDefault="00FF3B3D" w:rsidP="003A363C">
      <w:pPr>
        <w:pStyle w:val="Body"/>
      </w:pPr>
      <w:r>
        <w:t xml:space="preserve">Spectrum data can </w:t>
      </w:r>
      <w:r w:rsidRPr="00084655">
        <w:t xml:space="preserve">be written in </w:t>
      </w:r>
      <w:r>
        <w:t>two</w:t>
      </w:r>
      <w:r w:rsidRPr="00084655">
        <w:t xml:space="preserve"> data formats</w:t>
      </w:r>
      <w:r>
        <w:t>.</w:t>
      </w:r>
    </w:p>
    <w:p w:rsidR="00FF3B3D" w:rsidRPr="00084655" w:rsidRDefault="00FF3B3D" w:rsidP="003A363C">
      <w:pPr>
        <w:pStyle w:val="Bullet"/>
      </w:pPr>
      <w:r w:rsidRPr="00084655">
        <w:t>CSV (Comma Separated Values) for subsequent import into various 3</w:t>
      </w:r>
      <w:r w:rsidRPr="00FF3B3D">
        <w:t>rd</w:t>
      </w:r>
      <w:r w:rsidRPr="00084655">
        <w:t xml:space="preserve"> party applications like spreadsheets or statistic</w:t>
      </w:r>
      <w:r>
        <w:t>al</w:t>
      </w:r>
      <w:r w:rsidRPr="00084655">
        <w:t xml:space="preserve"> packages</w:t>
      </w:r>
    </w:p>
    <w:p w:rsidR="00FF3B3D" w:rsidRPr="00084655" w:rsidRDefault="00FF3B3D" w:rsidP="003A363C">
      <w:pPr>
        <w:pStyle w:val="Bullet"/>
      </w:pPr>
      <w:r w:rsidRPr="00084655">
        <w:t>ENVI Spectral Library (SLB)</w:t>
      </w:r>
    </w:p>
    <w:p w:rsidR="00BF0F6A" w:rsidRDefault="00FF3B3D" w:rsidP="00363277">
      <w:pPr>
        <w:pStyle w:val="Body"/>
      </w:pPr>
      <w:r>
        <w:t>Matching Spectra to Instruments and Sensors on Loading</w:t>
      </w:r>
      <w:r w:rsidR="00E900AA">
        <w:fldChar w:fldCharType="end"/>
      </w:r>
      <w:r w:rsidR="00BF0F6A">
        <w:t xml:space="preserve"> for information on the loading algorithm.</w:t>
      </w:r>
      <w:r w:rsidR="006B299A">
        <w:t xml:space="preserve"> </w:t>
      </w:r>
      <w:r w:rsidR="006B299A" w:rsidRPr="006B299A">
        <w:rPr>
          <w:rStyle w:val="DocActionChar"/>
        </w:rPr>
        <w:t>%%% Delete this?</w:t>
      </w:r>
    </w:p>
    <w:p w:rsidR="00204599" w:rsidRDefault="00204599" w:rsidP="00204599">
      <w:pPr>
        <w:pStyle w:val="Body"/>
      </w:pPr>
      <w:r>
        <w:t>The</w:t>
      </w:r>
      <w:ins w:id="532" w:author="Peter Roberts" w:date="2013-05-08T09:19:00Z">
        <w:r>
          <w:t xml:space="preserve"> </w:t>
        </w:r>
        <w:r w:rsidR="00FE5251">
          <w:t>entire</w:t>
        </w:r>
      </w:ins>
      <w:r w:rsidR="00FE5251">
        <w:t xml:space="preserve"> </w:t>
      </w:r>
      <w:r>
        <w:t xml:space="preserve">sub-directory tree must contain only </w:t>
      </w:r>
      <w:r w:rsidR="006D1BDC">
        <w:t xml:space="preserve">Spectrum </w:t>
      </w:r>
      <w:r>
        <w:t xml:space="preserve">files, and each sub-directory within the tree must contain only </w:t>
      </w:r>
      <w:r w:rsidR="006B299A">
        <w:t xml:space="preserve">files of </w:t>
      </w:r>
      <w:r>
        <w:t xml:space="preserve">one </w:t>
      </w:r>
      <w:ins w:id="533" w:author="Peter Roberts" w:date="2013-05-08T09:19:00Z">
        <w:r w:rsidR="00A42ED3">
          <w:t xml:space="preserve">Spectrum </w:t>
        </w:r>
      </w:ins>
      <w:r>
        <w:t>file format.</w:t>
      </w:r>
    </w:p>
    <w:p w:rsidR="00204599" w:rsidRDefault="00204599" w:rsidP="00204599">
      <w:pPr>
        <w:pStyle w:val="Body"/>
      </w:pPr>
      <w:r>
        <w:t>When you start the Spectrum load process, Specchio will process all sub-directories and files within this sub-directory tree and create a matching structure</w:t>
      </w:r>
      <w:r w:rsidR="00A42ED3">
        <w:t xml:space="preserve"> </w:t>
      </w:r>
      <w:ins w:id="534" w:author="Peter Roberts" w:date="2013-05-08T09:19:00Z">
        <w:r w:rsidR="006D1BDC">
          <w:t xml:space="preserve">for </w:t>
        </w:r>
      </w:ins>
      <w:r w:rsidR="006D1BDC">
        <w:t xml:space="preserve">your Campaign </w:t>
      </w:r>
      <w:r w:rsidR="00A42ED3">
        <w:t xml:space="preserve">in </w:t>
      </w:r>
      <w:ins w:id="535" w:author="Peter Roberts" w:date="2013-05-08T09:19:00Z">
        <w:r w:rsidR="00A42ED3">
          <w:t>the database</w:t>
        </w:r>
      </w:ins>
      <w:r>
        <w:t xml:space="preserve">. For each sub-directory, it will open </w:t>
      </w:r>
      <w:r w:rsidR="006D1BDC">
        <w:t>the first</w:t>
      </w:r>
      <w:r>
        <w:t xml:space="preserve"> file </w:t>
      </w:r>
      <w:r w:rsidR="006D1BDC">
        <w:t xml:space="preserve">it finds </w:t>
      </w:r>
      <w:r>
        <w:t>and check its format</w:t>
      </w:r>
      <w:r w:rsidR="00AE0AA7" w:rsidRPr="00AE0AA7">
        <w:t xml:space="preserve"> </w:t>
      </w:r>
      <w:r w:rsidR="00AE0AA7">
        <w:t>b</w:t>
      </w:r>
      <w:r w:rsidR="006B299A">
        <w:t>y</w:t>
      </w:r>
      <w:r w:rsidR="00AE0AA7">
        <w:t xml:space="preserve"> reading both the file</w:t>
      </w:r>
      <w:r w:rsidR="006B299A">
        <w:t>name</w:t>
      </w:r>
      <w:r w:rsidR="00AE0AA7">
        <w:t xml:space="preserve"> extension and the file contents</w:t>
      </w:r>
      <w:r>
        <w:t>. It will then read all files in the sub-directory using the reading functions for that file format. If any file cannot be read, it will stop processing. Correct th</w:t>
      </w:r>
      <w:r w:rsidR="008F7525">
        <w:t>e offending</w:t>
      </w:r>
      <w:r>
        <w:t xml:space="preserve"> file (either by removing it if it is not a spectrum file, </w:t>
      </w:r>
      <w:r w:rsidR="006D1BDC">
        <w:t xml:space="preserve">sorting it into a sub-directory with similarly formatted files, </w:t>
      </w:r>
      <w:r>
        <w:t xml:space="preserve">or finding an uncorrupted version of the file). Then restart the upload process. Those </w:t>
      </w:r>
      <w:r w:rsidR="006D1BDC">
        <w:t xml:space="preserve">Spectra </w:t>
      </w:r>
      <w:r>
        <w:t>which have already been successfully uploaded will not be processed a second time.</w:t>
      </w:r>
    </w:p>
    <w:tbl>
      <w:tblPr>
        <w:tblStyle w:val="Instructions"/>
        <w:tblW w:w="0" w:type="auto"/>
        <w:tblLook w:val="04A0"/>
      </w:tblPr>
      <w:tblGrid>
        <w:gridCol w:w="8862"/>
      </w:tblGrid>
      <w:tr w:rsidR="002E3320" w:rsidTr="00ED55EC">
        <w:tc>
          <w:tcPr>
            <w:tcW w:w="8862" w:type="dxa"/>
          </w:tcPr>
          <w:p w:rsidR="002E3320" w:rsidRDefault="002E3320" w:rsidP="0096594F">
            <w:pPr>
              <w:pStyle w:val="ProcessStep"/>
            </w:pPr>
            <w:r>
              <w:t>S</w:t>
            </w:r>
            <w:r w:rsidRPr="00084655">
              <w:t xml:space="preserve">elect </w:t>
            </w:r>
            <w:r w:rsidRPr="002574CB">
              <w:rPr>
                <w:rStyle w:val="GUIWord"/>
              </w:rPr>
              <w:t>Data Input</w:t>
            </w:r>
            <w:r>
              <w:t xml:space="preserve"> and </w:t>
            </w:r>
            <w:r w:rsidRPr="002574CB">
              <w:rPr>
                <w:rStyle w:val="GUIWord"/>
              </w:rPr>
              <w:t>Load campaign data</w:t>
            </w:r>
            <w:r>
              <w:t xml:space="preserve"> from the Specchio Main Window.</w:t>
            </w:r>
          </w:p>
          <w:p w:rsidR="002E3320" w:rsidRPr="00084655" w:rsidRDefault="002E3320" w:rsidP="0096594F">
            <w:pPr>
              <w:pStyle w:val="Figure"/>
            </w:pPr>
            <w:r>
              <w:rPr>
                <w:lang w:val="en-AU"/>
              </w:rPr>
              <w:drawing>
                <wp:inline distT="0" distB="0" distL="0" distR="0">
                  <wp:extent cx="3968750" cy="1548359"/>
                  <wp:effectExtent l="19050" t="0" r="0" b="0"/>
                  <wp:docPr id="25"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5"/>
                          <a:srcRect/>
                          <a:stretch>
                            <a:fillRect/>
                          </a:stretch>
                        </pic:blipFill>
                        <pic:spPr bwMode="auto">
                          <a:xfrm>
                            <a:off x="0" y="0"/>
                            <a:ext cx="3973333" cy="1550147"/>
                          </a:xfrm>
                          <a:prstGeom prst="rect">
                            <a:avLst/>
                          </a:prstGeom>
                          <a:noFill/>
                          <a:ln w="9525">
                            <a:noFill/>
                            <a:miter lim="800000"/>
                            <a:headEnd/>
                            <a:tailEnd/>
                          </a:ln>
                        </pic:spPr>
                      </pic:pic>
                    </a:graphicData>
                  </a:graphic>
                </wp:inline>
              </w:drawing>
            </w:r>
          </w:p>
          <w:p w:rsidR="002E3320" w:rsidRPr="00084655" w:rsidRDefault="002E3320" w:rsidP="0096594F">
            <w:pPr>
              <w:pStyle w:val="Caption"/>
            </w:pPr>
            <w:r w:rsidRPr="00084655">
              <w:t xml:space="preserve">Figure </w:t>
            </w:r>
            <w:fldSimple w:instr=" SEQ Figure \* ARABIC ">
              <w:r w:rsidR="00FF3B3D">
                <w:rPr>
                  <w:noProof/>
                </w:rPr>
                <w:t>24</w:t>
              </w:r>
            </w:fldSimple>
            <w:r w:rsidRPr="00084655">
              <w:t>: Load Spectral Data dialog</w:t>
            </w:r>
          </w:p>
          <w:p w:rsidR="002E3320" w:rsidRDefault="002E3320" w:rsidP="0096594F">
            <w:pPr>
              <w:pStyle w:val="ProcessStep"/>
            </w:pPr>
            <w:ins w:id="536" w:author="Peter Roberts" w:date="2013-05-08T09:19:00Z">
              <w:r>
                <w:t xml:space="preserve">From the list of </w:t>
              </w:r>
              <w:r w:rsidRPr="002574CB">
                <w:rPr>
                  <w:rStyle w:val="GUIWord"/>
                </w:rPr>
                <w:t>Campaign names</w:t>
              </w:r>
              <w:r>
                <w:t xml:space="preserve"> in the dropdown box, s</w:t>
              </w:r>
              <w:r w:rsidRPr="00084655">
                <w:t>elect the</w:t>
              </w:r>
              <w:r>
                <w:t xml:space="preserve"> name of the</w:t>
              </w:r>
              <w:r w:rsidRPr="00084655">
                <w:t xml:space="preserve"> Campaign </w:t>
              </w:r>
              <w:r>
                <w:t>into which</w:t>
              </w:r>
              <w:r w:rsidRPr="00084655">
                <w:t xml:space="preserve"> you want to load</w:t>
              </w:r>
              <w:r>
                <w:t xml:space="preserve"> data.</w:t>
              </w:r>
            </w:ins>
          </w:p>
          <w:p w:rsidR="002E3320" w:rsidRDefault="002E3320" w:rsidP="0096594F">
            <w:pPr>
              <w:pStyle w:val="ProcessStep"/>
              <w:rPr>
                <w:ins w:id="537" w:author="Peter Roberts" w:date="2013-05-08T09:19:00Z"/>
              </w:rPr>
            </w:pPr>
            <w:r>
              <w:t xml:space="preserve">Highlight the </w:t>
            </w:r>
            <w:r w:rsidRPr="00E6022A">
              <w:rPr>
                <w:rStyle w:val="GUIWord"/>
              </w:rPr>
              <w:t>Path</w:t>
            </w:r>
            <w:r>
              <w:t xml:space="preserve"> name which contains the Campaign data </w:t>
            </w:r>
            <w:r w:rsidR="006B299A">
              <w:t>sub-</w:t>
            </w:r>
            <w:r>
              <w:t xml:space="preserve">directory tree on your computer. If the </w:t>
            </w:r>
            <w:r w:rsidRPr="00E6022A">
              <w:t>path</w:t>
            </w:r>
            <w:r>
              <w:t xml:space="preserve"> name is not in the list, click on </w:t>
            </w:r>
            <w:r w:rsidRPr="00E6022A">
              <w:rPr>
                <w:rStyle w:val="ActionButton"/>
              </w:rPr>
              <w:t> New Path </w:t>
            </w:r>
            <w:r>
              <w:t>, navigate to the path on your computer and select it. It will now be highlighted.</w:t>
            </w:r>
          </w:p>
          <w:p w:rsidR="006B299A" w:rsidRDefault="002E3320" w:rsidP="006B299A">
            <w:pPr>
              <w:pStyle w:val="ProcessStep"/>
            </w:pPr>
            <w:r>
              <w:t>C</w:t>
            </w:r>
            <w:r w:rsidRPr="00084655">
              <w:t xml:space="preserve">lick the </w:t>
            </w:r>
            <w:r w:rsidR="006B299A">
              <w:rPr>
                <w:rStyle w:val="ActionButton"/>
              </w:rPr>
              <w:t> </w:t>
            </w:r>
            <w:r w:rsidRPr="002574CB">
              <w:rPr>
                <w:rStyle w:val="ActionButton"/>
              </w:rPr>
              <w:t>Load</w:t>
            </w:r>
            <w:r w:rsidR="006B299A">
              <w:rPr>
                <w:rStyle w:val="ActionButton"/>
              </w:rPr>
              <w:t> </w:t>
            </w:r>
            <w:r w:rsidRPr="007362C3">
              <w:t xml:space="preserve"> </w:t>
            </w:r>
            <w:r w:rsidRPr="00084655">
              <w:t xml:space="preserve">button. </w:t>
            </w:r>
            <w:r>
              <w:t xml:space="preserve">The </w:t>
            </w:r>
            <w:ins w:id="538" w:author="Peter Roberts" w:date="2013-05-08T09:19:00Z">
              <w:r>
                <w:t xml:space="preserve">dialog box closes and the </w:t>
              </w:r>
            </w:ins>
            <w:r w:rsidRPr="00084655">
              <w:t xml:space="preserve">loading progress is shown in the </w:t>
            </w:r>
            <w:ins w:id="539" w:author="Peter Roberts" w:date="2013-05-08T09:19:00Z">
              <w:r>
                <w:t xml:space="preserve">left panel of the </w:t>
              </w:r>
            </w:ins>
            <w:r w:rsidRPr="00084655">
              <w:t>Main Window. A message box will appear once all data</w:t>
            </w:r>
            <w:r>
              <w:t xml:space="preserve"> has been loaded to the system.</w:t>
            </w:r>
            <w:r w:rsidR="006B299A">
              <w:t xml:space="preserve"> </w:t>
            </w:r>
            <w:ins w:id="540" w:author="Peter Roberts" w:date="2013-05-08T09:19:00Z">
              <w:r>
                <w:t>Do not perform other operations on this Campaign until the load has completed.</w:t>
              </w:r>
            </w:ins>
          </w:p>
          <w:p w:rsidR="002E3320" w:rsidRDefault="002E3320" w:rsidP="006B299A">
            <w:pPr>
              <w:pStyle w:val="ProcessStep"/>
            </w:pPr>
            <w:ins w:id="541" w:author="Peter Roberts" w:date="2013-05-08T09:19:00Z">
              <w:r>
                <w:t xml:space="preserve">Click </w:t>
              </w:r>
              <w:r w:rsidRPr="005E1014">
                <w:rPr>
                  <w:rStyle w:val="ActionButton"/>
                </w:rPr>
                <w:t> OK </w:t>
              </w:r>
              <w:r>
                <w:t xml:space="preserve"> to clear the message box.</w:t>
              </w:r>
            </w:ins>
          </w:p>
        </w:tc>
      </w:tr>
    </w:tbl>
    <w:p w:rsidR="00ED55EC" w:rsidRDefault="00ED55EC" w:rsidP="00ED55EC">
      <w:pPr>
        <w:pStyle w:val="Warning"/>
      </w:pPr>
      <w:r>
        <w:t>Warning</w:t>
      </w:r>
      <w:r>
        <w:tab/>
        <w:t>If the message box advising successful completion does not appear, the upload did not complete normally. Check the count of uploaded spectra and ensure that the upload was completed. See below for information on recovering from upload errors.</w:t>
      </w:r>
    </w:p>
    <w:p w:rsidR="00204599" w:rsidRDefault="00204599" w:rsidP="00204599">
      <w:pPr>
        <w:pStyle w:val="DocAction"/>
        <w:rPr>
          <w:del w:id="542" w:author="Peter Roberts" w:date="2013-05-08T09:19:00Z"/>
        </w:rPr>
      </w:pPr>
      <w:del w:id="543" w:author="Peter Roberts" w:date="2013-05-08T09:19:00Z">
        <w:r>
          <w:delText>%%% Clarify the following...</w:delText>
        </w:r>
      </w:del>
    </w:p>
    <w:p w:rsidR="002574CB" w:rsidRPr="00084655" w:rsidRDefault="002574CB" w:rsidP="00A7583F">
      <w:pPr>
        <w:pStyle w:val="Body"/>
        <w:rPr>
          <w:del w:id="544" w:author="Peter Roberts" w:date="2013-05-08T09:19:00Z"/>
        </w:rPr>
      </w:pPr>
      <w:del w:id="545" w:author="Peter Roberts" w:date="2013-05-08T09:19:00Z">
        <w:r w:rsidRPr="00084655">
          <w:delText>Note that if different file types (e.g. ASD binary files and GER signature files) are occurring in the same campaign, hierarchies must contain only one file type. This restriction is due to two reasons: (a) the file loading process is instantiating one concrete file loader class and applies it to all files in a directory and (b) it is against common sense to put files from different instruments/sensors into one directory. Consider a case where one species is being sampled with ASD and GER. A logical folder setup would be: a species folder with two subfolders for ASD and GER. These subfolders then contain the spectral files.</w:delText>
        </w:r>
      </w:del>
    </w:p>
    <w:p w:rsidR="002A0FFE" w:rsidRDefault="002A0FFE" w:rsidP="00A7583F">
      <w:pPr>
        <w:pStyle w:val="Body"/>
        <w:rPr>
          <w:del w:id="546" w:author="Peter Roberts" w:date="2013-05-08T09:19:00Z"/>
        </w:rPr>
      </w:pPr>
      <w:del w:id="547" w:author="Peter Roberts" w:date="2013-05-08T09:19:00Z">
        <w:r w:rsidRPr="00084655">
          <w:delText xml:space="preserve">If a campaign is ongoing over a longer period of time, new data can be added by first loading the new files and hierarchies into the existing file structure on </w:delText>
        </w:r>
        <w:r w:rsidR="002574CB">
          <w:delText>you</w:delText>
        </w:r>
        <w:r w:rsidR="00BA0289">
          <w:delText>r</w:delText>
        </w:r>
        <w:r w:rsidR="002574CB">
          <w:delText xml:space="preserve"> computer’s</w:delText>
        </w:r>
        <w:r w:rsidRPr="00084655">
          <w:delText xml:space="preserve"> disc and then running the loading process again. Each spectral data loading process check</w:delText>
        </w:r>
        <w:r w:rsidR="002574CB">
          <w:delText>s</w:delText>
        </w:r>
        <w:r w:rsidRPr="00084655">
          <w:delText xml:space="preserve"> if hierarchies and spectra already exist in the database. Only new hierarchies and spectra will be </w:delText>
        </w:r>
        <w:r w:rsidR="002574CB">
          <w:delText>loaded</w:delText>
        </w:r>
        <w:r w:rsidRPr="00084655">
          <w:delText>.</w:delText>
        </w:r>
      </w:del>
    </w:p>
    <w:p w:rsidR="00BA0289" w:rsidRDefault="00BA0289" w:rsidP="00BA0289">
      <w:pPr>
        <w:pStyle w:val="DocAction"/>
        <w:rPr>
          <w:del w:id="548" w:author="Peter Roberts" w:date="2013-05-08T09:19:00Z"/>
        </w:rPr>
      </w:pPr>
      <w:del w:id="549" w:author="Peter Roberts" w:date="2013-05-08T09:19:00Z">
        <w:r>
          <w:delText xml:space="preserve">%%% Clearly the system identifies the input format being read. How robust is this </w:delText>
        </w:r>
        <w:r w:rsidR="00D84FA6">
          <w:delText>process? D</w:delText>
        </w:r>
        <w:r>
          <w:delText>oes the user need to take any precautions? For example, if the catch all TXT file uses an inappropriate heading name in the first column, can it be misrecognised as something else? Are file extens</w:delText>
        </w:r>
        <w:r w:rsidR="008761BA">
          <w:delText>ions used to help recognise the file type, or can you use any file extension you like</w:delText>
        </w:r>
        <w:r>
          <w:delText>? Clearly it sniffs one file</w:delText>
        </w:r>
        <w:r w:rsidR="008761BA">
          <w:delText xml:space="preserve"> from the directory</w:delText>
        </w:r>
        <w:r>
          <w:delText xml:space="preserve"> to find out its type, loads that type’s loading class and then cycles through the directory files. It would appear then that you cannot have any other files at all in the directory – no images, no readmes, no other stuff at all, or it would crash the reading class. Even worse, it could be the one that gets sniffed, and that would stuff everything up for the whole directory.</w:delText>
        </w:r>
        <w:r w:rsidR="008761BA">
          <w:delText xml:space="preserve"> What’s more, you can’t have your images anywhere in your sub-tree or they’ll get found and the loading process will trip over them and stop.</w:delText>
        </w:r>
        <w:r w:rsidR="00CC1762">
          <w:delText xml:space="preserve"> You can’t even put them in afterwards if there’s any chance you might have more data for this campaign to load later.</w:delText>
        </w:r>
      </w:del>
    </w:p>
    <w:p w:rsidR="00335C2A" w:rsidRDefault="00335C2A" w:rsidP="00335C2A">
      <w:pPr>
        <w:pStyle w:val="Note"/>
        <w:rPr>
          <w:ins w:id="550" w:author="Peter Roberts" w:date="2013-05-08T09:19:00Z"/>
        </w:rPr>
      </w:pPr>
      <w:ins w:id="551" w:author="Peter Roberts" w:date="2013-05-08T09:19:00Z">
        <w:r>
          <w:t>Note</w:t>
        </w:r>
        <w:r>
          <w:tab/>
          <w:t>After uploading your Spectral data to Specchio, do not change the sub-directory structure</w:t>
        </w:r>
        <w:r w:rsidR="00C20C86">
          <w:t xml:space="preserve"> on the hard disk that</w:t>
        </w:r>
        <w:r>
          <w:t xml:space="preserve"> you set up and used. You will need this</w:t>
        </w:r>
      </w:ins>
      <w:r w:rsidR="00E6022A">
        <w:t xml:space="preserve"> again</w:t>
      </w:r>
      <w:ins w:id="552" w:author="Peter Roberts" w:date="2013-05-08T09:19:00Z">
        <w:r>
          <w:t xml:space="preserve"> if you wish to upload further spectral data to this Campaign in the future.</w:t>
        </w:r>
      </w:ins>
    </w:p>
    <w:p w:rsidR="00945FEF" w:rsidRDefault="00945FEF" w:rsidP="00EC5FA4">
      <w:pPr>
        <w:pStyle w:val="Body"/>
      </w:pPr>
      <w:r>
        <w:t xml:space="preserve">If a directory contains unknown file types, </w:t>
      </w:r>
      <w:r w:rsidR="002E3320">
        <w:t xml:space="preserve">mixed file types or files with invalid data, the loading process will stop and no load completion dialog will be shown. </w:t>
      </w:r>
      <w:r w:rsidR="006B299A">
        <w:t>T</w:t>
      </w:r>
      <w:r w:rsidR="002E3320">
        <w:t>he following warning message may appear.</w:t>
      </w:r>
    </w:p>
    <w:p w:rsidR="00945FEF" w:rsidRDefault="00945FEF" w:rsidP="00EC5FA4">
      <w:pPr>
        <w:pStyle w:val="Figure"/>
      </w:pPr>
      <w:r>
        <w:rPr>
          <w:lang w:val="en-AU"/>
        </w:rPr>
        <w:drawing>
          <wp:inline distT="0" distB="0" distL="0" distR="0">
            <wp:extent cx="5580380" cy="1060525"/>
            <wp:effectExtent l="25400" t="0" r="7620" b="0"/>
            <wp:docPr id="5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6"/>
                    <a:srcRect/>
                    <a:stretch>
                      <a:fillRect/>
                    </a:stretch>
                  </pic:blipFill>
                  <pic:spPr bwMode="auto">
                    <a:xfrm>
                      <a:off x="0" y="0"/>
                      <a:ext cx="5580380" cy="1060525"/>
                    </a:xfrm>
                    <a:prstGeom prst="rect">
                      <a:avLst/>
                    </a:prstGeom>
                    <a:noFill/>
                    <a:ln w="9525">
                      <a:noFill/>
                      <a:miter lim="800000"/>
                      <a:headEnd/>
                      <a:tailEnd/>
                    </a:ln>
                  </pic:spPr>
                </pic:pic>
              </a:graphicData>
            </a:graphic>
          </wp:inline>
        </w:drawing>
      </w:r>
    </w:p>
    <w:p w:rsidR="002E3320" w:rsidRDefault="002E3320" w:rsidP="00EC5FA4">
      <w:pPr>
        <w:pStyle w:val="Body"/>
      </w:pPr>
      <w:r>
        <w:t>You should check for any of the following, rectify it and select the upload again. Spectra which successfully uploaded the first time will not be uploaded again.</w:t>
      </w:r>
    </w:p>
    <w:p w:rsidR="006B299A" w:rsidRDefault="006B299A" w:rsidP="006B299A">
      <w:pPr>
        <w:pStyle w:val="DocAction"/>
      </w:pPr>
      <w:r>
        <w:t>%%% Check this dialog box. It has changed and has more info in it.</w:t>
      </w:r>
    </w:p>
    <w:p w:rsidR="00FE5251" w:rsidRDefault="00FE5251" w:rsidP="00BA3445">
      <w:pPr>
        <w:pStyle w:val="Heading2"/>
        <w:rPr>
          <w:ins w:id="553" w:author="Peter Roberts" w:date="2013-05-08T09:19:00Z"/>
        </w:rPr>
      </w:pPr>
      <w:bookmarkStart w:id="554" w:name="_Toc356807305"/>
      <w:bookmarkStart w:id="555" w:name="_Ref157236952"/>
      <w:bookmarkEnd w:id="516"/>
      <w:ins w:id="556" w:author="Peter Roberts" w:date="2013-05-08T09:19:00Z">
        <w:r>
          <w:t>Loading additional Spectral Data</w:t>
        </w:r>
        <w:bookmarkEnd w:id="554"/>
      </w:ins>
    </w:p>
    <w:p w:rsidR="00FE5251" w:rsidRDefault="00FE5251" w:rsidP="00FE5251">
      <w:pPr>
        <w:pStyle w:val="Body"/>
      </w:pPr>
      <w:ins w:id="557" w:author="Peter Roberts" w:date="2013-05-08T09:19:00Z">
        <w:r>
          <w:t>If further spectral data becomes available for your Campaign, it is possible to conveniently add it to your existing Specchio Campaign.</w:t>
        </w:r>
      </w:ins>
    </w:p>
    <w:p w:rsidR="00506562" w:rsidRDefault="00506562" w:rsidP="00506562">
      <w:pPr>
        <w:pStyle w:val="ProcessHeading"/>
      </w:pPr>
      <w:r>
        <w:t>To add additional spectral data to a Campaign...</w:t>
      </w:r>
    </w:p>
    <w:tbl>
      <w:tblPr>
        <w:tblStyle w:val="Instructions"/>
        <w:tblW w:w="8647" w:type="dxa"/>
        <w:tblLook w:val="04A0"/>
      </w:tblPr>
      <w:tblGrid>
        <w:gridCol w:w="8647"/>
      </w:tblGrid>
      <w:tr w:rsidR="00B85C2C" w:rsidTr="000C4344">
        <w:tc>
          <w:tcPr>
            <w:tcW w:w="8647" w:type="dxa"/>
          </w:tcPr>
          <w:p w:rsidR="000C4344" w:rsidRDefault="000C4344" w:rsidP="008E2F3C">
            <w:pPr>
              <w:pStyle w:val="ProcessStep"/>
            </w:pPr>
            <w:ins w:id="558" w:author="Peter Roberts" w:date="2013-05-08T09:19:00Z">
              <w:r w:rsidRPr="008E2F3C">
                <w:t xml:space="preserve">Add the new spectral data to the existing sub-directory structure </w:t>
              </w:r>
            </w:ins>
            <w:r w:rsidR="00425801">
              <w:t xml:space="preserve">on your computer’s disk </w:t>
            </w:r>
            <w:ins w:id="559" w:author="Peter Roberts" w:date="2013-05-08T09:19:00Z">
              <w:r w:rsidRPr="008E2F3C">
                <w:t xml:space="preserve">from which you uploaded the original spectral data. Do not add any files other than Spectral data and ensure that all files within each sub-directory </w:t>
              </w:r>
            </w:ins>
            <w:r w:rsidR="00425801">
              <w:t>have</w:t>
            </w:r>
            <w:ins w:id="560" w:author="Peter Roberts" w:date="2013-05-08T09:19:00Z">
              <w:r w:rsidRPr="008E2F3C">
                <w:t xml:space="preserve"> the same file format. Do not change the file names of any of the original files. Do not change or rename the </w:t>
              </w:r>
            </w:ins>
            <w:r w:rsidR="00425801">
              <w:t>sub-</w:t>
            </w:r>
            <w:ins w:id="561" w:author="Peter Roberts" w:date="2013-05-08T09:19:00Z">
              <w:r w:rsidRPr="008E2F3C">
                <w:t>directories, but you may add new sub-directories.</w:t>
              </w:r>
            </w:ins>
          </w:p>
          <w:p w:rsidR="00B85C2C" w:rsidRDefault="00425801" w:rsidP="00425801">
            <w:pPr>
              <w:pStyle w:val="ProcessStep"/>
            </w:pPr>
            <w:r>
              <w:t>Follow the process described above for loading spectral data to your campaign. Only new data will be loaded.</w:t>
            </w:r>
          </w:p>
        </w:tc>
      </w:tr>
    </w:tbl>
    <w:p w:rsidR="00106B3F" w:rsidRDefault="00106B3F" w:rsidP="00106B3F">
      <w:pPr>
        <w:pStyle w:val="Note"/>
      </w:pPr>
      <w:r>
        <w:t>Note</w:t>
      </w:r>
      <w:r>
        <w:tab/>
        <w:t>Do not add additional Spectra to files that hold multiple Spectra, such as TXT and XLS. The loading process checks for existing data at the file level, so the existing file will be detected and not loaded, missing the new data.</w:t>
      </w:r>
    </w:p>
    <w:p w:rsidR="00425801" w:rsidRPr="00425801" w:rsidRDefault="00425801" w:rsidP="00425801">
      <w:pPr>
        <w:pStyle w:val="DocAction"/>
      </w:pPr>
      <w:r>
        <w:t>%%% Is the above still correct? I think it has changed.</w:t>
      </w:r>
    </w:p>
    <w:p w:rsidR="00106B3F" w:rsidRDefault="00106B3F" w:rsidP="00106B3F">
      <w:pPr>
        <w:pStyle w:val="Body"/>
      </w:pPr>
      <w:r>
        <w:t>After uploading new data you may need to set the metadata for the new data. Depending on your Campaign Hierarchy design, the new data may be interspersed with your existing data. Take care not to delete or corrupt the metadata on your existing data by ensuring that you select only your new Spectra when you update the metadata.</w:t>
      </w:r>
    </w:p>
    <w:p w:rsidR="008F2BEE" w:rsidRDefault="00106B3F" w:rsidP="00106B3F">
      <w:pPr>
        <w:pStyle w:val="Warning"/>
      </w:pPr>
      <w:r>
        <w:t>Warning</w:t>
      </w:r>
      <w:r>
        <w:tab/>
      </w:r>
      <w:r w:rsidR="008F2BEE">
        <w:t>This particularly applies to UTC time changes</w:t>
      </w:r>
      <w:r>
        <w:t>, where applying the same time change a second time will add or subtract the time difference again, yielding an incorrect result</w:t>
      </w:r>
      <w:r w:rsidR="008F2BEE">
        <w:t>.</w:t>
      </w:r>
    </w:p>
    <w:p w:rsidR="00FE5251" w:rsidRDefault="00FE5251" w:rsidP="00FE5251">
      <w:pPr>
        <w:pStyle w:val="Heading3"/>
        <w:rPr>
          <w:ins w:id="562" w:author="Peter Roberts" w:date="2013-05-08T09:19:00Z"/>
        </w:rPr>
      </w:pPr>
      <w:bookmarkStart w:id="563" w:name="_Toc356807306"/>
      <w:ins w:id="564" w:author="Peter Roberts" w:date="2013-05-08T09:19:00Z">
        <w:r>
          <w:t>Uploading Additional Spectral Data from a Second Computer</w:t>
        </w:r>
        <w:bookmarkEnd w:id="563"/>
      </w:ins>
    </w:p>
    <w:p w:rsidR="00106B3F" w:rsidRDefault="00106B3F" w:rsidP="00C20C86">
      <w:pPr>
        <w:pStyle w:val="Body"/>
      </w:pPr>
      <w:r>
        <w:t xml:space="preserve">Specchio permits multiple Paths to be stored against each Campaign to allow </w:t>
      </w:r>
      <w:ins w:id="565" w:author="Peter Roberts" w:date="2013-05-08T09:19:00Z">
        <w:r w:rsidR="00C20C86">
          <w:t xml:space="preserve">Spectral data </w:t>
        </w:r>
      </w:ins>
      <w:r>
        <w:t>to</w:t>
      </w:r>
      <w:ins w:id="566" w:author="Peter Roberts" w:date="2013-05-08T09:19:00Z">
        <w:r w:rsidR="00C20C86">
          <w:t xml:space="preserve"> be uploaded from multiple computers.</w:t>
        </w:r>
      </w:ins>
    </w:p>
    <w:p w:rsidR="00106B3F" w:rsidRDefault="00106B3F" w:rsidP="00106B3F">
      <w:pPr>
        <w:pStyle w:val="ProcessHeading"/>
      </w:pPr>
      <w:r>
        <w:t>To upload from a second computer...</w:t>
      </w:r>
    </w:p>
    <w:tbl>
      <w:tblPr>
        <w:tblStyle w:val="Instructions"/>
        <w:tblW w:w="0" w:type="auto"/>
        <w:tblLook w:val="04A0"/>
      </w:tblPr>
      <w:tblGrid>
        <w:gridCol w:w="8862"/>
      </w:tblGrid>
      <w:tr w:rsidR="00106B3F" w:rsidTr="00425801">
        <w:tc>
          <w:tcPr>
            <w:tcW w:w="8862" w:type="dxa"/>
          </w:tcPr>
          <w:p w:rsidR="00106B3F" w:rsidRDefault="00106B3F" w:rsidP="00106B3F">
            <w:pPr>
              <w:pStyle w:val="ProcessStep"/>
            </w:pPr>
            <w:r>
              <w:t>On the second computer, make an exact copy of the entire Campaign directory tree as it was uploaded from the first computer. It does not have to</w:t>
            </w:r>
            <w:r w:rsidR="0070613F">
              <w:t xml:space="preserve"> be in the same location as it was on the first computer, but the sub-directory and file names </w:t>
            </w:r>
            <w:r w:rsidR="00425801">
              <w:t>must</w:t>
            </w:r>
            <w:r w:rsidR="0070613F">
              <w:t xml:space="preserve"> be identical.</w:t>
            </w:r>
          </w:p>
          <w:p w:rsidR="0070613F" w:rsidRDefault="0070613F" w:rsidP="00106B3F">
            <w:pPr>
              <w:pStyle w:val="ProcessStep"/>
            </w:pPr>
            <w:r>
              <w:t>Insert the new hierarchy sub-directories and files that you require to be added to the Campaign.</w:t>
            </w:r>
          </w:p>
          <w:p w:rsidR="0070613F" w:rsidRDefault="0070613F" w:rsidP="00106B3F">
            <w:pPr>
              <w:pStyle w:val="ProcessStep"/>
            </w:pPr>
            <w:r>
              <w:t xml:space="preserve">Select </w:t>
            </w:r>
            <w:r w:rsidRPr="0070613F">
              <w:rPr>
                <w:rStyle w:val="GUIWord"/>
              </w:rPr>
              <w:t>Data Input</w:t>
            </w:r>
            <w:r>
              <w:t xml:space="preserve"> and </w:t>
            </w:r>
            <w:r w:rsidRPr="0070613F">
              <w:rPr>
                <w:rStyle w:val="GUIWord"/>
              </w:rPr>
              <w:t>Load campaign data</w:t>
            </w:r>
            <w:r>
              <w:t xml:space="preserve"> from the menu on the Main Window.</w:t>
            </w:r>
          </w:p>
          <w:p w:rsidR="0070613F" w:rsidRDefault="0070613F" w:rsidP="0070613F">
            <w:pPr>
              <w:pStyle w:val="Figure"/>
            </w:pPr>
            <w:r>
              <w:rPr>
                <w:lang w:val="en-AU"/>
              </w:rPr>
              <w:drawing>
                <wp:inline distT="0" distB="0" distL="0" distR="0">
                  <wp:extent cx="4461212" cy="1738389"/>
                  <wp:effectExtent l="1905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37"/>
                          <a:srcRect/>
                          <a:stretch>
                            <a:fillRect/>
                          </a:stretch>
                        </pic:blipFill>
                        <pic:spPr bwMode="auto">
                          <a:xfrm>
                            <a:off x="0" y="0"/>
                            <a:ext cx="4461229" cy="1738396"/>
                          </a:xfrm>
                          <a:prstGeom prst="rect">
                            <a:avLst/>
                          </a:prstGeom>
                          <a:noFill/>
                          <a:ln w="9525">
                            <a:noFill/>
                            <a:miter lim="800000"/>
                            <a:headEnd/>
                            <a:tailEnd/>
                          </a:ln>
                        </pic:spPr>
                      </pic:pic>
                    </a:graphicData>
                  </a:graphic>
                </wp:inline>
              </w:drawing>
            </w:r>
          </w:p>
          <w:p w:rsidR="0070613F" w:rsidRDefault="0070613F" w:rsidP="0070613F">
            <w:pPr>
              <w:pStyle w:val="Caption"/>
            </w:pPr>
            <w:r w:rsidRPr="00084655">
              <w:t xml:space="preserve">Figure </w:t>
            </w:r>
            <w:fldSimple w:instr=" SEQ Figure \* ARABIC ">
              <w:r w:rsidR="00FF3B3D">
                <w:rPr>
                  <w:noProof/>
                </w:rPr>
                <w:t>25</w:t>
              </w:r>
            </w:fldSimple>
            <w:r w:rsidRPr="00084655">
              <w:t xml:space="preserve">: </w:t>
            </w:r>
            <w:r w:rsidR="00425801">
              <w:t>File upload dialog showing multiple paths</w:t>
            </w:r>
          </w:p>
          <w:p w:rsidR="0070613F" w:rsidRDefault="0070613F" w:rsidP="0070613F">
            <w:pPr>
              <w:pStyle w:val="ProcessStep"/>
            </w:pPr>
            <w:r>
              <w:t xml:space="preserve">From the drop down list for the </w:t>
            </w:r>
            <w:r w:rsidRPr="0070613F">
              <w:rPr>
                <w:rStyle w:val="GUIWord"/>
              </w:rPr>
              <w:t>Campaign name:</w:t>
            </w:r>
            <w:r>
              <w:t xml:space="preserve"> control, select the name of the Campaign you are uploading to. The list of paths in the </w:t>
            </w:r>
            <w:r w:rsidRPr="0070613F">
              <w:rPr>
                <w:rStyle w:val="GUIWord"/>
              </w:rPr>
              <w:t>Path:</w:t>
            </w:r>
            <w:r>
              <w:t xml:space="preserve"> box will change to be those defined for the selected Campaign.</w:t>
            </w:r>
          </w:p>
          <w:p w:rsidR="0070613F" w:rsidRDefault="0070613F" w:rsidP="0070613F">
            <w:pPr>
              <w:pStyle w:val="ProcessStep"/>
            </w:pPr>
            <w:r>
              <w:t xml:space="preserve">Click on </w:t>
            </w:r>
            <w:r w:rsidRPr="0070613F">
              <w:rPr>
                <w:rStyle w:val="ActionButton"/>
              </w:rPr>
              <w:t> New Path </w:t>
            </w:r>
            <w:r>
              <w:t>. A file selection dialog will open.</w:t>
            </w:r>
          </w:p>
          <w:p w:rsidR="0070613F" w:rsidRDefault="0070613F" w:rsidP="0070613F">
            <w:pPr>
              <w:pStyle w:val="ProcessStep"/>
            </w:pPr>
            <w:r>
              <w:t xml:space="preserve">Navigate to the directory that you copied to your computer and select it. This new path will be added to the list of paths in the </w:t>
            </w:r>
            <w:r w:rsidRPr="0070613F">
              <w:rPr>
                <w:rStyle w:val="GUIWord"/>
              </w:rPr>
              <w:t>Path:</w:t>
            </w:r>
            <w:r>
              <w:t xml:space="preserve"> box.</w:t>
            </w:r>
            <w:r w:rsidR="00BA72CF">
              <w:t xml:space="preserve"> Be sure to se</w:t>
            </w:r>
            <w:r w:rsidR="00425801">
              <w:t>lect the right level directory.</w:t>
            </w:r>
          </w:p>
          <w:p w:rsidR="0070613F" w:rsidRDefault="0070613F" w:rsidP="0070613F">
            <w:pPr>
              <w:pStyle w:val="ProcessStep"/>
            </w:pPr>
            <w:r>
              <w:t xml:space="preserve">Click </w:t>
            </w:r>
            <w:r w:rsidRPr="0070613F">
              <w:rPr>
                <w:rStyle w:val="ActionButton"/>
              </w:rPr>
              <w:t> Load </w:t>
            </w:r>
            <w:r>
              <w:t xml:space="preserve">. The dialog box will close and </w:t>
            </w:r>
            <w:r w:rsidR="00425801">
              <w:t>progress</w:t>
            </w:r>
            <w:r>
              <w:t xml:space="preserve"> messages will be shown in the left hand part of the Main Window indicating the total number of files that have been found, and the number of new Spectra which have been loaded.</w:t>
            </w:r>
          </w:p>
        </w:tc>
      </w:tr>
    </w:tbl>
    <w:p w:rsidR="00425801" w:rsidRDefault="00425801" w:rsidP="00425801">
      <w:pPr>
        <w:pStyle w:val="Warning"/>
      </w:pPr>
      <w:bookmarkStart w:id="567" w:name="_Ref157338239"/>
      <w:bookmarkStart w:id="568" w:name="_Toc355280384"/>
      <w:bookmarkStart w:id="569" w:name="_Toc356807307"/>
      <w:bookmarkStart w:id="570" w:name="_Ref356551581"/>
      <w:bookmarkStart w:id="571" w:name="_Ref356551584"/>
      <w:r>
        <w:t>Warning</w:t>
      </w:r>
      <w:r>
        <w:tab/>
        <w:t>If you select the directory above or below the one selected when the Campaign was first loaded, it will not be recognised as the same directory and will cause all of the existing data to be duplicated in your Specchio Campaign.</w:t>
      </w:r>
    </w:p>
    <w:p w:rsidR="000E3E59" w:rsidRPr="00084655" w:rsidRDefault="000E3E59" w:rsidP="000E3E59">
      <w:pPr>
        <w:pStyle w:val="Heading2"/>
      </w:pPr>
      <w:r w:rsidRPr="00084655">
        <w:t>UTC Time Correction</w:t>
      </w:r>
      <w:bookmarkEnd w:id="567"/>
      <w:bookmarkEnd w:id="568"/>
      <w:bookmarkEnd w:id="569"/>
    </w:p>
    <w:p w:rsidR="000E3E59" w:rsidRDefault="000E3E59" w:rsidP="000E3E59">
      <w:pPr>
        <w:pStyle w:val="Body"/>
      </w:pPr>
      <w:r w:rsidRPr="00084655">
        <w:t xml:space="preserve">This tool is provided to </w:t>
      </w:r>
      <w:r>
        <w:t>adjust the capture time</w:t>
      </w:r>
      <w:r w:rsidRPr="00084655">
        <w:t xml:space="preserve"> </w:t>
      </w:r>
      <w:r>
        <w:t>in cases when it</w:t>
      </w:r>
      <w:r w:rsidRPr="00084655">
        <w:t xml:space="preserve"> </w:t>
      </w:r>
      <w:r>
        <w:t>wa</w:t>
      </w:r>
      <w:r w:rsidRPr="00084655">
        <w:t xml:space="preserve">s not </w:t>
      </w:r>
      <w:r>
        <w:t xml:space="preserve">recorded </w:t>
      </w:r>
      <w:r w:rsidRPr="00084655">
        <w:t xml:space="preserve">in </w:t>
      </w:r>
      <w:r w:rsidR="00425801">
        <w:t xml:space="preserve">local time instead of </w:t>
      </w:r>
      <w:r w:rsidRPr="00084655">
        <w:t>UTC.</w:t>
      </w:r>
      <w:r>
        <w:t xml:space="preserve"> It </w:t>
      </w:r>
      <w:r w:rsidRPr="00084655">
        <w:t xml:space="preserve">applies a time shift </w:t>
      </w:r>
      <w:r>
        <w:t xml:space="preserve">to the Acquisition Date metadata attribute </w:t>
      </w:r>
      <w:r w:rsidRPr="00084655">
        <w:t>based on the number of hours entered by the user.</w:t>
      </w:r>
    </w:p>
    <w:p w:rsidR="00425801" w:rsidRDefault="00425801" w:rsidP="000E3E59">
      <w:pPr>
        <w:pStyle w:val="Body"/>
      </w:pPr>
      <w:r>
        <w:t>If times are not correct in UTC, the calculation of sun angles will be wrong.</w:t>
      </w:r>
    </w:p>
    <w:p w:rsidR="00506562" w:rsidRPr="00084655" w:rsidRDefault="00506562" w:rsidP="00506562">
      <w:pPr>
        <w:pStyle w:val="ProcessHeading"/>
      </w:pPr>
      <w:r>
        <w:t>To adjust local times to UTC...</w:t>
      </w:r>
    </w:p>
    <w:tbl>
      <w:tblPr>
        <w:tblStyle w:val="Instructions"/>
        <w:tblW w:w="0" w:type="auto"/>
        <w:tblLook w:val="04A0"/>
      </w:tblPr>
      <w:tblGrid>
        <w:gridCol w:w="8862"/>
      </w:tblGrid>
      <w:tr w:rsidR="000E3E59" w:rsidTr="00D0645C">
        <w:tc>
          <w:tcPr>
            <w:tcW w:w="8862" w:type="dxa"/>
          </w:tcPr>
          <w:p w:rsidR="000E3E59" w:rsidRDefault="000E3E59" w:rsidP="00D0645C">
            <w:pPr>
              <w:pStyle w:val="ProcessStep"/>
            </w:pPr>
            <w:r>
              <w:t xml:space="preserve">Select </w:t>
            </w:r>
            <w:r w:rsidRPr="003B29B2">
              <w:rPr>
                <w:rStyle w:val="GUIWord"/>
              </w:rPr>
              <w:t>Special Functions</w:t>
            </w:r>
            <w:r>
              <w:t xml:space="preserve"> and </w:t>
            </w:r>
            <w:r w:rsidRPr="003B29B2">
              <w:rPr>
                <w:rStyle w:val="GUIWord"/>
              </w:rPr>
              <w:t>Correct local time to UTC</w:t>
            </w:r>
            <w:r>
              <w:t xml:space="preserve"> from the menu in the Main Window.</w:t>
            </w:r>
          </w:p>
          <w:p w:rsidR="000E3E59" w:rsidRDefault="000E3E59" w:rsidP="00D0645C">
            <w:pPr>
              <w:pStyle w:val="Figure"/>
            </w:pPr>
            <w:r>
              <w:rPr>
                <w:lang w:val="en-AU"/>
              </w:rPr>
              <w:drawing>
                <wp:inline distT="0" distB="0" distL="0" distR="0">
                  <wp:extent cx="2540000" cy="2241219"/>
                  <wp:effectExtent l="19050" t="0" r="0" b="0"/>
                  <wp:docPr id="4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8"/>
                          <a:srcRect/>
                          <a:stretch>
                            <a:fillRect/>
                          </a:stretch>
                        </pic:blipFill>
                        <pic:spPr bwMode="auto">
                          <a:xfrm>
                            <a:off x="0" y="0"/>
                            <a:ext cx="2541548" cy="2242585"/>
                          </a:xfrm>
                          <a:prstGeom prst="rect">
                            <a:avLst/>
                          </a:prstGeom>
                          <a:noFill/>
                          <a:ln w="9525">
                            <a:noFill/>
                            <a:miter lim="800000"/>
                            <a:headEnd/>
                            <a:tailEnd/>
                          </a:ln>
                        </pic:spPr>
                      </pic:pic>
                    </a:graphicData>
                  </a:graphic>
                </wp:inline>
              </w:drawing>
            </w:r>
          </w:p>
          <w:p w:rsidR="000E3E59" w:rsidRDefault="000E3E59" w:rsidP="00D0645C">
            <w:pPr>
              <w:pStyle w:val="Caption"/>
            </w:pPr>
            <w:r w:rsidRPr="00084655">
              <w:t xml:space="preserve">Figure </w:t>
            </w:r>
            <w:fldSimple w:instr=" SEQ Figure \* ARABIC ">
              <w:r w:rsidR="00FF3B3D">
                <w:rPr>
                  <w:noProof/>
                </w:rPr>
                <w:t>26</w:t>
              </w:r>
            </w:fldSimple>
            <w:r w:rsidRPr="00084655">
              <w:t>: UTC Time Correction dialog</w:t>
            </w:r>
          </w:p>
          <w:p w:rsidR="000E3E59" w:rsidRDefault="000E3E59" w:rsidP="00D0645C">
            <w:pPr>
              <w:pStyle w:val="ProcessStep"/>
            </w:pPr>
            <w:r w:rsidRPr="00084655">
              <w:t xml:space="preserve">Select the hierarchy </w:t>
            </w:r>
            <w:r w:rsidR="00425801">
              <w:t xml:space="preserve">node </w:t>
            </w:r>
            <w:r w:rsidRPr="00084655">
              <w:t>containing the spectra that need to be time shifted</w:t>
            </w:r>
            <w:r w:rsidR="00CB39EE">
              <w:t>, or select the individual Spectra files</w:t>
            </w:r>
            <w:r w:rsidRPr="00084655">
              <w:t xml:space="preserve">. The </w:t>
            </w:r>
            <w:r w:rsidR="00CB39EE">
              <w:t xml:space="preserve">first </w:t>
            </w:r>
            <w:r w:rsidRPr="00084655">
              <w:t xml:space="preserve">selected hierarchy </w:t>
            </w:r>
            <w:r>
              <w:t xml:space="preserve">name </w:t>
            </w:r>
            <w:r w:rsidRPr="00084655">
              <w:t xml:space="preserve">and the number of </w:t>
            </w:r>
            <w:r w:rsidR="00CB39EE" w:rsidRPr="00084655">
              <w:t xml:space="preserve">Spectra </w:t>
            </w:r>
            <w:r w:rsidRPr="00084655">
              <w:t xml:space="preserve">are shown on the </w:t>
            </w:r>
            <w:r>
              <w:t>right</w:t>
            </w:r>
            <w:r w:rsidRPr="00084655">
              <w:t xml:space="preserve"> in read only fields.</w:t>
            </w:r>
          </w:p>
          <w:p w:rsidR="000E3E59" w:rsidRDefault="000E3E59" w:rsidP="00D0645C">
            <w:pPr>
              <w:pStyle w:val="ProcessStep"/>
            </w:pPr>
            <w:r>
              <w:t>Enter the number of hours to adjust in the Hours East of GMT field. Use +ve numbers for longitudes East of GMT (that is, the number for Australia will be positive)</w:t>
            </w:r>
            <w:r w:rsidRPr="00084655">
              <w:t>.</w:t>
            </w:r>
          </w:p>
          <w:p w:rsidR="000E3E59" w:rsidRDefault="000E3E59" w:rsidP="00D0645C">
            <w:pPr>
              <w:pStyle w:val="ProcessStep"/>
            </w:pPr>
            <w:r>
              <w:t xml:space="preserve">Click on the </w:t>
            </w:r>
            <w:r w:rsidRPr="006E1590">
              <w:rPr>
                <w:rStyle w:val="ActionButton"/>
              </w:rPr>
              <w:t> Apply </w:t>
            </w:r>
            <w:r>
              <w:t xml:space="preserve"> button.</w:t>
            </w:r>
          </w:p>
          <w:p w:rsidR="000E3E59" w:rsidRDefault="000E3E59" w:rsidP="00D0645C">
            <w:pPr>
              <w:pStyle w:val="ProcessStep"/>
            </w:pPr>
            <w:r>
              <w:t xml:space="preserve">Close the dialog using the </w:t>
            </w:r>
            <w:r w:rsidRPr="006E1590">
              <w:rPr>
                <w:rStyle w:val="ActionButton"/>
              </w:rPr>
              <w:t> Close </w:t>
            </w:r>
            <w:r>
              <w:t xml:space="preserve"> button.</w:t>
            </w:r>
          </w:p>
        </w:tc>
      </w:tr>
    </w:tbl>
    <w:p w:rsidR="000E3E59" w:rsidRPr="008A45EC" w:rsidRDefault="000E3E59" w:rsidP="000E3E59">
      <w:pPr>
        <w:pStyle w:val="Warning"/>
      </w:pPr>
      <w:r>
        <w:t>Warning</w:t>
      </w:r>
      <w:r>
        <w:tab/>
        <w:t xml:space="preserve">Applying a time shift twice will be very difficult to undo. Do not click the UTC dialog’s </w:t>
      </w:r>
      <w:r w:rsidRPr="008A45EC">
        <w:rPr>
          <w:rStyle w:val="ActionButton"/>
        </w:rPr>
        <w:t> </w:t>
      </w:r>
      <w:r>
        <w:rPr>
          <w:rStyle w:val="ActionButton"/>
        </w:rPr>
        <w:t>Apply</w:t>
      </w:r>
      <w:r w:rsidRPr="008A45EC">
        <w:rPr>
          <w:rStyle w:val="ActionButton"/>
        </w:rPr>
        <w:t> </w:t>
      </w:r>
      <w:r>
        <w:t xml:space="preserve"> button a second time.</w:t>
      </w:r>
    </w:p>
    <w:p w:rsidR="000E3E59" w:rsidRPr="00084655" w:rsidRDefault="000E3E59" w:rsidP="000E3E59">
      <w:pPr>
        <w:pStyle w:val="Body"/>
      </w:pPr>
      <w:r>
        <w:t>As date/time fields are stored in milliseconds, t</w:t>
      </w:r>
      <w:r w:rsidRPr="00084655">
        <w:t>he time shift is implemented as:</w:t>
      </w:r>
    </w:p>
    <w:p w:rsidR="000E3E59" w:rsidRPr="00C96D90" w:rsidRDefault="000E3E59" w:rsidP="000E3E59">
      <w:pPr>
        <w:pStyle w:val="Code"/>
      </w:pPr>
      <w:r w:rsidRPr="00A94FF9">
        <w:t>Date_time_in_milliseconds = Date_time_in_milliseconds – hours_east_of_gmt*milliseconds_per_hour.</w:t>
      </w:r>
    </w:p>
    <w:p w:rsidR="000E3E59" w:rsidRDefault="000E3E59" w:rsidP="000E3E59">
      <w:pPr>
        <w:pStyle w:val="Body"/>
      </w:pPr>
      <w:r w:rsidRPr="00084655">
        <w:t>Th</w:t>
      </w:r>
      <w:r>
        <w:t>erefore,</w:t>
      </w:r>
      <w:r w:rsidRPr="00084655">
        <w:t xml:space="preserve"> if a time shift happens across midnight, the calendar date of the cap</w:t>
      </w:r>
      <w:r>
        <w:t xml:space="preserve">ture time will also be shifted </w:t>
      </w:r>
      <w:r w:rsidRPr="00084655">
        <w:t>back or forth</w:t>
      </w:r>
      <w:r>
        <w:t>, depending on whether</w:t>
      </w:r>
      <w:r w:rsidRPr="00084655">
        <w:t xml:space="preserve"> </w:t>
      </w:r>
      <w:r w:rsidRPr="00C96D90">
        <w:rPr>
          <w:rStyle w:val="CodeChar"/>
        </w:rPr>
        <w:t>hours_east_of_gmt</w:t>
      </w:r>
      <w:r>
        <w:t xml:space="preserve"> is positive or negative</w:t>
      </w:r>
      <w:r w:rsidRPr="00084655">
        <w:t>.</w:t>
      </w:r>
      <w:r>
        <w:t xml:space="preserve"> For example, </w:t>
      </w:r>
      <w:r w:rsidRPr="00084655">
        <w:t>for a local capture time around 10am in Oceania a time shift of around 12 hours East of GMT is needed. The UTC time will then be 10pm the previous day.</w:t>
      </w:r>
    </w:p>
    <w:p w:rsidR="000E3E59" w:rsidRDefault="000E3E59" w:rsidP="000E3E59">
      <w:pPr>
        <w:pStyle w:val="Body"/>
      </w:pPr>
      <w:r>
        <w:t>A Time Shift Metadata Attribute value in the Processing Metadata group is added to each Spectrum that has its Acquisition Time adjusted by this function.</w:t>
      </w:r>
    </w:p>
    <w:p w:rsidR="000E3E59" w:rsidRPr="00D859B9" w:rsidRDefault="000E3E59" w:rsidP="000E3E59">
      <w:pPr>
        <w:pStyle w:val="Figure"/>
      </w:pPr>
      <w:r>
        <w:rPr>
          <w:lang w:val="en-AU"/>
        </w:rPr>
        <w:drawing>
          <wp:inline distT="0" distB="0" distL="0" distR="0">
            <wp:extent cx="3171504" cy="873457"/>
            <wp:effectExtent l="19050" t="0" r="0" b="0"/>
            <wp:docPr id="47"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9"/>
                    <a:srcRect l="21788" t="47912" r="20795" b="23956"/>
                    <a:stretch>
                      <a:fillRect/>
                    </a:stretch>
                  </pic:blipFill>
                  <pic:spPr bwMode="auto">
                    <a:xfrm>
                      <a:off x="0" y="0"/>
                      <a:ext cx="3171504" cy="873457"/>
                    </a:xfrm>
                    <a:prstGeom prst="rect">
                      <a:avLst/>
                    </a:prstGeom>
                    <a:noFill/>
                    <a:ln w="9525">
                      <a:noFill/>
                      <a:miter lim="800000"/>
                      <a:headEnd/>
                      <a:tailEnd/>
                    </a:ln>
                  </pic:spPr>
                </pic:pic>
              </a:graphicData>
            </a:graphic>
          </wp:inline>
        </w:drawing>
      </w:r>
    </w:p>
    <w:p w:rsidR="000E3E59" w:rsidRDefault="000E3E59" w:rsidP="000E3E59">
      <w:pPr>
        <w:pStyle w:val="Caption"/>
      </w:pPr>
      <w:bookmarkStart w:id="572" w:name="_Ref190937860"/>
      <w:r>
        <w:t xml:space="preserve">Figure </w:t>
      </w:r>
      <w:fldSimple w:instr=" SEQ Figure \* ARABIC ">
        <w:r w:rsidR="00FF3B3D">
          <w:rPr>
            <w:noProof/>
          </w:rPr>
          <w:t>27</w:t>
        </w:r>
      </w:fldSimple>
      <w:bookmarkEnd w:id="572"/>
      <w:r>
        <w:t>:  Time Shift Metadata Attribute after applying a UTC Time Shift</w:t>
      </w:r>
    </w:p>
    <w:p w:rsidR="00EC5FA4" w:rsidRDefault="00FE5251" w:rsidP="00BA3445">
      <w:pPr>
        <w:pStyle w:val="Heading2"/>
      </w:pPr>
      <w:bookmarkStart w:id="573" w:name="_Ref356553971"/>
      <w:bookmarkStart w:id="574" w:name="_Toc356807308"/>
      <w:ins w:id="575" w:author="Peter Roberts" w:date="2013-05-08T09:19:00Z">
        <w:r>
          <w:t xml:space="preserve">Adding </w:t>
        </w:r>
      </w:ins>
      <w:bookmarkStart w:id="576" w:name="_Toc355280380"/>
      <w:r w:rsidR="00EC5FA4">
        <w:t>Target</w:t>
      </w:r>
      <w:r w:rsidR="00C5121B">
        <w:t>-</w:t>
      </w:r>
      <w:r w:rsidR="00EC5FA4">
        <w:t>Reference Links</w:t>
      </w:r>
      <w:bookmarkEnd w:id="570"/>
      <w:bookmarkEnd w:id="571"/>
      <w:bookmarkEnd w:id="573"/>
      <w:bookmarkEnd w:id="574"/>
      <w:bookmarkEnd w:id="576"/>
    </w:p>
    <w:p w:rsidR="00C07DC8" w:rsidRDefault="00C07DC8" w:rsidP="00343837">
      <w:pPr>
        <w:pStyle w:val="Body"/>
      </w:pPr>
      <w:r>
        <w:rPr>
          <w:rStyle w:val="DocActionChar"/>
        </w:rPr>
        <w:t xml:space="preserve">%%% Is the link type set at </w:t>
      </w:r>
      <w:r w:rsidR="004831E0">
        <w:rPr>
          <w:rStyle w:val="DocActionChar"/>
        </w:rPr>
        <w:t xml:space="preserve">link </w:t>
      </w:r>
      <w:r>
        <w:rPr>
          <w:rStyle w:val="DocActionChar"/>
        </w:rPr>
        <w:t>creation time or determined at usage time?</w:t>
      </w:r>
      <w:r w:rsidR="004831E0">
        <w:rPr>
          <w:rStyle w:val="DocActionChar"/>
        </w:rPr>
        <w:t xml:space="preserve"> It makes a big difference to behaviour if the user changes the spectrum type after loading. Nick/Andy</w:t>
      </w:r>
    </w:p>
    <w:p w:rsidR="004831E0" w:rsidRDefault="00C5121B" w:rsidP="00C5121B">
      <w:pPr>
        <w:pStyle w:val="Body"/>
      </w:pPr>
      <w:r>
        <w:t xml:space="preserve">You will need to add links from your target spectra to the related reference spectra if you want to use the </w:t>
      </w:r>
      <w:r w:rsidR="004831E0">
        <w:t>Processing options of Specchio.</w:t>
      </w:r>
    </w:p>
    <w:p w:rsidR="00C5121B" w:rsidRDefault="004831E0" w:rsidP="004831E0">
      <w:pPr>
        <w:pStyle w:val="Note"/>
      </w:pPr>
      <w:r>
        <w:t>Note</w:t>
      </w:r>
      <w:r>
        <w:tab/>
      </w:r>
      <w:r w:rsidR="00C5121B">
        <w:t>The methods of viewing existing links and adding new links appear similar, but there are important differences. Please compare the two dialog boxes carefully in the following sections.</w:t>
      </w:r>
    </w:p>
    <w:p w:rsidR="009707CA" w:rsidRDefault="00343837" w:rsidP="00C5121B">
      <w:pPr>
        <w:pStyle w:val="Body"/>
      </w:pPr>
      <w:r>
        <w:t xml:space="preserve">In these dialogs, users with Administrator permission can view and change any data. Other users can view and operate on only the Campaigns </w:t>
      </w:r>
      <w:r w:rsidR="004831E0">
        <w:t xml:space="preserve">they uploaded or </w:t>
      </w:r>
      <w:r>
        <w:t>for which they are in the Research Group.</w:t>
      </w:r>
    </w:p>
    <w:p w:rsidR="00C5121B" w:rsidRDefault="00C5121B" w:rsidP="00C5121B">
      <w:pPr>
        <w:pStyle w:val="Heading3"/>
      </w:pPr>
      <w:r>
        <w:t xml:space="preserve">Viewing </w:t>
      </w:r>
      <w:r w:rsidR="004831E0">
        <w:t xml:space="preserve">or deleting </w:t>
      </w:r>
      <w:r>
        <w:t>existing Target-Reference links</w:t>
      </w:r>
    </w:p>
    <w:p w:rsidR="00C5121B" w:rsidRDefault="00C5121B" w:rsidP="00C5121B">
      <w:pPr>
        <w:pStyle w:val="Body"/>
      </w:pPr>
      <w:r>
        <w:t xml:space="preserve">Select </w:t>
      </w:r>
      <w:r w:rsidRPr="00C5121B">
        <w:rPr>
          <w:rStyle w:val="GUIWord"/>
        </w:rPr>
        <w:t>Special Functions</w:t>
      </w:r>
      <w:r>
        <w:t xml:space="preserve"> and </w:t>
      </w:r>
      <w:r w:rsidRPr="00C5121B">
        <w:rPr>
          <w:rStyle w:val="GUIWord"/>
        </w:rPr>
        <w:t>Target-references links</w:t>
      </w:r>
      <w:r>
        <w:t xml:space="preserve"> from the menu of the Main Window. The following dialog will be displayed.</w:t>
      </w:r>
      <w:r w:rsidR="002767D2">
        <w:t xml:space="preserve"> Ensure that the </w:t>
      </w:r>
      <w:r w:rsidR="002767D2" w:rsidRPr="002767D2">
        <w:rPr>
          <w:rStyle w:val="GUIWord"/>
        </w:rPr>
        <w:t>Show existing links</w:t>
      </w:r>
      <w:r w:rsidR="002767D2">
        <w:t xml:space="preserve"> tab is selected in the centre panel.</w:t>
      </w:r>
    </w:p>
    <w:p w:rsidR="00C5121B" w:rsidRPr="00C5121B" w:rsidRDefault="00C5121B" w:rsidP="00C5121B">
      <w:pPr>
        <w:pStyle w:val="Figure"/>
      </w:pPr>
      <w:r>
        <w:rPr>
          <w:lang w:val="en-AU"/>
        </w:rPr>
        <w:drawing>
          <wp:inline distT="0" distB="0" distL="0" distR="0">
            <wp:extent cx="4416473" cy="1865714"/>
            <wp:effectExtent l="19050" t="0" r="3127" b="0"/>
            <wp:docPr id="28"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0"/>
                    <a:srcRect/>
                    <a:stretch>
                      <a:fillRect/>
                    </a:stretch>
                  </pic:blipFill>
                  <pic:spPr bwMode="auto">
                    <a:xfrm>
                      <a:off x="0" y="0"/>
                      <a:ext cx="4416226" cy="1865609"/>
                    </a:xfrm>
                    <a:prstGeom prst="rect">
                      <a:avLst/>
                    </a:prstGeom>
                    <a:noFill/>
                    <a:ln w="9525">
                      <a:noFill/>
                      <a:miter lim="800000"/>
                      <a:headEnd/>
                      <a:tailEnd/>
                    </a:ln>
                  </pic:spPr>
                </pic:pic>
              </a:graphicData>
            </a:graphic>
          </wp:inline>
        </w:drawing>
      </w:r>
    </w:p>
    <w:p w:rsidR="00C5121B" w:rsidRDefault="00C5121B" w:rsidP="00C5121B">
      <w:pPr>
        <w:pStyle w:val="Caption"/>
      </w:pPr>
      <w:r>
        <w:t xml:space="preserve">Figure </w:t>
      </w:r>
      <w:fldSimple w:instr=" SEQ Figure \* ARABIC ">
        <w:r w:rsidR="00FF3B3D">
          <w:rPr>
            <w:noProof/>
          </w:rPr>
          <w:t>28</w:t>
        </w:r>
      </w:fldSimple>
      <w:r>
        <w:t>:  Viewing Target-Reference links</w:t>
      </w:r>
    </w:p>
    <w:p w:rsidR="002767D2" w:rsidRDefault="00C5121B" w:rsidP="002767D2">
      <w:pPr>
        <w:pStyle w:val="Body"/>
      </w:pPr>
      <w:r>
        <w:t>There are two halves to this dialog</w:t>
      </w:r>
      <w:r w:rsidR="009707CA">
        <w:t>,</w:t>
      </w:r>
      <w:r w:rsidR="002767D2">
        <w:t xml:space="preserve"> which function completely independently.</w:t>
      </w:r>
    </w:p>
    <w:p w:rsidR="006F6ED8" w:rsidRDefault="006F6ED8" w:rsidP="006F6ED8">
      <w:pPr>
        <w:pStyle w:val="HeadingSubUnnumbered"/>
      </w:pPr>
      <w:r>
        <w:t>Left hand side</w:t>
      </w:r>
    </w:p>
    <w:p w:rsidR="00C5121B" w:rsidRDefault="00C5121B" w:rsidP="002767D2">
      <w:pPr>
        <w:pStyle w:val="Body"/>
      </w:pPr>
      <w:r>
        <w:t>Th</w:t>
      </w:r>
      <w:r w:rsidR="006F6ED8">
        <w:t>is side</w:t>
      </w:r>
      <w:r>
        <w:t xml:space="preserve"> is used to select Target Spectra and see their related Reference Spectra.</w:t>
      </w:r>
    </w:p>
    <w:p w:rsidR="009707CA" w:rsidRDefault="009707CA" w:rsidP="009707CA">
      <w:pPr>
        <w:pStyle w:val="DocAction"/>
      </w:pPr>
      <w:r>
        <w:t>%%% Put real data in the diagram below and annotate it, to make the links obvious. Same for RHS controls.</w:t>
      </w:r>
    </w:p>
    <w:p w:rsidR="004831E0" w:rsidRPr="008A1618" w:rsidRDefault="004831E0" w:rsidP="004831E0">
      <w:pPr>
        <w:pStyle w:val="DocAction"/>
        <w:rPr>
          <w:lang w:val="en-AU" w:eastAsia="ja-JP"/>
        </w:rPr>
      </w:pPr>
      <w:r>
        <w:rPr>
          <w:lang w:val="en-AU" w:eastAsia="ja-JP"/>
        </w:rPr>
        <w:t xml:space="preserve">%%% Nick says in Jira Issue comment: </w:t>
      </w:r>
      <w:r w:rsidRPr="008A1618">
        <w:rPr>
          <w:lang w:val="en-AU" w:eastAsia="ja-JP"/>
        </w:rPr>
        <w:t>I've added a button to the view tab labelled "delete selected links". This button will delete all of the links implied by the current selection in the browser and lists, that is,</w:t>
      </w:r>
    </w:p>
    <w:p w:rsidR="004831E0" w:rsidRPr="008A1618" w:rsidRDefault="004831E0" w:rsidP="004831E0">
      <w:pPr>
        <w:pStyle w:val="DocAction"/>
        <w:numPr>
          <w:ilvl w:val="0"/>
          <w:numId w:val="17"/>
        </w:numPr>
        <w:rPr>
          <w:lang w:val="en-AU" w:eastAsia="ja-JP"/>
        </w:rPr>
      </w:pPr>
      <w:r w:rsidRPr="008A1618">
        <w:rPr>
          <w:lang w:val="en-AU" w:eastAsia="ja-JP"/>
        </w:rPr>
        <w:t>delete all links from targets selected in the target browser to references selected in the "linked references" list</w:t>
      </w:r>
    </w:p>
    <w:p w:rsidR="004831E0" w:rsidRPr="008A1618" w:rsidRDefault="004831E0" w:rsidP="004831E0">
      <w:pPr>
        <w:pStyle w:val="DocAction"/>
        <w:numPr>
          <w:ilvl w:val="0"/>
          <w:numId w:val="17"/>
        </w:numPr>
        <w:rPr>
          <w:lang w:val="en-AU" w:eastAsia="ja-JP"/>
        </w:rPr>
      </w:pPr>
      <w:r w:rsidRPr="008A1618">
        <w:rPr>
          <w:lang w:val="en-AU" w:eastAsia="ja-JP"/>
        </w:rPr>
        <w:t>delete all links from targets selected in the "linked targets" list to references selected in the reference browser</w:t>
      </w:r>
    </w:p>
    <w:p w:rsidR="00C5121B" w:rsidRDefault="00C5121B" w:rsidP="00C5121B">
      <w:pPr>
        <w:pStyle w:val="Figure"/>
      </w:pPr>
      <w:r w:rsidRPr="00C5121B">
        <w:rPr>
          <w:lang w:val="en-AU"/>
        </w:rPr>
        <w:drawing>
          <wp:inline distT="0" distB="0" distL="0" distR="0">
            <wp:extent cx="3556664" cy="2905030"/>
            <wp:effectExtent l="19050" t="0" r="5686" b="0"/>
            <wp:docPr id="3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0"/>
                    <a:srcRect r="48289"/>
                    <a:stretch>
                      <a:fillRect/>
                    </a:stretch>
                  </pic:blipFill>
                  <pic:spPr bwMode="auto">
                    <a:xfrm>
                      <a:off x="0" y="0"/>
                      <a:ext cx="3557923" cy="2906059"/>
                    </a:xfrm>
                    <a:prstGeom prst="rect">
                      <a:avLst/>
                    </a:prstGeom>
                    <a:noFill/>
                    <a:ln w="9525">
                      <a:noFill/>
                      <a:miter lim="800000"/>
                      <a:headEnd/>
                      <a:tailEnd/>
                    </a:ln>
                  </pic:spPr>
                </pic:pic>
              </a:graphicData>
            </a:graphic>
          </wp:inline>
        </w:drawing>
      </w:r>
    </w:p>
    <w:p w:rsidR="002767D2" w:rsidRDefault="002767D2" w:rsidP="002767D2">
      <w:pPr>
        <w:pStyle w:val="Caption"/>
      </w:pPr>
      <w:r>
        <w:t xml:space="preserve">Figure </w:t>
      </w:r>
      <w:fldSimple w:instr=" SEQ Figure \* ARABIC ">
        <w:r w:rsidR="00FF3B3D">
          <w:rPr>
            <w:noProof/>
          </w:rPr>
          <w:t>29</w:t>
        </w:r>
      </w:fldSimple>
      <w:r>
        <w:t>:  Viewing Target Spectra and their related Reference Spectra</w:t>
      </w:r>
    </w:p>
    <w:p w:rsidR="006F6ED8" w:rsidRDefault="00C5121B" w:rsidP="006F6ED8">
      <w:pPr>
        <w:pStyle w:val="Body"/>
      </w:pPr>
      <w:r>
        <w:t>Use this Hierarchy tree browser to sel</w:t>
      </w:r>
      <w:r w:rsidR="002767D2">
        <w:t xml:space="preserve">ect one or more Spectra. </w:t>
      </w:r>
      <w:r w:rsidR="006F6ED8">
        <w:t xml:space="preserve">Enter an SQL matching string in the </w:t>
      </w:r>
      <w:r w:rsidR="006F6ED8" w:rsidRPr="006F6ED8">
        <w:rPr>
          <w:rStyle w:val="GUIWord"/>
        </w:rPr>
        <w:t>Filename restriction</w:t>
      </w:r>
      <w:r w:rsidR="006F6ED8">
        <w:rPr>
          <w:rStyle w:val="GUIWord"/>
        </w:rPr>
        <w:t>:</w:t>
      </w:r>
      <w:r w:rsidR="006F6ED8">
        <w:t xml:space="preserve"> control to restrict the Target Spectra selected. This control does not affect the display of the Spectra in the hierarchy tree browser display. It only reduces the effectively selected Spectra to those that also match the SQL matching string.</w:t>
      </w:r>
    </w:p>
    <w:p w:rsidR="004831E0" w:rsidRDefault="004831E0" w:rsidP="002767D2">
      <w:pPr>
        <w:pStyle w:val="Body"/>
      </w:pPr>
      <w:r>
        <w:t xml:space="preserve">The File Names of all </w:t>
      </w:r>
      <w:r w:rsidR="002767D2">
        <w:t>Reference Spectra</w:t>
      </w:r>
      <w:r>
        <w:t xml:space="preserve"> linked to the</w:t>
      </w:r>
      <w:r w:rsidR="006F6ED8">
        <w:t xml:space="preserve"> selected</w:t>
      </w:r>
      <w:r>
        <w:t xml:space="preserve"> Spectra </w:t>
      </w:r>
      <w:r w:rsidR="002767D2">
        <w:t xml:space="preserve">will be shown in the </w:t>
      </w:r>
      <w:r w:rsidR="002767D2" w:rsidRPr="002767D2">
        <w:rPr>
          <w:rStyle w:val="GUIWord"/>
        </w:rPr>
        <w:t>Linked references</w:t>
      </w:r>
      <w:r w:rsidR="002767D2">
        <w:t xml:space="preserve"> box.</w:t>
      </w:r>
      <w:r w:rsidRPr="004831E0">
        <w:t xml:space="preserve"> </w:t>
      </w:r>
      <w:r>
        <w:t>If you select the Campaign node</w:t>
      </w:r>
      <w:r w:rsidR="006F6ED8">
        <w:t xml:space="preserve"> and clear the </w:t>
      </w:r>
      <w:r w:rsidR="006F6ED8" w:rsidRPr="006F6ED8">
        <w:rPr>
          <w:rStyle w:val="GUIWord"/>
        </w:rPr>
        <w:t>Filename restriction:</w:t>
      </w:r>
      <w:r w:rsidR="006F6ED8">
        <w:t xml:space="preserve"> control</w:t>
      </w:r>
      <w:r>
        <w:t xml:space="preserve">, all </w:t>
      </w:r>
      <w:r w:rsidR="006F6ED8">
        <w:t xml:space="preserve">linked </w:t>
      </w:r>
      <w:r>
        <w:t>Reference Spectra in the Campaign will be displayed.</w:t>
      </w:r>
    </w:p>
    <w:p w:rsidR="004831E0" w:rsidRDefault="004831E0" w:rsidP="002767D2">
      <w:pPr>
        <w:pStyle w:val="Body"/>
      </w:pPr>
      <w:r>
        <w:t xml:space="preserve">If any Target Spectrum is displayed in the </w:t>
      </w:r>
      <w:r w:rsidRPr="00E15F2C">
        <w:rPr>
          <w:rStyle w:val="GUIWord"/>
        </w:rPr>
        <w:t>Linked References</w:t>
      </w:r>
      <w:r>
        <w:t xml:space="preserve"> box, a link has been set up in the </w:t>
      </w:r>
      <w:r w:rsidR="006F6ED8">
        <w:t>wrong</w:t>
      </w:r>
      <w:r>
        <w:t xml:space="preserve"> direction.</w:t>
      </w:r>
    </w:p>
    <w:p w:rsidR="002767D2" w:rsidRDefault="004831E0" w:rsidP="002767D2">
      <w:pPr>
        <w:pStyle w:val="Body"/>
      </w:pPr>
      <w:r>
        <w:t xml:space="preserve">Because </w:t>
      </w:r>
      <w:r w:rsidR="006F6ED8">
        <w:t xml:space="preserve">each Target Spectrum should not be linked to more than one Reference Spectrum, the number of </w:t>
      </w:r>
      <w:r w:rsidR="002767D2">
        <w:t xml:space="preserve">Reference Spectra </w:t>
      </w:r>
      <w:r w:rsidR="006F6ED8">
        <w:t>displayed should be less than the number of Target Spectra selected.</w:t>
      </w:r>
    </w:p>
    <w:p w:rsidR="006F6ED8" w:rsidRDefault="006F6ED8" w:rsidP="006F6ED8">
      <w:pPr>
        <w:pStyle w:val="HeadingSubUnnumbered"/>
      </w:pPr>
      <w:r>
        <w:t>Right hand side</w:t>
      </w:r>
    </w:p>
    <w:p w:rsidR="002767D2" w:rsidRPr="00C5121B" w:rsidRDefault="002767D2" w:rsidP="002767D2">
      <w:pPr>
        <w:pStyle w:val="Body"/>
      </w:pPr>
      <w:r>
        <w:t>Th</w:t>
      </w:r>
      <w:r w:rsidR="006F6ED8">
        <w:t xml:space="preserve">is side </w:t>
      </w:r>
      <w:r>
        <w:t>of this dialog is used to select Reference Spectra and show their related Target Spectra.</w:t>
      </w:r>
      <w:r w:rsidR="009707CA">
        <w:t xml:space="preserve"> It operates in the same way as the left-hand side, but views the links in the reverse direction.</w:t>
      </w:r>
    </w:p>
    <w:p w:rsidR="002767D2" w:rsidRDefault="002767D2" w:rsidP="002767D2">
      <w:pPr>
        <w:pStyle w:val="Body"/>
      </w:pPr>
      <w:r w:rsidRPr="002767D2">
        <w:rPr>
          <w:noProof/>
          <w:lang w:val="en-AU" w:eastAsia="ja-JP"/>
        </w:rPr>
        <w:drawing>
          <wp:inline distT="0" distB="0" distL="0" distR="0">
            <wp:extent cx="3558408" cy="2906973"/>
            <wp:effectExtent l="19050" t="0" r="3942" b="0"/>
            <wp:docPr id="3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0"/>
                    <a:srcRect l="48400" r="-124"/>
                    <a:stretch>
                      <a:fillRect/>
                    </a:stretch>
                  </pic:blipFill>
                  <pic:spPr bwMode="auto">
                    <a:xfrm>
                      <a:off x="0" y="0"/>
                      <a:ext cx="3558408" cy="2906973"/>
                    </a:xfrm>
                    <a:prstGeom prst="rect">
                      <a:avLst/>
                    </a:prstGeom>
                    <a:noFill/>
                    <a:ln w="9525">
                      <a:noFill/>
                      <a:miter lim="800000"/>
                      <a:headEnd/>
                      <a:tailEnd/>
                    </a:ln>
                  </pic:spPr>
                </pic:pic>
              </a:graphicData>
            </a:graphic>
          </wp:inline>
        </w:drawing>
      </w:r>
    </w:p>
    <w:p w:rsidR="002767D2" w:rsidRDefault="002767D2" w:rsidP="002767D2">
      <w:pPr>
        <w:pStyle w:val="Caption"/>
      </w:pPr>
      <w:r>
        <w:t xml:space="preserve">Figure </w:t>
      </w:r>
      <w:fldSimple w:instr=" SEQ Figure \* ARABIC ">
        <w:r w:rsidR="00FF3B3D">
          <w:rPr>
            <w:noProof/>
          </w:rPr>
          <w:t>30</w:t>
        </w:r>
      </w:fldSimple>
      <w:r>
        <w:t>:  Viewing Reference Spectra and their related Target Spectra</w:t>
      </w:r>
    </w:p>
    <w:p w:rsidR="006F6ED8" w:rsidRDefault="006F6ED8" w:rsidP="006F6ED8">
      <w:pPr>
        <w:pStyle w:val="Body"/>
      </w:pPr>
      <w:r>
        <w:t xml:space="preserve">If you select the Campaign node on the right hand side and clear the </w:t>
      </w:r>
      <w:r w:rsidRPr="006F6ED8">
        <w:rPr>
          <w:rStyle w:val="GUIWord"/>
        </w:rPr>
        <w:t>Filename restriction:</w:t>
      </w:r>
      <w:r>
        <w:t xml:space="preserve"> control, all Target Spectra with Reference Spectra links will be displayed.</w:t>
      </w:r>
    </w:p>
    <w:p w:rsidR="006F6ED8" w:rsidRDefault="006F6ED8" w:rsidP="006F6ED8">
      <w:pPr>
        <w:pStyle w:val="Body"/>
      </w:pPr>
      <w:r>
        <w:t xml:space="preserve">If any Reference Spectrum is displayed in the </w:t>
      </w:r>
      <w:r w:rsidRPr="006F6ED8">
        <w:rPr>
          <w:rStyle w:val="GUIWord"/>
        </w:rPr>
        <w:t>Linked targets</w:t>
      </w:r>
      <w:r>
        <w:t xml:space="preserve"> box, a link has been set up in the wrong direction.</w:t>
      </w:r>
    </w:p>
    <w:p w:rsidR="006F6ED8" w:rsidRDefault="006F6ED8" w:rsidP="006F6ED8">
      <w:pPr>
        <w:pStyle w:val="Body"/>
      </w:pPr>
      <w:r>
        <w:t xml:space="preserve">Because each Reference Spectrum can be linked from many Target Spectra, the number of Spectra shown in the </w:t>
      </w:r>
      <w:r w:rsidRPr="006F6ED8">
        <w:rPr>
          <w:rStyle w:val="GUIWord"/>
        </w:rPr>
        <w:t>Linked targets</w:t>
      </w:r>
      <w:r>
        <w:t xml:space="preserve"> box can be many more than the number of selected Spectra.</w:t>
      </w:r>
    </w:p>
    <w:p w:rsidR="00C5121B" w:rsidRDefault="00C5121B" w:rsidP="00C5121B">
      <w:pPr>
        <w:pStyle w:val="Heading3"/>
      </w:pPr>
      <w:r>
        <w:t>Adding new Target-Reference links</w:t>
      </w:r>
    </w:p>
    <w:p w:rsidR="00343837" w:rsidRPr="00CB39EE" w:rsidRDefault="00343837" w:rsidP="00343837">
      <w:pPr>
        <w:pStyle w:val="Body"/>
      </w:pPr>
      <w:r>
        <w:t xml:space="preserve">Select </w:t>
      </w:r>
      <w:r w:rsidRPr="00C5121B">
        <w:rPr>
          <w:rStyle w:val="GUIWord"/>
        </w:rPr>
        <w:t>Special Functions</w:t>
      </w:r>
      <w:r>
        <w:t xml:space="preserve"> and </w:t>
      </w:r>
      <w:r w:rsidRPr="00C5121B">
        <w:rPr>
          <w:rStyle w:val="GUIWord"/>
        </w:rPr>
        <w:t>Target-references links</w:t>
      </w:r>
      <w:r>
        <w:t xml:space="preserve"> from the menu of the Main Window. Click on the </w:t>
      </w:r>
      <w:r>
        <w:rPr>
          <w:rStyle w:val="GUIWord"/>
        </w:rPr>
        <w:t>Create new</w:t>
      </w:r>
      <w:r w:rsidRPr="002767D2">
        <w:rPr>
          <w:rStyle w:val="GUIWord"/>
        </w:rPr>
        <w:t xml:space="preserve"> links</w:t>
      </w:r>
      <w:r>
        <w:t xml:space="preserve"> tab in the centre panel to display the following dialog. You can switch back and forth between the </w:t>
      </w:r>
      <w:r w:rsidRPr="00343837">
        <w:rPr>
          <w:rStyle w:val="GUIWord"/>
        </w:rPr>
        <w:t>Create new links</w:t>
      </w:r>
      <w:r>
        <w:t xml:space="preserve"> and </w:t>
      </w:r>
      <w:r w:rsidRPr="00343837">
        <w:rPr>
          <w:rStyle w:val="GUIWord"/>
        </w:rPr>
        <w:t>Show existing links</w:t>
      </w:r>
      <w:r>
        <w:t xml:space="preserve"> tabs at any time</w:t>
      </w:r>
      <w:r w:rsidR="00CB39EE">
        <w:t>.</w:t>
      </w:r>
    </w:p>
    <w:p w:rsidR="00343837" w:rsidRDefault="00343837" w:rsidP="00343837">
      <w:pPr>
        <w:pStyle w:val="Figure"/>
      </w:pPr>
      <w:r>
        <w:rPr>
          <w:lang w:val="en-AU"/>
        </w:rPr>
        <w:drawing>
          <wp:inline distT="0" distB="0" distL="0" distR="0">
            <wp:extent cx="5440055" cy="2298120"/>
            <wp:effectExtent l="19050" t="0" r="8245" b="0"/>
            <wp:docPr id="38"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1"/>
                    <a:srcRect/>
                    <a:stretch>
                      <a:fillRect/>
                    </a:stretch>
                  </pic:blipFill>
                  <pic:spPr bwMode="auto">
                    <a:xfrm>
                      <a:off x="0" y="0"/>
                      <a:ext cx="5438753" cy="2297570"/>
                    </a:xfrm>
                    <a:prstGeom prst="rect">
                      <a:avLst/>
                    </a:prstGeom>
                    <a:noFill/>
                    <a:ln w="9525">
                      <a:noFill/>
                      <a:miter lim="800000"/>
                      <a:headEnd/>
                      <a:tailEnd/>
                    </a:ln>
                  </pic:spPr>
                </pic:pic>
              </a:graphicData>
            </a:graphic>
          </wp:inline>
        </w:drawing>
      </w:r>
    </w:p>
    <w:p w:rsidR="00343837" w:rsidRDefault="00343837" w:rsidP="00343837">
      <w:pPr>
        <w:pStyle w:val="Caption"/>
      </w:pPr>
      <w:r>
        <w:t xml:space="preserve">Figure </w:t>
      </w:r>
      <w:fldSimple w:instr=" SEQ Figure \* ARABIC ">
        <w:r w:rsidR="00FF3B3D">
          <w:rPr>
            <w:noProof/>
          </w:rPr>
          <w:t>31</w:t>
        </w:r>
      </w:fldSimple>
      <w:r>
        <w:t>:  Creating new Target-Reference Spectra links</w:t>
      </w:r>
    </w:p>
    <w:p w:rsidR="00EB05CD" w:rsidRDefault="00343837" w:rsidP="00EB05CD">
      <w:pPr>
        <w:pStyle w:val="Note"/>
      </w:pPr>
      <w:r>
        <w:t>Note</w:t>
      </w:r>
      <w:r w:rsidR="00814C36">
        <w:t>s</w:t>
      </w:r>
      <w:r>
        <w:tab/>
        <w:t>The left and right sides of this dialog do not operate independently, unlike the dialog which displays links in the previous section.</w:t>
      </w:r>
    </w:p>
    <w:p w:rsidR="00814C36" w:rsidRPr="00814C36" w:rsidRDefault="00814C36" w:rsidP="00814C36">
      <w:pPr>
        <w:pStyle w:val="Note"/>
      </w:pPr>
      <w:r>
        <w:tab/>
        <w:t>Th</w:t>
      </w:r>
      <w:r w:rsidR="00C07DC8">
        <w:t xml:space="preserve">e </w:t>
      </w:r>
      <w:r w:rsidR="00E15F2C">
        <w:t xml:space="preserve">positions of the </w:t>
      </w:r>
      <w:r w:rsidR="00C07DC8">
        <w:t>Target Spectra and Reference S</w:t>
      </w:r>
      <w:r>
        <w:t xml:space="preserve">pectra boxes in the central panel are </w:t>
      </w:r>
      <w:r w:rsidR="00E15F2C">
        <w:t>reversed</w:t>
      </w:r>
      <w:r>
        <w:t xml:space="preserve"> when compared </w:t>
      </w:r>
      <w:r w:rsidR="00E15F2C">
        <w:t xml:space="preserve">with </w:t>
      </w:r>
      <w:r>
        <w:t>the position of these boxes in the previous section.</w:t>
      </w:r>
    </w:p>
    <w:p w:rsidR="00343837" w:rsidRDefault="00EB05CD" w:rsidP="00EB05CD">
      <w:pPr>
        <w:pStyle w:val="ProcessHeading"/>
      </w:pPr>
      <w:r>
        <w:t xml:space="preserve">To link a single </w:t>
      </w:r>
      <w:r w:rsidR="00814C36">
        <w:t xml:space="preserve">Target </w:t>
      </w:r>
      <w:r>
        <w:t xml:space="preserve">and </w:t>
      </w:r>
      <w:r w:rsidR="00814C36">
        <w:t>Reference Spectrum</w:t>
      </w:r>
      <w:r>
        <w:t>...</w:t>
      </w:r>
    </w:p>
    <w:tbl>
      <w:tblPr>
        <w:tblStyle w:val="Instructions"/>
        <w:tblW w:w="0" w:type="auto"/>
        <w:tblLook w:val="04A0"/>
      </w:tblPr>
      <w:tblGrid>
        <w:gridCol w:w="8862"/>
      </w:tblGrid>
      <w:tr w:rsidR="00EB05CD" w:rsidTr="00EB05CD">
        <w:tc>
          <w:tcPr>
            <w:tcW w:w="9571" w:type="dxa"/>
          </w:tcPr>
          <w:p w:rsidR="00EB05CD" w:rsidRDefault="00EB05CD" w:rsidP="00EB05CD">
            <w:pPr>
              <w:pStyle w:val="ProcessStep"/>
            </w:pPr>
            <w:r>
              <w:t xml:space="preserve">Using the left-hand side </w:t>
            </w:r>
            <w:r w:rsidRPr="00EB05CD">
              <w:rPr>
                <w:rStyle w:val="GUIWord"/>
              </w:rPr>
              <w:t>Targets</w:t>
            </w:r>
            <w:r>
              <w:t xml:space="preserve"> hierarchy tree browser, locate and select the Target Spectrum you wish to link.</w:t>
            </w:r>
          </w:p>
          <w:p w:rsidR="00EB05CD" w:rsidRDefault="00EB05CD" w:rsidP="00EB05CD">
            <w:pPr>
              <w:pStyle w:val="ProcessStep"/>
            </w:pPr>
            <w:r>
              <w:t xml:space="preserve">Using the right-hand side </w:t>
            </w:r>
            <w:r w:rsidRPr="00814C36">
              <w:rPr>
                <w:rStyle w:val="GUIWord"/>
              </w:rPr>
              <w:t>References</w:t>
            </w:r>
            <w:r>
              <w:t xml:space="preserve"> hierarchy tree browser, locate and select the Reference Spectrum you wish to link.</w:t>
            </w:r>
          </w:p>
          <w:p w:rsidR="00EB05CD" w:rsidRDefault="00EB05CD" w:rsidP="00EB05CD">
            <w:pPr>
              <w:pStyle w:val="ProcessStep"/>
            </w:pPr>
            <w:r>
              <w:t xml:space="preserve">Verify that the correct Target and Reference Spectra are displayed in the central </w:t>
            </w:r>
            <w:r w:rsidRPr="00EB05CD">
              <w:rPr>
                <w:rStyle w:val="GUIWord"/>
              </w:rPr>
              <w:t>Target Spectra</w:t>
            </w:r>
            <w:r>
              <w:t xml:space="preserve"> and </w:t>
            </w:r>
            <w:r w:rsidRPr="00EB05CD">
              <w:rPr>
                <w:rStyle w:val="GUIWord"/>
              </w:rPr>
              <w:t>Reference Spectra</w:t>
            </w:r>
            <w:r>
              <w:t xml:space="preserve"> boxes respectively. Ensure that they are also each in the correct box and not reversed. This step is important!</w:t>
            </w:r>
          </w:p>
          <w:p w:rsidR="00EB05CD" w:rsidRDefault="00EB05CD" w:rsidP="00EB05CD">
            <w:pPr>
              <w:pStyle w:val="ProcessStep"/>
            </w:pPr>
            <w:r>
              <w:t xml:space="preserve">Click </w:t>
            </w:r>
            <w:r w:rsidRPr="00EB05CD">
              <w:rPr>
                <w:rStyle w:val="ActionButton"/>
              </w:rPr>
              <w:t> Link </w:t>
            </w:r>
            <w:r>
              <w:t xml:space="preserve"> to create the link.</w:t>
            </w:r>
          </w:p>
        </w:tc>
      </w:tr>
    </w:tbl>
    <w:p w:rsidR="00EB05CD" w:rsidRDefault="00EB05CD" w:rsidP="00EB05CD">
      <w:pPr>
        <w:pStyle w:val="Warning"/>
      </w:pPr>
      <w:r>
        <w:t>Warnings</w:t>
      </w:r>
      <w:r>
        <w:tab/>
        <w:t xml:space="preserve">There is no function to remove Links in Specchio. Therefore, carefully ensure that you have selected the correct spectra in the correct sequence before clicking </w:t>
      </w:r>
      <w:r w:rsidRPr="00EB05CD">
        <w:rPr>
          <w:rStyle w:val="ActionButton"/>
        </w:rPr>
        <w:t> Link </w:t>
      </w:r>
      <w:r>
        <w:t>.</w:t>
      </w:r>
      <w:r w:rsidR="00CB39EE">
        <w:t xml:space="preserve"> </w:t>
      </w:r>
      <w:r w:rsidR="00CB39EE" w:rsidRPr="00CB39EE">
        <w:rPr>
          <w:rStyle w:val="DocActionChar"/>
        </w:rPr>
        <w:t>%%% Is this true? There was a Jira Issue.</w:t>
      </w:r>
    </w:p>
    <w:p w:rsidR="00EB05CD" w:rsidRDefault="00EB05CD" w:rsidP="00EB05CD">
      <w:pPr>
        <w:pStyle w:val="Warning"/>
      </w:pPr>
      <w:r>
        <w:tab/>
        <w:t xml:space="preserve">Do not click the </w:t>
      </w:r>
      <w:r w:rsidRPr="00814C36">
        <w:rPr>
          <w:rStyle w:val="ActionButton"/>
        </w:rPr>
        <w:t> Link </w:t>
      </w:r>
      <w:r>
        <w:t xml:space="preserve"> button twice. This will add the link twice, which may create problems when you use these links later. </w:t>
      </w:r>
      <w:r w:rsidRPr="00814C36">
        <w:rPr>
          <w:rStyle w:val="DocActionChar"/>
        </w:rPr>
        <w:t>%%%</w:t>
      </w:r>
      <w:r w:rsidR="00814C36" w:rsidRPr="00814C36">
        <w:rPr>
          <w:rStyle w:val="DocActionChar"/>
        </w:rPr>
        <w:t xml:space="preserve"> Is this true?</w:t>
      </w:r>
    </w:p>
    <w:p w:rsidR="00EB05CD" w:rsidRPr="00343837" w:rsidRDefault="00EB05CD" w:rsidP="00EB05CD">
      <w:pPr>
        <w:pStyle w:val="Warning"/>
      </w:pPr>
      <w:r>
        <w:tab/>
        <w:t>Before creating any link, check that the link does not already exist</w:t>
      </w:r>
      <w:r w:rsidR="00814C36">
        <w:t xml:space="preserve"> so you do not duplicate it</w:t>
      </w:r>
      <w:r>
        <w:t xml:space="preserve">. </w:t>
      </w:r>
      <w:r w:rsidRPr="00814C36">
        <w:rPr>
          <w:rStyle w:val="DocActionChar"/>
        </w:rPr>
        <w:t>%%%</w:t>
      </w:r>
      <w:r w:rsidR="00814C36" w:rsidRPr="00814C36">
        <w:rPr>
          <w:rStyle w:val="DocActionChar"/>
        </w:rPr>
        <w:t xml:space="preserve"> Is this true?</w:t>
      </w:r>
    </w:p>
    <w:p w:rsidR="00814C36" w:rsidRDefault="00814C36" w:rsidP="00814C36">
      <w:pPr>
        <w:pStyle w:val="Body"/>
      </w:pPr>
      <w:bookmarkStart w:id="577" w:name="_Toc355280381"/>
      <w:bookmarkStart w:id="578" w:name="_Ref356551608"/>
      <w:bookmarkStart w:id="579" w:name="_Ref356551613"/>
      <w:r>
        <w:t>Specchio also provides a feature to permit multiple links to be created simultaneously.</w:t>
      </w:r>
    </w:p>
    <w:p w:rsidR="00814C36" w:rsidRPr="00084655" w:rsidRDefault="00814C36" w:rsidP="00814C36">
      <w:pPr>
        <w:pStyle w:val="Body"/>
      </w:pPr>
      <w:r w:rsidRPr="00084655">
        <w:t>The linking utilises the capture time stamps of the spectra</w:t>
      </w:r>
      <w:r w:rsidR="00C07DC8">
        <w:t xml:space="preserve"> stored in the Acquisition Time Spectrum-related Metadata Attribute for the Reference and Target Spectra</w:t>
      </w:r>
      <w:r w:rsidRPr="00084655">
        <w:t xml:space="preserve">. Consider two timelines: one for the targets and one for the references. A target must link to the reference with the </w:t>
      </w:r>
      <w:r>
        <w:t>smallest absolute delta time</w:t>
      </w:r>
      <w:r w:rsidRPr="00084655">
        <w:t>.</w:t>
      </w:r>
    </w:p>
    <w:p w:rsidR="00814C36" w:rsidRDefault="00814C36" w:rsidP="00814C36">
      <w:pPr>
        <w:pStyle w:val="Figure"/>
      </w:pPr>
      <w:r>
        <w:rPr>
          <w:lang w:val="en-AU"/>
        </w:rPr>
        <w:drawing>
          <wp:inline distT="0" distB="0" distL="0" distR="0">
            <wp:extent cx="4428490" cy="2811395"/>
            <wp:effectExtent l="25400" t="0" r="0" b="0"/>
            <wp:docPr id="42" name="Bild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dschirmfoto 2012-02-29 um 15.05.16.png"/>
                    <pic:cNvPicPr/>
                  </pic:nvPicPr>
                  <pic:blipFill>
                    <a:blip r:embed="rId42">
                      <a:extLst>
                        <a:ext uri="{28A0092B-C50C-407E-A947-70E740481C1C}">
                          <a14:useLocalDpi xmlns="" xmlns:wpc="http://schemas.microsoft.com/office/word/2010/wordprocessingCanvas" xmlns:mo="http://schemas.microsoft.com/office/mac/office/2008/main" xmlns:mc="http://schemas.openxmlformats.org/markup-compatibility/2006" xmlns:mv="urn:schemas-microsoft-com:mac:vml"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4430507" cy="2812675"/>
                    </a:xfrm>
                    <a:prstGeom prst="rect">
                      <a:avLst/>
                    </a:prstGeom>
                  </pic:spPr>
                </pic:pic>
              </a:graphicData>
            </a:graphic>
          </wp:inline>
        </w:drawing>
      </w:r>
    </w:p>
    <w:p w:rsidR="00814C36" w:rsidRPr="00084655" w:rsidRDefault="00814C36" w:rsidP="00814C36">
      <w:pPr>
        <w:pStyle w:val="Caption"/>
      </w:pPr>
      <w:r>
        <w:t xml:space="preserve">Figure </w:t>
      </w:r>
      <w:fldSimple w:instr=" SEQ Figure \* ARABIC ">
        <w:r w:rsidR="00FF3B3D">
          <w:rPr>
            <w:noProof/>
          </w:rPr>
          <w:t>32</w:t>
        </w:r>
      </w:fldSimple>
      <w:r>
        <w:t xml:space="preserve">: </w:t>
      </w:r>
      <w:r w:rsidRPr="00CC3D88">
        <w:t>Referencing of reference panel spectra by target spectra based on timeline information</w:t>
      </w:r>
    </w:p>
    <w:p w:rsidR="000E3E59" w:rsidRPr="00084655" w:rsidRDefault="000E3E59" w:rsidP="00814C36">
      <w:pPr>
        <w:pStyle w:val="Body"/>
      </w:pPr>
      <w:r w:rsidRPr="00084655">
        <w:t xml:space="preserve">This function is applicable for campaigns where </w:t>
      </w:r>
      <w:r w:rsidR="00C07DC8" w:rsidRPr="00084655">
        <w:t xml:space="preserve">Target and Reference Spectra </w:t>
      </w:r>
      <w:r w:rsidRPr="00084655">
        <w:t xml:space="preserve">are collected in separate </w:t>
      </w:r>
      <w:r w:rsidR="00C07DC8" w:rsidRPr="00084655">
        <w:t xml:space="preserve">Spectral </w:t>
      </w:r>
      <w:r w:rsidRPr="00084655">
        <w:t>files</w:t>
      </w:r>
      <w:r w:rsidR="00C07DC8">
        <w:t>, for example, when using</w:t>
      </w:r>
      <w:r w:rsidRPr="00084655">
        <w:t xml:space="preserve"> the ASD spec</w:t>
      </w:r>
      <w:r w:rsidR="00C07DC8">
        <w:t>troradiometer in radiance mode.</w:t>
      </w:r>
    </w:p>
    <w:p w:rsidR="000E3E59" w:rsidRPr="00814C36" w:rsidRDefault="000E3E59" w:rsidP="00814C36">
      <w:pPr>
        <w:pStyle w:val="Body"/>
      </w:pPr>
      <w:r w:rsidRPr="00814C36">
        <w:t xml:space="preserve">Target and </w:t>
      </w:r>
      <w:r w:rsidR="00C07DC8" w:rsidRPr="00814C36">
        <w:t xml:space="preserve">Reference Spectra </w:t>
      </w:r>
      <w:r w:rsidRPr="00814C36">
        <w:t>are ideally stored in separate hierarchies, but they can also exist</w:t>
      </w:r>
      <w:r>
        <w:t xml:space="preserve"> in a mixed state</w:t>
      </w:r>
      <w:r w:rsidRPr="00084655">
        <w:t xml:space="preserve">. The example shown in </w:t>
      </w:r>
      <w:r w:rsidR="00E900AA">
        <w:fldChar w:fldCharType="begin"/>
      </w:r>
      <w:r>
        <w:instrText xml:space="preserve"> REF _Ref153708029 \h </w:instrText>
      </w:r>
      <w:r w:rsidR="00814C36">
        <w:instrText xml:space="preserve"> \* MERGEFORMAT </w:instrText>
      </w:r>
      <w:r w:rsidR="00E900AA">
        <w:fldChar w:fldCharType="separate"/>
      </w:r>
      <w:r w:rsidR="00FF3B3D">
        <w:rPr>
          <w:b/>
          <w:bCs/>
          <w:lang w:val="en-US"/>
        </w:rPr>
        <w:t>Error! Reference source not found.</w:t>
      </w:r>
      <w:r w:rsidR="00E900AA">
        <w:fldChar w:fldCharType="end"/>
      </w:r>
      <w:r w:rsidRPr="00084655">
        <w:t xml:space="preserve"> is ta</w:t>
      </w:r>
      <w:r w:rsidR="00C07DC8">
        <w:t>ken from a goniometer campaign.</w:t>
      </w:r>
    </w:p>
    <w:p w:rsidR="000E3E59" w:rsidRDefault="00814C36" w:rsidP="00814C36">
      <w:pPr>
        <w:pStyle w:val="ProcessHeading"/>
      </w:pPr>
      <w:r>
        <w:t xml:space="preserve">To create </w:t>
      </w:r>
      <w:r w:rsidR="000E3E59" w:rsidRPr="00084655">
        <w:t xml:space="preserve">links between </w:t>
      </w:r>
      <w:r>
        <w:t xml:space="preserve">multiple </w:t>
      </w:r>
      <w:r w:rsidR="000E3E59" w:rsidRPr="00084655">
        <w:t>targets and references.</w:t>
      </w:r>
      <w:r>
        <w:t>..</w:t>
      </w:r>
    </w:p>
    <w:tbl>
      <w:tblPr>
        <w:tblStyle w:val="Instructions"/>
        <w:tblW w:w="0" w:type="auto"/>
        <w:tblLook w:val="04A0"/>
      </w:tblPr>
      <w:tblGrid>
        <w:gridCol w:w="8862"/>
      </w:tblGrid>
      <w:tr w:rsidR="00814C36" w:rsidRPr="00814C36" w:rsidTr="00814C36">
        <w:tc>
          <w:tcPr>
            <w:tcW w:w="9571" w:type="dxa"/>
          </w:tcPr>
          <w:p w:rsidR="00C07DC8" w:rsidRDefault="00C07DC8" w:rsidP="00C07DC8">
            <w:pPr>
              <w:pStyle w:val="ProcessStep"/>
            </w:pPr>
            <w:r>
              <w:t xml:space="preserve">Using the left-hand side </w:t>
            </w:r>
            <w:r w:rsidRPr="00EB05CD">
              <w:rPr>
                <w:rStyle w:val="GUIWord"/>
              </w:rPr>
              <w:t>Targets</w:t>
            </w:r>
            <w:r>
              <w:t xml:space="preserve"> hierarchy tree browser, locate and select the Target Spectra you wish to link. You can do this by highlighting multiple spectra or by highlighting a hierarchy node.</w:t>
            </w:r>
          </w:p>
          <w:p w:rsidR="00C07DC8" w:rsidRDefault="00C07DC8" w:rsidP="00C07DC8">
            <w:pPr>
              <w:pStyle w:val="ProcessStep"/>
            </w:pPr>
            <w:r>
              <w:t xml:space="preserve">If required, refine your selection by entering an SQL search string in the related </w:t>
            </w:r>
            <w:r w:rsidRPr="00C07DC8">
              <w:rPr>
                <w:rStyle w:val="GUIWord"/>
              </w:rPr>
              <w:t>Filename restriction</w:t>
            </w:r>
            <w:r>
              <w:t xml:space="preserve"> control.</w:t>
            </w:r>
          </w:p>
          <w:p w:rsidR="00C07DC8" w:rsidRDefault="00C07DC8" w:rsidP="00C07DC8">
            <w:pPr>
              <w:pStyle w:val="ProcessStep"/>
            </w:pPr>
            <w:r>
              <w:t xml:space="preserve">Using the right-hand side </w:t>
            </w:r>
            <w:r w:rsidRPr="00814C36">
              <w:rPr>
                <w:rStyle w:val="GUIWord"/>
              </w:rPr>
              <w:t>References</w:t>
            </w:r>
            <w:r>
              <w:t xml:space="preserve"> hierarchy tree browser, locate and select the Reference Spectra you wish to link. You can do this by highlighting multiple spectra or by highlighting a hierarchy node.</w:t>
            </w:r>
          </w:p>
          <w:p w:rsidR="00C07DC8" w:rsidRDefault="00C07DC8" w:rsidP="00C07DC8">
            <w:pPr>
              <w:pStyle w:val="ProcessStep"/>
            </w:pPr>
            <w:r>
              <w:t xml:space="preserve">If required, refine your selection by entering an SQL search string in the related </w:t>
            </w:r>
            <w:r w:rsidRPr="00C07DC8">
              <w:rPr>
                <w:rStyle w:val="GUIWord"/>
              </w:rPr>
              <w:t>Filename restriction</w:t>
            </w:r>
            <w:r>
              <w:t xml:space="preserve"> control.</w:t>
            </w:r>
          </w:p>
          <w:p w:rsidR="00C07DC8" w:rsidRDefault="00C07DC8" w:rsidP="00C07DC8">
            <w:pPr>
              <w:pStyle w:val="ProcessStep"/>
            </w:pPr>
            <w:r>
              <w:t xml:space="preserve">Verify that the correct Target and Reference Spectra are displayed in the central </w:t>
            </w:r>
            <w:r w:rsidRPr="00EB05CD">
              <w:rPr>
                <w:rStyle w:val="GUIWord"/>
              </w:rPr>
              <w:t>Target Spectra</w:t>
            </w:r>
            <w:r>
              <w:t xml:space="preserve"> and </w:t>
            </w:r>
            <w:r w:rsidRPr="00EB05CD">
              <w:rPr>
                <w:rStyle w:val="GUIWord"/>
              </w:rPr>
              <w:t>Reference Spectra</w:t>
            </w:r>
            <w:r>
              <w:t xml:space="preserve"> boxes respectively. Ensure that they are also each in the correct box and not reversed. </w:t>
            </w:r>
            <w:r w:rsidRPr="00C07DC8">
              <w:rPr>
                <w:rStyle w:val="iEmphasis"/>
              </w:rPr>
              <w:t>This step is important!</w:t>
            </w:r>
          </w:p>
          <w:p w:rsidR="00814C36" w:rsidRPr="00814C36" w:rsidRDefault="00C07DC8" w:rsidP="00C07DC8">
            <w:pPr>
              <w:pStyle w:val="ProcessStep"/>
            </w:pPr>
            <w:r>
              <w:t xml:space="preserve">Click </w:t>
            </w:r>
            <w:r w:rsidRPr="00EB05CD">
              <w:rPr>
                <w:rStyle w:val="ActionButton"/>
              </w:rPr>
              <w:t> Link </w:t>
            </w:r>
            <w:r>
              <w:t xml:space="preserve"> to create the links according to the method described above.</w:t>
            </w:r>
          </w:p>
        </w:tc>
      </w:tr>
    </w:tbl>
    <w:p w:rsidR="00C07DC8" w:rsidRDefault="00C07DC8" w:rsidP="00C07DC8">
      <w:pPr>
        <w:pStyle w:val="Body"/>
      </w:pPr>
      <w:bookmarkStart w:id="580" w:name="_Ref356553888"/>
      <w:bookmarkStart w:id="581" w:name="_Toc356807309"/>
      <w:r>
        <w:t>Whenever multiple Reference Spectra are highlighted, as each Target Spectrum is processed, the Reference Spectrum with the closest Acquisition time Metadata Attribute is selected for linking.</w:t>
      </w:r>
    </w:p>
    <w:p w:rsidR="002A0FFE" w:rsidRPr="00084655" w:rsidRDefault="00DD57E2" w:rsidP="000E3E59">
      <w:pPr>
        <w:pStyle w:val="Heading2"/>
      </w:pPr>
      <w:ins w:id="582" w:author="Peter" w:date="2013-05-08T09:19:00Z">
        <w:r>
          <w:t xml:space="preserve">Displaying and </w:t>
        </w:r>
      </w:ins>
      <w:r w:rsidR="002A0FFE" w:rsidRPr="00084655">
        <w:t>Editing Metadata</w:t>
      </w:r>
      <w:bookmarkEnd w:id="555"/>
      <w:bookmarkEnd w:id="577"/>
      <w:bookmarkEnd w:id="578"/>
      <w:bookmarkEnd w:id="579"/>
      <w:bookmarkEnd w:id="580"/>
      <w:bookmarkEnd w:id="581"/>
    </w:p>
    <w:p w:rsidR="002A0FFE" w:rsidRDefault="002A0FFE" w:rsidP="00A7583F">
      <w:pPr>
        <w:pStyle w:val="Body"/>
      </w:pPr>
      <w:r w:rsidRPr="00084655">
        <w:t xml:space="preserve">The SPECCHIO Metadata Editor allows you to enter </w:t>
      </w:r>
      <w:r w:rsidR="000C5874">
        <w:t>and modify both Campaign and Spectrum M</w:t>
      </w:r>
      <w:r w:rsidRPr="00084655">
        <w:t>etadata.</w:t>
      </w:r>
      <w:r w:rsidR="0003650F">
        <w:t xml:space="preserve"> Refer to </w:t>
      </w:r>
      <w:fldSimple w:instr=" REF _Ref354072820 \r \h  \* MERGEFORMAT ">
        <w:r w:rsidR="00FF3B3D" w:rsidRPr="00FF3B3D">
          <w:rPr>
            <w:rStyle w:val="CrossReference"/>
          </w:rPr>
          <w:t>4.12</w:t>
        </w:r>
      </w:fldSimple>
      <w:r w:rsidR="0003650F" w:rsidRPr="0003650F">
        <w:rPr>
          <w:rStyle w:val="CrossReference"/>
        </w:rPr>
        <w:t xml:space="preserve"> </w:t>
      </w:r>
      <w:fldSimple w:instr=" REF _Ref354072822 \h  \* MERGEFORMAT ">
        <w:r w:rsidR="00FF3B3D" w:rsidRPr="00FF3B3D">
          <w:rPr>
            <w:rStyle w:val="CrossReference"/>
          </w:rPr>
          <w:t>Metadata</w:t>
        </w:r>
      </w:fldSimple>
      <w:r w:rsidR="0003650F">
        <w:t xml:space="preserve"> for detailed information about Metadata stored by Specchio.</w:t>
      </w:r>
    </w:p>
    <w:p w:rsidR="00DD57E2" w:rsidRDefault="00DD57E2" w:rsidP="00A7583F">
      <w:pPr>
        <w:pStyle w:val="Body"/>
        <w:rPr>
          <w:ins w:id="583" w:author="Peter" w:date="2013-05-08T09:19:00Z"/>
        </w:rPr>
      </w:pPr>
      <w:ins w:id="584" w:author="Peter" w:date="2013-05-08T09:19:00Z">
        <w:r>
          <w:t>Metadata is displayed using Specchio’s Metadata editor.</w:t>
        </w:r>
      </w:ins>
    </w:p>
    <w:p w:rsidR="002A0FFE" w:rsidRPr="00084655" w:rsidRDefault="002A0FFE" w:rsidP="00A7583F">
      <w:pPr>
        <w:pStyle w:val="Body"/>
      </w:pPr>
      <w:r w:rsidRPr="00084655">
        <w:t xml:space="preserve">To open the metadata editor select </w:t>
      </w:r>
      <w:r w:rsidRPr="00C51056">
        <w:rPr>
          <w:rStyle w:val="GUIWord"/>
        </w:rPr>
        <w:t>Data Input</w:t>
      </w:r>
      <w:r w:rsidR="00C51056">
        <w:t xml:space="preserve"> and </w:t>
      </w:r>
      <w:r w:rsidRPr="00C51056">
        <w:rPr>
          <w:rStyle w:val="GUIWord"/>
        </w:rPr>
        <w:t>Edit metadata</w:t>
      </w:r>
      <w:r w:rsidRPr="00084655">
        <w:t xml:space="preserve"> </w:t>
      </w:r>
      <w:r w:rsidR="00C51056">
        <w:t xml:space="preserve">from Specchio’s </w:t>
      </w:r>
      <w:r w:rsidR="00A3077B">
        <w:t>Main Window</w:t>
      </w:r>
      <w:r w:rsidR="00C51056">
        <w:t xml:space="preserve"> menu</w:t>
      </w:r>
      <w:r w:rsidRPr="00084655">
        <w:t>.</w:t>
      </w:r>
      <w:r w:rsidR="000C5874">
        <w:t xml:space="preserve"> The following </w:t>
      </w:r>
      <w:r w:rsidR="0049064B">
        <w:t xml:space="preserve">Metadata </w:t>
      </w:r>
      <w:r w:rsidR="000C5874">
        <w:t>Edit</w:t>
      </w:r>
      <w:r w:rsidR="0049064B">
        <w:t>or</w:t>
      </w:r>
      <w:r w:rsidR="000C5874">
        <w:t xml:space="preserve"> </w:t>
      </w:r>
      <w:r w:rsidR="0049064B">
        <w:t>w</w:t>
      </w:r>
      <w:r w:rsidR="000C5874">
        <w:t>indow is displayed.</w:t>
      </w:r>
    </w:p>
    <w:bookmarkStart w:id="585" w:name="_Ref356580132"/>
    <w:p w:rsidR="00CB39EE" w:rsidRDefault="00E900AA" w:rsidP="00CB39EE">
      <w:pPr>
        <w:pStyle w:val="Figure"/>
      </w:pPr>
      <w:r>
        <w:pict>
          <v:group id="_x0000_s1128" editas="canvas" style="width:425.2pt;height:250.5pt;mso-position-horizontal-relative:char;mso-position-vertical-relative:line" coordorigin="2620,8780" coordsize="8562,5045">
            <o:lock v:ext="edit" aspectratio="t"/>
            <v:shape id="_x0000_s1127" type="#_x0000_t75" style="position:absolute;left:2620;top:8780;width:8562;height:5045" o:preferrelative="f">
              <v:fill o:detectmouseclick="t"/>
              <v:path o:extrusionok="t" o:connecttype="none"/>
              <o:lock v:ext="edit" text="t"/>
            </v:shape>
            <v:shape id="_x0000_s1131" type="#_x0000_t75" style="position:absolute;left:4392;top:9677;width:5975;height:4089">
              <v:imagedata r:id="rId43" o:title=""/>
            </v:shape>
            <v:roundrect id="_x0000_s1132" style="position:absolute;left:4466;top:10270;width:1278;height:2820" arcsize="10923f" filled="f" strokecolor="red" strokeweight="1pt"/>
            <v:roundrect id="_x0000_s1133" style="position:absolute;left:2754;top:9535;width:1409;height:624" arcsize="10923f" strokecolor="#0070c0">
              <v:textbox>
                <w:txbxContent>
                  <w:p w:rsidR="00FF3B3D" w:rsidRPr="00A64B00" w:rsidRDefault="00FF3B3D">
                    <w:pPr>
                      <w:rPr>
                        <w:sz w:val="16"/>
                        <w:lang w:val="en-AU"/>
                      </w:rPr>
                    </w:pPr>
                    <w:r w:rsidRPr="00A64B00">
                      <w:rPr>
                        <w:sz w:val="16"/>
                        <w:lang w:val="en-AU"/>
                      </w:rPr>
                      <w:t>Hierarchy Tree B</w:t>
                    </w:r>
                    <w:r>
                      <w:rPr>
                        <w:sz w:val="16"/>
                        <w:lang w:val="en-AU"/>
                      </w:rPr>
                      <w:t>r</w:t>
                    </w:r>
                    <w:r w:rsidRPr="00A64B00">
                      <w:rPr>
                        <w:sz w:val="16"/>
                        <w:lang w:val="en-AU"/>
                      </w:rPr>
                      <w:t>owser</w:t>
                    </w:r>
                  </w:p>
                </w:txbxContent>
              </v:textbox>
            </v:roundrect>
            <v:shape id="_x0000_s1134" style="position:absolute;left:3821;top:10159;width:645;height:313" coordsize="640,310" path="m,c,,320,155,640,310e" filled="f" strokecolor="#0070c0">
              <v:stroke endarrow="open"/>
              <v:path arrowok="t"/>
            </v:shape>
            <v:roundrect id="_x0000_s1135" style="position:absolute;left:2754;top:10522;width:1409;height:624" arcsize="10923f" strokecolor="#0070c0">
              <v:textbox>
                <w:txbxContent>
                  <w:p w:rsidR="00FF3B3D" w:rsidRPr="00A64B00" w:rsidRDefault="00FF3B3D">
                    <w:pPr>
                      <w:rPr>
                        <w:sz w:val="16"/>
                        <w:lang w:val="en-AU"/>
                      </w:rPr>
                    </w:pPr>
                    <w:r w:rsidRPr="00A64B00">
                      <w:rPr>
                        <w:rStyle w:val="GUIWord"/>
                        <w:sz w:val="16"/>
                      </w:rPr>
                      <w:t>Order By</w:t>
                    </w:r>
                    <w:r>
                      <w:rPr>
                        <w:sz w:val="16"/>
                        <w:lang w:val="en-AU"/>
                      </w:rPr>
                      <w:t xml:space="preserve"> Indicator</w:t>
                    </w:r>
                  </w:p>
                </w:txbxContent>
              </v:textbox>
            </v:roundrect>
            <v:shape id="_x0000_s1136" style="position:absolute;left:4163;top:10472;width:836;height:362;flip:y" coordsize="640,310" path="m,c,,320,155,640,310e" filled="f" strokecolor="#0070c0">
              <v:stroke endarrow="open"/>
              <v:path arrowok="t"/>
            </v:shape>
            <v:roundrect id="_x0000_s1137" style="position:absolute;left:4335;top:8911;width:1409;height:624" arcsize="10923f" strokecolor="#0070c0">
              <v:textbox>
                <w:txbxContent>
                  <w:p w:rsidR="00FF3B3D" w:rsidRPr="00A64B00" w:rsidRDefault="00FF3B3D" w:rsidP="00A64B00">
                    <w:pPr>
                      <w:rPr>
                        <w:sz w:val="16"/>
                      </w:rPr>
                    </w:pPr>
                    <w:r w:rsidRPr="00A64B00">
                      <w:rPr>
                        <w:sz w:val="16"/>
                      </w:rPr>
                      <w:t>Metadata selection tabs</w:t>
                    </w:r>
                  </w:p>
                </w:txbxContent>
              </v:textbox>
            </v:roundrect>
            <v:roundrect id="_x0000_s1140" style="position:absolute;left:5684;top:9857;width:976;height:302" arcsize="10923f" filled="f" strokecolor="red" strokeweight="1pt"/>
            <v:shape id="_x0000_s1141" style="position:absolute;left:5341;top:9535;width:343;height:312" coordsize="640,310" path="m,c,,320,155,640,310e" filled="f" strokecolor="#0070c0">
              <v:stroke endarrow="open"/>
              <v:path arrowok="t"/>
            </v:shape>
            <v:roundrect id="_x0000_s1142" style="position:absolute;left:6811;top:8911;width:1410;height:624" arcsize="10923f" strokecolor="#0070c0">
              <v:textbox>
                <w:txbxContent>
                  <w:p w:rsidR="00FF3B3D" w:rsidRPr="00A64B00" w:rsidRDefault="00FF3B3D" w:rsidP="00A64B00">
                    <w:pPr>
                      <w:rPr>
                        <w:sz w:val="16"/>
                      </w:rPr>
                    </w:pPr>
                    <w:r w:rsidRPr="00A64B00">
                      <w:rPr>
                        <w:sz w:val="16"/>
                      </w:rPr>
                      <w:t xml:space="preserve">Metadata </w:t>
                    </w:r>
                    <w:r>
                      <w:rPr>
                        <w:sz w:val="16"/>
                      </w:rPr>
                      <w:t>display area</w:t>
                    </w:r>
                  </w:p>
                </w:txbxContent>
              </v:textbox>
            </v:roundrect>
            <v:roundrect id="_x0000_s1143" style="position:absolute;left:5835;top:10220;width:3091;height:3141" arcsize="10923f" filled="f" strokecolor="red" strokeweight="1pt"/>
            <v:shape id="_x0000_s1144" style="position:absolute;left:7174;top:9545;width:262;height:675" coordsize="640,310" path="m,c,,320,155,640,310e" filled="f" strokecolor="#0070c0">
              <v:stroke endarrow="open"/>
              <v:path arrowok="t"/>
            </v:shape>
            <v:roundrect id="_x0000_s1145" style="position:absolute;left:8986;top:9857;width:1279;height:3817" arcsize="10923f" filled="f" strokecolor="red" strokeweight="1pt"/>
            <v:roundrect id="_x0000_s1146" style="position:absolute;left:8614;top:8921;width:1872;height:624" arcsize="10923f" strokecolor="#0070c0">
              <v:textbox>
                <w:txbxContent>
                  <w:p w:rsidR="00FF3B3D" w:rsidRPr="00A64B00" w:rsidRDefault="00FF3B3D" w:rsidP="00A64B00">
                    <w:pPr>
                      <w:rPr>
                        <w:sz w:val="16"/>
                      </w:rPr>
                    </w:pPr>
                    <w:r w:rsidRPr="00A64B00">
                      <w:rPr>
                        <w:sz w:val="16"/>
                      </w:rPr>
                      <w:t xml:space="preserve">Spectrum Metadata </w:t>
                    </w:r>
                    <w:r>
                      <w:rPr>
                        <w:sz w:val="16"/>
                      </w:rPr>
                      <w:t xml:space="preserve">Group </w:t>
                    </w:r>
                    <w:r w:rsidRPr="00A64B00">
                      <w:rPr>
                        <w:sz w:val="16"/>
                      </w:rPr>
                      <w:t>selection area</w:t>
                    </w:r>
                  </w:p>
                </w:txbxContent>
              </v:textbox>
            </v:roundrect>
            <v:shape id="_x0000_s1147" style="position:absolute;left:9288;top:9545;width:161;height:302" coordsize="640,310" path="m,c,,320,155,640,310e" filled="f" strokecolor="#0070c0">
              <v:stroke endarrow="open"/>
              <v:path arrowok="t"/>
            </v:shape>
            <w10:wrap type="none"/>
            <w10:anchorlock/>
          </v:group>
        </w:pict>
      </w:r>
    </w:p>
    <w:p w:rsidR="00204DEB" w:rsidRDefault="00204DEB" w:rsidP="00EB49E0">
      <w:pPr>
        <w:pStyle w:val="Caption"/>
      </w:pPr>
      <w:r w:rsidRPr="00084655">
        <w:t xml:space="preserve">Figure </w:t>
      </w:r>
      <w:fldSimple w:instr=" SEQ Figure \* ARABIC ">
        <w:r w:rsidR="00FF3B3D">
          <w:rPr>
            <w:noProof/>
          </w:rPr>
          <w:t>33</w:t>
        </w:r>
      </w:fldSimple>
      <w:r w:rsidRPr="00084655">
        <w:t xml:space="preserve">: Metadata editor </w:t>
      </w:r>
      <w:r>
        <w:t>dialog</w:t>
      </w:r>
      <w:bookmarkEnd w:id="585"/>
    </w:p>
    <w:tbl>
      <w:tblPr>
        <w:tblStyle w:val="TableGrid"/>
        <w:tblW w:w="0" w:type="auto"/>
        <w:tblInd w:w="81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2334"/>
        <w:gridCol w:w="6420"/>
      </w:tblGrid>
      <w:tr w:rsidR="00CB28A6" w:rsidRPr="00C20C86" w:rsidTr="00D04BE3">
        <w:trPr>
          <w:cantSplit/>
        </w:trPr>
        <w:tc>
          <w:tcPr>
            <w:tcW w:w="0" w:type="auto"/>
          </w:tcPr>
          <w:p w:rsidR="00C20C86" w:rsidRPr="00C20C86" w:rsidRDefault="00CB39EE" w:rsidP="00CB39EE">
            <w:pPr>
              <w:pStyle w:val="HangingIndent"/>
              <w:ind w:left="0" w:firstLine="0"/>
            </w:pPr>
            <w:r>
              <w:t>Hierarchy</w:t>
            </w:r>
            <w:r w:rsidR="00C20C86" w:rsidRPr="00C20C86">
              <w:t xml:space="preserve"> Tree </w:t>
            </w:r>
            <w:r>
              <w:t>Browser</w:t>
            </w:r>
            <w:r w:rsidR="00C20C86" w:rsidRPr="00C20C86">
              <w:t xml:space="preserve">   </w:t>
            </w:r>
          </w:p>
        </w:tc>
        <w:tc>
          <w:tcPr>
            <w:tcW w:w="0" w:type="auto"/>
          </w:tcPr>
          <w:p w:rsidR="00C20C86" w:rsidRPr="00C20C86" w:rsidRDefault="00C20C86" w:rsidP="00587DC2">
            <w:pPr>
              <w:pStyle w:val="HangingIndent"/>
              <w:ind w:left="0" w:firstLine="0"/>
            </w:pPr>
            <w:r w:rsidRPr="00C20C86">
              <w:t xml:space="preserve">Shows the Campaigns present in the data base and allows selecting of Campaigns, sub-trees and Spectra. </w:t>
            </w:r>
          </w:p>
        </w:tc>
      </w:tr>
      <w:tr w:rsidR="00CB28A6" w:rsidRPr="00C20C86" w:rsidTr="00D04BE3">
        <w:trPr>
          <w:cantSplit/>
        </w:trPr>
        <w:tc>
          <w:tcPr>
            <w:tcW w:w="0" w:type="auto"/>
          </w:tcPr>
          <w:p w:rsidR="00C20C86" w:rsidRPr="00C20C86" w:rsidRDefault="00C20C86" w:rsidP="00587DC2">
            <w:pPr>
              <w:pStyle w:val="HangingIndent"/>
              <w:ind w:left="0" w:firstLine="0"/>
            </w:pPr>
            <w:r w:rsidRPr="00C20C86">
              <w:rPr>
                <w:rStyle w:val="GUIWord"/>
              </w:rPr>
              <w:t>Order By</w:t>
            </w:r>
            <w:r w:rsidRPr="00C20C86">
              <w:t xml:space="preserve"> Indicator</w:t>
            </w:r>
          </w:p>
        </w:tc>
        <w:tc>
          <w:tcPr>
            <w:tcW w:w="0" w:type="auto"/>
          </w:tcPr>
          <w:p w:rsidR="00C20C86" w:rsidRPr="00C20C86" w:rsidRDefault="00C20C86" w:rsidP="00587DC2">
            <w:pPr>
              <w:pStyle w:val="HangingIndent"/>
              <w:ind w:left="0" w:firstLine="0"/>
            </w:pPr>
            <w:r w:rsidRPr="00C20C86">
              <w:t>Select the sort order to use for Spectra in the left hand Campaign navigation window.</w:t>
            </w:r>
          </w:p>
        </w:tc>
      </w:tr>
      <w:tr w:rsidR="00CB28A6" w:rsidRPr="00C20C86" w:rsidTr="00C20C86">
        <w:trPr>
          <w:cantSplit/>
        </w:trPr>
        <w:tc>
          <w:tcPr>
            <w:tcW w:w="0" w:type="auto"/>
          </w:tcPr>
          <w:p w:rsidR="00C20C86" w:rsidRPr="00C20C86" w:rsidRDefault="00D04BE3" w:rsidP="00587DC2">
            <w:pPr>
              <w:pStyle w:val="HangingIndent"/>
              <w:ind w:left="0" w:firstLine="0"/>
            </w:pPr>
            <w:ins w:id="586" w:author="Peter" w:date="2013-05-08T09:19:00Z">
              <w:r>
                <w:rPr>
                  <w:rStyle w:val="ActionButton"/>
                </w:rPr>
                <w:t> </w:t>
              </w:r>
            </w:ins>
            <w:r w:rsidR="00C20C86" w:rsidRPr="00C20C86">
              <w:rPr>
                <w:rStyle w:val="ActionButton"/>
              </w:rPr>
              <w:t>Refresh</w:t>
            </w:r>
            <w:ins w:id="587" w:author="Peter" w:date="2013-05-08T09:19:00Z">
              <w:r>
                <w:rPr>
                  <w:rStyle w:val="ActionButton"/>
                </w:rPr>
                <w:t> </w:t>
              </w:r>
            </w:ins>
            <w:r w:rsidR="00C20C86" w:rsidRPr="00C20C86">
              <w:t xml:space="preserve"> button</w:t>
            </w:r>
          </w:p>
        </w:tc>
        <w:tc>
          <w:tcPr>
            <w:tcW w:w="0" w:type="auto"/>
          </w:tcPr>
          <w:p w:rsidR="00C20C86" w:rsidRPr="00C20C86" w:rsidRDefault="00C20C86" w:rsidP="00587DC2">
            <w:pPr>
              <w:pStyle w:val="HangingIndent"/>
              <w:ind w:left="0" w:firstLine="0"/>
            </w:pPr>
            <w:r w:rsidRPr="00C20C86">
              <w:t>Click this button to update the Campaign Tree Navigator after making changes which affect it.</w:t>
            </w:r>
          </w:p>
        </w:tc>
      </w:tr>
      <w:tr w:rsidR="00CB28A6" w:rsidRPr="00C20C86" w:rsidTr="00C20C86">
        <w:trPr>
          <w:cantSplit/>
        </w:trPr>
        <w:tc>
          <w:tcPr>
            <w:tcW w:w="0" w:type="auto"/>
          </w:tcPr>
          <w:p w:rsidR="00C20C86" w:rsidRPr="00C20C86" w:rsidRDefault="00D04BE3" w:rsidP="00587DC2">
            <w:pPr>
              <w:pStyle w:val="HangingIndent"/>
              <w:ind w:left="0" w:firstLine="0"/>
            </w:pPr>
            <w:ins w:id="588" w:author="Peter" w:date="2013-05-08T09:19:00Z">
              <w:r>
                <w:rPr>
                  <w:rStyle w:val="ActionButton"/>
                </w:rPr>
                <w:t> </w:t>
              </w:r>
            </w:ins>
            <w:r w:rsidR="00C20C86" w:rsidRPr="00C20C86">
              <w:rPr>
                <w:rStyle w:val="ActionButton"/>
              </w:rPr>
              <w:t>Update</w:t>
            </w:r>
            <w:ins w:id="589" w:author="Peter" w:date="2013-05-08T09:19:00Z">
              <w:r>
                <w:rPr>
                  <w:rStyle w:val="ActionButton"/>
                </w:rPr>
                <w:t> </w:t>
              </w:r>
            </w:ins>
            <w:r w:rsidR="00C20C86" w:rsidRPr="00C20C86">
              <w:t xml:space="preserve"> button</w:t>
            </w:r>
          </w:p>
        </w:tc>
        <w:tc>
          <w:tcPr>
            <w:tcW w:w="0" w:type="auto"/>
          </w:tcPr>
          <w:p w:rsidR="00C20C86" w:rsidRPr="00C20C86" w:rsidRDefault="00C20C86" w:rsidP="00587DC2">
            <w:pPr>
              <w:pStyle w:val="HangingIndent"/>
              <w:ind w:left="0" w:firstLine="0"/>
            </w:pPr>
            <w:r w:rsidRPr="00C20C86">
              <w:t>Click this button to write all changed Metadata back into the database.</w:t>
            </w:r>
          </w:p>
        </w:tc>
      </w:tr>
      <w:tr w:rsidR="00CB28A6" w:rsidRPr="00C20C86" w:rsidTr="00C20C86">
        <w:trPr>
          <w:cantSplit/>
        </w:trPr>
        <w:tc>
          <w:tcPr>
            <w:tcW w:w="0" w:type="auto"/>
          </w:tcPr>
          <w:p w:rsidR="00C20C86" w:rsidRPr="00C20C86" w:rsidRDefault="00D04BE3" w:rsidP="00587DC2">
            <w:pPr>
              <w:pStyle w:val="HangingIndent"/>
              <w:ind w:left="0" w:firstLine="0"/>
            </w:pPr>
            <w:ins w:id="590" w:author="Peter" w:date="2013-05-08T09:19:00Z">
              <w:r>
                <w:rPr>
                  <w:rStyle w:val="ActionButton"/>
                </w:rPr>
                <w:t> </w:t>
              </w:r>
            </w:ins>
            <w:r w:rsidR="00C20C86" w:rsidRPr="00C20C86">
              <w:rPr>
                <w:rStyle w:val="ActionButton"/>
              </w:rPr>
              <w:t>Reset</w:t>
            </w:r>
            <w:ins w:id="591" w:author="Peter" w:date="2013-05-08T09:19:00Z">
              <w:r>
                <w:rPr>
                  <w:rStyle w:val="ActionButton"/>
                </w:rPr>
                <w:t> </w:t>
              </w:r>
            </w:ins>
            <w:r w:rsidR="00C20C86" w:rsidRPr="00C20C86">
              <w:t xml:space="preserve"> button</w:t>
            </w:r>
          </w:p>
        </w:tc>
        <w:tc>
          <w:tcPr>
            <w:tcW w:w="0" w:type="auto"/>
          </w:tcPr>
          <w:p w:rsidR="00C20C86" w:rsidRPr="00C20C86" w:rsidRDefault="00C20C86" w:rsidP="00587DC2">
            <w:pPr>
              <w:pStyle w:val="HangingIndent"/>
              <w:ind w:left="0" w:firstLine="0"/>
            </w:pPr>
            <w:r w:rsidRPr="00C20C86">
              <w:t>Click this button to ignore all changes made since the last time the Update button was clicked and redisplay the Metadata panel from the database.</w:t>
            </w:r>
          </w:p>
        </w:tc>
      </w:tr>
      <w:tr w:rsidR="00CB28A6" w:rsidRPr="00C20C86" w:rsidTr="00D04BE3">
        <w:trPr>
          <w:cantSplit/>
        </w:trPr>
        <w:tc>
          <w:tcPr>
            <w:tcW w:w="0" w:type="auto"/>
          </w:tcPr>
          <w:p w:rsidR="00C20C86" w:rsidRPr="00C20C86" w:rsidRDefault="00C20C86" w:rsidP="00A64B00">
            <w:pPr>
              <w:pStyle w:val="HangingIndent"/>
              <w:ind w:left="0" w:firstLine="0"/>
            </w:pPr>
            <w:r w:rsidRPr="00C20C86">
              <w:t>Metadata selection tab</w:t>
            </w:r>
            <w:r w:rsidR="00A64B00">
              <w:t>s</w:t>
            </w:r>
          </w:p>
        </w:tc>
        <w:tc>
          <w:tcPr>
            <w:tcW w:w="0" w:type="auto"/>
          </w:tcPr>
          <w:p w:rsidR="00C20C86" w:rsidRPr="00C20C86" w:rsidRDefault="00C20C86" w:rsidP="00587DC2">
            <w:pPr>
              <w:pStyle w:val="HangingIndent"/>
              <w:ind w:left="0" w:firstLine="0"/>
            </w:pPr>
            <w:r w:rsidRPr="00C20C86">
              <w:t xml:space="preserve">Select either </w:t>
            </w:r>
            <w:r w:rsidRPr="00C20C86">
              <w:rPr>
                <w:rStyle w:val="GUIWord"/>
              </w:rPr>
              <w:t>Campaign</w:t>
            </w:r>
            <w:r w:rsidRPr="00C20C86">
              <w:t xml:space="preserve">, to display and edit Campaign Metadata, or </w:t>
            </w:r>
            <w:r w:rsidRPr="00C20C86">
              <w:rPr>
                <w:rStyle w:val="GUIWord"/>
              </w:rPr>
              <w:t>Metadata</w:t>
            </w:r>
            <w:r w:rsidRPr="00C20C86">
              <w:t xml:space="preserve"> to display and edit Spectra Metadata.</w:t>
            </w:r>
          </w:p>
        </w:tc>
      </w:tr>
      <w:tr w:rsidR="00CB28A6" w:rsidRPr="00C20C86" w:rsidTr="00D04BE3">
        <w:trPr>
          <w:cantSplit/>
        </w:trPr>
        <w:tc>
          <w:tcPr>
            <w:tcW w:w="0" w:type="auto"/>
          </w:tcPr>
          <w:p w:rsidR="00C20C86" w:rsidRPr="00C20C86" w:rsidRDefault="00A64B00" w:rsidP="00587DC2">
            <w:pPr>
              <w:pStyle w:val="HangingIndent"/>
              <w:ind w:left="0" w:firstLine="0"/>
            </w:pPr>
            <w:r>
              <w:t>Metadata display area</w:t>
            </w:r>
          </w:p>
        </w:tc>
        <w:tc>
          <w:tcPr>
            <w:tcW w:w="0" w:type="auto"/>
          </w:tcPr>
          <w:p w:rsidR="00C20C86" w:rsidRPr="00C20C86" w:rsidRDefault="00C20C86" w:rsidP="00587DC2">
            <w:pPr>
              <w:pStyle w:val="HangingIndent"/>
              <w:ind w:left="0" w:firstLine="0"/>
            </w:pPr>
            <w:r w:rsidRPr="00C20C86">
              <w:t>This will show the Metadata selected by the Metadata selection tab.</w:t>
            </w:r>
          </w:p>
        </w:tc>
      </w:tr>
      <w:tr w:rsidR="00CB28A6" w:rsidRPr="00C20C86" w:rsidTr="00D04BE3">
        <w:trPr>
          <w:cantSplit/>
        </w:trPr>
        <w:tc>
          <w:tcPr>
            <w:tcW w:w="0" w:type="auto"/>
          </w:tcPr>
          <w:p w:rsidR="00C20C86" w:rsidRPr="00C20C86" w:rsidRDefault="00C20C86" w:rsidP="00587DC2">
            <w:pPr>
              <w:pStyle w:val="HangingIndent"/>
              <w:ind w:left="0" w:firstLine="0"/>
            </w:pPr>
            <w:r w:rsidRPr="00C20C86">
              <w:t>Spe</w:t>
            </w:r>
            <w:r w:rsidR="00CB28A6">
              <w:t xml:space="preserve">ctrum Metadata Group </w:t>
            </w:r>
            <w:r w:rsidR="00A64B00">
              <w:t>selection area</w:t>
            </w:r>
          </w:p>
        </w:tc>
        <w:tc>
          <w:tcPr>
            <w:tcW w:w="0" w:type="auto"/>
          </w:tcPr>
          <w:p w:rsidR="00C20C86" w:rsidRPr="00C20C86" w:rsidRDefault="00C20C86" w:rsidP="00CB28A6">
            <w:pPr>
              <w:pStyle w:val="HangingIndent"/>
              <w:ind w:left="0" w:firstLine="0"/>
            </w:pPr>
            <w:r w:rsidRPr="00C20C86">
              <w:t xml:space="preserve">Click on these checkboxes to display or suppress the various </w:t>
            </w:r>
            <w:r w:rsidR="00CB28A6">
              <w:t>G</w:t>
            </w:r>
            <w:r w:rsidRPr="00C20C86">
              <w:t>roups of Spectrum Metadata.</w:t>
            </w:r>
            <w:r w:rsidR="00CB28A6">
              <w:t xml:space="preserve"> </w:t>
            </w:r>
            <w:r w:rsidR="00CB28A6" w:rsidRPr="0007175F">
              <w:rPr>
                <w:rStyle w:val="GUIWord"/>
              </w:rPr>
              <w:t>Select All</w:t>
            </w:r>
            <w:r w:rsidR="00CB28A6">
              <w:t xml:space="preserve"> displays them all, and </w:t>
            </w:r>
            <w:r w:rsidR="00CB28A6" w:rsidRPr="0007175F">
              <w:rPr>
                <w:rStyle w:val="GUIWord"/>
              </w:rPr>
              <w:t>Select None</w:t>
            </w:r>
            <w:r w:rsidR="00CB28A6">
              <w:t xml:space="preserve"> hides them all.</w:t>
            </w:r>
          </w:p>
        </w:tc>
      </w:tr>
    </w:tbl>
    <w:p w:rsidR="00016B67" w:rsidRDefault="00016B67" w:rsidP="00A7583F">
      <w:pPr>
        <w:pStyle w:val="Body"/>
        <w:rPr>
          <w:del w:id="592" w:author="Peter" w:date="2013-05-08T09:19:00Z"/>
        </w:rPr>
      </w:pPr>
      <w:r>
        <w:t xml:space="preserve">In this editor, whenever changes are made to any Metadata entries, they are saved in an action list. They are not written immediately to the database. When the </w:t>
      </w:r>
      <w:ins w:id="593" w:author="Peter" w:date="2013-05-08T09:19:00Z">
        <w:r w:rsidR="00DD57E2" w:rsidRPr="00DD57E2">
          <w:rPr>
            <w:rStyle w:val="ActionButton"/>
          </w:rPr>
          <w:t> </w:t>
        </w:r>
      </w:ins>
      <w:r w:rsidR="00E900AA" w:rsidRPr="00E900AA">
        <w:rPr>
          <w:rStyle w:val="ActionButton"/>
          <w:rPrChange w:id="594" w:author="Peter" w:date="2013-05-08T09:19:00Z">
            <w:rPr>
              <w:i/>
              <w:color w:val="FF0000"/>
            </w:rPr>
          </w:rPrChange>
        </w:rPr>
        <w:t>Update</w:t>
      </w:r>
      <w:ins w:id="595" w:author="Peter" w:date="2013-05-08T09:19:00Z">
        <w:r w:rsidR="00DD57E2" w:rsidRPr="00DD57E2">
          <w:rPr>
            <w:rStyle w:val="ActionButton"/>
          </w:rPr>
          <w:t> </w:t>
        </w:r>
      </w:ins>
      <w:r>
        <w:t xml:space="preserve"> button is clicked, the action list is processed and the database is updated.</w:t>
      </w:r>
      <w:ins w:id="596" w:author="Peter" w:date="2013-05-08T09:19:00Z">
        <w:r w:rsidR="00DD57E2">
          <w:t xml:space="preserve"> </w:t>
        </w:r>
      </w:ins>
    </w:p>
    <w:p w:rsidR="000758C5" w:rsidRDefault="000758C5" w:rsidP="00A7583F">
      <w:pPr>
        <w:pStyle w:val="Body"/>
      </w:pPr>
      <w:r>
        <w:t xml:space="preserve">When the </w:t>
      </w:r>
      <w:ins w:id="597" w:author="Peter" w:date="2013-05-08T09:19:00Z">
        <w:r w:rsidR="00D04BE3" w:rsidRPr="00D04BE3">
          <w:rPr>
            <w:rStyle w:val="ActionButton"/>
          </w:rPr>
          <w:t> </w:t>
        </w:r>
      </w:ins>
      <w:r w:rsidRPr="0049064B">
        <w:rPr>
          <w:rStyle w:val="ActionButton"/>
        </w:rPr>
        <w:t>Reset</w:t>
      </w:r>
      <w:ins w:id="598" w:author="Peter" w:date="2013-05-08T09:19:00Z">
        <w:r w:rsidR="00D04BE3">
          <w:rPr>
            <w:rStyle w:val="ActionButton"/>
          </w:rPr>
          <w:t> </w:t>
        </w:r>
      </w:ins>
      <w:r>
        <w:t xml:space="preserve"> button is clicked, the action list is discarded without being processed and the content of the Metadata display area is redisplayed from the database.</w:t>
      </w:r>
    </w:p>
    <w:p w:rsidR="00B94047" w:rsidRDefault="00B94047" w:rsidP="00B94047">
      <w:pPr>
        <w:pStyle w:val="Warning"/>
        <w:rPr>
          <w:ins w:id="599" w:author="Peter" w:date="2013-05-08T09:19:00Z"/>
        </w:rPr>
      </w:pPr>
      <w:ins w:id="600" w:author="Peter" w:date="2013-05-08T09:19:00Z">
        <w:r>
          <w:t>Warning</w:t>
        </w:r>
        <w:r>
          <w:tab/>
          <w:t xml:space="preserve">Click on </w:t>
        </w:r>
        <w:r w:rsidRPr="00DA5322">
          <w:rPr>
            <w:rStyle w:val="ActionButton"/>
          </w:rPr>
          <w:t> Update </w:t>
        </w:r>
        <w:r>
          <w:t xml:space="preserve"> </w:t>
        </w:r>
      </w:ins>
      <w:r w:rsidR="00D63F99">
        <w:t>after every</w:t>
      </w:r>
      <w:ins w:id="601" w:author="Peter" w:date="2013-05-08T09:19:00Z">
        <w:r>
          <w:t xml:space="preserve"> change to a metadata item. If you make multiple changes </w:t>
        </w:r>
        <w:r w:rsidR="00DD57E2">
          <w:t xml:space="preserve">to </w:t>
        </w:r>
        <w:r>
          <w:t xml:space="preserve">before clicking </w:t>
        </w:r>
        <w:r w:rsidRPr="00DA5322">
          <w:rPr>
            <w:rStyle w:val="ActionButton"/>
          </w:rPr>
          <w:t> Update </w:t>
        </w:r>
        <w:r>
          <w:t>, these changes are written to the database, but not necessarily in the</w:t>
        </w:r>
        <w:r w:rsidR="00DD57E2">
          <w:t xml:space="preserve"> order in which you made them. T</w:t>
        </w:r>
        <w:r>
          <w:t xml:space="preserve">his can yield unexpected results, as the last one you made may not be the last one to be written. </w:t>
        </w:r>
      </w:ins>
    </w:p>
    <w:p w:rsidR="00016B67" w:rsidRDefault="00A7583F" w:rsidP="00AE7011">
      <w:pPr>
        <w:pStyle w:val="Warning"/>
        <w:rPr>
          <w:del w:id="602" w:author="Peter" w:date="2013-05-08T09:19:00Z"/>
        </w:rPr>
      </w:pPr>
      <w:del w:id="603" w:author="Peter" w:date="2013-05-08T09:19:00Z">
        <w:r>
          <w:delText>Warning</w:delText>
        </w:r>
        <w:r w:rsidR="00016B67" w:rsidRPr="00A7583F">
          <w:tab/>
          <w:delText>The action list is not processed in the sequence in which you ma</w:delText>
        </w:r>
        <w:r w:rsidR="0049064B">
          <w:delText>d</w:delText>
        </w:r>
        <w:r w:rsidR="00016B67" w:rsidRPr="00A7583F">
          <w:delText xml:space="preserve">e the changes. It’s processed in a sequence based on Specchio’s internal algorithms. </w:delText>
        </w:r>
        <w:r w:rsidR="000758C5" w:rsidRPr="00A7583F">
          <w:delText>I</w:delText>
        </w:r>
        <w:r w:rsidR="00016B67" w:rsidRPr="00A7583F">
          <w:delText xml:space="preserve">f you make two changes to the one Metadata field, these two changes may be processed in the reverse order from what you made them. This will yield unpredictable results. Therefore, once focus has left a Metadata field, be sure to </w:delText>
        </w:r>
        <w:r w:rsidR="00016B67" w:rsidRPr="00A7583F">
          <w:rPr>
            <w:rStyle w:val="Strong"/>
            <w:b w:val="0"/>
            <w:bCs w:val="0"/>
          </w:rPr>
          <w:delText xml:space="preserve">click </w:delText>
        </w:r>
        <w:r w:rsidR="00016B67" w:rsidRPr="0049064B">
          <w:rPr>
            <w:rStyle w:val="ActionButton"/>
          </w:rPr>
          <w:delText>Update</w:delText>
        </w:r>
        <w:r w:rsidR="00016B67" w:rsidRPr="00A7583F">
          <w:rPr>
            <w:rStyle w:val="Strong"/>
            <w:b w:val="0"/>
            <w:bCs w:val="0"/>
          </w:rPr>
          <w:delText xml:space="preserve"> before </w:delText>
        </w:r>
        <w:r w:rsidR="000758C5" w:rsidRPr="00A7583F">
          <w:rPr>
            <w:rStyle w:val="Strong"/>
            <w:b w:val="0"/>
            <w:bCs w:val="0"/>
          </w:rPr>
          <w:delText xml:space="preserve">returning the cursor to that field and </w:delText>
        </w:r>
        <w:r w:rsidR="00016B67" w:rsidRPr="00A7583F">
          <w:rPr>
            <w:rStyle w:val="Strong"/>
            <w:b w:val="0"/>
            <w:bCs w:val="0"/>
          </w:rPr>
          <w:delText>making a</w:delText>
        </w:r>
        <w:r w:rsidR="000758C5" w:rsidRPr="00A7583F">
          <w:rPr>
            <w:rStyle w:val="Strong"/>
            <w:b w:val="0"/>
            <w:bCs w:val="0"/>
          </w:rPr>
          <w:delText>nother</w:delText>
        </w:r>
        <w:r w:rsidR="00016B67" w:rsidRPr="00A7583F">
          <w:rPr>
            <w:rStyle w:val="Strong"/>
            <w:b w:val="0"/>
            <w:bCs w:val="0"/>
          </w:rPr>
          <w:delText xml:space="preserve"> change to </w:delText>
        </w:r>
        <w:r w:rsidR="000758C5" w:rsidRPr="00A7583F">
          <w:rPr>
            <w:rStyle w:val="Strong"/>
            <w:b w:val="0"/>
            <w:bCs w:val="0"/>
          </w:rPr>
          <w:delText>it</w:delText>
        </w:r>
        <w:r w:rsidR="00016B67" w:rsidRPr="00A7583F">
          <w:delText>. Making changes to two different Metadata fields is safe.</w:delText>
        </w:r>
      </w:del>
    </w:p>
    <w:p w:rsidR="00A7583F" w:rsidRDefault="00A7583F" w:rsidP="00A7583F">
      <w:pPr>
        <w:pStyle w:val="Body"/>
      </w:pPr>
      <w:r>
        <w:t xml:space="preserve">Metadata entry fields are of various types, including integer, floating point, alpha string, date/times or special lists. Generally, the editor </w:t>
      </w:r>
      <w:r w:rsidR="0049064B">
        <w:t>restricts</w:t>
      </w:r>
      <w:r>
        <w:t xml:space="preserve"> you </w:t>
      </w:r>
      <w:r w:rsidR="0049064B">
        <w:t xml:space="preserve">to </w:t>
      </w:r>
      <w:r>
        <w:t>enter</w:t>
      </w:r>
      <w:r w:rsidR="0049064B">
        <w:t>ing</w:t>
      </w:r>
      <w:r>
        <w:t xml:space="preserve"> values which are consistent with the data type. However, the editor does not perform validation checks on entered data. For example, while you must enter a valid </w:t>
      </w:r>
      <w:del w:id="604" w:author="Peter" w:date="2013-05-08T09:19:00Z">
        <w:r>
          <w:delText xml:space="preserve">floating point </w:delText>
        </w:r>
      </w:del>
      <w:r>
        <w:t xml:space="preserve">number for the Relative Humidity, the editor will not reject </w:t>
      </w:r>
      <w:r w:rsidR="005A0497">
        <w:t xml:space="preserve">negative values </w:t>
      </w:r>
      <w:r>
        <w:t>or</w:t>
      </w:r>
      <w:r w:rsidR="005A0497">
        <w:t xml:space="preserve"> values</w:t>
      </w:r>
      <w:r>
        <w:t xml:space="preserve"> greater than 100.</w:t>
      </w:r>
    </w:p>
    <w:p w:rsidR="005A0497" w:rsidRPr="005A0497" w:rsidRDefault="00A7583F" w:rsidP="00AE7011">
      <w:pPr>
        <w:pStyle w:val="Warning"/>
      </w:pPr>
      <w:r>
        <w:t>Warning</w:t>
      </w:r>
      <w:r>
        <w:tab/>
        <w:t xml:space="preserve">Take care to enter </w:t>
      </w:r>
      <w:r w:rsidR="005A0497">
        <w:t>numbers</w:t>
      </w:r>
      <w:r>
        <w:t xml:space="preserve"> which are </w:t>
      </w:r>
      <w:r w:rsidR="005A0497">
        <w:t>with</w:t>
      </w:r>
      <w:r>
        <w:t xml:space="preserve">in </w:t>
      </w:r>
      <w:r w:rsidR="005A0497">
        <w:t xml:space="preserve">the valid </w:t>
      </w:r>
      <w:r>
        <w:t xml:space="preserve">range for the Metadata </w:t>
      </w:r>
      <w:ins w:id="605" w:author="Peter" w:date="2013-05-08T09:19:00Z">
        <w:r w:rsidR="00D04BE3">
          <w:t>attribute</w:t>
        </w:r>
      </w:ins>
      <w:del w:id="606" w:author="Peter" w:date="2013-05-08T09:19:00Z">
        <w:r>
          <w:delText>value</w:delText>
        </w:r>
      </w:del>
      <w:r>
        <w:t xml:space="preserve"> you are entering. The editor will permit you to store values which are outside the valid range, which can have </w:t>
      </w:r>
      <w:r w:rsidR="0049064B">
        <w:t xml:space="preserve">misleading or </w:t>
      </w:r>
      <w:r w:rsidR="00D63F99">
        <w:t xml:space="preserve">lead to </w:t>
      </w:r>
      <w:r>
        <w:t>unpredictable results later.</w:t>
      </w:r>
    </w:p>
    <w:p w:rsidR="006B60CC" w:rsidRPr="00A7583F" w:rsidRDefault="00DD57E2" w:rsidP="00A7583F">
      <w:pPr>
        <w:pStyle w:val="Heading3"/>
      </w:pPr>
      <w:bookmarkStart w:id="607" w:name="_Ref354142563"/>
      <w:bookmarkStart w:id="608" w:name="_Ref354142567"/>
      <w:bookmarkStart w:id="609" w:name="_Toc355280382"/>
      <w:bookmarkStart w:id="610" w:name="_Toc356807310"/>
      <w:ins w:id="611" w:author="Peter" w:date="2013-05-08T09:19:00Z">
        <w:r>
          <w:t xml:space="preserve">Displaying and </w:t>
        </w:r>
      </w:ins>
      <w:r w:rsidR="006B60CC" w:rsidRPr="00A7583F">
        <w:t>Editing Campaign Metadata</w:t>
      </w:r>
      <w:bookmarkEnd w:id="607"/>
      <w:bookmarkEnd w:id="608"/>
      <w:bookmarkEnd w:id="609"/>
      <w:bookmarkEnd w:id="610"/>
    </w:p>
    <w:p w:rsidR="0049064B" w:rsidRDefault="0049064B" w:rsidP="00A7583F">
      <w:pPr>
        <w:pStyle w:val="Body"/>
      </w:pPr>
      <w:r>
        <w:t xml:space="preserve">See section </w:t>
      </w:r>
      <w:fldSimple w:instr=" REF _Ref354084379 \r \h  \* MERGEFORMAT ">
        <w:r w:rsidR="00FF3B3D" w:rsidRPr="00FF3B3D">
          <w:rPr>
            <w:rStyle w:val="CrossReference"/>
          </w:rPr>
          <w:t>4.12.1</w:t>
        </w:r>
      </w:fldSimple>
      <w:r w:rsidRPr="0049064B">
        <w:rPr>
          <w:rStyle w:val="CrossReference"/>
        </w:rPr>
        <w:t xml:space="preserve"> </w:t>
      </w:r>
      <w:fldSimple w:instr=" REF _Ref354084382 \h  \* MERGEFORMAT ">
        <w:r w:rsidR="00FF3B3D" w:rsidRPr="00FF3B3D">
          <w:rPr>
            <w:rStyle w:val="CrossReference"/>
          </w:rPr>
          <w:t>Campaign-related Metadata</w:t>
        </w:r>
      </w:fldSimple>
      <w:r>
        <w:t xml:space="preserve"> for detailed information about individual Campaign Metadata fields, their meanings and operation.</w:t>
      </w:r>
    </w:p>
    <w:p w:rsidR="00B91FA5" w:rsidRDefault="00B91FA5" w:rsidP="00B91FA5">
      <w:pPr>
        <w:pStyle w:val="ProcessHeading"/>
      </w:pPr>
      <w:r>
        <w:t>To edit a Campaign’s Campaign-related Metadata...</w:t>
      </w:r>
    </w:p>
    <w:tbl>
      <w:tblPr>
        <w:tblStyle w:val="Instructions"/>
        <w:tblW w:w="0" w:type="auto"/>
        <w:tblLook w:val="04A0"/>
      </w:tblPr>
      <w:tblGrid>
        <w:gridCol w:w="8862"/>
      </w:tblGrid>
      <w:tr w:rsidR="00B91FA5" w:rsidTr="00B91FA5">
        <w:tc>
          <w:tcPr>
            <w:tcW w:w="9571" w:type="dxa"/>
          </w:tcPr>
          <w:p w:rsidR="00B91FA5" w:rsidRDefault="00B91FA5" w:rsidP="00B91FA5">
            <w:pPr>
              <w:pStyle w:val="ProcessStep"/>
            </w:pPr>
            <w:r>
              <w:t xml:space="preserve">Click on the </w:t>
            </w:r>
            <w:r w:rsidRPr="0049064B">
              <w:rPr>
                <w:rStyle w:val="GUIWord"/>
              </w:rPr>
              <w:t>Campaign</w:t>
            </w:r>
            <w:r>
              <w:t xml:space="preserve"> tab to highlight it and display Campaign-related Metadata.</w:t>
            </w:r>
          </w:p>
          <w:p w:rsidR="00FF3B3D" w:rsidRPr="00FF3B3D" w:rsidRDefault="00B91FA5" w:rsidP="00FF3B3D">
            <w:pPr>
              <w:pStyle w:val="ProcessStep"/>
              <w:rPr>
                <w:rStyle w:val="CrossReference"/>
              </w:rPr>
            </w:pPr>
            <w:r>
              <w:t>In the Campaign Tree Navigator, click on the Campaign for which you wish to edit the Metadata,</w:t>
            </w:r>
            <w:r w:rsidRPr="000758C5">
              <w:t xml:space="preserve"> </w:t>
            </w:r>
            <w:r>
              <w:t xml:space="preserve">or click on anything in that Campaign’s sub-tree. The Metadata for that Campaign will be read from the database and displayed in the Metadata display area. Refer to </w:t>
            </w:r>
            <w:r w:rsidR="00E900AA">
              <w:fldChar w:fldCharType="begin"/>
            </w:r>
            <w:r w:rsidR="00E900AA">
              <w:instrText xml:space="preserve"> REF _Ref356580132 \h  \* MERGEFORMAT </w:instrText>
            </w:r>
            <w:r w:rsidR="00E900AA">
              <w:fldChar w:fldCharType="separate"/>
            </w:r>
            <w:r w:rsidR="00FF3B3D" w:rsidRPr="00FF3B3D">
              <w:rPr>
                <w:rStyle w:val="CrossReference"/>
              </w:rPr>
              <w:pict>
                <v:shape id="_x0000_i1036" type="#_x0000_t75" style="width:424.85pt;height:250.2pt">
                  <v:imagedata croptop="-65520f" cropbottom="65520f"/>
                </v:shape>
              </w:pict>
            </w:r>
          </w:p>
          <w:p w:rsidR="00B91FA5" w:rsidRDefault="00FF3B3D" w:rsidP="00B91FA5">
            <w:pPr>
              <w:pStyle w:val="ProcessStep"/>
            </w:pPr>
            <w:r w:rsidRPr="00FF3B3D">
              <w:rPr>
                <w:rStyle w:val="CrossReference"/>
              </w:rPr>
              <w:t>Figure 33: Metadata editor</w:t>
            </w:r>
            <w:r w:rsidRPr="00084655">
              <w:t xml:space="preserve"> </w:t>
            </w:r>
            <w:r>
              <w:t>dialog</w:t>
            </w:r>
            <w:r w:rsidR="00E900AA">
              <w:fldChar w:fldCharType="end"/>
            </w:r>
            <w:r w:rsidR="00B91FA5">
              <w:t>.</w:t>
            </w:r>
          </w:p>
          <w:p w:rsidR="00B91FA5" w:rsidRDefault="00B91FA5" w:rsidP="00B91FA5">
            <w:pPr>
              <w:pStyle w:val="ProcessStep"/>
            </w:pPr>
            <w:r>
              <w:t xml:space="preserve">After making changes to the Campaign Metadata for a Campaign, click on </w:t>
            </w:r>
            <w:r w:rsidRPr="00B91FA5">
              <w:rPr>
                <w:rStyle w:val="ActionButton"/>
              </w:rPr>
              <w:t> </w:t>
            </w:r>
            <w:r w:rsidRPr="0049064B">
              <w:rPr>
                <w:rStyle w:val="ActionButton"/>
              </w:rPr>
              <w:t>Update</w:t>
            </w:r>
            <w:r>
              <w:rPr>
                <w:rStyle w:val="ActionButton"/>
              </w:rPr>
              <w:t> </w:t>
            </w:r>
            <w:r>
              <w:t xml:space="preserve"> to cause these changes to be written to the database.</w:t>
            </w:r>
          </w:p>
          <w:p w:rsidR="00B91FA5" w:rsidRDefault="00B91FA5" w:rsidP="00B91FA5">
            <w:pPr>
              <w:pStyle w:val="ProcessStep"/>
            </w:pPr>
            <w:r>
              <w:t>You can now click on another Campaign name and repeat this procedure.</w:t>
            </w:r>
          </w:p>
        </w:tc>
      </w:tr>
    </w:tbl>
    <w:p w:rsidR="00016B67" w:rsidRDefault="0049064B" w:rsidP="00A7583F">
      <w:pPr>
        <w:pStyle w:val="Body"/>
      </w:pPr>
      <w:r>
        <w:t>Clicking on Metadata group names in t</w:t>
      </w:r>
      <w:r w:rsidR="00016B67">
        <w:t>he Spectrum Metadata selection area does not affect the Campaign editing tab.</w:t>
      </w:r>
    </w:p>
    <w:p w:rsidR="000758C5" w:rsidRPr="00016B67" w:rsidRDefault="000758C5" w:rsidP="00A7583F">
      <w:pPr>
        <w:pStyle w:val="Body"/>
      </w:pPr>
      <w:r>
        <w:t xml:space="preserve">If you change the </w:t>
      </w:r>
      <w:r w:rsidRPr="0049064B">
        <w:rPr>
          <w:rStyle w:val="GUIWord"/>
        </w:rPr>
        <w:t>Campaign Name</w:t>
      </w:r>
      <w:r w:rsidR="00B91FA5">
        <w:rPr>
          <w:rStyle w:val="GUIWord"/>
        </w:rPr>
        <w:t xml:space="preserve"> </w:t>
      </w:r>
      <w:r w:rsidR="00B91FA5" w:rsidRPr="00B91FA5">
        <w:t>Attribute</w:t>
      </w:r>
      <w:r>
        <w:t xml:space="preserve">, click on the </w:t>
      </w:r>
      <w:r w:rsidR="00C20C86" w:rsidRPr="00C20C86">
        <w:rPr>
          <w:rStyle w:val="ActionButton"/>
        </w:rPr>
        <w:t> </w:t>
      </w:r>
      <w:r w:rsidRPr="00C20C86">
        <w:rPr>
          <w:rStyle w:val="ActionButton"/>
        </w:rPr>
        <w:t>Refresh</w:t>
      </w:r>
      <w:r w:rsidR="00C20C86" w:rsidRPr="00C20C86">
        <w:rPr>
          <w:rStyle w:val="ActionButton"/>
        </w:rPr>
        <w:t> </w:t>
      </w:r>
      <w:r>
        <w:t xml:space="preserve"> button to cause that change to be shown in the Campaign Tree Navigator.</w:t>
      </w:r>
    </w:p>
    <w:p w:rsidR="006B60CC" w:rsidRDefault="00DD57E2" w:rsidP="00A7583F">
      <w:pPr>
        <w:pStyle w:val="Heading3"/>
      </w:pPr>
      <w:bookmarkStart w:id="612" w:name="_Toc355280383"/>
      <w:bookmarkStart w:id="613" w:name="_Toc356807311"/>
      <w:ins w:id="614" w:author="Peter" w:date="2013-05-08T09:19:00Z">
        <w:r>
          <w:t xml:space="preserve">Displaying and </w:t>
        </w:r>
      </w:ins>
      <w:r w:rsidR="006B60CC">
        <w:t>Editing Spectrum Metadata</w:t>
      </w:r>
      <w:bookmarkEnd w:id="612"/>
      <w:bookmarkEnd w:id="613"/>
    </w:p>
    <w:p w:rsidR="0049064B" w:rsidRDefault="0049064B" w:rsidP="0049064B">
      <w:pPr>
        <w:pStyle w:val="Body"/>
      </w:pPr>
      <w:r>
        <w:t xml:space="preserve">See section </w:t>
      </w:r>
      <w:fldSimple w:instr=" REF _Ref354084522 \r \h  \* MERGEFORMAT ">
        <w:r w:rsidR="00FF3B3D" w:rsidRPr="00FF3B3D">
          <w:rPr>
            <w:rStyle w:val="CrossReference"/>
          </w:rPr>
          <w:t>4.12.2</w:t>
        </w:r>
      </w:fldSimple>
      <w:r w:rsidRPr="0049064B">
        <w:rPr>
          <w:rStyle w:val="CrossReference"/>
        </w:rPr>
        <w:t xml:space="preserve"> </w:t>
      </w:r>
      <w:fldSimple w:instr=" REF _Ref354084526 \h  \* MERGEFORMAT ">
        <w:r w:rsidR="00FF3B3D" w:rsidRPr="00FF3B3D">
          <w:rPr>
            <w:rStyle w:val="CrossReference"/>
          </w:rPr>
          <w:t>Spectrum-related Metadata</w:t>
        </w:r>
      </w:fldSimple>
      <w:r>
        <w:t xml:space="preserve"> for detailed information about individual Campaign Metadata fields, the way they are organised into Metadata groups, their meanings and operation.</w:t>
      </w:r>
    </w:p>
    <w:p w:rsidR="00D04BE3" w:rsidRDefault="006B60CC" w:rsidP="00A7583F">
      <w:pPr>
        <w:pStyle w:val="Body"/>
        <w:rPr>
          <w:ins w:id="615" w:author="Peter" w:date="2013-05-08T09:19:00Z"/>
        </w:rPr>
      </w:pPr>
      <w:r>
        <w:t xml:space="preserve">In order to understand the operation of this Editor, it is helpful to understand how Spectrum Metadata are stored by Specchio. </w:t>
      </w:r>
      <w:ins w:id="616" w:author="Peter" w:date="2013-05-08T09:19:00Z">
        <w:r w:rsidR="00D04BE3">
          <w:t>There are two storage methods.</w:t>
        </w:r>
      </w:ins>
    </w:p>
    <w:p w:rsidR="00B465C8" w:rsidRPr="00B465C8" w:rsidRDefault="00D04BE3" w:rsidP="00D04BE3">
      <w:pPr>
        <w:pStyle w:val="HangingIndent"/>
        <w:rPr>
          <w:ins w:id="617" w:author="Peter" w:date="2013-05-08T09:19:00Z"/>
        </w:rPr>
      </w:pPr>
      <w:ins w:id="618" w:author="Peter" w:date="2013-05-08T09:19:00Z">
        <w:r>
          <w:t xml:space="preserve">Compulsory </w:t>
        </w:r>
        <w:r w:rsidR="00B465C8">
          <w:t>Metadata</w:t>
        </w:r>
        <w:r>
          <w:t xml:space="preserve">  </w:t>
        </w:r>
        <w:r>
          <w:tab/>
          <w:t xml:space="preserve">The following </w:t>
        </w:r>
        <w:r w:rsidR="00B465C8">
          <w:t>attributes</w:t>
        </w:r>
        <w:r>
          <w:t xml:space="preserve"> are stored for all Spectra and are always displayed.</w:t>
        </w:r>
        <w:r w:rsidR="00B465C8">
          <w:t xml:space="preserve"> These attributes are M</w:t>
        </w:r>
        <w:r w:rsidR="00B465C8" w:rsidRPr="00B465C8">
          <w:t xml:space="preserve">easurement unit, </w:t>
        </w:r>
        <w:r w:rsidR="00B465C8">
          <w:t>F</w:t>
        </w:r>
        <w:r w:rsidR="00B465C8" w:rsidRPr="00B465C8">
          <w:t xml:space="preserve">ile format, </w:t>
        </w:r>
        <w:r w:rsidR="00B465C8">
          <w:t>S</w:t>
        </w:r>
        <w:r w:rsidR="00B465C8" w:rsidRPr="00B465C8">
          <w:t xml:space="preserve">ensor, </w:t>
        </w:r>
        <w:r w:rsidR="00B465C8">
          <w:t>Instrument</w:t>
        </w:r>
        <w:r w:rsidR="00B465C8" w:rsidRPr="00B465C8">
          <w:t xml:space="preserve"> and </w:t>
        </w:r>
        <w:r w:rsidR="00B465C8">
          <w:t>R</w:t>
        </w:r>
        <w:r w:rsidR="00B465C8" w:rsidRPr="00B465C8">
          <w:t>eference</w:t>
        </w:r>
        <w:r w:rsidR="00B465C8">
          <w:t>.</w:t>
        </w:r>
      </w:ins>
    </w:p>
    <w:p w:rsidR="00103802" w:rsidRDefault="00D04BE3">
      <w:pPr>
        <w:pStyle w:val="HangingIndent"/>
        <w:pPrChange w:id="619" w:author="Peter" w:date="2013-05-08T09:19:00Z">
          <w:pPr>
            <w:pStyle w:val="Body"/>
          </w:pPr>
        </w:pPrChange>
      </w:pPr>
      <w:ins w:id="620" w:author="Peter" w:date="2013-05-08T09:19:00Z">
        <w:r>
          <w:t xml:space="preserve">EAV </w:t>
        </w:r>
        <w:r w:rsidR="00B465C8">
          <w:t xml:space="preserve">Metadata </w:t>
        </w:r>
        <w:r>
          <w:t xml:space="preserve">  </w:t>
        </w:r>
        <w:r>
          <w:tab/>
        </w:r>
      </w:ins>
      <w:r w:rsidR="006B60CC">
        <w:t xml:space="preserve">So that </w:t>
      </w:r>
      <w:del w:id="621" w:author="Peter" w:date="2013-05-08T09:19:00Z">
        <w:r w:rsidR="006B60CC">
          <w:delText xml:space="preserve">the </w:delText>
        </w:r>
      </w:del>
      <w:r w:rsidR="006B60CC">
        <w:t xml:space="preserve">space is optimised, </w:t>
      </w:r>
      <w:ins w:id="622" w:author="Peter" w:date="2013-05-08T09:19:00Z">
        <w:r w:rsidR="00B465C8">
          <w:t xml:space="preserve">for all other Metadata </w:t>
        </w:r>
        <w:r w:rsidR="00300FF1">
          <w:t>attributes</w:t>
        </w:r>
        <w:r w:rsidR="00B465C8">
          <w:t xml:space="preserve"> </w:t>
        </w:r>
      </w:ins>
      <w:r w:rsidR="006B60CC">
        <w:t xml:space="preserve">Specchio </w:t>
      </w:r>
      <w:del w:id="623" w:author="Peter" w:date="2013-05-08T09:19:00Z">
        <w:r w:rsidR="006B60CC">
          <w:delText xml:space="preserve">only </w:delText>
        </w:r>
      </w:del>
      <w:r w:rsidR="006B60CC">
        <w:t xml:space="preserve">stores </w:t>
      </w:r>
      <w:ins w:id="624" w:author="Peter" w:date="2013-05-08T09:19:00Z">
        <w:r w:rsidR="00B465C8">
          <w:t>only those</w:t>
        </w:r>
      </w:ins>
      <w:del w:id="625" w:author="Peter" w:date="2013-05-08T09:19:00Z">
        <w:r w:rsidR="006B60CC">
          <w:delText>Metadata</w:delText>
        </w:r>
      </w:del>
      <w:r w:rsidR="006B60CC">
        <w:t xml:space="preserve"> values which are set. They are stored in an Entity/Attribute/Value table, where one Metadata </w:t>
      </w:r>
      <w:ins w:id="626" w:author="Peter" w:date="2013-05-08T09:19:00Z">
        <w:r w:rsidR="00B465C8">
          <w:t>value</w:t>
        </w:r>
      </w:ins>
      <w:del w:id="627" w:author="Peter" w:date="2013-05-08T09:19:00Z">
        <w:r w:rsidR="006B60CC">
          <w:delText>item</w:delText>
        </w:r>
      </w:del>
      <w:r w:rsidR="006B60CC">
        <w:t xml:space="preserve"> is stored in each row of the table as an Attribute</w:t>
      </w:r>
      <w:ins w:id="628" w:author="Peter" w:date="2013-05-08T09:19:00Z">
        <w:r w:rsidR="00B465C8">
          <w:t>=</w:t>
        </w:r>
      </w:ins>
      <w:del w:id="629" w:author="Peter" w:date="2013-05-08T09:19:00Z">
        <w:r w:rsidR="006B60CC">
          <w:delText>/</w:delText>
        </w:r>
      </w:del>
      <w:r w:rsidR="006B60CC">
        <w:t>Value pair (such as Latitude=</w:t>
      </w:r>
      <w:r w:rsidR="005A0497">
        <w:t>-</w:t>
      </w:r>
      <w:r w:rsidR="006B60CC">
        <w:t>35.3</w:t>
      </w:r>
      <w:r w:rsidR="005A0497">
        <w:t>3943</w:t>
      </w:r>
      <w:r w:rsidR="006B60CC">
        <w:t xml:space="preserve">, or Ambient Temp=23.5). The Entity field </w:t>
      </w:r>
      <w:r w:rsidR="0049064B">
        <w:t xml:space="preserve">in that row </w:t>
      </w:r>
      <w:r w:rsidR="006B60CC">
        <w:t>stores a list of those Spectra which are associated with this particular Attribute and Value.</w:t>
      </w:r>
    </w:p>
    <w:p w:rsidR="005A0497" w:rsidRDefault="00F442DF" w:rsidP="00A7583F">
      <w:pPr>
        <w:pStyle w:val="Body"/>
        <w:rPr>
          <w:del w:id="630" w:author="Peter" w:date="2013-05-08T09:19:00Z"/>
        </w:rPr>
      </w:pPr>
      <w:ins w:id="631" w:author="Peter" w:date="2013-05-08T09:19:00Z">
        <w:r>
          <w:t>Note</w:t>
        </w:r>
        <w:r>
          <w:tab/>
          <w:t xml:space="preserve">Specchio allows changing of most Metadata fields, but for some Metadata attributes it does not make sense. It could often be confusing and should not be done, except in unusual circumstances. For example, changing the </w:t>
        </w:r>
        <w:r w:rsidRPr="008D475E">
          <w:rPr>
            <w:rStyle w:val="GUIWord"/>
          </w:rPr>
          <w:t>File Name</w:t>
        </w:r>
        <w:r>
          <w:t xml:space="preserve"> or </w:t>
        </w:r>
        <w:r w:rsidRPr="008D475E">
          <w:rPr>
            <w:rStyle w:val="GUIWord"/>
          </w:rPr>
          <w:t>File Format</w:t>
        </w:r>
        <w:r>
          <w:t xml:space="preserve"> for a Spectrum does not make sense</w:t>
        </w:r>
        <w:r w:rsidR="00B465C8">
          <w:t xml:space="preserve"> and may case unexpected results in subsequent Spectrum upload operations</w:t>
        </w:r>
        <w:r>
          <w:t>.</w:t>
        </w:r>
      </w:ins>
      <w:del w:id="632" w:author="Peter" w:date="2013-05-08T09:19:00Z">
        <w:r w:rsidR="005A0497">
          <w:delText xml:space="preserve">Click on the </w:delText>
        </w:r>
        <w:r w:rsidR="005A0497" w:rsidRPr="0049064B">
          <w:rPr>
            <w:rStyle w:val="GUIWord"/>
          </w:rPr>
          <w:delText>Metadata</w:delText>
        </w:r>
        <w:r w:rsidR="005A0497">
          <w:delText xml:space="preserve"> tab to display Spectrum Metadata.</w:delText>
        </w:r>
      </w:del>
    </w:p>
    <w:p w:rsidR="00F442DF" w:rsidRPr="00F50667" w:rsidRDefault="008D475E" w:rsidP="00F442DF">
      <w:pPr>
        <w:pStyle w:val="Note"/>
        <w:rPr>
          <w:ins w:id="633" w:author="Peter" w:date="2013-05-08T09:19:00Z"/>
        </w:rPr>
      </w:pPr>
      <w:moveToRangeStart w:id="634" w:author="Peter" w:date="2013-05-08T09:19:00Z" w:name="move355768088"/>
      <w:moveTo w:id="635" w:author="Peter" w:date="2013-05-08T09:19:00Z">
        <w:r>
          <w:t xml:space="preserve"> Changing the </w:t>
        </w:r>
        <w:r w:rsidRPr="008D475E">
          <w:rPr>
            <w:rStyle w:val="GUIWord"/>
          </w:rPr>
          <w:t>Spectrum Number</w:t>
        </w:r>
        <w:r>
          <w:t xml:space="preserve"> is also rarely meaningful and could often be confusing. Changing the automatically set </w:t>
        </w:r>
        <w:r w:rsidRPr="008D475E">
          <w:rPr>
            <w:rStyle w:val="GUIWord"/>
          </w:rPr>
          <w:t>Acquisition Time</w:t>
        </w:r>
        <w:r>
          <w:t xml:space="preserve"> and </w:t>
        </w:r>
        <w:r w:rsidRPr="008D475E">
          <w:rPr>
            <w:rStyle w:val="GUIWord"/>
          </w:rPr>
          <w:t>Loading Time</w:t>
        </w:r>
        <w:r>
          <w:t xml:space="preserve"> values will generally </w:t>
        </w:r>
        <w:r w:rsidR="00B1220E">
          <w:t>be confusing.</w:t>
        </w:r>
      </w:moveTo>
      <w:moveToRangeEnd w:id="634"/>
      <w:ins w:id="636" w:author="Peter" w:date="2013-05-08T09:19:00Z">
        <w:r w:rsidR="00F442DF">
          <w:t xml:space="preserve"> </w:t>
        </w:r>
        <w:r w:rsidR="00B465C8">
          <w:t>There are other cases too.</w:t>
        </w:r>
      </w:ins>
    </w:p>
    <w:p w:rsidR="00B465C8" w:rsidRDefault="00B465C8" w:rsidP="00BE3829">
      <w:pPr>
        <w:pStyle w:val="Heading4"/>
        <w:rPr>
          <w:ins w:id="637" w:author="Peter" w:date="2013-05-08T09:19:00Z"/>
        </w:rPr>
      </w:pPr>
      <w:ins w:id="638" w:author="Peter" w:date="2013-05-08T09:19:00Z">
        <w:r>
          <w:t xml:space="preserve">Displaying a </w:t>
        </w:r>
        <w:r w:rsidR="00CD22EF">
          <w:t xml:space="preserve">Single </w:t>
        </w:r>
        <w:r>
          <w:t>Spectrum’s Metadata</w:t>
        </w:r>
      </w:ins>
    </w:p>
    <w:p w:rsidR="00B465C8" w:rsidRDefault="00B465C8" w:rsidP="00B465C8">
      <w:pPr>
        <w:pStyle w:val="Body"/>
        <w:rPr>
          <w:ins w:id="639" w:author="Peter" w:date="2013-05-08T09:19:00Z"/>
        </w:rPr>
      </w:pPr>
      <w:ins w:id="640" w:author="Peter" w:date="2013-05-08T09:19:00Z">
        <w:r>
          <w:t>Displaying Metadata values is done using the Metadata editor window.</w:t>
        </w:r>
      </w:ins>
    </w:p>
    <w:p w:rsidR="00121DE8" w:rsidRDefault="00A64B00" w:rsidP="00A64B00">
      <w:pPr>
        <w:pStyle w:val="ProcessHeading"/>
        <w:rPr>
          <w:ins w:id="641" w:author="Peter" w:date="2013-05-08T09:19:00Z"/>
        </w:rPr>
      </w:pPr>
      <w:r>
        <w:t>To display a single Spectrum’s Metadata...</w:t>
      </w:r>
    </w:p>
    <w:tbl>
      <w:tblPr>
        <w:tblStyle w:val="Instructions"/>
        <w:tblW w:w="0" w:type="auto"/>
        <w:tblLook w:val="04A0"/>
      </w:tblPr>
      <w:tblGrid>
        <w:gridCol w:w="8862"/>
      </w:tblGrid>
      <w:tr w:rsidR="00CD22EF" w:rsidTr="00666C33">
        <w:trPr>
          <w:ins w:id="642" w:author="Peter" w:date="2013-05-08T09:19:00Z"/>
        </w:trPr>
        <w:tc>
          <w:tcPr>
            <w:tcW w:w="9571" w:type="dxa"/>
          </w:tcPr>
          <w:p w:rsidR="00CD22EF" w:rsidRDefault="00CD22EF" w:rsidP="00A64B00">
            <w:pPr>
              <w:pStyle w:val="ProcessStep"/>
              <w:rPr>
                <w:ins w:id="643" w:author="Peter" w:date="2013-05-08T09:19:00Z"/>
              </w:rPr>
            </w:pPr>
            <w:ins w:id="644" w:author="Peter" w:date="2013-05-08T09:19:00Z">
              <w:r>
                <w:t>Using the hierarchy browser, select the Spectrum or Spectra for which you wish to display the Metadata values.</w:t>
              </w:r>
            </w:ins>
          </w:p>
          <w:p w:rsidR="00CD22EF" w:rsidRDefault="00CD22EF" w:rsidP="00A64B00">
            <w:pPr>
              <w:pStyle w:val="ProcessStep"/>
              <w:rPr>
                <w:ins w:id="645" w:author="Peter" w:date="2013-05-08T09:19:00Z"/>
              </w:rPr>
            </w:pPr>
            <w:ins w:id="646" w:author="Peter" w:date="2013-05-08T09:19:00Z">
              <w:r>
                <w:t xml:space="preserve">Click on the </w:t>
              </w:r>
              <w:r w:rsidRPr="0049064B">
                <w:rPr>
                  <w:rStyle w:val="GUIWord"/>
                </w:rPr>
                <w:t>Metadata</w:t>
              </w:r>
              <w:r>
                <w:t xml:space="preserve"> tab to display Spectrum Metadata.</w:t>
              </w:r>
            </w:ins>
          </w:p>
          <w:p w:rsidR="00CD22EF" w:rsidRDefault="00103802" w:rsidP="00CD22EF">
            <w:pPr>
              <w:pStyle w:val="FigureIndented"/>
              <w:ind w:left="425"/>
              <w:rPr>
                <w:ins w:id="647" w:author="Peter" w:date="2013-05-08T09:19:00Z"/>
              </w:rPr>
            </w:pPr>
            <w:ins w:id="648" w:author="Peter" w:date="2013-05-08T09:19:00Z">
              <w:r>
                <w:rPr>
                  <w:lang w:val="en-AU"/>
                  <w:rPrChange w:id="649" w:author="Unknown">
                    <w:rPr>
                      <w:i/>
                      <w:color w:val="FF0000"/>
                      <w:lang w:val="en-AU"/>
                    </w:rPr>
                  </w:rPrChange>
                </w:rPr>
                <w:drawing>
                  <wp:inline distT="0" distB="0" distL="0" distR="0">
                    <wp:extent cx="4191000" cy="2405250"/>
                    <wp:effectExtent l="19050" t="0" r="0" b="0"/>
                    <wp:docPr id="12" name="Picture 1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6"/>
                            <pic:cNvPicPr>
                              <a:picLocks noChangeAspect="1" noChangeArrowheads="1"/>
                            </pic:cNvPicPr>
                          </pic:nvPicPr>
                          <pic:blipFill>
                            <a:blip r:embed="rId44"/>
                            <a:srcRect/>
                            <a:stretch>
                              <a:fillRect/>
                            </a:stretch>
                          </pic:blipFill>
                          <pic:spPr bwMode="auto">
                            <a:xfrm>
                              <a:off x="0" y="0"/>
                              <a:ext cx="4195581" cy="2407879"/>
                            </a:xfrm>
                            <a:prstGeom prst="rect">
                              <a:avLst/>
                            </a:prstGeom>
                            <a:noFill/>
                            <a:ln w="9525">
                              <a:noFill/>
                              <a:miter lim="800000"/>
                              <a:headEnd/>
                              <a:tailEnd/>
                            </a:ln>
                          </pic:spPr>
                        </pic:pic>
                      </a:graphicData>
                    </a:graphic>
                  </wp:inline>
                </w:drawing>
              </w:r>
            </w:ins>
          </w:p>
          <w:p w:rsidR="00CD22EF" w:rsidRPr="005A0497" w:rsidRDefault="00CD22EF" w:rsidP="00CD22EF">
            <w:pPr>
              <w:pStyle w:val="CaptionIndented"/>
              <w:ind w:left="425"/>
              <w:rPr>
                <w:ins w:id="650" w:author="Peter" w:date="2013-05-08T09:19:00Z"/>
              </w:rPr>
            </w:pPr>
            <w:ins w:id="651" w:author="Peter" w:date="2013-05-08T09:19:00Z">
              <w:r w:rsidRPr="00084655">
                <w:t xml:space="preserve">Figure </w:t>
              </w:r>
              <w:r w:rsidR="00E900AA">
                <w:fldChar w:fldCharType="begin"/>
              </w:r>
              <w:r w:rsidR="00410625">
                <w:instrText xml:space="preserve"> SEQ Figure \* ARABIC </w:instrText>
              </w:r>
              <w:r w:rsidR="00E900AA">
                <w:fldChar w:fldCharType="separate"/>
              </w:r>
            </w:ins>
            <w:r w:rsidR="00FF3B3D">
              <w:rPr>
                <w:noProof/>
              </w:rPr>
              <w:t>34</w:t>
            </w:r>
            <w:ins w:id="652" w:author="Peter" w:date="2013-05-08T09:19:00Z">
              <w:r w:rsidR="00E900AA">
                <w:fldChar w:fldCharType="end"/>
              </w:r>
              <w:r w:rsidRPr="00084655">
                <w:t xml:space="preserve">: Metadata editor </w:t>
              </w:r>
              <w:r>
                <w:t>dialog</w:t>
              </w:r>
            </w:ins>
          </w:p>
          <w:p w:rsidR="00CD22EF" w:rsidRDefault="00CD22EF" w:rsidP="00CD22EF">
            <w:pPr>
              <w:pStyle w:val="Bullet"/>
              <w:ind w:left="425"/>
              <w:rPr>
                <w:ins w:id="653" w:author="Peter" w:date="2013-05-08T09:19:00Z"/>
              </w:rPr>
            </w:pPr>
            <w:ins w:id="654" w:author="Peter" w:date="2013-05-08T09:19:00Z">
              <w:r>
                <w:t xml:space="preserve">Select or de-select the check boxes for the Metadata Groups. The check boxes are displayed on the right </w:t>
              </w:r>
            </w:ins>
            <w:r w:rsidR="00CB28A6">
              <w:t xml:space="preserve">in the </w:t>
            </w:r>
            <w:r w:rsidR="00CB28A6" w:rsidRPr="00C20C86">
              <w:t>Spe</w:t>
            </w:r>
            <w:r w:rsidR="00CB28A6">
              <w:t>ctrum Metadata Group selection area</w:t>
            </w:r>
            <w:ins w:id="655" w:author="Peter" w:date="2013-05-08T09:19:00Z">
              <w:r>
                <w:t>.</w:t>
              </w:r>
            </w:ins>
          </w:p>
          <w:p w:rsidR="00CD22EF" w:rsidRDefault="00CD22EF" w:rsidP="00CD22EF">
            <w:pPr>
              <w:pStyle w:val="Bullet"/>
              <w:ind w:left="425"/>
              <w:rPr>
                <w:ins w:id="656" w:author="Peter" w:date="2013-05-08T09:19:00Z"/>
              </w:rPr>
            </w:pPr>
            <w:ins w:id="657" w:author="Peter" w:date="2013-05-08T09:19:00Z">
              <w:r>
                <w:t>Scroll to the required Metadata Group to see the values of the Metadata attribute in that group.</w:t>
              </w:r>
            </w:ins>
          </w:p>
        </w:tc>
      </w:tr>
    </w:tbl>
    <w:p w:rsidR="00CD22EF" w:rsidRDefault="00CD22EF" w:rsidP="00CD22EF">
      <w:pPr>
        <w:pStyle w:val="Body"/>
        <w:rPr>
          <w:ins w:id="658" w:author="Peter" w:date="2013-05-08T09:19:00Z"/>
        </w:rPr>
      </w:pPr>
      <w:ins w:id="659" w:author="Peter" w:date="2013-05-08T09:19:00Z">
        <w:r>
          <w:t xml:space="preserve">Metadata </w:t>
        </w:r>
      </w:ins>
      <w:r w:rsidR="00CB28A6">
        <w:t>A</w:t>
      </w:r>
      <w:ins w:id="660" w:author="Peter" w:date="2013-05-08T09:19:00Z">
        <w:r>
          <w:t>ttributes which do not have values are not displayed.</w:t>
        </w:r>
      </w:ins>
    </w:p>
    <w:p w:rsidR="00BE3829" w:rsidRDefault="00BE3829" w:rsidP="00BE3829">
      <w:pPr>
        <w:pStyle w:val="Heading4"/>
      </w:pPr>
      <w:r>
        <w:t xml:space="preserve">Editing Metadata for a </w:t>
      </w:r>
      <w:r w:rsidR="0007175F">
        <w:t>S</w:t>
      </w:r>
      <w:r>
        <w:t>ingle Spectrum</w:t>
      </w:r>
    </w:p>
    <w:p w:rsidR="005A0497" w:rsidRDefault="008160AA" w:rsidP="00A7583F">
      <w:pPr>
        <w:pStyle w:val="Body"/>
      </w:pPr>
      <w:ins w:id="661" w:author="Peter" w:date="2013-05-08T09:19:00Z">
        <w:r>
          <w:t xml:space="preserve">When you </w:t>
        </w:r>
        <w:r w:rsidR="00453EF9">
          <w:t>n</w:t>
        </w:r>
        <w:r w:rsidR="005A0497">
          <w:t xml:space="preserve">avigate to </w:t>
        </w:r>
        <w:r>
          <w:t>a</w:t>
        </w:r>
        <w:r w:rsidR="00453EF9">
          <w:t xml:space="preserve"> </w:t>
        </w:r>
      </w:ins>
      <w:r w:rsidR="005A0497">
        <w:t xml:space="preserve">Spectrum in the Campaign </w:t>
      </w:r>
      <w:ins w:id="662" w:author="Peter" w:date="2013-05-08T09:19:00Z">
        <w:r w:rsidR="00300FF1">
          <w:t>hierarchy browser</w:t>
        </w:r>
        <w:r>
          <w:t xml:space="preserve"> and c</w:t>
        </w:r>
        <w:r w:rsidR="0049064B">
          <w:t xml:space="preserve">lick </w:t>
        </w:r>
      </w:ins>
      <w:del w:id="663" w:author="Peter" w:date="2013-05-08T09:19:00Z">
        <w:r w:rsidR="005A0497">
          <w:delText>Tree Navigator</w:delText>
        </w:r>
        <w:r w:rsidR="00AE7011">
          <w:delText>. C</w:delText>
        </w:r>
        <w:r w:rsidR="0049064B">
          <w:delText xml:space="preserve">lick </w:delText>
        </w:r>
      </w:del>
      <w:r w:rsidR="0049064B">
        <w:t>on it to highlight it</w:t>
      </w:r>
      <w:ins w:id="664" w:author="Peter" w:date="2013-05-08T09:19:00Z">
        <w:r>
          <w:t>,</w:t>
        </w:r>
      </w:ins>
      <w:del w:id="665" w:author="Peter" w:date="2013-05-08T09:19:00Z">
        <w:r w:rsidR="0049064B">
          <w:delText xml:space="preserve"> and</w:delText>
        </w:r>
        <w:r w:rsidR="005A0497">
          <w:delText xml:space="preserve"> to display</w:delText>
        </w:r>
      </w:del>
      <w:r w:rsidR="005A0497">
        <w:t xml:space="preserve"> that Spectrum’s Metadata</w:t>
      </w:r>
      <w:ins w:id="666" w:author="Peter" w:date="2013-05-08T09:19:00Z">
        <w:r>
          <w:t xml:space="preserve"> is displayed. </w:t>
        </w:r>
      </w:ins>
      <w:del w:id="667" w:author="Peter" w:date="2013-05-08T09:19:00Z">
        <w:r w:rsidR="005A0497">
          <w:delText>.</w:delText>
        </w:r>
      </w:del>
    </w:p>
    <w:p w:rsidR="005A0497" w:rsidRDefault="00103802" w:rsidP="00EB49E0">
      <w:pPr>
        <w:pStyle w:val="Figure"/>
        <w:rPr>
          <w:del w:id="668" w:author="Peter" w:date="2013-05-08T09:19:00Z"/>
        </w:rPr>
      </w:pPr>
      <w:del w:id="669" w:author="Peter" w:date="2013-05-08T09:19:00Z">
        <w:r>
          <w:rPr>
            <w:lang w:val="en-AU"/>
            <w:rPrChange w:id="670" w:author="Unknown">
              <w:rPr>
                <w:i/>
                <w:color w:val="FF0000"/>
                <w:lang w:val="en-AU"/>
              </w:rPr>
            </w:rPrChange>
          </w:rPr>
          <w:drawing>
            <wp:inline distT="0" distB="0" distL="0" distR="0">
              <wp:extent cx="5532664" cy="3175245"/>
              <wp:effectExtent l="19050" t="0" r="0" b="0"/>
              <wp:docPr id="21" name="Picture 1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6"/>
                      <pic:cNvPicPr>
                        <a:picLocks noChangeAspect="1" noChangeArrowheads="1"/>
                      </pic:cNvPicPr>
                    </pic:nvPicPr>
                    <pic:blipFill>
                      <a:blip r:embed="rId44"/>
                      <a:srcRect/>
                      <a:stretch>
                        <a:fillRect/>
                      </a:stretch>
                    </pic:blipFill>
                    <pic:spPr bwMode="auto">
                      <a:xfrm>
                        <a:off x="0" y="0"/>
                        <a:ext cx="5530131" cy="3173791"/>
                      </a:xfrm>
                      <a:prstGeom prst="rect">
                        <a:avLst/>
                      </a:prstGeom>
                      <a:noFill/>
                      <a:ln w="9525">
                        <a:noFill/>
                        <a:miter lim="800000"/>
                        <a:headEnd/>
                        <a:tailEnd/>
                      </a:ln>
                    </pic:spPr>
                  </pic:pic>
                </a:graphicData>
              </a:graphic>
            </wp:inline>
          </w:drawing>
        </w:r>
      </w:del>
    </w:p>
    <w:p w:rsidR="005A0497" w:rsidRPr="005A0497" w:rsidRDefault="005A0497" w:rsidP="00EB49E0">
      <w:pPr>
        <w:pStyle w:val="Caption"/>
        <w:rPr>
          <w:del w:id="671" w:author="Peter" w:date="2013-05-08T09:19:00Z"/>
        </w:rPr>
      </w:pPr>
      <w:del w:id="672" w:author="Peter" w:date="2013-05-08T09:19:00Z">
        <w:r w:rsidRPr="00084655">
          <w:delText xml:space="preserve">Figure </w:delText>
        </w:r>
        <w:r w:rsidR="00E900AA">
          <w:fldChar w:fldCharType="begin"/>
        </w:r>
        <w:r w:rsidR="0059560A">
          <w:delInstrText xml:space="preserve"> SEQ Figure \* ARABIC </w:delInstrText>
        </w:r>
        <w:r w:rsidR="00E900AA">
          <w:fldChar w:fldCharType="separate"/>
        </w:r>
        <w:r w:rsidR="00C20C86">
          <w:rPr>
            <w:noProof/>
          </w:rPr>
          <w:delText>28</w:delText>
        </w:r>
        <w:r w:rsidR="00E900AA">
          <w:fldChar w:fldCharType="end"/>
        </w:r>
        <w:r w:rsidRPr="00084655">
          <w:delText xml:space="preserve">: Metadata editor </w:delText>
        </w:r>
        <w:r>
          <w:delText>dialog</w:delText>
        </w:r>
      </w:del>
    </w:p>
    <w:p w:rsidR="005A0497" w:rsidRDefault="005A0497" w:rsidP="00A7583F">
      <w:pPr>
        <w:pStyle w:val="Body"/>
      </w:pPr>
      <w:r>
        <w:t>Values will only be shown for Metadata which are set for that Spectrum. Usually one or more Metadata group boxes will be empty for most Spectra.</w:t>
      </w:r>
    </w:p>
    <w:p w:rsidR="005A0497" w:rsidRDefault="005A0497" w:rsidP="00A7583F">
      <w:pPr>
        <w:pStyle w:val="Body"/>
      </w:pPr>
      <w:r>
        <w:t>Click on the Metadata group check boxes in the right hand panel to show or hide the various Metadata groups.</w:t>
      </w:r>
    </w:p>
    <w:p w:rsidR="00F50667" w:rsidRDefault="00A44F61" w:rsidP="00A7583F">
      <w:pPr>
        <w:pStyle w:val="Body"/>
      </w:pPr>
      <w:r>
        <w:t>In each of the processes in this section, a</w:t>
      </w:r>
      <w:r w:rsidR="00CB28A6">
        <w:t>fter</w:t>
      </w:r>
      <w:del w:id="673" w:author="Peter" w:date="2013-05-08T09:19:00Z">
        <w:r w:rsidR="00F50667">
          <w:delText>Whenever a</w:delText>
        </w:r>
      </w:del>
      <w:r w:rsidR="00F50667">
        <w:t xml:space="preserve"> </w:t>
      </w:r>
      <w:ins w:id="674" w:author="Peter" w:date="2013-05-08T09:19:00Z">
        <w:r w:rsidR="00CB28A6">
          <w:t>you change or delete</w:t>
        </w:r>
      </w:ins>
      <w:r w:rsidR="00CB28A6">
        <w:t xml:space="preserve"> any </w:t>
      </w:r>
      <w:r w:rsidR="00F50667">
        <w:t xml:space="preserve">Metadata value </w:t>
      </w:r>
      <w:ins w:id="675" w:author="Peter" w:date="2013-05-08T09:19:00Z">
        <w:r w:rsidR="00CB28A6">
          <w:t xml:space="preserve">click </w:t>
        </w:r>
        <w:r w:rsidR="00CB28A6" w:rsidRPr="00300FF1">
          <w:rPr>
            <w:rStyle w:val="ActionButton"/>
          </w:rPr>
          <w:t> Update</w:t>
        </w:r>
        <w:r w:rsidR="00CB28A6" w:rsidRPr="00121DE8">
          <w:rPr>
            <w:rStyle w:val="ActionButton"/>
          </w:rPr>
          <w:t> </w:t>
        </w:r>
      </w:ins>
      <w:r w:rsidR="00CB28A6">
        <w:t xml:space="preserve"> to write your change back into the database</w:t>
      </w:r>
      <w:ins w:id="676" w:author="Peter" w:date="2013-05-08T09:19:00Z">
        <w:r w:rsidR="00CB28A6">
          <w:t>.</w:t>
        </w:r>
      </w:ins>
      <w:r w:rsidR="00CB28A6">
        <w:t xml:space="preserve"> I</w:t>
      </w:r>
      <w:del w:id="677" w:author="Peter" w:date="2013-05-08T09:19:00Z">
        <w:r w:rsidR="00F50667">
          <w:delText>is changed</w:delText>
        </w:r>
      </w:del>
      <w:r w:rsidR="00F50667">
        <w:t xml:space="preserve">f that metadata value is shared by </w:t>
      </w:r>
      <w:ins w:id="678" w:author="Peter" w:date="2013-05-08T09:19:00Z">
        <w:r w:rsidR="00300FF1">
          <w:t>another unselected</w:t>
        </w:r>
      </w:ins>
      <w:del w:id="679" w:author="Peter" w:date="2013-05-08T09:19:00Z">
        <w:r w:rsidR="00F50667">
          <w:delText>more than one</w:delText>
        </w:r>
      </w:del>
      <w:r w:rsidR="00F50667">
        <w:t xml:space="preserve"> Spectrum, the following dialog will be displayed</w:t>
      </w:r>
      <w:r w:rsidR="00CB28A6">
        <w:t xml:space="preserve">. </w:t>
      </w:r>
      <w:ins w:id="680" w:author="Peter" w:date="2013-05-08T09:19:00Z">
        <w:r w:rsidR="00300FF1">
          <w:t xml:space="preserve">The first sentence </w:t>
        </w:r>
      </w:ins>
      <w:r w:rsidR="00CB28A6">
        <w:t>in the dialog box will</w:t>
      </w:r>
      <w:ins w:id="681" w:author="Peter" w:date="2013-05-08T09:19:00Z">
        <w:r w:rsidR="00300FF1">
          <w:t xml:space="preserve"> change to “You are about to </w:t>
        </w:r>
        <w:r w:rsidR="00300FF1" w:rsidRPr="0043642F">
          <w:rPr>
            <w:rStyle w:val="iEmphasis"/>
          </w:rPr>
          <w:t>delete</w:t>
        </w:r>
        <w:r w:rsidR="00300FF1">
          <w:t xml:space="preserve"> a shared record...” if you have deleted the </w:t>
        </w:r>
        <w:r w:rsidR="0043642F">
          <w:t>Metadata value</w:t>
        </w:r>
      </w:ins>
      <w:r w:rsidR="00CB28A6">
        <w:t xml:space="preserve"> rather than changed it</w:t>
      </w:r>
      <w:r w:rsidR="00F50667">
        <w:t>.</w:t>
      </w:r>
    </w:p>
    <w:p w:rsidR="00F50667" w:rsidRDefault="00F50667" w:rsidP="00EB49E0">
      <w:pPr>
        <w:pStyle w:val="Figure"/>
      </w:pPr>
      <w:r>
        <w:rPr>
          <w:lang w:val="en-AU"/>
        </w:rPr>
        <w:drawing>
          <wp:inline distT="0" distB="0" distL="0" distR="0">
            <wp:extent cx="3232150" cy="1077231"/>
            <wp:effectExtent l="19050" t="0" r="6350" b="0"/>
            <wp:docPr id="44" name="Picture 1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0"/>
                    <pic:cNvPicPr>
                      <a:picLocks noChangeAspect="1" noChangeArrowheads="1"/>
                    </pic:cNvPicPr>
                  </pic:nvPicPr>
                  <pic:blipFill>
                    <a:blip r:embed="rId45"/>
                    <a:srcRect/>
                    <a:stretch>
                      <a:fillRect/>
                    </a:stretch>
                  </pic:blipFill>
                  <pic:spPr bwMode="auto">
                    <a:xfrm>
                      <a:off x="0" y="0"/>
                      <a:ext cx="3231757" cy="1077100"/>
                    </a:xfrm>
                    <a:prstGeom prst="rect">
                      <a:avLst/>
                    </a:prstGeom>
                    <a:noFill/>
                    <a:ln w="9525">
                      <a:noFill/>
                      <a:miter lim="800000"/>
                      <a:headEnd/>
                      <a:tailEnd/>
                    </a:ln>
                  </pic:spPr>
                </pic:pic>
              </a:graphicData>
            </a:graphic>
          </wp:inline>
        </w:drawing>
      </w:r>
    </w:p>
    <w:p w:rsidR="00F50667" w:rsidRPr="005A0497" w:rsidRDefault="00F50667" w:rsidP="00EB49E0">
      <w:pPr>
        <w:pStyle w:val="Caption"/>
      </w:pPr>
      <w:bookmarkStart w:id="682" w:name="_Ref354068263"/>
      <w:r w:rsidRPr="00084655">
        <w:t xml:space="preserve">Figure </w:t>
      </w:r>
      <w:fldSimple w:instr=" SEQ Figure \* ARABIC ">
        <w:r w:rsidR="00FF3B3D">
          <w:rPr>
            <w:noProof/>
          </w:rPr>
          <w:t>35</w:t>
        </w:r>
      </w:fldSimple>
      <w:r w:rsidRPr="00084655">
        <w:t xml:space="preserve">: </w:t>
      </w:r>
      <w:bookmarkEnd w:id="682"/>
      <w:r w:rsidR="0007175F">
        <w:t>Shared data operation selector dialog</w:t>
      </w:r>
    </w:p>
    <w:p w:rsidR="00CB28A6" w:rsidRDefault="00F50667" w:rsidP="00CB28A6">
      <w:pPr>
        <w:pStyle w:val="Body"/>
      </w:pPr>
      <w:r>
        <w:t xml:space="preserve">This dialog allows you to select how you want the Entity/Attribute/Value table </w:t>
      </w:r>
      <w:r w:rsidR="00AE7011">
        <w:t xml:space="preserve">to be </w:t>
      </w:r>
      <w:r>
        <w:t xml:space="preserve">updated when the </w:t>
      </w:r>
      <w:r w:rsidRPr="00F50667">
        <w:rPr>
          <w:rStyle w:val="ActionButton"/>
        </w:rPr>
        <w:t>OK</w:t>
      </w:r>
      <w:r w:rsidR="00CB28A6">
        <w:t xml:space="preserve"> button is clicked. The exact choice of options will depend on whether you performed a change or a delete.</w:t>
      </w:r>
    </w:p>
    <w:p w:rsidR="00F50667" w:rsidRDefault="00F50667" w:rsidP="00F50667">
      <w:pPr>
        <w:pStyle w:val="HangingIndent"/>
      </w:pPr>
      <w:r w:rsidRPr="00F50667">
        <w:rPr>
          <w:rStyle w:val="GUIWord"/>
        </w:rPr>
        <w:t>Apply to shared record</w:t>
      </w:r>
      <w:r>
        <w:t xml:space="preserve">   </w:t>
      </w:r>
      <w:r>
        <w:tab/>
        <w:t xml:space="preserve">The shared record in the Entity/Attribute/Value table will be updated </w:t>
      </w:r>
      <w:ins w:id="683" w:author="Peter" w:date="2013-05-08T09:19:00Z">
        <w:r w:rsidR="008160AA">
          <w:t xml:space="preserve">or deleted </w:t>
        </w:r>
      </w:ins>
      <w:r>
        <w:t xml:space="preserve">and </w:t>
      </w:r>
      <w:ins w:id="684" w:author="Peter" w:date="2013-05-08T09:19:00Z">
        <w:r w:rsidR="008160AA">
          <w:t xml:space="preserve">therefore </w:t>
        </w:r>
      </w:ins>
      <w:r>
        <w:t xml:space="preserve">all </w:t>
      </w:r>
      <w:ins w:id="685" w:author="Peter" w:date="2013-05-08T09:19:00Z">
        <w:r w:rsidR="008160AA">
          <w:t>S</w:t>
        </w:r>
        <w:r>
          <w:t>pectra</w:t>
        </w:r>
      </w:ins>
      <w:del w:id="686" w:author="Peter" w:date="2013-05-08T09:19:00Z">
        <w:r>
          <w:delText>spectra</w:delText>
        </w:r>
      </w:del>
      <w:r>
        <w:t xml:space="preserve"> which </w:t>
      </w:r>
      <w:r w:rsidR="0007175F">
        <w:t>share</w:t>
      </w:r>
      <w:r>
        <w:t xml:space="preserve"> this Metadata value will be </w:t>
      </w:r>
      <w:ins w:id="687" w:author="Peter" w:date="2013-05-08T09:19:00Z">
        <w:r w:rsidR="008160AA">
          <w:t>affected</w:t>
        </w:r>
        <w:r>
          <w:t xml:space="preserve"> </w:t>
        </w:r>
        <w:r w:rsidR="0043642F">
          <w:t>by</w:t>
        </w:r>
      </w:ins>
      <w:del w:id="688" w:author="Peter" w:date="2013-05-08T09:19:00Z">
        <w:r>
          <w:delText>updated with</w:delText>
        </w:r>
      </w:del>
      <w:r>
        <w:t xml:space="preserve"> this change.</w:t>
      </w:r>
      <w:r w:rsidR="0028286B">
        <w:t xml:space="preserve"> </w:t>
      </w:r>
      <w:r w:rsidR="00AE7011">
        <w:t xml:space="preserve">Understand how widely the shared record is referenced when you use this option. It is possible for </w:t>
      </w:r>
      <w:r w:rsidR="00CB28A6">
        <w:t>the value</w:t>
      </w:r>
      <w:r w:rsidR="00AE7011">
        <w:t xml:space="preserve"> to be used for any other Spectrum in the entire database, although it is usually just used by other Spectra in the same Campaign.</w:t>
      </w:r>
    </w:p>
    <w:p w:rsidR="00F50667" w:rsidRDefault="00F50667" w:rsidP="00F50667">
      <w:pPr>
        <w:pStyle w:val="HangingIndent"/>
      </w:pPr>
      <w:r w:rsidRPr="00F50667">
        <w:rPr>
          <w:rStyle w:val="GUIWord"/>
        </w:rPr>
        <w:t>Create new record for selected spectra</w:t>
      </w:r>
      <w:r>
        <w:t xml:space="preserve">   </w:t>
      </w:r>
      <w:r>
        <w:tab/>
        <w:t>Only the selected spectr</w:t>
      </w:r>
      <w:r w:rsidR="0007175F">
        <w:t>um</w:t>
      </w:r>
      <w:r>
        <w:t xml:space="preserve"> will be affected. To </w:t>
      </w:r>
      <w:r w:rsidR="0007175F">
        <w:t>achieve</w:t>
      </w:r>
      <w:r>
        <w:t xml:space="preserve"> this, Specchio will create a new entry in the Entity/Attribute/Value table and link only the selected </w:t>
      </w:r>
      <w:ins w:id="689" w:author="Peter" w:date="2013-05-08T09:19:00Z">
        <w:r w:rsidR="008160AA">
          <w:t>S</w:t>
        </w:r>
        <w:r>
          <w:t>pectr</w:t>
        </w:r>
        <w:r w:rsidR="0007175F">
          <w:t>um</w:t>
        </w:r>
        <w:r>
          <w:t xml:space="preserve"> to it. </w:t>
        </w:r>
        <w:r w:rsidR="008160AA">
          <w:t xml:space="preserve">For a delete operation, only the reference to the current Spectrum will be removed from the Entity list. </w:t>
        </w:r>
        <w:r w:rsidR="0007175F">
          <w:t>No o</w:t>
        </w:r>
        <w:r>
          <w:t xml:space="preserve">ther </w:t>
        </w:r>
        <w:r w:rsidR="008160AA">
          <w:t>S</w:t>
        </w:r>
        <w:r w:rsidR="0043642F">
          <w:t>pectrum</w:t>
        </w:r>
      </w:ins>
      <w:del w:id="690" w:author="Peter" w:date="2013-05-08T09:19:00Z">
        <w:r>
          <w:delText>spectr</w:delText>
        </w:r>
        <w:r w:rsidR="0007175F">
          <w:delText>um</w:delText>
        </w:r>
        <w:r>
          <w:delText xml:space="preserve"> to it. </w:delText>
        </w:r>
        <w:r w:rsidR="0007175F">
          <w:delText>No o</w:delText>
        </w:r>
        <w:r>
          <w:delText>ther spectra</w:delText>
        </w:r>
      </w:del>
      <w:r>
        <w:t xml:space="preserve"> will be affected.</w:t>
      </w:r>
    </w:p>
    <w:p w:rsidR="0043642F" w:rsidRPr="0043642F" w:rsidRDefault="0043642F" w:rsidP="00F50667">
      <w:pPr>
        <w:pStyle w:val="HangingIndent"/>
        <w:rPr>
          <w:ins w:id="691" w:author="Peter" w:date="2013-05-08T09:19:00Z"/>
        </w:rPr>
      </w:pPr>
      <w:ins w:id="692" w:author="Peter" w:date="2013-05-08T09:19:00Z">
        <w:r>
          <w:rPr>
            <w:rStyle w:val="GUIWord"/>
          </w:rPr>
          <w:t xml:space="preserve">Delete record of selected spectra   </w:t>
        </w:r>
        <w:r>
          <w:rPr>
            <w:rStyle w:val="GUIWord"/>
          </w:rPr>
          <w:tab/>
        </w:r>
        <w:r>
          <w:t>The reference to the selected Spectrum or Spectra will be removed from the Entity list in this Metadata value’s Entity/Attribute/Value field. Therefore, the Metadata Attribute value will be deleted from the selected Spectrum or Spectra only. No other Spectrum will be affected.</w:t>
        </w:r>
      </w:ins>
    </w:p>
    <w:p w:rsidR="00F50667" w:rsidRDefault="00F50667" w:rsidP="00F50667">
      <w:pPr>
        <w:pStyle w:val="HangingIndent"/>
      </w:pPr>
      <w:r w:rsidRPr="00F50667">
        <w:rPr>
          <w:rStyle w:val="GUIWord"/>
        </w:rPr>
        <w:t>Cancel update operation</w:t>
      </w:r>
      <w:r>
        <w:t xml:space="preserve">   </w:t>
      </w:r>
      <w:r>
        <w:tab/>
        <w:t xml:space="preserve">No changes </w:t>
      </w:r>
      <w:ins w:id="693" w:author="Peter" w:date="2013-05-08T09:19:00Z">
        <w:r w:rsidR="0043642F">
          <w:t xml:space="preserve">for this Metadata value </w:t>
        </w:r>
      </w:ins>
      <w:r>
        <w:t xml:space="preserve">will be made when the </w:t>
      </w:r>
      <w:r w:rsidR="00A44F61" w:rsidRPr="00A44F61">
        <w:rPr>
          <w:rStyle w:val="ActionButton"/>
        </w:rPr>
        <w:t> </w:t>
      </w:r>
      <w:r w:rsidRPr="0007175F">
        <w:rPr>
          <w:rStyle w:val="ActionButton"/>
        </w:rPr>
        <w:t>OK</w:t>
      </w:r>
      <w:r w:rsidR="00A44F61">
        <w:rPr>
          <w:rStyle w:val="ActionButton"/>
        </w:rPr>
        <w:t> </w:t>
      </w:r>
      <w:r>
        <w:t xml:space="preserve"> button is clicked.</w:t>
      </w:r>
      <w:r w:rsidR="00A44F61" w:rsidRPr="00A44F61">
        <w:t xml:space="preserve"> </w:t>
      </w:r>
      <w:r w:rsidR="00A44F61">
        <w:t>You should</w:t>
      </w:r>
      <w:ins w:id="694" w:author="Peter" w:date="2013-05-08T09:19:00Z">
        <w:r w:rsidR="00A44F61">
          <w:t xml:space="preserve"> then</w:t>
        </w:r>
      </w:ins>
      <w:r w:rsidR="00A44F61">
        <w:t xml:space="preserve"> click on </w:t>
      </w:r>
      <w:r w:rsidR="00A44F61" w:rsidRPr="00A44F61">
        <w:rPr>
          <w:rStyle w:val="ActionButton"/>
        </w:rPr>
        <w:t> </w:t>
      </w:r>
      <w:r w:rsidR="00A44F61" w:rsidRPr="00ED21BA">
        <w:rPr>
          <w:rStyle w:val="ActionButton"/>
        </w:rPr>
        <w:t>Reset</w:t>
      </w:r>
      <w:r w:rsidR="00A44F61">
        <w:rPr>
          <w:rStyle w:val="ActionButton"/>
        </w:rPr>
        <w:t> </w:t>
      </w:r>
      <w:r w:rsidR="00A44F61">
        <w:t xml:space="preserve"> to cause the original database values to be redisplayed.</w:t>
      </w:r>
      <w:del w:id="695" w:author="Peter" w:date="2013-05-08T09:19:00Z">
        <w:r w:rsidR="00ED21BA">
          <w:delText>to be redisplayed</w:delText>
        </w:r>
      </w:del>
    </w:p>
    <w:p w:rsidR="00F50667" w:rsidRDefault="00F50667" w:rsidP="00F50667">
      <w:pPr>
        <w:pStyle w:val="Body"/>
      </w:pPr>
      <w:r>
        <w:t xml:space="preserve">If the </w:t>
      </w:r>
      <w:r w:rsidR="00A44F61" w:rsidRPr="00A44F61">
        <w:rPr>
          <w:rStyle w:val="ActionButton"/>
        </w:rPr>
        <w:t> </w:t>
      </w:r>
      <w:r w:rsidRPr="00A44F61">
        <w:rPr>
          <w:rStyle w:val="ActionButton"/>
        </w:rPr>
        <w:t>Cancel</w:t>
      </w:r>
      <w:r w:rsidR="00A44F61" w:rsidRPr="00A44F61">
        <w:rPr>
          <w:rStyle w:val="ActionButton"/>
        </w:rPr>
        <w:t> </w:t>
      </w:r>
      <w:r>
        <w:t xml:space="preserve"> button is clicked, no changes are made regardless of the selection made in the dialog.</w:t>
      </w:r>
      <w:r w:rsidR="00A44F61">
        <w:t xml:space="preserve"> In this case too you</w:t>
      </w:r>
      <w:r w:rsidR="00ED21BA">
        <w:t xml:space="preserve"> should</w:t>
      </w:r>
      <w:ins w:id="696" w:author="Peter" w:date="2013-05-08T09:19:00Z">
        <w:r w:rsidR="00ED21BA">
          <w:t xml:space="preserve"> </w:t>
        </w:r>
      </w:ins>
      <w:r w:rsidR="00ED21BA">
        <w:t xml:space="preserve">click on </w:t>
      </w:r>
      <w:r w:rsidR="00A44F61" w:rsidRPr="00A44F61">
        <w:rPr>
          <w:rStyle w:val="ActionButton"/>
        </w:rPr>
        <w:t> </w:t>
      </w:r>
      <w:r w:rsidR="00ED21BA" w:rsidRPr="00ED21BA">
        <w:rPr>
          <w:rStyle w:val="ActionButton"/>
        </w:rPr>
        <w:t>Reset</w:t>
      </w:r>
      <w:r w:rsidR="00A44F61">
        <w:rPr>
          <w:rStyle w:val="ActionButton"/>
        </w:rPr>
        <w:t> </w:t>
      </w:r>
      <w:r w:rsidR="00ED21BA">
        <w:t xml:space="preserve"> to cause the original database values to be redisplayed. </w:t>
      </w:r>
    </w:p>
    <w:p w:rsidR="005A0497" w:rsidRPr="00453EF9" w:rsidRDefault="00A44F61" w:rsidP="00A7583F">
      <w:pPr>
        <w:pStyle w:val="Body"/>
        <w:rPr>
          <w:rStyle w:val="Strong"/>
          <w:rPrChange w:id="697" w:author="Peter" w:date="2013-05-08T09:19:00Z">
            <w:rPr/>
          </w:rPrChange>
        </w:rPr>
      </w:pPr>
      <w:r>
        <w:rPr>
          <w:rStyle w:val="Strong"/>
        </w:rPr>
        <w:t>To modify a Metadata value...</w:t>
      </w:r>
    </w:p>
    <w:tbl>
      <w:tblPr>
        <w:tblStyle w:val="Instructions"/>
        <w:tblW w:w="0" w:type="auto"/>
        <w:tblLook w:val="04A0"/>
      </w:tblPr>
      <w:tblGrid>
        <w:gridCol w:w="8862"/>
      </w:tblGrid>
      <w:tr w:rsidR="00CD22EF" w:rsidTr="00666C33">
        <w:trPr>
          <w:ins w:id="698" w:author="Peter" w:date="2013-05-08T09:19:00Z"/>
        </w:trPr>
        <w:tc>
          <w:tcPr>
            <w:tcW w:w="8862" w:type="dxa"/>
          </w:tcPr>
          <w:p w:rsidR="00CD22EF" w:rsidRPr="00F50667" w:rsidRDefault="00CD22EF" w:rsidP="00CD22EF">
            <w:pPr>
              <w:pStyle w:val="Bullet"/>
              <w:ind w:left="425"/>
              <w:rPr>
                <w:ins w:id="699" w:author="Peter" w:date="2013-05-08T09:19:00Z"/>
              </w:rPr>
            </w:pPr>
            <w:ins w:id="700" w:author="Peter" w:date="2013-05-08T09:19:00Z">
              <w:r w:rsidRPr="00F50667">
                <w:t>Ensure the value to be modified is displayed</w:t>
              </w:r>
            </w:ins>
            <w:r w:rsidR="00A44F61">
              <w:t xml:space="preserve"> by n</w:t>
            </w:r>
            <w:ins w:id="701" w:author="Peter" w:date="2013-05-08T09:19:00Z">
              <w:r w:rsidRPr="00F50667">
                <w:t>avigat</w:t>
              </w:r>
            </w:ins>
            <w:r w:rsidR="00A44F61">
              <w:t>ing</w:t>
            </w:r>
            <w:ins w:id="702" w:author="Peter" w:date="2013-05-08T09:19:00Z">
              <w:r w:rsidRPr="00F50667">
                <w:t xml:space="preserve"> to the correct Spectrum, ensur</w:t>
              </w:r>
            </w:ins>
            <w:r w:rsidR="00A44F61">
              <w:t>ing</w:t>
            </w:r>
            <w:ins w:id="703" w:author="Peter" w:date="2013-05-08T09:19:00Z">
              <w:r w:rsidRPr="00F50667">
                <w:t xml:space="preserve"> that the check box for the required Metadata g</w:t>
              </w:r>
              <w:r>
                <w:t>roup is ticked and scroll</w:t>
              </w:r>
            </w:ins>
            <w:r w:rsidR="00A44F61">
              <w:t>ing</w:t>
            </w:r>
            <w:ins w:id="704" w:author="Peter" w:date="2013-05-08T09:19:00Z">
              <w:r>
                <w:t xml:space="preserve"> to that</w:t>
              </w:r>
              <w:r w:rsidRPr="00F50667">
                <w:t xml:space="preserve"> Metadata group.</w:t>
              </w:r>
            </w:ins>
          </w:p>
          <w:p w:rsidR="00CD22EF" w:rsidRPr="00F50667" w:rsidRDefault="00CD22EF" w:rsidP="00CD22EF">
            <w:pPr>
              <w:pStyle w:val="Bullet"/>
              <w:ind w:left="425"/>
              <w:rPr>
                <w:ins w:id="705" w:author="Peter" w:date="2013-05-08T09:19:00Z"/>
              </w:rPr>
            </w:pPr>
            <w:ins w:id="706" w:author="Peter" w:date="2013-05-08T09:19:00Z">
              <w:r>
                <w:t>Click in the field and type in</w:t>
              </w:r>
              <w:r w:rsidRPr="00F50667">
                <w:t xml:space="preserve"> the required value. When the field contains a valid value the </w:t>
              </w:r>
            </w:ins>
            <w:r w:rsidR="00A44F61" w:rsidRPr="00A44F61">
              <w:rPr>
                <w:rStyle w:val="ActionButton"/>
              </w:rPr>
              <w:t> </w:t>
            </w:r>
            <w:ins w:id="707" w:author="Peter" w:date="2013-05-08T09:19:00Z">
              <w:r w:rsidRPr="00BE3829">
                <w:rPr>
                  <w:rStyle w:val="ActionButton"/>
                </w:rPr>
                <w:t>Update</w:t>
              </w:r>
            </w:ins>
            <w:r w:rsidR="00A44F61">
              <w:rPr>
                <w:rStyle w:val="ActionButton"/>
              </w:rPr>
              <w:t> </w:t>
            </w:r>
            <w:ins w:id="708" w:author="Peter" w:date="2013-05-08T09:19:00Z">
              <w:r w:rsidRPr="00F50667">
                <w:t xml:space="preserve"> button will become valid.</w:t>
              </w:r>
            </w:ins>
          </w:p>
          <w:p w:rsidR="00CD22EF" w:rsidRPr="00CD22EF" w:rsidRDefault="00CD22EF" w:rsidP="00CD22EF">
            <w:pPr>
              <w:pStyle w:val="Bullet"/>
              <w:ind w:left="425"/>
              <w:rPr>
                <w:ins w:id="709" w:author="Peter" w:date="2013-05-08T09:19:00Z"/>
                <w:rStyle w:val="Strong"/>
                <w:b w:val="0"/>
                <w:bCs w:val="0"/>
              </w:rPr>
            </w:pPr>
            <w:ins w:id="710" w:author="Peter" w:date="2013-05-08T09:19:00Z">
              <w:r w:rsidRPr="00F50667">
                <w:t xml:space="preserve">Click on the </w:t>
              </w:r>
            </w:ins>
            <w:r w:rsidR="00A44F61" w:rsidRPr="00A44F61">
              <w:rPr>
                <w:rStyle w:val="ActionButton"/>
              </w:rPr>
              <w:t> </w:t>
            </w:r>
            <w:ins w:id="711" w:author="Peter" w:date="2013-05-08T09:19:00Z">
              <w:r w:rsidRPr="00BE3829">
                <w:rPr>
                  <w:rStyle w:val="ActionButton"/>
                </w:rPr>
                <w:t>Update</w:t>
              </w:r>
            </w:ins>
            <w:r w:rsidR="00A44F61">
              <w:rPr>
                <w:rStyle w:val="ActionButton"/>
              </w:rPr>
              <w:t> </w:t>
            </w:r>
            <w:ins w:id="712" w:author="Peter" w:date="2013-05-08T09:19:00Z">
              <w:r w:rsidRPr="00F50667">
                <w:t xml:space="preserve"> button to write the </w:t>
              </w:r>
              <w:r>
                <w:t>modified value</w:t>
              </w:r>
              <w:r w:rsidRPr="00F50667">
                <w:t xml:space="preserve"> back to the database.</w:t>
              </w:r>
              <w:r>
                <w:t xml:space="preserve"> If the Metadata is shared by more than one Spectrum, the dialog in </w:t>
              </w:r>
              <w:r w:rsidR="00E900AA">
                <w:fldChar w:fldCharType="begin"/>
              </w:r>
              <w:r>
                <w:instrText xml:space="preserve"> REF _Ref354068263 \h </w:instrText>
              </w:r>
            </w:ins>
            <w:r w:rsidR="00666C33">
              <w:instrText xml:space="preserve"> \* MERGEFORMAT </w:instrText>
            </w:r>
            <w:ins w:id="713" w:author="Peter" w:date="2013-05-08T09:19:00Z">
              <w:r w:rsidR="00E900AA">
                <w:fldChar w:fldCharType="separate"/>
              </w:r>
            </w:ins>
            <w:r w:rsidR="00FF3B3D" w:rsidRPr="00084655">
              <w:t xml:space="preserve">Figure </w:t>
            </w:r>
            <w:r w:rsidR="00FF3B3D">
              <w:rPr>
                <w:noProof/>
              </w:rPr>
              <w:t>35</w:t>
            </w:r>
            <w:r w:rsidR="00FF3B3D" w:rsidRPr="00084655">
              <w:t xml:space="preserve">: </w:t>
            </w:r>
            <w:ins w:id="714" w:author="Peter" w:date="2013-05-08T09:19:00Z">
              <w:r w:rsidR="00E900AA">
                <w:fldChar w:fldCharType="end"/>
              </w:r>
              <w:r>
                <w:t xml:space="preserve"> will be displayed. Select your desired action and click </w:t>
              </w:r>
            </w:ins>
            <w:r w:rsidR="00A44F61" w:rsidRPr="00A44F61">
              <w:rPr>
                <w:rStyle w:val="ActionButton"/>
              </w:rPr>
              <w:t> </w:t>
            </w:r>
            <w:ins w:id="715" w:author="Peter" w:date="2013-05-08T09:19:00Z">
              <w:r w:rsidRPr="00BE3829">
                <w:rPr>
                  <w:rStyle w:val="ActionButton"/>
                </w:rPr>
                <w:t>OK</w:t>
              </w:r>
            </w:ins>
            <w:r w:rsidR="00A44F61">
              <w:rPr>
                <w:rStyle w:val="ActionButton"/>
              </w:rPr>
              <w:t> </w:t>
            </w:r>
            <w:ins w:id="716" w:author="Peter" w:date="2013-05-08T09:19:00Z">
              <w:r>
                <w:t>.</w:t>
              </w:r>
            </w:ins>
          </w:p>
        </w:tc>
      </w:tr>
    </w:tbl>
    <w:p w:rsidR="005A0497" w:rsidRPr="00F50667" w:rsidRDefault="005A0497" w:rsidP="00F50667">
      <w:pPr>
        <w:pStyle w:val="Bullet"/>
        <w:rPr>
          <w:del w:id="717" w:author="Peter" w:date="2013-05-08T09:19:00Z"/>
        </w:rPr>
      </w:pPr>
      <w:del w:id="718" w:author="Peter" w:date="2013-05-08T09:19:00Z">
        <w:r w:rsidRPr="00F50667">
          <w:delText>Ensure the value to be modified is displayed. Navigate to the correct Spectrum, ensure that the check box for the required Metadata group is ticked and scroll to the Metadata group.</w:delText>
        </w:r>
      </w:del>
    </w:p>
    <w:p w:rsidR="005A0497" w:rsidRPr="00F50667" w:rsidRDefault="00AE7011" w:rsidP="00F50667">
      <w:pPr>
        <w:pStyle w:val="Bullet"/>
        <w:rPr>
          <w:del w:id="719" w:author="Peter" w:date="2013-05-08T09:19:00Z"/>
        </w:rPr>
      </w:pPr>
      <w:del w:id="720" w:author="Peter" w:date="2013-05-08T09:19:00Z">
        <w:r>
          <w:delText>Click in the field and edit it</w:delText>
        </w:r>
        <w:r w:rsidR="005A0497" w:rsidRPr="00F50667">
          <w:delText xml:space="preserve"> so that it contains the required value. When the field contains a valid value the </w:delText>
        </w:r>
        <w:r w:rsidR="005A0497" w:rsidRPr="00BE3829">
          <w:rPr>
            <w:rStyle w:val="ActionButton"/>
          </w:rPr>
          <w:delText>Update</w:delText>
        </w:r>
        <w:r w:rsidR="005A0497" w:rsidRPr="00F50667">
          <w:delText xml:space="preserve"> button will be</w:delText>
        </w:r>
        <w:r w:rsidR="00F50667" w:rsidRPr="00F50667">
          <w:delText>come valid.</w:delText>
        </w:r>
      </w:del>
    </w:p>
    <w:p w:rsidR="005A0497" w:rsidRPr="00F50667" w:rsidRDefault="00F50667" w:rsidP="00F50667">
      <w:pPr>
        <w:pStyle w:val="Bullet"/>
        <w:rPr>
          <w:del w:id="721" w:author="Peter" w:date="2013-05-08T09:19:00Z"/>
        </w:rPr>
      </w:pPr>
      <w:del w:id="722" w:author="Peter" w:date="2013-05-08T09:19:00Z">
        <w:r w:rsidRPr="00F50667">
          <w:delText xml:space="preserve">Click on the </w:delText>
        </w:r>
        <w:r w:rsidRPr="00BE3829">
          <w:rPr>
            <w:rStyle w:val="ActionButton"/>
          </w:rPr>
          <w:delText>Update</w:delText>
        </w:r>
        <w:r w:rsidRPr="00F50667">
          <w:delText xml:space="preserve"> button to write the change back to the database.</w:delText>
        </w:r>
        <w:r w:rsidR="00BE3829">
          <w:delText xml:space="preserve"> If the Metadata is shared by more than one Spectrum, the dialog in </w:delText>
        </w:r>
        <w:r w:rsidR="00E900AA">
          <w:fldChar w:fldCharType="begin"/>
        </w:r>
        <w:r w:rsidR="00A30B2D">
          <w:delInstrText xml:space="preserve"> REF _Ref354068263 \h </w:delInstrText>
        </w:r>
        <w:r w:rsidR="00E900AA">
          <w:fldChar w:fldCharType="separate"/>
        </w:r>
        <w:r w:rsidR="00C20C86" w:rsidRPr="00084655">
          <w:delText xml:space="preserve">Figure </w:delText>
        </w:r>
        <w:r w:rsidR="00C20C86">
          <w:rPr>
            <w:noProof/>
          </w:rPr>
          <w:delText>29</w:delText>
        </w:r>
        <w:r w:rsidR="00C20C86" w:rsidRPr="00084655">
          <w:delText xml:space="preserve">: </w:delText>
        </w:r>
        <w:r w:rsidR="00E900AA">
          <w:fldChar w:fldCharType="end"/>
        </w:r>
        <w:r w:rsidR="00BE3829">
          <w:delText xml:space="preserve"> will be displayed. Select your desired action and click </w:delText>
        </w:r>
        <w:r w:rsidR="00BE3829" w:rsidRPr="00BE3829">
          <w:rPr>
            <w:rStyle w:val="ActionButton"/>
          </w:rPr>
          <w:delText>OK</w:delText>
        </w:r>
        <w:r w:rsidR="00BE3829">
          <w:delText>.</w:delText>
        </w:r>
      </w:del>
    </w:p>
    <w:p w:rsidR="00F50667" w:rsidRPr="00453EF9" w:rsidRDefault="00A44F61" w:rsidP="00F50667">
      <w:pPr>
        <w:pStyle w:val="Body"/>
        <w:rPr>
          <w:rStyle w:val="Strong"/>
          <w:rPrChange w:id="723" w:author="Peter" w:date="2013-05-08T09:19:00Z">
            <w:rPr/>
          </w:rPrChange>
        </w:rPr>
      </w:pPr>
      <w:r>
        <w:rPr>
          <w:rStyle w:val="Strong"/>
        </w:rPr>
        <w:t>To delete a Metadata value...</w:t>
      </w:r>
    </w:p>
    <w:tbl>
      <w:tblPr>
        <w:tblStyle w:val="Instructions"/>
        <w:tblW w:w="0" w:type="auto"/>
        <w:tblLook w:val="04A0"/>
      </w:tblPr>
      <w:tblGrid>
        <w:gridCol w:w="8862"/>
      </w:tblGrid>
      <w:tr w:rsidR="00CD22EF" w:rsidTr="00666C33">
        <w:trPr>
          <w:ins w:id="724" w:author="Peter" w:date="2013-05-08T09:19:00Z"/>
        </w:trPr>
        <w:tc>
          <w:tcPr>
            <w:tcW w:w="9571" w:type="dxa"/>
          </w:tcPr>
          <w:p w:rsidR="00A44F61" w:rsidRPr="00F50667" w:rsidRDefault="00A44F61" w:rsidP="00A44F61">
            <w:pPr>
              <w:pStyle w:val="Bullet"/>
              <w:ind w:left="425"/>
              <w:rPr>
                <w:ins w:id="725" w:author="Peter" w:date="2013-05-08T09:19:00Z"/>
              </w:rPr>
            </w:pPr>
            <w:ins w:id="726" w:author="Peter" w:date="2013-05-08T09:19:00Z">
              <w:r w:rsidRPr="00F50667">
                <w:t>Ensure the value to be modified is displayed</w:t>
              </w:r>
            </w:ins>
            <w:r>
              <w:t xml:space="preserve"> by n</w:t>
            </w:r>
            <w:ins w:id="727" w:author="Peter" w:date="2013-05-08T09:19:00Z">
              <w:r w:rsidRPr="00F50667">
                <w:t>avigat</w:t>
              </w:r>
            </w:ins>
            <w:r>
              <w:t>ing</w:t>
            </w:r>
            <w:ins w:id="728" w:author="Peter" w:date="2013-05-08T09:19:00Z">
              <w:r w:rsidRPr="00F50667">
                <w:t xml:space="preserve"> to the correct Spectrum, ensur</w:t>
              </w:r>
            </w:ins>
            <w:r>
              <w:t>ing</w:t>
            </w:r>
            <w:ins w:id="729" w:author="Peter" w:date="2013-05-08T09:19:00Z">
              <w:r w:rsidRPr="00F50667">
                <w:t xml:space="preserve"> that the check box for the required Metadata g</w:t>
              </w:r>
              <w:r>
                <w:t>roup is ticked and scroll</w:t>
              </w:r>
            </w:ins>
            <w:r>
              <w:t>ing</w:t>
            </w:r>
            <w:ins w:id="730" w:author="Peter" w:date="2013-05-08T09:19:00Z">
              <w:r>
                <w:t xml:space="preserve"> to that</w:t>
              </w:r>
              <w:r w:rsidRPr="00F50667">
                <w:t xml:space="preserve"> Metadata group.</w:t>
              </w:r>
            </w:ins>
          </w:p>
          <w:p w:rsidR="00CD22EF" w:rsidRDefault="00CD22EF" w:rsidP="00CD22EF">
            <w:pPr>
              <w:pStyle w:val="Bullet"/>
              <w:ind w:left="425"/>
              <w:rPr>
                <w:ins w:id="731" w:author="Peter" w:date="2013-05-08T09:19:00Z"/>
              </w:rPr>
            </w:pPr>
            <w:ins w:id="732" w:author="Peter" w:date="2013-05-08T09:19:00Z">
              <w:r>
                <w:t>Right c</w:t>
              </w:r>
              <w:r w:rsidRPr="00F50667">
                <w:t xml:space="preserve">lick </w:t>
              </w:r>
              <w:r>
                <w:t xml:space="preserve">on the name of the field you wish to delete. A </w:t>
              </w:r>
            </w:ins>
            <w:r w:rsidR="00A44F61" w:rsidRPr="00A44F61">
              <w:rPr>
                <w:rStyle w:val="ActionButton"/>
              </w:rPr>
              <w:t> </w:t>
            </w:r>
            <w:ins w:id="733" w:author="Peter" w:date="2013-05-08T09:19:00Z">
              <w:r w:rsidRPr="00BE3829">
                <w:rPr>
                  <w:rStyle w:val="ActionButton"/>
                </w:rPr>
                <w:t>Delete</w:t>
              </w:r>
            </w:ins>
            <w:r w:rsidR="00A44F61">
              <w:rPr>
                <w:rStyle w:val="ActionButton"/>
              </w:rPr>
              <w:t> </w:t>
            </w:r>
            <w:ins w:id="734" w:author="Peter" w:date="2013-05-08T09:19:00Z">
              <w:r>
                <w:t xml:space="preserve"> button will appear.</w:t>
              </w:r>
            </w:ins>
          </w:p>
          <w:p w:rsidR="00CD22EF" w:rsidRPr="00F50667" w:rsidRDefault="00CD22EF" w:rsidP="00CD22EF">
            <w:pPr>
              <w:pStyle w:val="Bullet"/>
              <w:ind w:left="425"/>
              <w:rPr>
                <w:ins w:id="735" w:author="Peter" w:date="2013-05-08T09:19:00Z"/>
              </w:rPr>
            </w:pPr>
            <w:ins w:id="736" w:author="Peter" w:date="2013-05-08T09:19:00Z">
              <w:r>
                <w:t xml:space="preserve">Click on this </w:t>
              </w:r>
            </w:ins>
            <w:r w:rsidR="00A44F61" w:rsidRPr="00A44F61">
              <w:rPr>
                <w:rStyle w:val="ActionButton"/>
              </w:rPr>
              <w:t> </w:t>
            </w:r>
            <w:ins w:id="737" w:author="Peter" w:date="2013-05-08T09:19:00Z">
              <w:r w:rsidR="00A44F61" w:rsidRPr="00BE3829">
                <w:rPr>
                  <w:rStyle w:val="ActionButton"/>
                </w:rPr>
                <w:t>Delete</w:t>
              </w:r>
            </w:ins>
            <w:r w:rsidR="00A44F61">
              <w:rPr>
                <w:rStyle w:val="ActionButton"/>
              </w:rPr>
              <w:t> </w:t>
            </w:r>
            <w:r w:rsidR="00A44F61">
              <w:t xml:space="preserve"> </w:t>
            </w:r>
            <w:ins w:id="738" w:author="Peter" w:date="2013-05-08T09:19:00Z">
              <w:r>
                <w:t xml:space="preserve">button. The Metadata field will disappear from the display and </w:t>
              </w:r>
              <w:r w:rsidRPr="00F50667">
                <w:t xml:space="preserve">the </w:t>
              </w:r>
            </w:ins>
            <w:r w:rsidR="00A44F61" w:rsidRPr="00A44F61">
              <w:rPr>
                <w:rStyle w:val="ActionButton"/>
              </w:rPr>
              <w:t> </w:t>
            </w:r>
            <w:ins w:id="739" w:author="Peter" w:date="2013-05-08T09:19:00Z">
              <w:r w:rsidRPr="00BE3829">
                <w:rPr>
                  <w:rStyle w:val="ActionButton"/>
                </w:rPr>
                <w:t>Update</w:t>
              </w:r>
            </w:ins>
            <w:r w:rsidR="00A44F61">
              <w:rPr>
                <w:rStyle w:val="ActionButton"/>
              </w:rPr>
              <w:t> </w:t>
            </w:r>
            <w:ins w:id="740" w:author="Peter" w:date="2013-05-08T09:19:00Z">
              <w:r w:rsidRPr="00F50667">
                <w:t xml:space="preserve"> button will become valid.</w:t>
              </w:r>
            </w:ins>
          </w:p>
          <w:p w:rsidR="00CD22EF" w:rsidRDefault="00CD22EF" w:rsidP="00CD22EF">
            <w:pPr>
              <w:pStyle w:val="Bullet"/>
              <w:ind w:left="425"/>
              <w:rPr>
                <w:ins w:id="741" w:author="Peter" w:date="2013-05-08T09:19:00Z"/>
              </w:rPr>
            </w:pPr>
            <w:ins w:id="742" w:author="Peter" w:date="2013-05-08T09:19:00Z">
              <w:r w:rsidRPr="00F50667">
                <w:t xml:space="preserve">Click on the </w:t>
              </w:r>
            </w:ins>
            <w:r w:rsidR="00A44F61" w:rsidRPr="00A44F61">
              <w:rPr>
                <w:rStyle w:val="ActionButton"/>
              </w:rPr>
              <w:t> </w:t>
            </w:r>
            <w:ins w:id="743" w:author="Peter" w:date="2013-05-08T09:19:00Z">
              <w:r w:rsidR="00A44F61" w:rsidRPr="00BE3829">
                <w:rPr>
                  <w:rStyle w:val="ActionButton"/>
                </w:rPr>
                <w:t>Update</w:t>
              </w:r>
            </w:ins>
            <w:r w:rsidR="00A44F61">
              <w:rPr>
                <w:rStyle w:val="ActionButton"/>
              </w:rPr>
              <w:t> </w:t>
            </w:r>
            <w:r w:rsidR="00A44F61" w:rsidRPr="00F50667">
              <w:t xml:space="preserve"> </w:t>
            </w:r>
            <w:ins w:id="744" w:author="Peter" w:date="2013-05-08T09:19:00Z">
              <w:r w:rsidRPr="00F50667">
                <w:t>button to write the change back to the database.</w:t>
              </w:r>
              <w:r>
                <w:t xml:space="preserve"> If the Metadata is shared by other Spectra, the dialog in </w:t>
              </w:r>
              <w:r w:rsidR="00E900AA">
                <w:fldChar w:fldCharType="begin"/>
              </w:r>
              <w:r>
                <w:instrText xml:space="preserve"> REF _Ref354068263 \h </w:instrText>
              </w:r>
            </w:ins>
            <w:r w:rsidR="00666C33">
              <w:instrText xml:space="preserve"> \* MERGEFORMAT </w:instrText>
            </w:r>
            <w:ins w:id="745" w:author="Peter" w:date="2013-05-08T09:19:00Z">
              <w:r w:rsidR="00E900AA">
                <w:fldChar w:fldCharType="separate"/>
              </w:r>
            </w:ins>
            <w:r w:rsidR="00FF3B3D" w:rsidRPr="00084655">
              <w:t xml:space="preserve">Figure </w:t>
            </w:r>
            <w:r w:rsidR="00FF3B3D">
              <w:rPr>
                <w:noProof/>
              </w:rPr>
              <w:t>35</w:t>
            </w:r>
            <w:r w:rsidR="00FF3B3D" w:rsidRPr="00084655">
              <w:t xml:space="preserve">: </w:t>
            </w:r>
            <w:ins w:id="746" w:author="Peter" w:date="2013-05-08T09:19:00Z">
              <w:r w:rsidR="00E900AA">
                <w:fldChar w:fldCharType="end"/>
              </w:r>
              <w:r>
                <w:t xml:space="preserve"> will be displayed. Select your desired action and click </w:t>
              </w:r>
            </w:ins>
            <w:r w:rsidR="00A44F61" w:rsidRPr="00A44F61">
              <w:rPr>
                <w:rStyle w:val="ActionButton"/>
              </w:rPr>
              <w:t> </w:t>
            </w:r>
            <w:ins w:id="747" w:author="Peter" w:date="2013-05-08T09:19:00Z">
              <w:r w:rsidRPr="00BE3829">
                <w:rPr>
                  <w:rStyle w:val="ActionButton"/>
                </w:rPr>
                <w:t>OK</w:t>
              </w:r>
            </w:ins>
            <w:r w:rsidR="00A44F61">
              <w:rPr>
                <w:rStyle w:val="ActionButton"/>
              </w:rPr>
              <w:t> </w:t>
            </w:r>
            <w:ins w:id="748" w:author="Peter" w:date="2013-05-08T09:19:00Z">
              <w:r>
                <w:t>.</w:t>
              </w:r>
            </w:ins>
          </w:p>
        </w:tc>
      </w:tr>
    </w:tbl>
    <w:p w:rsidR="00BE3829" w:rsidRPr="00F50667" w:rsidRDefault="00BE3829" w:rsidP="00BE3829">
      <w:pPr>
        <w:pStyle w:val="Bullet"/>
        <w:rPr>
          <w:del w:id="749" w:author="Peter" w:date="2013-05-08T09:19:00Z"/>
        </w:rPr>
      </w:pPr>
      <w:del w:id="750" w:author="Peter" w:date="2013-05-08T09:19:00Z">
        <w:r w:rsidRPr="00F50667">
          <w:delText xml:space="preserve">Ensure the value to be </w:delText>
        </w:r>
        <w:r>
          <w:delText>deleted</w:delText>
        </w:r>
        <w:r w:rsidRPr="00F50667">
          <w:delText xml:space="preserve"> is displayed. Navigate to the correct Spectrum, ensure that the check box for the required Metadata group is ticked and scroll to the Metadata group.</w:delText>
        </w:r>
      </w:del>
    </w:p>
    <w:p w:rsidR="00BE3829" w:rsidRDefault="00BE3829" w:rsidP="00BE3829">
      <w:pPr>
        <w:pStyle w:val="Bullet"/>
        <w:rPr>
          <w:del w:id="751" w:author="Peter" w:date="2013-05-08T09:19:00Z"/>
        </w:rPr>
      </w:pPr>
      <w:del w:id="752" w:author="Peter" w:date="2013-05-08T09:19:00Z">
        <w:r>
          <w:delText>Right c</w:delText>
        </w:r>
        <w:r w:rsidRPr="00F50667">
          <w:delText xml:space="preserve">lick </w:delText>
        </w:r>
        <w:r>
          <w:delText xml:space="preserve">on the name of the field you wish to delete. A </w:delText>
        </w:r>
        <w:r w:rsidRPr="00BE3829">
          <w:rPr>
            <w:rStyle w:val="ActionButton"/>
          </w:rPr>
          <w:delText>Delete</w:delText>
        </w:r>
        <w:r>
          <w:delText xml:space="preserve"> button will appear.</w:delText>
        </w:r>
      </w:del>
    </w:p>
    <w:p w:rsidR="00BE3829" w:rsidRPr="00F50667" w:rsidRDefault="00BE3829" w:rsidP="00BE3829">
      <w:pPr>
        <w:pStyle w:val="Bullet"/>
        <w:rPr>
          <w:del w:id="753" w:author="Peter" w:date="2013-05-08T09:19:00Z"/>
        </w:rPr>
      </w:pPr>
      <w:del w:id="754" w:author="Peter" w:date="2013-05-08T09:19:00Z">
        <w:r>
          <w:delText xml:space="preserve">Click on this </w:delText>
        </w:r>
        <w:r w:rsidRPr="00BE3829">
          <w:rPr>
            <w:rStyle w:val="ActionButton"/>
          </w:rPr>
          <w:delText>Delete</w:delText>
        </w:r>
        <w:r>
          <w:delText xml:space="preserve"> button. The Metadata field will disappear from the display and </w:delText>
        </w:r>
        <w:r w:rsidRPr="00F50667">
          <w:delText xml:space="preserve">the </w:delText>
        </w:r>
        <w:r w:rsidRPr="00BE3829">
          <w:rPr>
            <w:rStyle w:val="ActionButton"/>
          </w:rPr>
          <w:delText>Update</w:delText>
        </w:r>
        <w:r w:rsidRPr="00F50667">
          <w:delText xml:space="preserve"> button will become valid.</w:delText>
        </w:r>
      </w:del>
    </w:p>
    <w:p w:rsidR="00BE3829" w:rsidRDefault="00BE3829" w:rsidP="00BE3829">
      <w:pPr>
        <w:pStyle w:val="Bullet"/>
        <w:rPr>
          <w:del w:id="755" w:author="Peter" w:date="2013-05-08T09:19:00Z"/>
        </w:rPr>
      </w:pPr>
      <w:del w:id="756" w:author="Peter" w:date="2013-05-08T09:19:00Z">
        <w:r w:rsidRPr="00F50667">
          <w:delText xml:space="preserve">Click on the </w:delText>
        </w:r>
        <w:r w:rsidRPr="00BE3829">
          <w:rPr>
            <w:rStyle w:val="ActionButton"/>
          </w:rPr>
          <w:delText>Update</w:delText>
        </w:r>
        <w:r w:rsidRPr="00F50667">
          <w:delText xml:space="preserve"> button to write the change back to the database.</w:delText>
        </w:r>
        <w:r>
          <w:delText xml:space="preserve"> If the Metadata is shared by </w:delText>
        </w:r>
        <w:r w:rsidR="008D475E">
          <w:delText>other Spectra</w:delText>
        </w:r>
        <w:r>
          <w:delText xml:space="preserve">, the dialog in </w:delText>
        </w:r>
        <w:r w:rsidR="00E900AA">
          <w:fldChar w:fldCharType="begin"/>
        </w:r>
        <w:r w:rsidR="00A30B2D">
          <w:delInstrText xml:space="preserve"> REF _Ref354068263 \h </w:delInstrText>
        </w:r>
        <w:r w:rsidR="00E900AA">
          <w:fldChar w:fldCharType="separate"/>
        </w:r>
        <w:r w:rsidR="00C20C86" w:rsidRPr="00084655">
          <w:delText xml:space="preserve">Figure </w:delText>
        </w:r>
        <w:r w:rsidR="00C20C86">
          <w:rPr>
            <w:noProof/>
          </w:rPr>
          <w:delText>29</w:delText>
        </w:r>
        <w:r w:rsidR="00C20C86" w:rsidRPr="00084655">
          <w:delText xml:space="preserve">: </w:delText>
        </w:r>
        <w:r w:rsidR="00E900AA">
          <w:fldChar w:fldCharType="end"/>
        </w:r>
        <w:r>
          <w:delText xml:space="preserve"> will be displayed. Select your desired action and click </w:delText>
        </w:r>
        <w:r w:rsidRPr="00BE3829">
          <w:rPr>
            <w:rStyle w:val="ActionButton"/>
          </w:rPr>
          <w:delText>OK</w:delText>
        </w:r>
        <w:r>
          <w:delText>.</w:delText>
        </w:r>
      </w:del>
    </w:p>
    <w:p w:rsidR="00BE3829" w:rsidRDefault="00E900AA" w:rsidP="00BE3829">
      <w:pPr>
        <w:pStyle w:val="Body"/>
        <w:rPr>
          <w:rStyle w:val="Strong"/>
        </w:rPr>
      </w:pPr>
      <w:r w:rsidRPr="00E900AA">
        <w:rPr>
          <w:rStyle w:val="Strong"/>
          <w:rPrChange w:id="757" w:author="Peter" w:date="2013-05-08T09:19:00Z">
            <w:rPr>
              <w:i/>
              <w:color w:val="FF0000"/>
            </w:rPr>
          </w:rPrChange>
        </w:rPr>
        <w:t>To add a new Metadata value</w:t>
      </w:r>
      <w:r w:rsidR="002415EF">
        <w:rPr>
          <w:rStyle w:val="Strong"/>
        </w:rPr>
        <w:t>...</w:t>
      </w:r>
    </w:p>
    <w:tbl>
      <w:tblPr>
        <w:tblStyle w:val="Instructions"/>
        <w:tblW w:w="0" w:type="auto"/>
        <w:tblLook w:val="04A0"/>
      </w:tblPr>
      <w:tblGrid>
        <w:gridCol w:w="8862"/>
      </w:tblGrid>
      <w:tr w:rsidR="00666C33" w:rsidTr="00666C33">
        <w:tc>
          <w:tcPr>
            <w:tcW w:w="9571" w:type="dxa"/>
          </w:tcPr>
          <w:p w:rsidR="00666C33" w:rsidRPr="00F50667" w:rsidRDefault="00666C33" w:rsidP="00666C33">
            <w:pPr>
              <w:pStyle w:val="Bullet"/>
              <w:ind w:left="425"/>
            </w:pPr>
            <w:r w:rsidRPr="00F50667">
              <w:t xml:space="preserve">Ensure the </w:t>
            </w:r>
            <w:r>
              <w:t xml:space="preserve">required Metadata group for the correct Spectrum is </w:t>
            </w:r>
            <w:r w:rsidRPr="00F50667">
              <w:t>displayed</w:t>
            </w:r>
            <w:r w:rsidR="002415EF">
              <w:t>, by n</w:t>
            </w:r>
            <w:r w:rsidRPr="00F50667">
              <w:t>avigat</w:t>
            </w:r>
            <w:r w:rsidR="002415EF">
              <w:t>ing</w:t>
            </w:r>
            <w:r w:rsidRPr="00F50667">
              <w:t xml:space="preserve"> to the correct Spectrum, ensur</w:t>
            </w:r>
            <w:r w:rsidR="002415EF">
              <w:t>ing</w:t>
            </w:r>
            <w:r w:rsidRPr="00F50667">
              <w:t xml:space="preserve"> that the check box for the required Metadata group is ticked and scroll</w:t>
            </w:r>
            <w:r w:rsidR="002415EF">
              <w:t>ing</w:t>
            </w:r>
            <w:r w:rsidRPr="00F50667">
              <w:t xml:space="preserve"> to the Metadata group.</w:t>
            </w:r>
          </w:p>
          <w:p w:rsidR="00666C33" w:rsidRDefault="00666C33" w:rsidP="00666C33">
            <w:pPr>
              <w:pStyle w:val="Bullet"/>
              <w:ind w:left="425"/>
            </w:pPr>
            <w:r>
              <w:t xml:space="preserve">Right click </w:t>
            </w:r>
            <w:r w:rsidR="002415EF">
              <w:t>on any blank space with</w:t>
            </w:r>
            <w:r>
              <w:t>in the Metadata Group’s display box. A menu of Metadata items that can be added for that group will be displayed.</w:t>
            </w:r>
          </w:p>
          <w:p w:rsidR="00666C33" w:rsidRDefault="00666C33" w:rsidP="00666C33">
            <w:pPr>
              <w:pStyle w:val="Bullet"/>
              <w:ind w:left="425"/>
            </w:pPr>
            <w:r>
              <w:t>Click on the menu entry for the Metadata item you wish to add. A data entry field for the Metadata entry will be displayed.</w:t>
            </w:r>
          </w:p>
          <w:p w:rsidR="00666C33" w:rsidRDefault="00666C33" w:rsidP="00666C33">
            <w:pPr>
              <w:pStyle w:val="Bullet"/>
              <w:ind w:left="425"/>
            </w:pPr>
            <w:ins w:id="758" w:author="Peter" w:date="2013-05-08T09:19:00Z">
              <w:r>
                <w:t>Enter</w:t>
              </w:r>
            </w:ins>
            <w:del w:id="759" w:author="Peter" w:date="2013-05-08T09:19:00Z">
              <w:r>
                <w:delText>Entry</w:delText>
              </w:r>
            </w:del>
            <w:r>
              <w:t xml:space="preserve"> the value you require for this Metadata field.</w:t>
            </w:r>
          </w:p>
          <w:p w:rsidR="00666C33" w:rsidRPr="00666C33" w:rsidRDefault="00666C33" w:rsidP="00666C33">
            <w:pPr>
              <w:pStyle w:val="Bullet"/>
              <w:ind w:left="425"/>
              <w:rPr>
                <w:rStyle w:val="Strong"/>
                <w:b w:val="0"/>
                <w:bCs w:val="0"/>
              </w:rPr>
            </w:pPr>
            <w:r>
              <w:t xml:space="preserve">Click on the </w:t>
            </w:r>
            <w:r w:rsidR="002415EF" w:rsidRPr="002415EF">
              <w:rPr>
                <w:rStyle w:val="ActionButton"/>
              </w:rPr>
              <w:t> </w:t>
            </w:r>
            <w:r w:rsidRPr="00BE3829">
              <w:rPr>
                <w:rStyle w:val="ActionButton"/>
              </w:rPr>
              <w:t>Update</w:t>
            </w:r>
            <w:r w:rsidR="002415EF">
              <w:rPr>
                <w:rStyle w:val="ActionButton"/>
              </w:rPr>
              <w:t> </w:t>
            </w:r>
            <w:r>
              <w:t xml:space="preserve"> button to write this change back to the database.</w:t>
            </w:r>
          </w:p>
        </w:tc>
      </w:tr>
    </w:tbl>
    <w:p w:rsidR="008D475E" w:rsidRPr="00F50667" w:rsidRDefault="008D475E" w:rsidP="008D475E">
      <w:pPr>
        <w:pStyle w:val="Note"/>
        <w:rPr>
          <w:del w:id="760" w:author="Peter" w:date="2013-05-08T09:19:00Z"/>
        </w:rPr>
      </w:pPr>
      <w:del w:id="761" w:author="Peter" w:date="2013-05-08T09:19:00Z">
        <w:r>
          <w:delText>Note</w:delText>
        </w:r>
        <w:r>
          <w:tab/>
          <w:delText xml:space="preserve">Specchio allows changing of most Metadata fields, but for some fields it does not make sense. It could often be confusing and should not be done, except in unusual circumstances. For example, changing the </w:delText>
        </w:r>
        <w:r w:rsidRPr="008D475E">
          <w:rPr>
            <w:rStyle w:val="GUIWord"/>
          </w:rPr>
          <w:delText>File Name</w:delText>
        </w:r>
        <w:r>
          <w:delText xml:space="preserve"> or </w:delText>
        </w:r>
        <w:r w:rsidRPr="008D475E">
          <w:rPr>
            <w:rStyle w:val="GUIWord"/>
          </w:rPr>
          <w:delText>File Format</w:delText>
        </w:r>
        <w:r>
          <w:delText xml:space="preserve"> for a Spectrum does not make sense.</w:delText>
        </w:r>
      </w:del>
      <w:moveFromRangeStart w:id="762" w:author="Peter" w:date="2013-05-08T09:19:00Z" w:name="move355768088"/>
      <w:moveFrom w:id="763" w:author="Peter" w:date="2013-05-08T09:19:00Z">
        <w:r>
          <w:t xml:space="preserve"> Changing the </w:t>
        </w:r>
        <w:r w:rsidRPr="008D475E">
          <w:rPr>
            <w:rStyle w:val="GUIWord"/>
          </w:rPr>
          <w:t>Spectrum Number</w:t>
        </w:r>
        <w:r>
          <w:t xml:space="preserve"> is also rarely meaningful and could often be confusing. Changing the automatically set </w:t>
        </w:r>
        <w:r w:rsidRPr="008D475E">
          <w:rPr>
            <w:rStyle w:val="GUIWord"/>
          </w:rPr>
          <w:t>Acquisition Time</w:t>
        </w:r>
        <w:r>
          <w:t xml:space="preserve"> and </w:t>
        </w:r>
        <w:r w:rsidRPr="008D475E">
          <w:rPr>
            <w:rStyle w:val="GUIWord"/>
          </w:rPr>
          <w:t>Loading Time</w:t>
        </w:r>
        <w:r>
          <w:t xml:space="preserve"> values will generally </w:t>
        </w:r>
        <w:r w:rsidR="00B1220E">
          <w:t>be confusing.</w:t>
        </w:r>
      </w:moveFrom>
      <w:moveFromRangeEnd w:id="762"/>
      <w:del w:id="764" w:author="Peter" w:date="2013-05-08T09:19:00Z">
        <w:r>
          <w:delText xml:space="preserve"> </w:delText>
        </w:r>
      </w:del>
    </w:p>
    <w:p w:rsidR="00BE3829" w:rsidRDefault="0007175F" w:rsidP="0007175F">
      <w:pPr>
        <w:pStyle w:val="Heading4"/>
      </w:pPr>
      <w:r>
        <w:t xml:space="preserve">Editing Metadata for </w:t>
      </w:r>
      <w:r w:rsidR="00B1220E">
        <w:t>All</w:t>
      </w:r>
      <w:r>
        <w:t xml:space="preserve"> Spectra</w:t>
      </w:r>
      <w:r w:rsidR="00B1220E">
        <w:t xml:space="preserve"> in a Sub-tree of the Campaign tree</w:t>
      </w:r>
    </w:p>
    <w:p w:rsidR="0007175F" w:rsidRDefault="0007175F" w:rsidP="0007175F">
      <w:pPr>
        <w:pStyle w:val="Body"/>
      </w:pPr>
      <w:r>
        <w:t xml:space="preserve">Specchio allows for simultaneous updating of Metadata for multiple Spectra. This feature is typically used when multiple Spectra have just been uploaded and </w:t>
      </w:r>
      <w:r w:rsidR="00B1220E">
        <w:t>a selection of their Metadata items shares</w:t>
      </w:r>
      <w:r>
        <w:t xml:space="preserve"> the same values. </w:t>
      </w:r>
    </w:p>
    <w:p w:rsidR="0007175F" w:rsidRDefault="0007175F" w:rsidP="0007175F">
      <w:pPr>
        <w:pStyle w:val="Body"/>
      </w:pPr>
      <w:r>
        <w:t>When any node in the Campaign Tree Navigator is highlighted, the Metadata values that are common across all Spectra under that node are displayed. Whe</w:t>
      </w:r>
      <w:r w:rsidR="002415EF">
        <w:t>n</w:t>
      </w:r>
      <w:r>
        <w:t xml:space="preserve"> the Metadata values are not common</w:t>
      </w:r>
      <w:r w:rsidR="00666C33">
        <w:t xml:space="preserve"> or only some of the Spectra have a value for the Attribute</w:t>
      </w:r>
      <w:r>
        <w:t xml:space="preserve">, the string </w:t>
      </w:r>
      <w:r w:rsidR="00ED21BA" w:rsidRPr="00ED21BA">
        <w:rPr>
          <w:rStyle w:val="GUIWord"/>
        </w:rPr>
        <w:t>-- Multiple Values --</w:t>
      </w:r>
      <w:r>
        <w:t xml:space="preserve"> is displayed.</w:t>
      </w:r>
    </w:p>
    <w:p w:rsidR="0007175F" w:rsidRDefault="00E900AA" w:rsidP="0007175F">
      <w:pPr>
        <w:pStyle w:val="Body"/>
        <w:rPr>
          <w:rStyle w:val="Strong"/>
          <w:rPrChange w:id="765" w:author="Peter" w:date="2013-05-08T09:19:00Z">
            <w:rPr/>
          </w:rPrChange>
        </w:rPr>
      </w:pPr>
      <w:r w:rsidRPr="00E900AA">
        <w:rPr>
          <w:rStyle w:val="Strong"/>
          <w:rPrChange w:id="766" w:author="Peter" w:date="2013-05-08T09:19:00Z">
            <w:rPr>
              <w:i/>
              <w:color w:val="FF0000"/>
            </w:rPr>
          </w:rPrChange>
        </w:rPr>
        <w:t xml:space="preserve">To change </w:t>
      </w:r>
      <w:del w:id="767" w:author="Peter" w:date="2013-05-08T09:19:00Z">
        <w:r w:rsidR="00ED21BA">
          <w:delText xml:space="preserve">all values </w:delText>
        </w:r>
        <w:r w:rsidR="0028286B">
          <w:delText xml:space="preserve">for </w:delText>
        </w:r>
      </w:del>
      <w:r w:rsidRPr="00E900AA">
        <w:rPr>
          <w:rStyle w:val="Strong"/>
          <w:rPrChange w:id="768" w:author="Peter" w:date="2013-05-08T09:19:00Z">
            <w:rPr>
              <w:i/>
              <w:color w:val="FF0000"/>
            </w:rPr>
          </w:rPrChange>
        </w:rPr>
        <w:t>a specific Metadata it</w:t>
      </w:r>
      <w:r w:rsidR="002415EF">
        <w:rPr>
          <w:rStyle w:val="Strong"/>
        </w:rPr>
        <w:t>em for all Spectra under a node...</w:t>
      </w:r>
    </w:p>
    <w:p w:rsidR="003479CF" w:rsidRDefault="003479CF" w:rsidP="003479CF">
      <w:pPr>
        <w:pStyle w:val="Body"/>
      </w:pPr>
      <w:ins w:id="769" w:author="Peter" w:date="2013-05-08T09:19:00Z">
        <w:r w:rsidRPr="003479CF">
          <w:t>This method requires that</w:t>
        </w:r>
      </w:ins>
      <w:del w:id="770" w:author="Peter" w:date="2013-05-08T09:19:00Z">
        <w:r w:rsidR="00ED21BA" w:rsidRPr="00F50667">
          <w:delText>Ensure</w:delText>
        </w:r>
      </w:del>
      <w:r w:rsidR="00ED21BA" w:rsidRPr="00F50667">
        <w:t xml:space="preserve"> the </w:t>
      </w:r>
      <w:del w:id="771" w:author="Peter" w:date="2013-05-08T09:19:00Z">
        <w:r w:rsidR="00ED21BA">
          <w:delText xml:space="preserve">required </w:delText>
        </w:r>
      </w:del>
      <w:r w:rsidR="00ED21BA">
        <w:t xml:space="preserve">Metadata </w:t>
      </w:r>
      <w:ins w:id="772" w:author="Peter" w:date="2013-05-08T09:19:00Z">
        <w:r w:rsidRPr="003479CF">
          <w:t>attribute has the same value</w:t>
        </w:r>
      </w:ins>
      <w:del w:id="773" w:author="Peter" w:date="2013-05-08T09:19:00Z">
        <w:r w:rsidR="00ED21BA">
          <w:delText>group</w:delText>
        </w:r>
      </w:del>
      <w:r w:rsidR="00ED21BA">
        <w:t xml:space="preserve"> for </w:t>
      </w:r>
      <w:ins w:id="774" w:author="Peter" w:date="2013-05-08T09:19:00Z">
        <w:r w:rsidRPr="003479CF">
          <w:t>all</w:t>
        </w:r>
      </w:ins>
      <w:del w:id="775" w:author="Peter" w:date="2013-05-08T09:19:00Z">
        <w:r w:rsidR="00ED21BA">
          <w:delText>the</w:delText>
        </w:r>
      </w:del>
      <w:r w:rsidR="00ED21BA">
        <w:t xml:space="preserve"> Spectra</w:t>
      </w:r>
      <w:ins w:id="776" w:author="Peter" w:date="2013-05-08T09:19:00Z">
        <w:r w:rsidRPr="003479CF">
          <w:t>. See</w:t>
        </w:r>
      </w:ins>
      <w:del w:id="777" w:author="Peter" w:date="2013-05-08T09:19:00Z">
        <w:r w:rsidR="00ED21BA">
          <w:delText xml:space="preserve"> under</w:delText>
        </w:r>
      </w:del>
      <w:r w:rsidR="00ED21BA">
        <w:t xml:space="preserve"> the </w:t>
      </w:r>
      <w:ins w:id="778" w:author="Peter" w:date="2013-05-08T09:19:00Z">
        <w:r w:rsidRPr="003479CF">
          <w:t xml:space="preserve">next procedure if that </w:t>
        </w:r>
      </w:ins>
      <w:del w:id="779" w:author="Peter" w:date="2013-05-08T09:19:00Z">
        <w:r w:rsidR="00ED21BA">
          <w:delText xml:space="preserve">require Campaign tree node </w:delText>
        </w:r>
      </w:del>
      <w:r w:rsidR="00ED21BA">
        <w:t xml:space="preserve">is </w:t>
      </w:r>
      <w:ins w:id="780" w:author="Peter" w:date="2013-05-08T09:19:00Z">
        <w:r w:rsidRPr="003479CF">
          <w:t>not the case.</w:t>
        </w:r>
      </w:ins>
    </w:p>
    <w:tbl>
      <w:tblPr>
        <w:tblStyle w:val="Instructions"/>
        <w:tblW w:w="0" w:type="auto"/>
        <w:tblLook w:val="04A0"/>
      </w:tblPr>
      <w:tblGrid>
        <w:gridCol w:w="8862"/>
      </w:tblGrid>
      <w:tr w:rsidR="00666C33" w:rsidTr="00666C33">
        <w:tc>
          <w:tcPr>
            <w:tcW w:w="9571" w:type="dxa"/>
          </w:tcPr>
          <w:p w:rsidR="00666C33" w:rsidRDefault="00666C33" w:rsidP="00666C33">
            <w:pPr>
              <w:pStyle w:val="Bullet"/>
              <w:ind w:left="425"/>
              <w:rPr>
                <w:ins w:id="781" w:author="Peter" w:date="2013-05-08T09:19:00Z"/>
              </w:rPr>
            </w:pPr>
            <w:del w:id="782" w:author="Peter" w:date="2013-05-08T09:19:00Z">
              <w:r w:rsidRPr="00F50667">
                <w:delText xml:space="preserve">displayed. </w:delText>
              </w:r>
            </w:del>
            <w:r w:rsidRPr="00F50667">
              <w:t xml:space="preserve">Navigate to the correct </w:t>
            </w:r>
            <w:ins w:id="783" w:author="Peter" w:date="2013-05-08T09:19:00Z">
              <w:r>
                <w:t xml:space="preserve">Campaign hierarchy </w:t>
              </w:r>
            </w:ins>
            <w:r>
              <w:t xml:space="preserve">node and </w:t>
            </w:r>
            <w:ins w:id="784" w:author="Peter" w:date="2013-05-08T09:19:00Z">
              <w:r>
                <w:t xml:space="preserve">click on it to </w:t>
              </w:r>
            </w:ins>
            <w:r>
              <w:t>highlight it</w:t>
            </w:r>
            <w:ins w:id="785" w:author="Peter" w:date="2013-05-08T09:19:00Z">
              <w:r>
                <w:t>.</w:t>
              </w:r>
            </w:ins>
          </w:p>
          <w:p w:rsidR="00666C33" w:rsidRPr="00F50667" w:rsidRDefault="00666C33" w:rsidP="00666C33">
            <w:pPr>
              <w:pStyle w:val="Bullet"/>
              <w:ind w:left="425"/>
            </w:pPr>
            <w:ins w:id="786" w:author="Peter" w:date="2013-05-08T09:19:00Z">
              <w:r w:rsidRPr="00F50667">
                <w:t>Ensure</w:t>
              </w:r>
            </w:ins>
            <w:del w:id="787" w:author="Peter" w:date="2013-05-08T09:19:00Z">
              <w:r w:rsidRPr="00F50667">
                <w:delText>, ensure</w:delText>
              </w:r>
            </w:del>
            <w:r w:rsidRPr="00F50667">
              <w:t xml:space="preserve"> that the check box for the required Metadata group is ticked and scroll to </w:t>
            </w:r>
            <w:ins w:id="788" w:author="Peter" w:date="2013-05-08T09:19:00Z">
              <w:r w:rsidRPr="00F50667">
                <w:t>th</w:t>
              </w:r>
              <w:r>
                <w:t>at</w:t>
              </w:r>
            </w:ins>
            <w:del w:id="789" w:author="Peter" w:date="2013-05-08T09:19:00Z">
              <w:r w:rsidRPr="00F50667">
                <w:delText>the</w:delText>
              </w:r>
            </w:del>
            <w:r w:rsidRPr="00F50667">
              <w:t xml:space="preserve"> Metadata group.</w:t>
            </w:r>
          </w:p>
          <w:p w:rsidR="00666C33" w:rsidRPr="00F50667" w:rsidRDefault="00666C33" w:rsidP="00666C33">
            <w:pPr>
              <w:pStyle w:val="Bullet"/>
              <w:ind w:left="425"/>
            </w:pPr>
            <w:r w:rsidRPr="00F50667">
              <w:t xml:space="preserve">Click in the field </w:t>
            </w:r>
            <w:r>
              <w:t xml:space="preserve">to be changed </w:t>
            </w:r>
            <w:r w:rsidRPr="00F50667">
              <w:t xml:space="preserve">and </w:t>
            </w:r>
            <w:ins w:id="790" w:author="Peter" w:date="2013-05-08T09:19:00Z">
              <w:r>
                <w:t>type in</w:t>
              </w:r>
            </w:ins>
            <w:del w:id="791" w:author="Peter" w:date="2013-05-08T09:19:00Z">
              <w:r w:rsidRPr="00F50667">
                <w:delText xml:space="preserve">edit </w:delText>
              </w:r>
              <w:r>
                <w:delText xml:space="preserve">it </w:delText>
              </w:r>
              <w:r w:rsidRPr="00F50667">
                <w:delText>so that it contains</w:delText>
              </w:r>
            </w:del>
            <w:r w:rsidRPr="00F50667">
              <w:t xml:space="preserve"> the required </w:t>
            </w:r>
            <w:r>
              <w:t xml:space="preserve">new </w:t>
            </w:r>
            <w:r w:rsidRPr="00F50667">
              <w:t xml:space="preserve">value. When the field contains a valid value the </w:t>
            </w:r>
            <w:r w:rsidR="002415EF" w:rsidRPr="002415EF">
              <w:rPr>
                <w:rStyle w:val="ActionButton"/>
              </w:rPr>
              <w:t> </w:t>
            </w:r>
            <w:r w:rsidRPr="00BE3829">
              <w:rPr>
                <w:rStyle w:val="ActionButton"/>
              </w:rPr>
              <w:t>Update</w:t>
            </w:r>
            <w:r w:rsidR="002415EF">
              <w:rPr>
                <w:rStyle w:val="ActionButton"/>
              </w:rPr>
              <w:t> </w:t>
            </w:r>
            <w:r w:rsidRPr="00F50667">
              <w:t xml:space="preserve"> button will become valid.</w:t>
            </w:r>
          </w:p>
          <w:p w:rsidR="00666C33" w:rsidRDefault="00666C33" w:rsidP="00666C33">
            <w:pPr>
              <w:pStyle w:val="Bullet"/>
              <w:ind w:left="425"/>
            </w:pPr>
            <w:r w:rsidRPr="00F50667">
              <w:t xml:space="preserve">Click on the </w:t>
            </w:r>
            <w:r w:rsidR="002415EF" w:rsidRPr="002415EF">
              <w:rPr>
                <w:rStyle w:val="ActionButton"/>
              </w:rPr>
              <w:t> </w:t>
            </w:r>
            <w:r w:rsidR="002415EF" w:rsidRPr="00BE3829">
              <w:rPr>
                <w:rStyle w:val="ActionButton"/>
              </w:rPr>
              <w:t>Update</w:t>
            </w:r>
            <w:r w:rsidR="002415EF">
              <w:rPr>
                <w:rStyle w:val="ActionButton"/>
              </w:rPr>
              <w:t> </w:t>
            </w:r>
            <w:r w:rsidR="002415EF" w:rsidRPr="00F50667">
              <w:t xml:space="preserve"> </w:t>
            </w:r>
            <w:r w:rsidRPr="00F50667">
              <w:t>button to write the change back to the database</w:t>
            </w:r>
            <w:r>
              <w:t xml:space="preserve"> for all Spectra for this node</w:t>
            </w:r>
            <w:r w:rsidRPr="00F50667">
              <w:t>.</w:t>
            </w:r>
            <w:r>
              <w:t xml:space="preserve"> If the Metadata value is shared other Spectra not under the scope of this node, the dialog in </w:t>
            </w:r>
            <w:fldSimple w:instr=" REF _Ref354068263 \h  \* MERGEFORMAT ">
              <w:r w:rsidR="00FF3B3D" w:rsidRPr="00FF3B3D">
                <w:rPr>
                  <w:rStyle w:val="CrossReference"/>
                </w:rPr>
                <w:t xml:space="preserve">Figure 35: </w:t>
              </w:r>
            </w:fldSimple>
            <w:r>
              <w:t xml:space="preserve"> will be displayed. If you select </w:t>
            </w:r>
            <w:r w:rsidRPr="00F50667">
              <w:rPr>
                <w:rStyle w:val="GUIWord"/>
              </w:rPr>
              <w:t>Apply to shared record</w:t>
            </w:r>
            <w:r>
              <w:t xml:space="preserve"> the </w:t>
            </w:r>
            <w:r w:rsidR="002415EF">
              <w:t xml:space="preserve">change </w:t>
            </w:r>
            <w:r>
              <w:t xml:space="preserve">will apply to all Spectra which share this Metadata value. If you select </w:t>
            </w:r>
            <w:r w:rsidRPr="00F50667">
              <w:rPr>
                <w:rStyle w:val="GUIWord"/>
              </w:rPr>
              <w:t>Create new record for selected spectra</w:t>
            </w:r>
            <w:r>
              <w:t xml:space="preserve"> Specchio will create a new Metadata value which will be shared only by the Spectra which are under this mode. Select your desired action and click </w:t>
            </w:r>
            <w:r w:rsidRPr="00BE3829">
              <w:rPr>
                <w:rStyle w:val="ActionButton"/>
              </w:rPr>
              <w:t>OK</w:t>
            </w:r>
            <w:r>
              <w:t>.</w:t>
            </w:r>
          </w:p>
        </w:tc>
      </w:tr>
    </w:tbl>
    <w:p w:rsidR="0028286B" w:rsidRDefault="00E900AA" w:rsidP="0028286B">
      <w:pPr>
        <w:pStyle w:val="Body"/>
        <w:rPr>
          <w:rStyle w:val="Strong"/>
        </w:rPr>
      </w:pPr>
      <w:r w:rsidRPr="00E900AA">
        <w:rPr>
          <w:rStyle w:val="Strong"/>
          <w:rPrChange w:id="792" w:author="Peter" w:date="2013-05-08T09:19:00Z">
            <w:rPr>
              <w:i/>
              <w:color w:val="FF0000"/>
            </w:rPr>
          </w:rPrChange>
        </w:rPr>
        <w:t>To reset a specific Metadata item for all Spectra under a node to have the same value</w:t>
      </w:r>
      <w:r w:rsidR="002415EF">
        <w:rPr>
          <w:rStyle w:val="Strong"/>
        </w:rPr>
        <w:t>...</w:t>
      </w:r>
    </w:p>
    <w:tbl>
      <w:tblPr>
        <w:tblStyle w:val="Instructions"/>
        <w:tblW w:w="0" w:type="auto"/>
        <w:tblLook w:val="04A0"/>
      </w:tblPr>
      <w:tblGrid>
        <w:gridCol w:w="8862"/>
      </w:tblGrid>
      <w:tr w:rsidR="00666C33" w:rsidTr="00666C33">
        <w:tc>
          <w:tcPr>
            <w:tcW w:w="9571" w:type="dxa"/>
          </w:tcPr>
          <w:p w:rsidR="00666C33" w:rsidRDefault="00666C33" w:rsidP="00666C33">
            <w:pPr>
              <w:pStyle w:val="Bullet"/>
              <w:ind w:left="425"/>
              <w:rPr>
                <w:ins w:id="793" w:author="Peter" w:date="2013-05-08T09:19:00Z"/>
              </w:rPr>
            </w:pPr>
            <w:del w:id="794" w:author="Peter" w:date="2013-05-08T09:19:00Z">
              <w:r w:rsidRPr="00F50667">
                <w:delText xml:space="preserve">Ensure the </w:delText>
              </w:r>
              <w:r>
                <w:delText xml:space="preserve">required Metadata group for the Spectra under the require Campaign tree node is </w:delText>
              </w:r>
              <w:r w:rsidRPr="00F50667">
                <w:delText xml:space="preserve">displayed. </w:delText>
              </w:r>
            </w:del>
            <w:r w:rsidRPr="00F50667">
              <w:t xml:space="preserve">Navigate to the correct </w:t>
            </w:r>
            <w:ins w:id="795" w:author="Peter" w:date="2013-05-08T09:19:00Z">
              <w:r>
                <w:t xml:space="preserve">Campaign hierarchy </w:t>
              </w:r>
            </w:ins>
            <w:r>
              <w:t xml:space="preserve">node and </w:t>
            </w:r>
            <w:ins w:id="796" w:author="Peter" w:date="2013-05-08T09:19:00Z">
              <w:r>
                <w:t xml:space="preserve">click on it to </w:t>
              </w:r>
            </w:ins>
            <w:r>
              <w:t>highlight it</w:t>
            </w:r>
            <w:ins w:id="797" w:author="Peter" w:date="2013-05-08T09:19:00Z">
              <w:r>
                <w:t>.</w:t>
              </w:r>
            </w:ins>
          </w:p>
          <w:p w:rsidR="00666C33" w:rsidRPr="00F50667" w:rsidRDefault="00666C33" w:rsidP="00666C33">
            <w:pPr>
              <w:pStyle w:val="Bullet"/>
              <w:ind w:left="425"/>
            </w:pPr>
            <w:ins w:id="798" w:author="Peter" w:date="2013-05-08T09:19:00Z">
              <w:r w:rsidRPr="00F50667">
                <w:t>Ensure</w:t>
              </w:r>
            </w:ins>
            <w:del w:id="799" w:author="Peter" w:date="2013-05-08T09:19:00Z">
              <w:r w:rsidRPr="00F50667">
                <w:delText>, ensure</w:delText>
              </w:r>
            </w:del>
            <w:r w:rsidRPr="00F50667">
              <w:t xml:space="preserve"> that the check box for the required Metadata group is ticked and scroll to </w:t>
            </w:r>
            <w:ins w:id="800" w:author="Peter" w:date="2013-05-08T09:19:00Z">
              <w:r w:rsidRPr="00F50667">
                <w:t>th</w:t>
              </w:r>
              <w:r>
                <w:t>at</w:t>
              </w:r>
            </w:ins>
            <w:del w:id="801" w:author="Peter" w:date="2013-05-08T09:19:00Z">
              <w:r w:rsidRPr="00F50667">
                <w:delText>the</w:delText>
              </w:r>
            </w:del>
            <w:r w:rsidRPr="00F50667">
              <w:t xml:space="preserve"> Metadata group.</w:t>
            </w:r>
            <w:r>
              <w:t xml:space="preserve"> The value displayed in the Metadata field should be </w:t>
            </w:r>
            <w:r w:rsidRPr="00ED21BA">
              <w:rPr>
                <w:rStyle w:val="GUIWord"/>
              </w:rPr>
              <w:t xml:space="preserve">-- Multiple Values </w:t>
            </w:r>
            <w:r w:rsidR="002415EF">
              <w:rPr>
                <w:rStyle w:val="GUIWord"/>
              </w:rPr>
              <w:t>--</w:t>
            </w:r>
            <w:r w:rsidR="002415EF">
              <w:t xml:space="preserve"> to indicate that the values are not the same for all Spectra</w:t>
            </w:r>
            <w:r w:rsidRPr="0028286B">
              <w:t>.</w:t>
            </w:r>
          </w:p>
          <w:p w:rsidR="00666C33" w:rsidRDefault="00666C33" w:rsidP="00666C33">
            <w:pPr>
              <w:pStyle w:val="Bullet"/>
              <w:ind w:left="425"/>
            </w:pPr>
            <w:r>
              <w:t xml:space="preserve">Right click on the Metadata field name to show a </w:t>
            </w:r>
            <w:r w:rsidR="002415EF" w:rsidRPr="002415EF">
              <w:rPr>
                <w:rStyle w:val="ActionButton"/>
              </w:rPr>
              <w:t> </w:t>
            </w:r>
            <w:r w:rsidRPr="0028286B">
              <w:rPr>
                <w:rStyle w:val="ActionButton"/>
              </w:rPr>
              <w:t>Delete</w:t>
            </w:r>
            <w:r w:rsidR="002415EF">
              <w:rPr>
                <w:rStyle w:val="ActionButton"/>
              </w:rPr>
              <w:t> </w:t>
            </w:r>
            <w:r>
              <w:t xml:space="preserve"> button. Click on the </w:t>
            </w:r>
            <w:r w:rsidR="002415EF" w:rsidRPr="002415EF">
              <w:rPr>
                <w:rStyle w:val="ActionButton"/>
              </w:rPr>
              <w:t> </w:t>
            </w:r>
            <w:r w:rsidR="002415EF" w:rsidRPr="0028286B">
              <w:rPr>
                <w:rStyle w:val="ActionButton"/>
              </w:rPr>
              <w:t>Delete</w:t>
            </w:r>
            <w:r w:rsidR="002415EF">
              <w:rPr>
                <w:rStyle w:val="ActionButton"/>
              </w:rPr>
              <w:t> </w:t>
            </w:r>
            <w:r w:rsidR="002415EF">
              <w:t xml:space="preserve"> </w:t>
            </w:r>
            <w:r>
              <w:t>button. The Metadata field will disappear from the screen.</w:t>
            </w:r>
          </w:p>
          <w:p w:rsidR="00666C33" w:rsidRDefault="00666C33" w:rsidP="00666C33">
            <w:pPr>
              <w:pStyle w:val="Bullet"/>
              <w:ind w:left="425"/>
            </w:pPr>
            <w:r>
              <w:t xml:space="preserve">Click the </w:t>
            </w:r>
            <w:r w:rsidR="002415EF" w:rsidRPr="002415EF">
              <w:rPr>
                <w:rStyle w:val="ActionButton"/>
              </w:rPr>
              <w:t> </w:t>
            </w:r>
            <w:r w:rsidRPr="0028286B">
              <w:rPr>
                <w:rStyle w:val="ActionButton"/>
              </w:rPr>
              <w:t>Update</w:t>
            </w:r>
            <w:r w:rsidR="002415EF">
              <w:rPr>
                <w:rStyle w:val="ActionButton"/>
              </w:rPr>
              <w:t> </w:t>
            </w:r>
            <w:r>
              <w:t xml:space="preserve"> button to write this change into the database. (This step is critical – don’t skip it!)</w:t>
            </w:r>
          </w:p>
          <w:p w:rsidR="00666C33" w:rsidRDefault="00666C33" w:rsidP="00666C33">
            <w:pPr>
              <w:pStyle w:val="Bullet"/>
              <w:ind w:left="425"/>
            </w:pPr>
            <w:r>
              <w:t xml:space="preserve">Right click within the Metadata </w:t>
            </w:r>
            <w:r w:rsidR="002415EF">
              <w:t>G</w:t>
            </w:r>
            <w:r>
              <w:t xml:space="preserve">roup box to display a menu of </w:t>
            </w:r>
            <w:ins w:id="802" w:author="Peter" w:date="2013-05-08T09:19:00Z">
              <w:r>
                <w:t>Metadata Attributes</w:t>
              </w:r>
            </w:ins>
            <w:del w:id="803" w:author="Peter" w:date="2013-05-08T09:19:00Z">
              <w:r>
                <w:delText>items</w:delText>
              </w:r>
            </w:del>
            <w:r>
              <w:t xml:space="preserve"> that can be added to this Metadata group. Click on the Metadata </w:t>
            </w:r>
            <w:ins w:id="804" w:author="Peter" w:date="2013-05-08T09:19:00Z">
              <w:r>
                <w:t>Attribute</w:t>
              </w:r>
            </w:ins>
            <w:del w:id="805" w:author="Peter" w:date="2013-05-08T09:19:00Z">
              <w:r>
                <w:delText>item</w:delText>
              </w:r>
            </w:del>
            <w:r>
              <w:t xml:space="preserve"> to be added back.</w:t>
            </w:r>
          </w:p>
          <w:p w:rsidR="00666C33" w:rsidRDefault="00666C33" w:rsidP="00666C33">
            <w:pPr>
              <w:pStyle w:val="Bullet"/>
              <w:ind w:left="425"/>
            </w:pPr>
            <w:r>
              <w:t>Ent</w:t>
            </w:r>
            <w:r w:rsidR="002415EF">
              <w:t>er</w:t>
            </w:r>
            <w:r>
              <w:t xml:space="preserve"> the value you require for this Metadata </w:t>
            </w:r>
            <w:ins w:id="806" w:author="Peter" w:date="2013-05-08T09:19:00Z">
              <w:r>
                <w:t>Attribute</w:t>
              </w:r>
            </w:ins>
            <w:del w:id="807" w:author="Peter" w:date="2013-05-08T09:19:00Z">
              <w:r>
                <w:delText>field</w:delText>
              </w:r>
            </w:del>
            <w:r>
              <w:t>.</w:t>
            </w:r>
          </w:p>
          <w:p w:rsidR="00666C33" w:rsidRPr="00666C33" w:rsidRDefault="00666C33" w:rsidP="00666C33">
            <w:pPr>
              <w:pStyle w:val="Bullet"/>
              <w:ind w:left="425"/>
              <w:rPr>
                <w:rStyle w:val="Strong"/>
                <w:b w:val="0"/>
                <w:bCs w:val="0"/>
              </w:rPr>
            </w:pPr>
            <w:r>
              <w:t xml:space="preserve">Click on the </w:t>
            </w:r>
            <w:r w:rsidR="002415EF" w:rsidRPr="002415EF">
              <w:rPr>
                <w:rStyle w:val="ActionButton"/>
              </w:rPr>
              <w:t> </w:t>
            </w:r>
            <w:r w:rsidR="002415EF" w:rsidRPr="0028286B">
              <w:rPr>
                <w:rStyle w:val="ActionButton"/>
              </w:rPr>
              <w:t>Update</w:t>
            </w:r>
            <w:r w:rsidR="002415EF">
              <w:rPr>
                <w:rStyle w:val="ActionButton"/>
              </w:rPr>
              <w:t> </w:t>
            </w:r>
            <w:r w:rsidR="002415EF">
              <w:t xml:space="preserve"> </w:t>
            </w:r>
            <w:r>
              <w:t>button to write this change back to the database.</w:t>
            </w:r>
          </w:p>
        </w:tc>
      </w:tr>
    </w:tbl>
    <w:p w:rsidR="008D475E" w:rsidRDefault="00B1220E" w:rsidP="00AE7011">
      <w:pPr>
        <w:pStyle w:val="Warning"/>
        <w:rPr>
          <w:del w:id="808" w:author="Peter" w:date="2013-05-08T09:19:00Z"/>
        </w:rPr>
      </w:pPr>
      <w:del w:id="809" w:author="Peter" w:date="2013-05-08T09:19:00Z">
        <w:r>
          <w:delText>Warning</w:delText>
        </w:r>
        <w:r>
          <w:tab/>
        </w:r>
        <w:r w:rsidR="008D475E">
          <w:delText xml:space="preserve">There are some </w:delText>
        </w:r>
        <w:r w:rsidR="008D475E" w:rsidRPr="008D475E">
          <w:delText>Metadata</w:delText>
        </w:r>
        <w:r w:rsidR="008D475E">
          <w:delText xml:space="preserve"> </w:delText>
        </w:r>
        <w:r>
          <w:delText>change</w:delText>
        </w:r>
        <w:r w:rsidR="008D475E">
          <w:delText xml:space="preserve"> operations which do not make sense when applied to multiple Spectra. These would include </w:delText>
        </w:r>
        <w:r>
          <w:delText>deleting</w:delText>
        </w:r>
        <w:r w:rsidR="008D475E">
          <w:delText xml:space="preserve"> the </w:delText>
        </w:r>
        <w:r w:rsidR="008D475E" w:rsidRPr="00B1220E">
          <w:rPr>
            <w:rStyle w:val="GUIWord"/>
          </w:rPr>
          <w:delText>File Name</w:delText>
        </w:r>
        <w:r w:rsidR="008D475E">
          <w:delText xml:space="preserve"> of multiple Spectra</w:delText>
        </w:r>
        <w:r w:rsidR="00D61320">
          <w:delText>, changing</w:delText>
        </w:r>
        <w:r>
          <w:delText xml:space="preserve"> </w:delText>
        </w:r>
        <w:r w:rsidR="00D61320" w:rsidRPr="00D61320">
          <w:rPr>
            <w:rStyle w:val="GUIWord"/>
          </w:rPr>
          <w:delText>File Names</w:delText>
        </w:r>
        <w:r w:rsidR="00D61320">
          <w:delText xml:space="preserve"> </w:delText>
        </w:r>
        <w:r w:rsidR="008D475E">
          <w:delText xml:space="preserve">to be the same, changing </w:delText>
        </w:r>
        <w:r w:rsidRPr="00B1220E">
          <w:rPr>
            <w:rStyle w:val="GUIWord"/>
          </w:rPr>
          <w:delText>Spectrum Numbers</w:delText>
        </w:r>
        <w:r>
          <w:delText xml:space="preserve"> to be the same, changing the </w:delText>
        </w:r>
        <w:r w:rsidRPr="00B1220E">
          <w:rPr>
            <w:rStyle w:val="GUIWord"/>
          </w:rPr>
          <w:delText>Acquisition Time</w:delText>
        </w:r>
        <w:r>
          <w:delText xml:space="preserve"> or </w:delText>
        </w:r>
        <w:r w:rsidRPr="00B1220E">
          <w:rPr>
            <w:rStyle w:val="GUIWord"/>
          </w:rPr>
          <w:delText>Upload Time</w:delText>
        </w:r>
        <w:r>
          <w:delText xml:space="preserve">, or changing the </w:delText>
        </w:r>
        <w:r w:rsidRPr="00B1220E">
          <w:rPr>
            <w:rStyle w:val="GUIWord"/>
          </w:rPr>
          <w:delText>File Comments</w:delText>
        </w:r>
        <w:r>
          <w:delText xml:space="preserve"> would generally not be useful and could be confusing. It is recommended that Users give careful consideration to the logical validity of changing Metadata values for multiple Spectra before doing it.</w:delText>
        </w:r>
      </w:del>
    </w:p>
    <w:p w:rsidR="00B1220E" w:rsidRDefault="00B1220E" w:rsidP="0059008C">
      <w:pPr>
        <w:pStyle w:val="Heading4"/>
        <w:numPr>
          <w:ilvl w:val="3"/>
          <w:numId w:val="7"/>
        </w:numPr>
      </w:pPr>
      <w:r>
        <w:t>Editing Metadata for Multiple Unrelated Spectra</w:t>
      </w:r>
    </w:p>
    <w:p w:rsidR="00B1220E" w:rsidRDefault="00B1220E" w:rsidP="00D61320">
      <w:pPr>
        <w:pStyle w:val="Body"/>
      </w:pPr>
      <w:r>
        <w:t>The operations in the preceding section can be applied to multiple unrelated Spectra.</w:t>
      </w:r>
    </w:p>
    <w:p w:rsidR="00B1220E" w:rsidRDefault="00B1220E" w:rsidP="00D61320">
      <w:pPr>
        <w:pStyle w:val="Body"/>
      </w:pPr>
      <w:r>
        <w:t xml:space="preserve">It is possible to </w:t>
      </w:r>
      <w:ins w:id="810" w:author="Peter" w:date="2013-05-08T09:19:00Z">
        <w:r w:rsidR="003479CF">
          <w:t>select multiple</w:t>
        </w:r>
      </w:ins>
      <w:del w:id="811" w:author="Peter" w:date="2013-05-08T09:19:00Z">
        <w:r w:rsidR="00D61320">
          <w:delText>add a Spectrum to the set of selected</w:delText>
        </w:r>
      </w:del>
      <w:r w:rsidR="00D61320">
        <w:t xml:space="preserve"> Spectra by holding the Control key while clicking on </w:t>
      </w:r>
      <w:ins w:id="812" w:author="Peter" w:date="2013-05-08T09:19:00Z">
        <w:r w:rsidR="003479CF">
          <w:t>each</w:t>
        </w:r>
        <w:r w:rsidR="00D61320">
          <w:t xml:space="preserve"> </w:t>
        </w:r>
        <w:r w:rsidR="003479CF">
          <w:t>additional</w:t>
        </w:r>
      </w:ins>
      <w:del w:id="813" w:author="Peter" w:date="2013-05-08T09:19:00Z">
        <w:r w:rsidR="00D61320">
          <w:delText>the</w:delText>
        </w:r>
      </w:del>
      <w:r w:rsidR="00D61320">
        <w:t xml:space="preserve"> Spectrum</w:t>
      </w:r>
      <w:ins w:id="814" w:author="Peter" w:date="2013-05-08T09:19:00Z">
        <w:r w:rsidR="003479CF">
          <w:t xml:space="preserve"> to be selected</w:t>
        </w:r>
      </w:ins>
      <w:r w:rsidR="00D61320">
        <w:t>. It is</w:t>
      </w:r>
      <w:ins w:id="815" w:author="Peter" w:date="2013-05-08T09:19:00Z">
        <w:r w:rsidR="00D61320">
          <w:t xml:space="preserve"> </w:t>
        </w:r>
        <w:r w:rsidR="003479CF">
          <w:t>also</w:t>
        </w:r>
      </w:ins>
      <w:r w:rsidR="00D61320">
        <w:t xml:space="preserve"> possible to select a range of Spectra by selecting the first Spectrum and then holding the Shift key while you click on the last Spectrum in the range. (This is consistent with common usage of the Control and Shift keys</w:t>
      </w:r>
      <w:ins w:id="816" w:author="Peter" w:date="2013-05-08T09:19:00Z">
        <w:r w:rsidR="003479CF">
          <w:t xml:space="preserve">. </w:t>
        </w:r>
        <w:r w:rsidR="003479CF" w:rsidRPr="003479CF">
          <w:rPr>
            <w:rStyle w:val="DocActionChar"/>
          </w:rPr>
          <w:t>%%% But what about Mac?</w:t>
        </w:r>
        <w:r w:rsidR="003479CF" w:rsidRPr="003479CF">
          <w:t>)</w:t>
        </w:r>
      </w:ins>
      <w:del w:id="817" w:author="Peter" w:date="2013-05-08T09:19:00Z">
        <w:r w:rsidR="00D61320">
          <w:delText>.)</w:delText>
        </w:r>
      </w:del>
      <w:r w:rsidR="00D61320">
        <w:t xml:space="preserve"> The operations </w:t>
      </w:r>
      <w:ins w:id="818" w:author="Peter" w:date="2013-05-08T09:19:00Z">
        <w:r w:rsidR="003479CF">
          <w:t>in the preceding section</w:t>
        </w:r>
      </w:ins>
      <w:del w:id="819" w:author="Peter" w:date="2013-05-08T09:19:00Z">
        <w:r w:rsidR="00D61320">
          <w:delText>above</w:delText>
        </w:r>
      </w:del>
      <w:r w:rsidR="00D61320">
        <w:t xml:space="preserve"> will then apply to all selected Spectra.</w:t>
      </w:r>
    </w:p>
    <w:p w:rsidR="00D61320" w:rsidRDefault="00D61320" w:rsidP="00D61320">
      <w:pPr>
        <w:pStyle w:val="Body"/>
      </w:pPr>
      <w:r>
        <w:t>Sim</w:t>
      </w:r>
      <w:r w:rsidR="0003650F">
        <w:t>i</w:t>
      </w:r>
      <w:r>
        <w:t xml:space="preserve">larly, it is possible to select multiple </w:t>
      </w:r>
      <w:ins w:id="820" w:author="Peter" w:date="2013-05-08T09:19:00Z">
        <w:r>
          <w:t>no</w:t>
        </w:r>
        <w:r w:rsidR="003479CF">
          <w:t>d</w:t>
        </w:r>
        <w:r>
          <w:t>es</w:t>
        </w:r>
      </w:ins>
      <w:del w:id="821" w:author="Peter" w:date="2013-05-08T09:19:00Z">
        <w:r>
          <w:delText>notes</w:delText>
        </w:r>
      </w:del>
      <w:r>
        <w:t xml:space="preserve"> in the Campaign </w:t>
      </w:r>
      <w:ins w:id="822" w:author="Peter" w:date="2013-05-08T09:19:00Z">
        <w:r w:rsidR="003479CF">
          <w:t>hierarchy</w:t>
        </w:r>
      </w:ins>
      <w:del w:id="823" w:author="Peter" w:date="2013-05-08T09:19:00Z">
        <w:r>
          <w:delText>tree</w:delText>
        </w:r>
      </w:del>
      <w:r>
        <w:t xml:space="preserve"> and operate on all Spectra in those nodes.</w:t>
      </w:r>
    </w:p>
    <w:p w:rsidR="00D61320" w:rsidRDefault="0003650F" w:rsidP="00AE7011">
      <w:pPr>
        <w:pStyle w:val="Warning"/>
      </w:pPr>
      <w:r>
        <w:t>Warning</w:t>
      </w:r>
      <w:r>
        <w:tab/>
      </w:r>
      <w:r w:rsidR="00666C33">
        <w:t>Do not</w:t>
      </w:r>
      <w:r>
        <w:t xml:space="preserve"> select multiple Spectra or nodes across different Campaigns and then update all selected Spectra to share the same Metadata values. If subsequent users select the </w:t>
      </w:r>
      <w:r w:rsidRPr="0003650F">
        <w:rPr>
          <w:rStyle w:val="GUIWord"/>
        </w:rPr>
        <w:t>Apply to shared record</w:t>
      </w:r>
      <w:r>
        <w:t xml:space="preserve"> option when editing Metadata, it will change the Metadata across both Campaigns, which is a very unexpected and c</w:t>
      </w:r>
      <w:r w:rsidR="002415EF">
        <w:t>onfusing result.</w:t>
      </w:r>
    </w:p>
    <w:p w:rsidR="003B29B2" w:rsidRDefault="003B29B2" w:rsidP="003B29B2">
      <w:pPr>
        <w:pStyle w:val="Heading2"/>
      </w:pPr>
      <w:bookmarkStart w:id="824" w:name="_Toc355280385"/>
      <w:bookmarkStart w:id="825" w:name="_Ref356551623"/>
      <w:bookmarkStart w:id="826" w:name="_Ref356551635"/>
      <w:bookmarkStart w:id="827" w:name="_Toc356807312"/>
      <w:r>
        <w:t>Uploading Metadata from Excel files</w:t>
      </w:r>
      <w:bookmarkEnd w:id="824"/>
      <w:bookmarkEnd w:id="825"/>
      <w:bookmarkEnd w:id="826"/>
      <w:bookmarkEnd w:id="827"/>
    </w:p>
    <w:p w:rsidR="00BF34E0" w:rsidRDefault="003B29B2" w:rsidP="00DE3175">
      <w:pPr>
        <w:pStyle w:val="Body"/>
      </w:pPr>
      <w:r>
        <w:t xml:space="preserve">Specchio supports uploading Metadata to your Campaign from </w:t>
      </w:r>
      <w:r w:rsidR="00C356CB">
        <w:t xml:space="preserve">Excel spreadsheet </w:t>
      </w:r>
      <w:r>
        <w:t xml:space="preserve">files saved </w:t>
      </w:r>
      <w:r w:rsidR="002415EF">
        <w:t>as an .XLS file</w:t>
      </w:r>
      <w:r>
        <w:t>.</w:t>
      </w:r>
      <w:r w:rsidR="002415EF">
        <w:t xml:space="preserve"> (It does not support loading form.CSV</w:t>
      </w:r>
      <w:r w:rsidR="0041732C">
        <w:t xml:space="preserve">, </w:t>
      </w:r>
      <w:r w:rsidR="002415EF">
        <w:t xml:space="preserve">.XLSX </w:t>
      </w:r>
      <w:r w:rsidR="0041732C">
        <w:t xml:space="preserve">or other Excel </w:t>
      </w:r>
      <w:r w:rsidR="002415EF">
        <w:t>file formats.)</w:t>
      </w:r>
    </w:p>
    <w:p w:rsidR="00A1725D" w:rsidRDefault="00A1725D" w:rsidP="00DE3175">
      <w:pPr>
        <w:pStyle w:val="Body"/>
      </w:pPr>
    </w:p>
    <w:p w:rsidR="003B29B2" w:rsidRDefault="00317107" w:rsidP="003B29B2">
      <w:pPr>
        <w:pStyle w:val="Body"/>
      </w:pPr>
      <w:r>
        <w:rPr>
          <w:noProof/>
          <w:lang w:val="en-AU" w:eastAsia="ja-JP"/>
        </w:rPr>
      </w:r>
      <w:r w:rsidR="008D2A2E">
        <w:pict>
          <v:group id="_x0000_s1151" editas="canvas" style="width:429.35pt;height:450pt;mso-position-horizontal-relative:char;mso-position-vertical-relative:line" coordorigin="1626,1206" coordsize="8587,9000">
            <o:lock v:ext="edit" aspectratio="t"/>
            <v:shape id="_x0000_s1150" type="#_x0000_t75" style="position:absolute;left:1626;top:1206;width:8587;height:9000" o:preferrelative="f">
              <v:fill o:detectmouseclick="t"/>
              <v:path o:extrusionok="t" o:connecttype="none"/>
              <o:lock v:ext="edit" text="t"/>
            </v:shape>
            <v:shape id="_x0000_s1176" type="#_x0000_t75" style="position:absolute;left:3110;top:1360;width:5300;height:3082">
              <v:imagedata r:id="rId46" o:title=""/>
            </v:shape>
            <v:shape id="_x0000_s1163" type="#_x0000_t45" style="position:absolute;left:5756;top:4692;width:1784;height:960" adj="31347,7898,27787,4073,21939,4073,10279,7898" fillcolor="#f4f3ec" strokecolor="black [3213]">
              <v:stroke startarrow="open"/>
              <v:textbox>
                <w:txbxContent>
                  <w:p w:rsidR="00FF3B3D" w:rsidRPr="00141131" w:rsidRDefault="00FF3B3D" w:rsidP="00141131">
                    <w:pPr>
                      <w:jc w:val="right"/>
                      <w:rPr>
                        <w:sz w:val="16"/>
                        <w:lang w:val="en-AU"/>
                      </w:rPr>
                    </w:pPr>
                    <w:r w:rsidRPr="00141131">
                      <w:rPr>
                        <w:sz w:val="16"/>
                        <w:lang w:val="en-AU"/>
                      </w:rPr>
                      <w:t>… the row data</w:t>
                    </w:r>
                    <w:r>
                      <w:rPr>
                        <w:sz w:val="16"/>
                        <w:lang w:val="en-AU"/>
                      </w:rPr>
                      <w:t xml:space="preserve"> are copied to that Spectrum’s Metadata</w:t>
                    </w:r>
                  </w:p>
                </w:txbxContent>
              </v:textbox>
              <o:callout v:ext="edit" gap="1.4pt" angle="30" distance="9.05pt" length="-.1pt" minusx="t" minusy="t"/>
            </v:shape>
            <v:roundrect id="_x0000_s1153" style="position:absolute;left:3390;top:1360;width:883;height:3082" arcsize="7719f" filled="f" strokecolor="red" strokeweight="1.5pt"/>
            <v:roundrect id="_x0000_s1154" style="position:absolute;left:3110;top:2668;width:5300;height:270" arcsize="16262f" filled="f" strokecolor="red" strokeweight="1.5pt"/>
            <v:shape id="_x0000_s1155" type="#_x0000_t75" style="position:absolute;left:3910;top:5960;width:2090;height:1110">
              <v:imagedata r:id="rId47" o:title="" croptop="17046f" cropbottom="10798f" cropleft="5441f" cropright="9328f"/>
            </v:shape>
            <v:shape id="_x0000_s1160" type="#_x0000_t45" style="position:absolute;left:1837;top:1360;width:1090;height:770" adj="30220,6761,24949,5077,22155,5077,-13554,67184" fillcolor="#f4f3ec" strokecolor="black [3213]">
              <v:stroke startarrow="open"/>
              <v:textbox>
                <w:txbxContent>
                  <w:p w:rsidR="00FF3B3D" w:rsidRPr="008646FA" w:rsidRDefault="00FF3B3D" w:rsidP="00AF35D7">
                    <w:pPr>
                      <w:rPr>
                        <w:sz w:val="16"/>
                        <w:lang w:val="en-AU"/>
                      </w:rPr>
                    </w:pPr>
                    <w:r w:rsidRPr="008646FA">
                      <w:rPr>
                        <w:sz w:val="16"/>
                        <w:lang w:val="en-AU"/>
                      </w:rPr>
                      <w:t xml:space="preserve">Nominated </w:t>
                    </w:r>
                    <w:r w:rsidRPr="00A83C86">
                      <w:rPr>
                        <w:b/>
                        <w:sz w:val="16"/>
                        <w:lang w:val="en-AU"/>
                      </w:rPr>
                      <w:t>Matching Column</w:t>
                    </w:r>
                  </w:p>
                </w:txbxContent>
              </v:textbox>
              <o:callout v:ext="edit" gap="1.4pt" distance="9.05pt" length="-.1pt" minusx="t" minusy="t"/>
            </v:shape>
            <v:shape id="_x0000_s1161" type="#_x0000_t45" style="position:absolute;left:8923;top:2472;width:1090;height:770" adj="-9135,7237,-6500,5077,-555,5077,-14486,71757" fillcolor="#f4f3ec" strokecolor="black [3213]">
              <v:stroke startarrow="open"/>
              <v:textbox>
                <w:txbxContent>
                  <w:p w:rsidR="00FF3B3D" w:rsidRPr="008646FA" w:rsidRDefault="00FF3B3D" w:rsidP="00AF35D7">
                    <w:pPr>
                      <w:rPr>
                        <w:sz w:val="16"/>
                        <w:lang w:val="en-AU"/>
                      </w:rPr>
                    </w:pPr>
                    <w:r>
                      <w:rPr>
                        <w:sz w:val="16"/>
                        <w:lang w:val="en-AU"/>
                      </w:rPr>
                      <w:t>Data for one Spectrum</w:t>
                    </w:r>
                  </w:p>
                </w:txbxContent>
              </v:textbox>
              <o:callout v:ext="edit" gap="1.4pt" angle="30" distance="9.05pt" length="-.1pt" minusy="t"/>
            </v:shape>
            <v:shape id="_x0000_s1162" type="#_x0000_t45" style="position:absolute;left:4739;top:4692;width:1146;height:981" adj="-7332,6341,-3845,3985,-528,3985,-13816,58040" fillcolor="#f4f3ec" strokecolor="black [3213]">
              <v:stroke startarrow="open"/>
              <v:textbox>
                <w:txbxContent>
                  <w:p w:rsidR="00FF3B3D" w:rsidRPr="008646FA" w:rsidRDefault="00FF3B3D" w:rsidP="00AF35D7">
                    <w:pPr>
                      <w:rPr>
                        <w:sz w:val="16"/>
                        <w:lang w:val="en-AU"/>
                      </w:rPr>
                    </w:pPr>
                    <w:r>
                      <w:rPr>
                        <w:sz w:val="16"/>
                        <w:lang w:val="en-AU"/>
                      </w:rPr>
                      <w:t xml:space="preserve">When the </w:t>
                    </w:r>
                    <w:r w:rsidRPr="00A83C86">
                      <w:rPr>
                        <w:b/>
                        <w:sz w:val="16"/>
                        <w:lang w:val="en-AU"/>
                      </w:rPr>
                      <w:t>Matching Column</w:t>
                    </w:r>
                    <w:r>
                      <w:rPr>
                        <w:sz w:val="16"/>
                        <w:lang w:val="en-AU"/>
                      </w:rPr>
                      <w:t xml:space="preserve"> matches …</w:t>
                    </w:r>
                  </w:p>
                </w:txbxContent>
              </v:textbox>
              <o:callout v:ext="edit" gap="1.4pt" angle="30" distance="9.05pt" length="-.1pt" minusy="t"/>
            </v:shape>
            <v:shape id="_x0000_s1177" type="#_x0000_t75" style="position:absolute;left:5064;top:6278;width:3072;height:3754">
              <v:imagedata r:id="rId48" o:title=""/>
            </v:shape>
            <v:shape id="_x0000_s1158" style="position:absolute;left:3840;top:2869;width:2160;height:4930" coordsize="1860,3653" path="m,c70,815,140,1631,450,2240v310,609,860,1011,1410,1413e" filled="f" strokecolor="#00b0f0" strokeweight="1pt">
              <v:stroke startarrow="block" endarrow="block"/>
              <v:path arrowok="t"/>
            </v:shape>
            <v:shape id="_x0000_s1164" type="#_x0000_t202" style="position:absolute;left:3650;top:5005;width:773;height:270" stroked="f">
              <v:textbox inset=".1mm,.1mm,.1mm,.1mm">
                <w:txbxContent>
                  <w:p w:rsidR="00FF3B3D" w:rsidRPr="00AF35D7" w:rsidRDefault="00FF3B3D" w:rsidP="00AF35D7">
                    <w:pPr>
                      <w:rPr>
                        <w:sz w:val="18"/>
                        <w:lang w:val="en-AU"/>
                      </w:rPr>
                    </w:pPr>
                    <w:r w:rsidRPr="00AF35D7">
                      <w:rPr>
                        <w:sz w:val="18"/>
                        <w:lang w:val="en-AU"/>
                      </w:rPr>
                      <w:t>Matches</w:t>
                    </w:r>
                  </w:p>
                </w:txbxContent>
              </v:textbox>
            </v:shape>
            <v:shape id="_x0000_s1178" style="position:absolute;left:4983;top:2802;width:3707;height:3794" coordsize="3707,3794" path="m,c1617,763,3235,1527,3471,2159,3707,2791,2253,3313,1418,3794e" filled="f" strokecolor="#00b0f0" strokeweight="1pt">
              <v:stroke startarrow="oval" startarrowwidth="narrow" startarrowlength="short" endarrow="open" endarrowwidth="wide" endarrowlength="long"/>
              <v:path arrowok="t"/>
            </v:shape>
            <v:shape id="_x0000_s1180" style="position:absolute;left:5509;top:2802;width:3343;height:6469" coordsize="3343,6469" path="m,c1539,540,3079,1081,3211,2159,3343,3237,2069,4853,795,6469e" filled="f" strokecolor="#00b0f0" strokeweight="1pt">
              <v:stroke startarrow="oval" startarrowwidth="narrow" startarrowlength="short" endarrow="open" endarrowwidth="wide" endarrowlength="long"/>
              <v:path arrowok="t"/>
            </v:shape>
            <v:shape id="_x0000_s1181" style="position:absolute;left:6283;top:2802;width:2585;height:6921" coordsize="2585,6921" path="m,c1276,546,2553,1093,2569,2246,2585,3399,835,5972,97,6921e" filled="f" strokecolor="#00b0f0" strokeweight="1pt">
              <v:stroke startarrow="oval" startarrowwidth="narrow" startarrowlength="short" endarrow="open" endarrowwidth="wide" endarrowlength="long"/>
              <v:path arrowok="t"/>
            </v:shape>
            <v:shape id="_x0000_s1182" style="position:absolute;left:6283;top:2802;width:2473;height:6244" coordsize="2473,6244" path="m720,v876,597,1753,1194,1633,2235c2233,3276,1116,4760,,6244e" filled="f" strokecolor="#00b0f0" strokeweight="1pt">
              <v:stroke startarrow="oval" startarrowwidth="narrow" startarrowlength="short" endarrow="open" endarrowwidth="wide" endarrowlength="long"/>
              <v:path arrowok="t"/>
            </v:shape>
            <v:shape id="_x0000_s1183" style="position:absolute;left:7175;top:2802;width:1854;height:6706" coordsize="1854,6706" path="m634,v610,564,1220,1128,1114,2246c1642,3364,821,5035,,6706e" filled="f" strokecolor="#00b0f0" strokeweight="1pt">
              <v:stroke startarrow="oval" startarrowwidth="narrow" startarrowlength="short" endarrow="open" endarrowwidth="wide" endarrowlength="long"/>
              <v:path arrowok="t"/>
            </v:shape>
            <v:oval id="_x0000_s1184" style="position:absolute;left:8303;top:4898;width:726;height:236" filled="f"/>
            <w10:wrap type="none"/>
            <w10:anchorlock/>
          </v:group>
        </w:pict>
      </w:r>
      <w:r w:rsidR="00AF35D7" w:rsidRPr="00AF35D7">
        <w:t xml:space="preserve"> </w:t>
      </w:r>
      <w:r w:rsidR="009D3992">
        <w:t xml:space="preserve">Which </w:t>
      </w:r>
      <w:r w:rsidR="00DE3175">
        <w:t xml:space="preserve">Metadata Attributes </w:t>
      </w:r>
      <w:r w:rsidR="009D3992">
        <w:t xml:space="preserve">are </w:t>
      </w:r>
      <w:r w:rsidR="00DE3175">
        <w:t>copied and other parameters of this process are all selectable as described below.</w:t>
      </w:r>
    </w:p>
    <w:p w:rsidR="000C3727" w:rsidRDefault="00C356CB" w:rsidP="000C3727">
      <w:pPr>
        <w:pStyle w:val="HeadingSubUnnumbered"/>
      </w:pPr>
      <w:r>
        <w:t xml:space="preserve">Input </w:t>
      </w:r>
      <w:r w:rsidR="000C3727">
        <w:t>.XLS file format</w:t>
      </w:r>
    </w:p>
    <w:p w:rsidR="003B29B2" w:rsidRDefault="003B29B2" w:rsidP="003B29B2">
      <w:pPr>
        <w:pStyle w:val="Body"/>
      </w:pPr>
      <w:r>
        <w:t>Metadata Excel files must conform to the following conventions in order to be loaded correctly.</w:t>
      </w:r>
    </w:p>
    <w:p w:rsidR="00C356CB" w:rsidRDefault="00C356CB" w:rsidP="003B29B2">
      <w:pPr>
        <w:pStyle w:val="Bullet"/>
      </w:pPr>
      <w:r>
        <w:t>Only the first data sheet is loaded.</w:t>
      </w:r>
    </w:p>
    <w:p w:rsidR="003B29B2" w:rsidRDefault="003B29B2" w:rsidP="003B29B2">
      <w:pPr>
        <w:pStyle w:val="Bullet"/>
      </w:pPr>
      <w:r>
        <w:t xml:space="preserve">The first row must </w:t>
      </w:r>
      <w:r w:rsidR="00C356CB">
        <w:t>contain</w:t>
      </w:r>
      <w:r>
        <w:t xml:space="preserve"> column heading</w:t>
      </w:r>
      <w:r w:rsidR="00C356CB">
        <w:t>s</w:t>
      </w:r>
      <w:r>
        <w:t xml:space="preserve">. It will be displayed </w:t>
      </w:r>
      <w:r w:rsidR="00C356CB">
        <w:t xml:space="preserve">and referenced </w:t>
      </w:r>
      <w:r>
        <w:t>during the upload process, but it will not be uploaded.</w:t>
      </w:r>
      <w:r w:rsidR="00DE3175">
        <w:t xml:space="preserve"> The column headings do not need to match Metadata Attribute names.</w:t>
      </w:r>
    </w:p>
    <w:p w:rsidR="00DE3175" w:rsidRDefault="00DE3175" w:rsidP="003B29B2">
      <w:pPr>
        <w:pStyle w:val="Bullet"/>
      </w:pPr>
      <w:r>
        <w:t xml:space="preserve">Each </w:t>
      </w:r>
      <w:r w:rsidR="003B29B2">
        <w:t xml:space="preserve">row </w:t>
      </w:r>
      <w:r>
        <w:t>holds data which is</w:t>
      </w:r>
      <w:r w:rsidR="003B29B2">
        <w:t xml:space="preserve"> uploaded to one </w:t>
      </w:r>
      <w:r>
        <w:t>S</w:t>
      </w:r>
      <w:r w:rsidR="003B29B2">
        <w:t>pectrum.</w:t>
      </w:r>
    </w:p>
    <w:p w:rsidR="003B29B2" w:rsidRDefault="00675431" w:rsidP="003B29B2">
      <w:pPr>
        <w:pStyle w:val="Bullet"/>
      </w:pPr>
      <w:r>
        <w:t>The rows do not need to be sorted.</w:t>
      </w:r>
    </w:p>
    <w:p w:rsidR="00DE3175" w:rsidRDefault="00DE3175" w:rsidP="003B29B2">
      <w:pPr>
        <w:pStyle w:val="Bullet"/>
      </w:pPr>
      <w:r>
        <w:t>O</w:t>
      </w:r>
      <w:r w:rsidR="003B29B2">
        <w:t xml:space="preserve">ne column, identified at upload time, </w:t>
      </w:r>
      <w:r>
        <w:t>is</w:t>
      </w:r>
      <w:r w:rsidR="003B29B2">
        <w:t xml:space="preserve"> used </w:t>
      </w:r>
      <w:r>
        <w:t>as the Matching Column. It identifies which Spectrum will receive the data from each row.</w:t>
      </w:r>
    </w:p>
    <w:p w:rsidR="003B29B2" w:rsidRDefault="003B29B2" w:rsidP="003B29B2">
      <w:pPr>
        <w:pStyle w:val="Bullet"/>
      </w:pPr>
      <w:r>
        <w:t>Other columns contain the Metadata that will be uploaded.</w:t>
      </w:r>
    </w:p>
    <w:p w:rsidR="003B29B2" w:rsidRDefault="00DE3175" w:rsidP="003B29B2">
      <w:pPr>
        <w:pStyle w:val="Bullet"/>
      </w:pPr>
      <w:r>
        <w:t>Some c</w:t>
      </w:r>
      <w:r w:rsidR="003B29B2">
        <w:t>olumns can be ignored during the upload process.</w:t>
      </w:r>
    </w:p>
    <w:p w:rsidR="000C3727" w:rsidRDefault="00C356CB" w:rsidP="000C3727">
      <w:pPr>
        <w:pStyle w:val="HeadingSubUnnumbered"/>
      </w:pPr>
      <w:r>
        <w:t>Column selection operati</w:t>
      </w:r>
      <w:r w:rsidR="000C3727">
        <w:t>on</w:t>
      </w:r>
    </w:p>
    <w:p w:rsidR="00C356CB" w:rsidRDefault="00453FEC" w:rsidP="00C356CB">
      <w:pPr>
        <w:pStyle w:val="Body"/>
      </w:pPr>
      <w:r>
        <w:t>After you have selected the XLS file to upload, the following control is</w:t>
      </w:r>
      <w:r w:rsidR="001C6618">
        <w:t xml:space="preserve"> displayed</w:t>
      </w:r>
      <w:r w:rsidR="005B1A36">
        <w:t xml:space="preserve"> as part of a larger dialog</w:t>
      </w:r>
      <w:r w:rsidR="001C6618">
        <w:t>.</w:t>
      </w:r>
    </w:p>
    <w:p w:rsidR="00C303D9" w:rsidRDefault="00C303D9" w:rsidP="009F7636">
      <w:pPr>
        <w:pStyle w:val="Figure"/>
      </w:pPr>
      <w:r>
        <w:rPr>
          <w:lang w:val="en-AU"/>
        </w:rPr>
      </w:r>
      <w:r w:rsidR="008D2A2E">
        <w:pict>
          <v:group id="_x0000_s1166" editas="canvas" style="width:445.65pt;height:234.2pt;mso-position-horizontal-relative:char;mso-position-vertical-relative:line" coordorigin="2127,1571" coordsize="8913,4684">
            <o:lock v:ext="edit" aspectratio="t"/>
            <v:shape id="_x0000_s1165" type="#_x0000_t75" style="position:absolute;left:2127;top:1571;width:8913;height:4684" o:preferrelative="f">
              <v:fill o:detectmouseclick="t"/>
              <v:path o:extrusionok="t" o:connecttype="none"/>
              <o:lock v:ext="edit" text="t"/>
            </v:shape>
            <v:shape id="_x0000_s1185" type="#_x0000_t75" style="position:absolute;left:2218;top:1584;width:6740;height:4671">
              <v:imagedata r:id="rId49" o:title=""/>
            </v:shape>
            <v:shapetype id="_x0000_t44" coordsize="21600,21600" o:spt="44" adj="-8280,24300,-1800,4050" path="m@0@1l@2@3nfem@2,l@2,21600nfem,l21600,r,21600l,21600nsxe">
              <v:stroke joinstyle="miter"/>
              <v:formulas>
                <v:f eqn="val #0"/>
                <v:f eqn="val #1"/>
                <v:f eqn="val #2"/>
                <v:f eqn="val #3"/>
              </v:formulas>
              <v:path arrowok="t" o:extrusionok="f" gradientshapeok="t" o:connecttype="custom" o:connectlocs="@0,@1;10800,0;10800,21600;0,10800;21600,10800"/>
              <v:handles>
                <v:h position="#0,#1"/>
                <v:h position="#2,#3"/>
              </v:handles>
              <o:callout v:ext="edit" type="oneSegment" on="t" accentbar="t" textborder="f"/>
            </v:shapetype>
            <v:shape id="_x0000_s1168" type="#_x0000_t44" style="position:absolute;left:9298;top:1799;width:1488;height:730" adj="-4979,17073,-406,5356,-7127,16333,-5197,18967" fillcolor="#f4f3ec">
              <v:stroke startarrow="open"/>
              <v:textbox inset="1mm">
                <w:txbxContent>
                  <w:p w:rsidR="00FF3B3D" w:rsidRPr="00C303D9" w:rsidRDefault="00FF3B3D" w:rsidP="008D2A2E">
                    <w:pPr>
                      <w:rPr>
                        <w:sz w:val="16"/>
                        <w:lang w:val="en-AU"/>
                      </w:rPr>
                    </w:pPr>
                    <w:r w:rsidRPr="00C303D9">
                      <w:rPr>
                        <w:sz w:val="16"/>
                        <w:lang w:val="en-AU"/>
                      </w:rPr>
                      <w:t>1</w:t>
                    </w:r>
                    <w:r w:rsidRPr="00C303D9">
                      <w:rPr>
                        <w:sz w:val="16"/>
                        <w:vertAlign w:val="superscript"/>
                        <w:lang w:val="en-AU"/>
                      </w:rPr>
                      <w:t>st</w:t>
                    </w:r>
                    <w:r w:rsidRPr="00C303D9">
                      <w:rPr>
                        <w:sz w:val="16"/>
                        <w:lang w:val="en-AU"/>
                      </w:rPr>
                      <w:t xml:space="preserve"> </w:t>
                    </w:r>
                    <w:r>
                      <w:rPr>
                        <w:sz w:val="16"/>
                        <w:lang w:val="en-AU"/>
                      </w:rPr>
                      <w:t xml:space="preserve">Row </w:t>
                    </w:r>
                    <w:r w:rsidRPr="00C303D9">
                      <w:rPr>
                        <w:sz w:val="16"/>
                        <w:lang w:val="en-AU"/>
                      </w:rPr>
                      <w:t>– Select one Matching Colum</w:t>
                    </w:r>
                    <w:r>
                      <w:rPr>
                        <w:sz w:val="16"/>
                        <w:lang w:val="en-AU"/>
                      </w:rPr>
                      <w:t>n</w:t>
                    </w:r>
                  </w:p>
                </w:txbxContent>
              </v:textbox>
              <o:callout v:ext="edit" gap="1.4pt" distance="9.05pt" length="-.1pt" minusy="t"/>
            </v:shape>
            <v:roundrect id="_x0000_s1169" style="position:absolute;left:2221;top:2406;width:6730;height:150" arcsize="10923f" filled="f" strokecolor="red" strokeweight=".5pt"/>
            <v:roundrect id="_x0000_s1170" style="position:absolute;left:2221;top:2591;width:6730;height:150" arcsize="10923f" filled="f" strokecolor="red" strokeweight=".5pt"/>
            <v:roundrect id="_x0000_s1171" style="position:absolute;left:2221;top:2770;width:6730;height:150" arcsize="10923f" filled="f" strokecolor="red" strokeweight=".5pt"/>
            <v:shape id="_x0000_s1172" type="#_x0000_t44" style="position:absolute;left:9298;top:2662;width:1488;height:552" adj="-4935,548,-406,7083,-7127,21600,-5197,25083" fillcolor="#f4f3ec">
              <v:stroke startarrow="open"/>
              <v:textbox inset="1mm">
                <w:txbxContent>
                  <w:p w:rsidR="00FF3B3D" w:rsidRPr="00C303D9" w:rsidRDefault="00FF3B3D" w:rsidP="008D2A2E">
                    <w:pPr>
                      <w:rPr>
                        <w:sz w:val="16"/>
                        <w:lang w:val="en-AU"/>
                      </w:rPr>
                    </w:pPr>
                    <w:r>
                      <w:rPr>
                        <w:sz w:val="16"/>
                        <w:lang w:val="en-AU"/>
                      </w:rPr>
                      <w:t>2</w:t>
                    </w:r>
                    <w:r w:rsidRPr="00C303D9">
                      <w:rPr>
                        <w:sz w:val="16"/>
                        <w:vertAlign w:val="superscript"/>
                        <w:lang w:val="en-AU"/>
                      </w:rPr>
                      <w:t>nd</w:t>
                    </w:r>
                    <w:r>
                      <w:rPr>
                        <w:sz w:val="16"/>
                        <w:lang w:val="en-AU"/>
                      </w:rPr>
                      <w:t xml:space="preserve"> Row </w:t>
                    </w:r>
                    <w:r w:rsidRPr="00C303D9">
                      <w:rPr>
                        <w:sz w:val="16"/>
                        <w:lang w:val="en-AU"/>
                      </w:rPr>
                      <w:t xml:space="preserve">– Select </w:t>
                    </w:r>
                    <w:r>
                      <w:rPr>
                        <w:sz w:val="16"/>
                        <w:lang w:val="en-AU"/>
                      </w:rPr>
                      <w:t>Metadata Group</w:t>
                    </w:r>
                  </w:p>
                </w:txbxContent>
              </v:textbox>
              <o:callout v:ext="edit" gap="1.4pt" distance="9.05pt" length="-.1pt"/>
            </v:shape>
            <v:shape id="_x0000_s1173" type="#_x0000_t44" style="position:absolute;left:9298;top:3332;width:1488;height:709" adj="-4674,-13252,-406,5514,-7127,16817,-5197,19528" fillcolor="#f4f3ec">
              <v:stroke startarrow="open"/>
              <v:textbox inset="1mm">
                <w:txbxContent>
                  <w:p w:rsidR="00FF3B3D" w:rsidRPr="00C303D9" w:rsidRDefault="00FF3B3D" w:rsidP="008D2A2E">
                    <w:pPr>
                      <w:rPr>
                        <w:sz w:val="16"/>
                        <w:lang w:val="en-AU"/>
                      </w:rPr>
                    </w:pPr>
                    <w:r>
                      <w:rPr>
                        <w:sz w:val="16"/>
                        <w:lang w:val="en-AU"/>
                      </w:rPr>
                      <w:t>3</w:t>
                    </w:r>
                    <w:r w:rsidRPr="00C303D9">
                      <w:rPr>
                        <w:sz w:val="16"/>
                        <w:vertAlign w:val="superscript"/>
                        <w:lang w:val="en-AU"/>
                      </w:rPr>
                      <w:t>rd</w:t>
                    </w:r>
                    <w:r>
                      <w:rPr>
                        <w:sz w:val="16"/>
                        <w:lang w:val="en-AU"/>
                      </w:rPr>
                      <w:t xml:space="preserve"> Row </w:t>
                    </w:r>
                    <w:r w:rsidRPr="00C303D9">
                      <w:rPr>
                        <w:sz w:val="16"/>
                        <w:lang w:val="en-AU"/>
                      </w:rPr>
                      <w:t xml:space="preserve">– Select </w:t>
                    </w:r>
                    <w:r>
                      <w:rPr>
                        <w:sz w:val="16"/>
                        <w:lang w:val="en-AU"/>
                      </w:rPr>
                      <w:t>Metadata Attribute</w:t>
                    </w:r>
                  </w:p>
                </w:txbxContent>
              </v:textbox>
              <o:callout v:ext="edit" gap="1.4pt" distance="9.05pt" length="-.1pt"/>
            </v:shape>
            <v:roundrect id="_x0000_s1174" style="position:absolute;left:2221;top:2958;width:6730;height:1441" arcsize="4457f" filled="f" strokecolor="red" strokeweight=".5pt"/>
            <v:shape id="_x0000_s1175" type="#_x0000_t44" style="position:absolute;left:8233;top:4746;width:1488;height:946" adj="-16519,-7718,-406,4133,-42692,14819,-40761,16851" fillcolor="#f4f3ec">
              <v:stroke startarrow="open"/>
              <v:textbox inset="1mm">
                <w:txbxContent>
                  <w:p w:rsidR="00FF3B3D" w:rsidRPr="00C303D9" w:rsidRDefault="00FF3B3D" w:rsidP="008D2A2E">
                    <w:pPr>
                      <w:rPr>
                        <w:sz w:val="16"/>
                        <w:lang w:val="en-AU"/>
                      </w:rPr>
                    </w:pPr>
                    <w:r>
                      <w:rPr>
                        <w:sz w:val="16"/>
                        <w:lang w:val="en-AU"/>
                      </w:rPr>
                      <w:t>Entire contents of selected XLS file displayed for reference</w:t>
                    </w:r>
                  </w:p>
                </w:txbxContent>
              </v:textbox>
              <o:callout v:ext="edit" gap="1.4pt" distance="9.05pt" length="-.1pt"/>
            </v:shape>
            <w10:wrap type="none"/>
            <w10:anchorlock/>
          </v:group>
        </w:pict>
      </w:r>
    </w:p>
    <w:p w:rsidR="00C356CB" w:rsidRDefault="00C356CB" w:rsidP="00C356CB">
      <w:pPr>
        <w:pStyle w:val="Caption"/>
      </w:pPr>
      <w:r>
        <w:t xml:space="preserve">Figure </w:t>
      </w:r>
      <w:fldSimple w:instr=" SEQ Figure \* ARABIC ">
        <w:r w:rsidR="00FF3B3D">
          <w:rPr>
            <w:noProof/>
          </w:rPr>
          <w:t>36</w:t>
        </w:r>
      </w:fldSimple>
      <w:r>
        <w:t xml:space="preserve">: </w:t>
      </w:r>
      <w:r w:rsidR="00453FEC">
        <w:t>Matching &amp; Element Assignment Control</w:t>
      </w:r>
    </w:p>
    <w:p w:rsidR="00453FEC" w:rsidRDefault="00453FEC" w:rsidP="00453FEC">
      <w:pPr>
        <w:pStyle w:val="Body"/>
      </w:pPr>
      <w:r>
        <w:t xml:space="preserve">This control shows the contents of the XLS file you have </w:t>
      </w:r>
      <w:r w:rsidR="00C303D9">
        <w:t>opened</w:t>
      </w:r>
      <w:r>
        <w:t xml:space="preserve"> and allows you to </w:t>
      </w:r>
      <w:r w:rsidR="00C303D9">
        <w:t>select</w:t>
      </w:r>
      <w:r>
        <w:t xml:space="preserve"> how it will be used.</w:t>
      </w:r>
    </w:p>
    <w:p w:rsidR="00453FEC" w:rsidRDefault="00453FEC" w:rsidP="00453FEC">
      <w:pPr>
        <w:pStyle w:val="Body"/>
      </w:pPr>
      <w:r>
        <w:t>The three rows of dropdown boxes are used as follows:</w:t>
      </w:r>
    </w:p>
    <w:tbl>
      <w:tblPr>
        <w:tblStyle w:val="TableSimple"/>
        <w:tblW w:w="0" w:type="auto"/>
        <w:tblLook w:val="04A0"/>
      </w:tblPr>
      <w:tblGrid>
        <w:gridCol w:w="1054"/>
        <w:gridCol w:w="5852"/>
        <w:gridCol w:w="1956"/>
      </w:tblGrid>
      <w:tr w:rsidR="00103802" w:rsidTr="003F3FD3">
        <w:tc>
          <w:tcPr>
            <w:tcW w:w="0" w:type="auto"/>
          </w:tcPr>
          <w:p w:rsidR="00103802" w:rsidRDefault="00103802" w:rsidP="003F3FD3">
            <w:pPr>
              <w:pStyle w:val="TableText"/>
            </w:pPr>
            <w:r>
              <w:t>First row</w:t>
            </w:r>
          </w:p>
        </w:tc>
        <w:tc>
          <w:tcPr>
            <w:tcW w:w="0" w:type="auto"/>
          </w:tcPr>
          <w:p w:rsidR="003F3FD3" w:rsidRDefault="003F3FD3" w:rsidP="003F3FD3">
            <w:pPr>
              <w:pStyle w:val="TableText"/>
            </w:pPr>
            <w:r>
              <w:t>Selecting the Matching Column</w:t>
            </w:r>
          </w:p>
          <w:p w:rsidR="00103802" w:rsidRDefault="003F3FD3" w:rsidP="002F5F99">
            <w:pPr>
              <w:pStyle w:val="TableText"/>
            </w:pPr>
            <w:r>
              <w:t xml:space="preserve">In one of the columns only, select </w:t>
            </w:r>
            <w:r w:rsidRPr="002F5F99">
              <w:rPr>
                <w:rStyle w:val="GUIWord"/>
              </w:rPr>
              <w:t>Matching Column</w:t>
            </w:r>
            <w:r>
              <w:t xml:space="preserve"> from the drop down list.</w:t>
            </w:r>
            <w:r w:rsidR="002F5F99">
              <w:t xml:space="preserve"> </w:t>
            </w:r>
            <w:r>
              <w:t>This indicates the column that will be used to search for the Spectrum to receive the metadata for each row.</w:t>
            </w:r>
          </w:p>
        </w:tc>
        <w:tc>
          <w:tcPr>
            <w:tcW w:w="0" w:type="auto"/>
          </w:tcPr>
          <w:p w:rsidR="00103802" w:rsidRDefault="003F3FD3" w:rsidP="003F3FD3">
            <w:pPr>
              <w:pStyle w:val="TableText"/>
            </w:pPr>
            <w:r>
              <w:rPr>
                <w:noProof/>
                <w:lang w:val="en-AU" w:eastAsia="ja-JP"/>
              </w:rPr>
              <w:drawing>
                <wp:inline distT="0" distB="0" distL="0" distR="0">
                  <wp:extent cx="1085850" cy="381000"/>
                  <wp:effectExtent l="19050" t="0" r="0" b="0"/>
                  <wp:docPr id="13"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
                          <pic:cNvPicPr>
                            <a:picLocks noChangeAspect="1" noChangeArrowheads="1"/>
                          </pic:cNvPicPr>
                        </pic:nvPicPr>
                        <pic:blipFill>
                          <a:blip r:embed="rId50"/>
                          <a:srcRect l="41676" t="23245" r="20327" b="53116"/>
                          <a:stretch>
                            <a:fillRect/>
                          </a:stretch>
                        </pic:blipFill>
                        <pic:spPr bwMode="auto">
                          <a:xfrm>
                            <a:off x="0" y="0"/>
                            <a:ext cx="1085850" cy="381000"/>
                          </a:xfrm>
                          <a:prstGeom prst="rect">
                            <a:avLst/>
                          </a:prstGeom>
                          <a:noFill/>
                          <a:ln w="9525">
                            <a:noFill/>
                            <a:miter lim="800000"/>
                            <a:headEnd/>
                            <a:tailEnd/>
                          </a:ln>
                        </pic:spPr>
                      </pic:pic>
                    </a:graphicData>
                  </a:graphic>
                </wp:inline>
              </w:drawing>
            </w:r>
          </w:p>
        </w:tc>
      </w:tr>
      <w:tr w:rsidR="00103802" w:rsidTr="003F3FD3">
        <w:tc>
          <w:tcPr>
            <w:tcW w:w="0" w:type="auto"/>
          </w:tcPr>
          <w:p w:rsidR="00103802" w:rsidRDefault="003F3FD3" w:rsidP="00453FEC">
            <w:pPr>
              <w:pStyle w:val="HangingIndent"/>
              <w:ind w:left="0" w:firstLine="0"/>
            </w:pPr>
            <w:r>
              <w:t>Second Row</w:t>
            </w:r>
          </w:p>
        </w:tc>
        <w:tc>
          <w:tcPr>
            <w:tcW w:w="0" w:type="auto"/>
          </w:tcPr>
          <w:p w:rsidR="003F3FD3" w:rsidRDefault="003F3FD3" w:rsidP="003F3FD3">
            <w:pPr>
              <w:pStyle w:val="TableText"/>
            </w:pPr>
            <w:r>
              <w:t>Selecting the Metadata Group</w:t>
            </w:r>
          </w:p>
          <w:p w:rsidR="00103802" w:rsidRDefault="003F3FD3" w:rsidP="003F3FD3">
            <w:pPr>
              <w:pStyle w:val="TableText"/>
            </w:pPr>
            <w:r>
              <w:t>In all columns that you want to use, select the Metadata Group that contains the Metadata Attribute which is listed in that column.</w:t>
            </w:r>
          </w:p>
        </w:tc>
        <w:tc>
          <w:tcPr>
            <w:tcW w:w="0" w:type="auto"/>
          </w:tcPr>
          <w:p w:rsidR="00103802" w:rsidRDefault="003F3FD3" w:rsidP="00453FEC">
            <w:pPr>
              <w:pStyle w:val="HangingIndent"/>
              <w:ind w:left="0" w:firstLine="0"/>
            </w:pPr>
            <w:r>
              <w:rPr>
                <w:noProof/>
                <w:lang w:val="en-AU" w:eastAsia="ja-JP"/>
              </w:rPr>
              <w:drawing>
                <wp:inline distT="0" distB="0" distL="0" distR="0">
                  <wp:extent cx="1047750" cy="889000"/>
                  <wp:effectExtent l="19050" t="0" r="0" b="0"/>
                  <wp:docPr id="17"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
                          <pic:cNvPicPr>
                            <a:picLocks noChangeAspect="1" noChangeArrowheads="1"/>
                          </pic:cNvPicPr>
                        </pic:nvPicPr>
                        <pic:blipFill>
                          <a:blip r:embed="rId51"/>
                          <a:srcRect l="37445" t="26885" r="26211" b="27213"/>
                          <a:stretch>
                            <a:fillRect/>
                          </a:stretch>
                        </pic:blipFill>
                        <pic:spPr bwMode="auto">
                          <a:xfrm>
                            <a:off x="0" y="0"/>
                            <a:ext cx="1047750" cy="889000"/>
                          </a:xfrm>
                          <a:prstGeom prst="rect">
                            <a:avLst/>
                          </a:prstGeom>
                          <a:noFill/>
                          <a:ln w="9525">
                            <a:noFill/>
                            <a:miter lim="800000"/>
                            <a:headEnd/>
                            <a:tailEnd/>
                          </a:ln>
                        </pic:spPr>
                      </pic:pic>
                    </a:graphicData>
                  </a:graphic>
                </wp:inline>
              </w:drawing>
            </w:r>
          </w:p>
        </w:tc>
      </w:tr>
      <w:tr w:rsidR="00103802" w:rsidTr="003F3FD3">
        <w:tc>
          <w:tcPr>
            <w:tcW w:w="0" w:type="auto"/>
          </w:tcPr>
          <w:p w:rsidR="00103802" w:rsidRDefault="003F3FD3" w:rsidP="00453FEC">
            <w:pPr>
              <w:pStyle w:val="HangingIndent"/>
              <w:ind w:left="0" w:firstLine="0"/>
            </w:pPr>
            <w:r>
              <w:t>Third Row</w:t>
            </w:r>
          </w:p>
        </w:tc>
        <w:tc>
          <w:tcPr>
            <w:tcW w:w="0" w:type="auto"/>
          </w:tcPr>
          <w:p w:rsidR="003F3FD3" w:rsidRDefault="003F3FD3" w:rsidP="003F3FD3">
            <w:pPr>
              <w:pStyle w:val="TableText"/>
            </w:pPr>
            <w:r>
              <w:t>Selecting the Metadata Attribute</w:t>
            </w:r>
          </w:p>
          <w:p w:rsidR="00103802" w:rsidRDefault="003F3FD3" w:rsidP="003F3FD3">
            <w:pPr>
              <w:pStyle w:val="TableText"/>
            </w:pPr>
            <w:r>
              <w:t>In all columns that you want to use, select the Metadata Attribute which is listed in that column.</w:t>
            </w:r>
          </w:p>
        </w:tc>
        <w:tc>
          <w:tcPr>
            <w:tcW w:w="0" w:type="auto"/>
          </w:tcPr>
          <w:p w:rsidR="00103802" w:rsidRDefault="00103802" w:rsidP="00453FEC">
            <w:pPr>
              <w:pStyle w:val="HangingIndent"/>
              <w:ind w:left="0" w:firstLine="0"/>
            </w:pPr>
          </w:p>
        </w:tc>
      </w:tr>
    </w:tbl>
    <w:p w:rsidR="00675431" w:rsidRPr="00453FEC" w:rsidRDefault="00675431" w:rsidP="00675431">
      <w:pPr>
        <w:pStyle w:val="Body"/>
      </w:pPr>
      <w:r>
        <w:t>After you have set up the</w:t>
      </w:r>
      <w:r w:rsidR="005B1A36">
        <w:t>se</w:t>
      </w:r>
      <w:r>
        <w:t xml:space="preserve"> three rows of selection parameters, the Assignment Details and Matching Details controls will show how the XLS data will be uploaded. </w:t>
      </w:r>
      <w:r w:rsidR="002F5F99">
        <w:t xml:space="preserve">Use these </w:t>
      </w:r>
      <w:r>
        <w:t xml:space="preserve">controls to check that the upload is set up </w:t>
      </w:r>
      <w:r w:rsidR="005B1A36">
        <w:t xml:space="preserve">correctly </w:t>
      </w:r>
      <w:r>
        <w:t>before proceeding.</w:t>
      </w:r>
    </w:p>
    <w:tbl>
      <w:tblPr>
        <w:tblStyle w:val="TableGrid"/>
        <w:tblW w:w="0" w:type="auto"/>
        <w:tblInd w:w="71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2976"/>
        <w:gridCol w:w="5883"/>
      </w:tblGrid>
      <w:tr w:rsidR="003F3FD3" w:rsidTr="00C7255F">
        <w:tc>
          <w:tcPr>
            <w:tcW w:w="0" w:type="auto"/>
          </w:tcPr>
          <w:p w:rsidR="003F3FD3" w:rsidRDefault="00AF6F5F" w:rsidP="00C356CB">
            <w:pPr>
              <w:pStyle w:val="HeadingSubUnnumbered"/>
              <w:ind w:left="0"/>
            </w:pPr>
            <w:r>
              <w:rPr>
                <w:b w:val="0"/>
                <w:noProof/>
                <w:lang w:val="en-AU" w:eastAsia="ja-JP"/>
              </w:rPr>
              <w:drawing>
                <wp:inline distT="0" distB="0" distL="0" distR="0">
                  <wp:extent cx="1727864" cy="4217797"/>
                  <wp:effectExtent l="19050" t="0" r="5686" b="0"/>
                  <wp:docPr id="153"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4"/>
                          <pic:cNvPicPr>
                            <a:picLocks noChangeAspect="1" noChangeArrowheads="1"/>
                          </pic:cNvPicPr>
                        </pic:nvPicPr>
                        <pic:blipFill>
                          <a:blip r:embed="rId52"/>
                          <a:srcRect l="40216" t="28502" r="9129" b="6230"/>
                          <a:stretch>
                            <a:fillRect/>
                          </a:stretch>
                        </pic:blipFill>
                        <pic:spPr bwMode="auto">
                          <a:xfrm>
                            <a:off x="0" y="0"/>
                            <a:ext cx="1730604" cy="4224485"/>
                          </a:xfrm>
                          <a:prstGeom prst="rect">
                            <a:avLst/>
                          </a:prstGeom>
                          <a:noFill/>
                          <a:ln w="9525">
                            <a:noFill/>
                            <a:miter lim="800000"/>
                            <a:headEnd/>
                            <a:tailEnd/>
                          </a:ln>
                        </pic:spPr>
                      </pic:pic>
                    </a:graphicData>
                  </a:graphic>
                </wp:inline>
              </w:drawing>
            </w:r>
          </w:p>
        </w:tc>
        <w:tc>
          <w:tcPr>
            <w:tcW w:w="0" w:type="auto"/>
          </w:tcPr>
          <w:p w:rsidR="003F3FD3" w:rsidRDefault="003F3FD3" w:rsidP="003F3FD3">
            <w:pPr>
              <w:pStyle w:val="HangingIndent"/>
              <w:ind w:left="1692"/>
            </w:pPr>
            <w:r w:rsidRPr="003F3FD3">
              <w:rPr>
                <w:rStyle w:val="GUIWord"/>
              </w:rPr>
              <w:t>Number of assignable columns:</w:t>
            </w:r>
            <w:r>
              <w:tab/>
              <w:t>The number of columns in t</w:t>
            </w:r>
            <w:r w:rsidR="002F5F99">
              <w:t>he XLS file which remain unused</w:t>
            </w:r>
          </w:p>
          <w:p w:rsidR="003F3FD3" w:rsidRDefault="003F3FD3" w:rsidP="003F3FD3">
            <w:pPr>
              <w:pStyle w:val="HangingIndent"/>
              <w:ind w:left="1692"/>
            </w:pPr>
            <w:r w:rsidRPr="003F3FD3">
              <w:rPr>
                <w:rStyle w:val="GUIWord"/>
              </w:rPr>
              <w:t>Number of assigned columns:</w:t>
            </w:r>
            <w:r>
              <w:tab/>
              <w:t xml:space="preserve">The number of columns in the XLS file which will be </w:t>
            </w:r>
            <w:r w:rsidR="002F5F99">
              <w:t>copied into Metadata Attributes</w:t>
            </w:r>
          </w:p>
          <w:p w:rsidR="003F3FD3" w:rsidRDefault="003F3FD3" w:rsidP="003F3FD3">
            <w:pPr>
              <w:pStyle w:val="HangingIndent"/>
              <w:ind w:left="1692"/>
            </w:pPr>
            <w:r w:rsidRPr="003F3FD3">
              <w:rPr>
                <w:rStyle w:val="GUIWord"/>
              </w:rPr>
              <w:t>Number of spectra:</w:t>
            </w:r>
            <w:r w:rsidRPr="003F3FD3">
              <w:rPr>
                <w:rStyle w:val="GUIWord"/>
              </w:rPr>
              <w:tab/>
            </w:r>
            <w:r>
              <w:t xml:space="preserve">The number of Spectra selected </w:t>
            </w:r>
            <w:r w:rsidR="002F5F99">
              <w:t xml:space="preserve">in the hierarchy tree browser </w:t>
            </w:r>
            <w:r>
              <w:t>(see below)</w:t>
            </w:r>
          </w:p>
          <w:p w:rsidR="003F3FD3" w:rsidRDefault="003F3FD3" w:rsidP="003F3FD3">
            <w:pPr>
              <w:pStyle w:val="HangingIndent"/>
              <w:ind w:left="1692"/>
            </w:pPr>
            <w:r w:rsidRPr="003F3FD3">
              <w:rPr>
                <w:rStyle w:val="GUIWord"/>
              </w:rPr>
              <w:t>Number of matches:</w:t>
            </w:r>
            <w:r>
              <w:tab/>
              <w:t>The number of</w:t>
            </w:r>
            <w:r w:rsidR="002F5F99">
              <w:t xml:space="preserve"> selected</w:t>
            </w:r>
            <w:r>
              <w:t xml:space="preserve"> Spectra which match data in the </w:t>
            </w:r>
            <w:r w:rsidR="002F5F99" w:rsidRPr="002F5F99">
              <w:rPr>
                <w:rStyle w:val="GUIWord"/>
              </w:rPr>
              <w:t>Matching Column</w:t>
            </w:r>
            <w:r w:rsidR="002F5F99">
              <w:t xml:space="preserve"> of the XLS file</w:t>
            </w:r>
          </w:p>
          <w:p w:rsidR="003F3FD3" w:rsidRDefault="003F3FD3" w:rsidP="003F3FD3">
            <w:pPr>
              <w:pStyle w:val="HangingIndent"/>
              <w:ind w:left="1692"/>
            </w:pPr>
            <w:r w:rsidRPr="003F3FD3">
              <w:rPr>
                <w:rStyle w:val="GUIWord"/>
              </w:rPr>
              <w:t>Spectrum</w:t>
            </w:r>
            <w:r>
              <w:tab/>
              <w:t xml:space="preserve">(First column) The Spectrum </w:t>
            </w:r>
            <w:r w:rsidR="002F5F99">
              <w:t>IDs</w:t>
            </w:r>
            <w:r>
              <w:t xml:space="preserve"> </w:t>
            </w:r>
            <w:r w:rsidR="002F5F99">
              <w:t>of all selected Spectra</w:t>
            </w:r>
          </w:p>
          <w:p w:rsidR="003F3FD3" w:rsidRDefault="003F3FD3" w:rsidP="003F3FD3">
            <w:pPr>
              <w:pStyle w:val="HangingIndent"/>
              <w:ind w:left="1692"/>
            </w:pPr>
            <w:r w:rsidRPr="003F3FD3">
              <w:rPr>
                <w:rStyle w:val="GUIWord"/>
              </w:rPr>
              <w:t>DB Value</w:t>
            </w:r>
            <w:r>
              <w:tab/>
              <w:t xml:space="preserve">(Second column) The value from the Specchio database of the Metadata Attribute which you have identified in the </w:t>
            </w:r>
            <w:r w:rsidRPr="00675431">
              <w:rPr>
                <w:rStyle w:val="GUIWord"/>
              </w:rPr>
              <w:t>Matching Column</w:t>
            </w:r>
          </w:p>
          <w:p w:rsidR="003F3FD3" w:rsidRDefault="003F3FD3" w:rsidP="002F5F99">
            <w:pPr>
              <w:pStyle w:val="HangingIndent"/>
              <w:ind w:left="1692"/>
            </w:pPr>
            <w:r w:rsidRPr="003F3FD3">
              <w:rPr>
                <w:rStyle w:val="GUIWord"/>
              </w:rPr>
              <w:t>Table Value</w:t>
            </w:r>
            <w:r>
              <w:tab/>
              <w:t xml:space="preserve">(Third column) The </w:t>
            </w:r>
            <w:r w:rsidR="002F5F99">
              <w:t xml:space="preserve">matched </w:t>
            </w:r>
            <w:r>
              <w:t xml:space="preserve">value </w:t>
            </w:r>
            <w:r w:rsidR="002F5F99">
              <w:t xml:space="preserve">from </w:t>
            </w:r>
            <w:r>
              <w:t xml:space="preserve">the </w:t>
            </w:r>
            <w:r w:rsidRPr="002F5F99">
              <w:rPr>
                <w:rStyle w:val="GUIWord"/>
              </w:rPr>
              <w:t>Matching Column</w:t>
            </w:r>
            <w:r>
              <w:t xml:space="preserve"> </w:t>
            </w:r>
            <w:r w:rsidR="002F5F99">
              <w:t xml:space="preserve">of the XLS file. The data in this row will </w:t>
            </w:r>
            <w:r>
              <w:t>be loaded into the metadata for this Spectrum.</w:t>
            </w:r>
          </w:p>
        </w:tc>
      </w:tr>
    </w:tbl>
    <w:p w:rsidR="00C356CB" w:rsidRDefault="003B29B2" w:rsidP="00C356CB">
      <w:pPr>
        <w:pStyle w:val="ProcessHeading"/>
      </w:pPr>
      <w:r>
        <w:t>To upload Metadata</w:t>
      </w:r>
      <w:r w:rsidR="00C356CB">
        <w:t>…</w:t>
      </w:r>
    </w:p>
    <w:p w:rsidR="003B29B2" w:rsidRDefault="00C356CB" w:rsidP="003B29B2">
      <w:pPr>
        <w:pStyle w:val="Body"/>
      </w:pPr>
      <w:r>
        <w:t>You m</w:t>
      </w:r>
      <w:r w:rsidR="007E3CAA">
        <w:t>ust</w:t>
      </w:r>
      <w:r>
        <w:t xml:space="preserve"> </w:t>
      </w:r>
      <w:r w:rsidR="007E3CAA">
        <w:t xml:space="preserve">already </w:t>
      </w:r>
      <w:r>
        <w:t xml:space="preserve">have </w:t>
      </w:r>
      <w:r w:rsidR="003B29B2">
        <w:t>an Excel file cont</w:t>
      </w:r>
      <w:r w:rsidR="007E3CAA">
        <w:t>aining the Metadata to upload.</w:t>
      </w:r>
    </w:p>
    <w:tbl>
      <w:tblPr>
        <w:tblStyle w:val="Instructions"/>
        <w:tblW w:w="0" w:type="auto"/>
        <w:tblLook w:val="04A0"/>
      </w:tblPr>
      <w:tblGrid>
        <w:gridCol w:w="8862"/>
      </w:tblGrid>
      <w:tr w:rsidR="001D236D" w:rsidTr="002237E8">
        <w:tc>
          <w:tcPr>
            <w:tcW w:w="8862" w:type="dxa"/>
          </w:tcPr>
          <w:p w:rsidR="001D236D" w:rsidRDefault="001D236D" w:rsidP="001D236D">
            <w:pPr>
              <w:pStyle w:val="ProcessStep"/>
            </w:pPr>
            <w:r>
              <w:t xml:space="preserve">Select </w:t>
            </w:r>
            <w:r w:rsidRPr="00896861">
              <w:rPr>
                <w:rStyle w:val="GUIWord"/>
              </w:rPr>
              <w:t>Data input</w:t>
            </w:r>
            <w:r>
              <w:t xml:space="preserve"> and </w:t>
            </w:r>
            <w:r w:rsidRPr="00896861">
              <w:rPr>
                <w:rStyle w:val="GUIWord"/>
              </w:rPr>
              <w:t>Get metadata from XLS</w:t>
            </w:r>
            <w:r>
              <w:t xml:space="preserve"> from the menus on the Specchio Main Window. The following dialog will be displayed. Only those Campaigns to which you have write permission will be displayed.</w:t>
            </w:r>
          </w:p>
          <w:p w:rsidR="001D236D" w:rsidRPr="00EB49E0" w:rsidRDefault="001D236D" w:rsidP="001D236D">
            <w:pPr>
              <w:pStyle w:val="Figure"/>
            </w:pPr>
            <w:r w:rsidRPr="00EB49E0">
              <w:rPr>
                <w:lang w:val="en-AU"/>
              </w:rPr>
              <w:drawing>
                <wp:inline distT="0" distB="0" distL="0" distR="0">
                  <wp:extent cx="4451350" cy="2621200"/>
                  <wp:effectExtent l="19050" t="0" r="6350" b="0"/>
                  <wp:docPr id="144"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53"/>
                          <a:srcRect/>
                          <a:stretch>
                            <a:fillRect/>
                          </a:stretch>
                        </pic:blipFill>
                        <pic:spPr bwMode="auto">
                          <a:xfrm>
                            <a:off x="0" y="0"/>
                            <a:ext cx="4449903" cy="2620348"/>
                          </a:xfrm>
                          <a:prstGeom prst="rect">
                            <a:avLst/>
                          </a:prstGeom>
                          <a:noFill/>
                          <a:ln w="9525">
                            <a:noFill/>
                            <a:miter lim="800000"/>
                            <a:headEnd/>
                            <a:tailEnd/>
                          </a:ln>
                        </pic:spPr>
                      </pic:pic>
                    </a:graphicData>
                  </a:graphic>
                </wp:inline>
              </w:drawing>
            </w:r>
          </w:p>
          <w:p w:rsidR="001D236D" w:rsidRPr="006E6A31" w:rsidRDefault="001D236D" w:rsidP="001D236D">
            <w:pPr>
              <w:pStyle w:val="Caption"/>
            </w:pPr>
            <w:r w:rsidRPr="006E6A31">
              <w:t xml:space="preserve">Figure </w:t>
            </w:r>
            <w:fldSimple w:instr=" SEQ Figure \* ARABIC ">
              <w:r w:rsidR="00FF3B3D">
                <w:rPr>
                  <w:noProof/>
                </w:rPr>
                <w:t>37</w:t>
              </w:r>
            </w:fldSimple>
            <w:r w:rsidRPr="006E6A31">
              <w:t>: Metadata upload initiation dialog</w:t>
            </w:r>
          </w:p>
          <w:p w:rsidR="001D236D" w:rsidRDefault="002237E8" w:rsidP="001D236D">
            <w:pPr>
              <w:pStyle w:val="ProcessStep"/>
            </w:pPr>
            <w:r>
              <w:t xml:space="preserve">Select the Campaign, hierarchy node or Spectra </w:t>
            </w:r>
            <w:r w:rsidR="001D236D">
              <w:t xml:space="preserve">to which you want the Metadata </w:t>
            </w:r>
            <w:r>
              <w:t xml:space="preserve">to be uploaded. </w:t>
            </w:r>
          </w:p>
          <w:p w:rsidR="001D236D" w:rsidRDefault="001D236D" w:rsidP="001D236D">
            <w:pPr>
              <w:pStyle w:val="ProcessStep"/>
            </w:pPr>
            <w:r>
              <w:t xml:space="preserve">Select </w:t>
            </w:r>
            <w:r w:rsidRPr="00FF4A4A">
              <w:rPr>
                <w:rStyle w:val="GUIWord"/>
              </w:rPr>
              <w:t>File</w:t>
            </w:r>
            <w:r>
              <w:t xml:space="preserve"> and </w:t>
            </w:r>
            <w:r w:rsidRPr="00FF4A4A">
              <w:rPr>
                <w:rStyle w:val="GUIWord"/>
              </w:rPr>
              <w:t>Open file...</w:t>
            </w:r>
            <w:r>
              <w:t xml:space="preserve"> from the menu bar on this screen. A standard file selection dialog will be displayed. Browse to the </w:t>
            </w:r>
            <w:r w:rsidR="002237E8">
              <w:t>.XLS</w:t>
            </w:r>
            <w:r>
              <w:t xml:space="preserve"> file you have previously prepared and Open it. The file will be read and the dialog will be augmented and appear similar to the following.</w:t>
            </w:r>
          </w:p>
          <w:p w:rsidR="001D236D" w:rsidRDefault="001D236D" w:rsidP="001D236D">
            <w:pPr>
              <w:pStyle w:val="Figure"/>
            </w:pPr>
            <w:r>
              <w:rPr>
                <w:lang w:val="en-AU"/>
              </w:rPr>
              <w:drawing>
                <wp:inline distT="0" distB="0" distL="0" distR="0">
                  <wp:extent cx="4876800" cy="3951230"/>
                  <wp:effectExtent l="19050" t="0" r="0" b="0"/>
                  <wp:docPr id="146"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54"/>
                          <a:srcRect/>
                          <a:stretch>
                            <a:fillRect/>
                          </a:stretch>
                        </pic:blipFill>
                        <pic:spPr bwMode="auto">
                          <a:xfrm>
                            <a:off x="0" y="0"/>
                            <a:ext cx="4876625" cy="3951088"/>
                          </a:xfrm>
                          <a:prstGeom prst="rect">
                            <a:avLst/>
                          </a:prstGeom>
                          <a:noFill/>
                          <a:ln w="9525">
                            <a:noFill/>
                            <a:miter lim="800000"/>
                            <a:headEnd/>
                            <a:tailEnd/>
                          </a:ln>
                        </pic:spPr>
                      </pic:pic>
                    </a:graphicData>
                  </a:graphic>
                </wp:inline>
              </w:drawing>
            </w:r>
          </w:p>
          <w:p w:rsidR="001D236D" w:rsidRDefault="001D236D" w:rsidP="001D236D">
            <w:pPr>
              <w:pStyle w:val="Caption"/>
            </w:pPr>
            <w:r>
              <w:t xml:space="preserve">Figure </w:t>
            </w:r>
            <w:fldSimple w:instr=" SEQ Figure \* ARABIC ">
              <w:r w:rsidR="00FF3B3D">
                <w:rPr>
                  <w:noProof/>
                </w:rPr>
                <w:t>38</w:t>
              </w:r>
            </w:fldSimple>
            <w:r>
              <w:t>: Metadata upload dialog after file open</w:t>
            </w:r>
          </w:p>
          <w:p w:rsidR="007E3CAA" w:rsidRDefault="007E3CAA" w:rsidP="001D236D">
            <w:pPr>
              <w:pStyle w:val="ProcessStep"/>
            </w:pPr>
            <w:r>
              <w:t xml:space="preserve">Set up the dropdown boxes in the Matching &amp; Element Assignment Control according to the instructions under </w:t>
            </w:r>
            <w:r w:rsidRPr="007E3CAA">
              <w:rPr>
                <w:rStyle w:val="Strong"/>
              </w:rPr>
              <w:t>Column selection operation</w:t>
            </w:r>
            <w:r>
              <w:t xml:space="preserve"> above.</w:t>
            </w:r>
          </w:p>
          <w:p w:rsidR="001D236D" w:rsidRDefault="001D236D" w:rsidP="001D236D">
            <w:pPr>
              <w:pStyle w:val="ProcessStep"/>
            </w:pPr>
            <w:r>
              <w:t xml:space="preserve">Verify that the </w:t>
            </w:r>
            <w:r w:rsidR="007E3CAA" w:rsidRPr="007E3CAA">
              <w:rPr>
                <w:rStyle w:val="GUIWord"/>
              </w:rPr>
              <w:t>Matching &amp; Assignment Control</w:t>
            </w:r>
            <w:r w:rsidR="007E3CAA">
              <w:t xml:space="preserve"> is set up correctly by checking the contents of the </w:t>
            </w:r>
            <w:r w:rsidR="007E3CAA" w:rsidRPr="007E3CAA">
              <w:rPr>
                <w:rStyle w:val="GUIWord"/>
              </w:rPr>
              <w:t>Assignment Details</w:t>
            </w:r>
            <w:r w:rsidR="007E3CAA">
              <w:t xml:space="preserve"> and </w:t>
            </w:r>
            <w:r w:rsidR="007E3CAA" w:rsidRPr="007E3CAA">
              <w:rPr>
                <w:rStyle w:val="GUIWord"/>
              </w:rPr>
              <w:t>Matching Details</w:t>
            </w:r>
            <w:r w:rsidR="007E3CAA">
              <w:t xml:space="preserve"> boxes.</w:t>
            </w:r>
          </w:p>
          <w:p w:rsidR="001D236D" w:rsidRDefault="001D236D" w:rsidP="007E3CAA">
            <w:pPr>
              <w:pStyle w:val="ProcessStep"/>
            </w:pPr>
            <w:r>
              <w:t xml:space="preserve">Click on the </w:t>
            </w:r>
            <w:r w:rsidRPr="001D236D">
              <w:rPr>
                <w:rStyle w:val="ActionButton"/>
              </w:rPr>
              <w:t> </w:t>
            </w:r>
            <w:r w:rsidRPr="00C8775B">
              <w:rPr>
                <w:rStyle w:val="ActionButton"/>
              </w:rPr>
              <w:t>Insert selected metadata</w:t>
            </w:r>
            <w:r>
              <w:rPr>
                <w:rStyle w:val="ActionButton"/>
              </w:rPr>
              <w:t> </w:t>
            </w:r>
            <w:r>
              <w:t xml:space="preserve"> button in the left panel to c</w:t>
            </w:r>
            <w:r w:rsidR="007E3CAA">
              <w:t>ause the metadata to be loaded.</w:t>
            </w:r>
          </w:p>
        </w:tc>
      </w:tr>
    </w:tbl>
    <w:p w:rsidR="007521AC" w:rsidRPr="007521AC" w:rsidRDefault="007521AC" w:rsidP="007521AC">
      <w:pPr>
        <w:pStyle w:val="Body"/>
      </w:pPr>
      <w:bookmarkStart w:id="828" w:name="_Toc356807313"/>
      <w:bookmarkEnd w:id="828"/>
      <w:r>
        <w:t xml:space="preserve">If </w:t>
      </w:r>
      <w:r w:rsidR="002F5F99">
        <w:t xml:space="preserve">Specchio finds </w:t>
      </w:r>
      <w:r>
        <w:t xml:space="preserve">a Metadata Attribute already exists </w:t>
      </w:r>
      <w:r w:rsidR="002F5F99">
        <w:t>for</w:t>
      </w:r>
      <w:r>
        <w:t xml:space="preserve"> a</w:t>
      </w:r>
      <w:r w:rsidR="002F5F99">
        <w:t>ny</w:t>
      </w:r>
      <w:r>
        <w:t xml:space="preserve"> Spectrum, Specchio will ask how you wish to proceed by displaying the following dialog box</w:t>
      </w:r>
      <w:r w:rsidR="002F5F99">
        <w:t xml:space="preserve">, which lists the Metadata Attribute name that already exists (in this example, </w:t>
      </w:r>
      <w:r w:rsidR="002F5F99" w:rsidRPr="002F5F99">
        <w:rPr>
          <w:rStyle w:val="GUIWord"/>
        </w:rPr>
        <w:t>File Comments</w:t>
      </w:r>
      <w:r w:rsidR="002F5F99">
        <w:t>)</w:t>
      </w:r>
      <w:r>
        <w:t>.</w:t>
      </w:r>
    </w:p>
    <w:p w:rsidR="00B1220E" w:rsidRDefault="002237E8" w:rsidP="002237E8">
      <w:pPr>
        <w:pStyle w:val="Figure"/>
      </w:pPr>
      <w:r>
        <w:rPr>
          <w:lang w:val="en-AU"/>
        </w:rPr>
        <w:drawing>
          <wp:inline distT="0" distB="0" distL="0" distR="0">
            <wp:extent cx="3331476" cy="962666"/>
            <wp:effectExtent l="19050" t="0" r="2274" b="0"/>
            <wp:docPr id="9"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pic:cNvPicPr>
                      <a:picLocks noChangeAspect="1" noChangeArrowheads="1"/>
                    </pic:cNvPicPr>
                  </pic:nvPicPr>
                  <pic:blipFill>
                    <a:blip r:embed="rId55"/>
                    <a:srcRect/>
                    <a:stretch>
                      <a:fillRect/>
                    </a:stretch>
                  </pic:blipFill>
                  <pic:spPr bwMode="auto">
                    <a:xfrm>
                      <a:off x="0" y="0"/>
                      <a:ext cx="3332787" cy="963045"/>
                    </a:xfrm>
                    <a:prstGeom prst="rect">
                      <a:avLst/>
                    </a:prstGeom>
                    <a:noFill/>
                    <a:ln w="9525">
                      <a:noFill/>
                      <a:miter lim="800000"/>
                      <a:headEnd/>
                      <a:tailEnd/>
                    </a:ln>
                  </pic:spPr>
                </pic:pic>
              </a:graphicData>
            </a:graphic>
          </wp:inline>
        </w:drawing>
      </w:r>
    </w:p>
    <w:p w:rsidR="007521AC" w:rsidRDefault="007521AC" w:rsidP="003F3FD3">
      <w:pPr>
        <w:pStyle w:val="Body"/>
      </w:pPr>
      <w:r>
        <w:t>Select one of these three opt</w:t>
      </w:r>
      <w:r w:rsidR="003F3FD3">
        <w:t>i</w:t>
      </w:r>
      <w:r>
        <w:t>ons from the dropdown list.</w:t>
      </w:r>
    </w:p>
    <w:p w:rsidR="007521AC" w:rsidRPr="00ED44E6" w:rsidRDefault="007521AC" w:rsidP="007521AC">
      <w:pPr>
        <w:pStyle w:val="HangingIndent"/>
      </w:pPr>
      <w:r w:rsidRPr="00ED44E6">
        <w:rPr>
          <w:rStyle w:val="GUIWord"/>
        </w:rPr>
        <w:t>Skip this parameter</w:t>
      </w:r>
      <w:r w:rsidRPr="00ED44E6">
        <w:tab/>
      </w:r>
      <w:r w:rsidR="00ED44E6" w:rsidRPr="00ED44E6">
        <w:t>No data from this column of the XLS file will be loaded into the Specchio database.</w:t>
      </w:r>
    </w:p>
    <w:p w:rsidR="007521AC" w:rsidRDefault="007521AC" w:rsidP="007521AC">
      <w:pPr>
        <w:pStyle w:val="HangingIndent"/>
      </w:pPr>
      <w:r w:rsidRPr="00ED44E6">
        <w:rPr>
          <w:rStyle w:val="GUIWord"/>
        </w:rPr>
        <w:t>Insert anyway</w:t>
      </w:r>
      <w:r>
        <w:tab/>
        <w:t>Add another value for this Metadata Attribute. This may not be appropriate for some Metadata Attributes. For example, adding a second File Name or Spectrum Number could become very confusing.</w:t>
      </w:r>
    </w:p>
    <w:p w:rsidR="007521AC" w:rsidRDefault="007521AC" w:rsidP="007521AC">
      <w:pPr>
        <w:pStyle w:val="HangingIndent"/>
      </w:pPr>
      <w:r w:rsidRPr="00ED44E6">
        <w:rPr>
          <w:rStyle w:val="GUIWord"/>
        </w:rPr>
        <w:t>Delete existing and insert new values</w:t>
      </w:r>
      <w:r w:rsidR="003F3FD3">
        <w:tab/>
        <w:t>The Metadata values in the XLS file will replace those in the Spectra.</w:t>
      </w:r>
    </w:p>
    <w:p w:rsidR="002F5F99" w:rsidRDefault="002F5F99" w:rsidP="00ED44E6">
      <w:pPr>
        <w:pStyle w:val="Body"/>
      </w:pPr>
      <w:r>
        <w:t xml:space="preserve">Click </w:t>
      </w:r>
      <w:r w:rsidRPr="00535A21">
        <w:rPr>
          <w:rStyle w:val="ActionButton"/>
        </w:rPr>
        <w:t> OK </w:t>
      </w:r>
      <w:r>
        <w:t xml:space="preserve"> to </w:t>
      </w:r>
      <w:r w:rsidR="00535A21">
        <w:t>continue processing using the action you have selected.</w:t>
      </w:r>
    </w:p>
    <w:p w:rsidR="00535A21" w:rsidRDefault="00535A21" w:rsidP="00ED44E6">
      <w:pPr>
        <w:pStyle w:val="Body"/>
      </w:pPr>
      <w:r>
        <w:t xml:space="preserve">Click </w:t>
      </w:r>
      <w:r w:rsidRPr="00535A21">
        <w:rPr>
          <w:rStyle w:val="ActionButton"/>
        </w:rPr>
        <w:t> Cancel </w:t>
      </w:r>
      <w:r>
        <w:t xml:space="preserve"> to</w:t>
      </w:r>
      <w:r w:rsidRPr="00ED44E6">
        <w:t xml:space="preserve"> </w:t>
      </w:r>
      <w:r w:rsidR="00ED44E6" w:rsidRPr="00ED44E6">
        <w:t>skip processing of this column</w:t>
      </w:r>
      <w:r w:rsidRPr="00ED44E6">
        <w:t>.</w:t>
      </w:r>
      <w:r w:rsidR="00ED44E6" w:rsidRPr="00ED44E6">
        <w:t xml:space="preserve"> This has the same result as selecting </w:t>
      </w:r>
      <w:r w:rsidR="00ED44E6">
        <w:rPr>
          <w:rStyle w:val="GUIWord"/>
        </w:rPr>
        <w:t>Sk</w:t>
      </w:r>
      <w:r w:rsidR="00ED44E6" w:rsidRPr="00ED44E6">
        <w:rPr>
          <w:rStyle w:val="GUIWord"/>
        </w:rPr>
        <w:t>ip this parameter</w:t>
      </w:r>
      <w:r w:rsidR="00ED44E6" w:rsidRPr="00ED44E6">
        <w:t>.</w:t>
      </w:r>
    </w:p>
    <w:p w:rsidR="005B1A36" w:rsidRDefault="005B1A36" w:rsidP="005B1A36">
      <w:pPr>
        <w:pStyle w:val="HeadingSubUnnumbered"/>
      </w:pPr>
      <w:r>
        <w:t>Adjusting the matching strings</w:t>
      </w:r>
    </w:p>
    <w:p w:rsidR="005B1A36" w:rsidRDefault="00A20DB0" w:rsidP="00A20DB0">
      <w:pPr>
        <w:pStyle w:val="Body"/>
      </w:pPr>
      <w:r>
        <w:t xml:space="preserve">If the data in the </w:t>
      </w:r>
      <w:r w:rsidR="00535A21" w:rsidRPr="00535A21">
        <w:rPr>
          <w:rStyle w:val="GUIWord"/>
        </w:rPr>
        <w:t>Matching C</w:t>
      </w:r>
      <w:r w:rsidRPr="00535A21">
        <w:rPr>
          <w:rStyle w:val="GUIWord"/>
        </w:rPr>
        <w:t>olumn</w:t>
      </w:r>
      <w:r>
        <w:t xml:space="preserve"> of the XLS file </w:t>
      </w:r>
      <w:r w:rsidR="00535A21">
        <w:t>is a partial</w:t>
      </w:r>
      <w:r>
        <w:t xml:space="preserve"> match the Metadata Attribute values in the database, you can use the REGEX box to assist in the match.</w:t>
      </w:r>
    </w:p>
    <w:p w:rsidR="00A20DB0" w:rsidRPr="003F3FD3" w:rsidRDefault="00AF6F5F" w:rsidP="009D3992">
      <w:pPr>
        <w:pStyle w:val="Figure"/>
      </w:pPr>
      <w:r>
        <w:rPr>
          <w:lang w:val="en-AU"/>
        </w:rPr>
      </w:r>
      <w:r w:rsidR="009D3992">
        <w:pict>
          <v:group id="_x0000_s1187" editas="canvas" style="width:418.65pt;height:385.75pt;mso-position-horizontal-relative:char;mso-position-vertical-relative:line" coordorigin="2215,1402" coordsize="8373,7715">
            <o:lock v:ext="edit" aspectratio="t"/>
            <v:shape id="_x0000_s1186" type="#_x0000_t75" style="position:absolute;left:2215;top:1402;width:8373;height:7715" o:preferrelative="f" strokeweight=".25pt">
              <v:fill o:detectmouseclick="t"/>
              <v:path o:extrusionok="t" o:connecttype="none"/>
              <o:lock v:ext="edit" text="t"/>
            </v:shape>
            <v:shape id="_x0000_s1191" type="#_x0000_t75" style="position:absolute;left:6140;top:1553;width:4386;height:7564">
              <v:imagedata r:id="rId56" o:title=""/>
            </v:shape>
            <v:shape id="_x0000_s1192" type="#_x0000_t202" style="position:absolute;left:2561;top:2729;width:1086;height:300">
              <v:textbox inset=".5mm,.5mm,.5mm,.5mm">
                <w:txbxContent>
                  <w:p w:rsidR="00FF3B3D" w:rsidRPr="007D716F" w:rsidRDefault="00FF3B3D" w:rsidP="00A24446">
                    <w:pPr>
                      <w:rPr>
                        <w:sz w:val="18"/>
                        <w:lang w:val="en-AU"/>
                      </w:rPr>
                    </w:pPr>
                    <w:r>
                      <w:rPr>
                        <w:sz w:val="18"/>
                        <w:lang w:val="en-AU"/>
                      </w:rPr>
                      <w:t>t</w:t>
                    </w:r>
                    <w:r w:rsidRPr="007D716F">
                      <w:rPr>
                        <w:sz w:val="18"/>
                        <w:lang w:val="en-AU"/>
                      </w:rPr>
                      <w:t>riticaa\.0*</w:t>
                    </w:r>
                  </w:p>
                </w:txbxContent>
              </v:textbox>
            </v:shape>
            <v:shape id="_x0000_s1193" type="#_x0000_t202" style="position:absolute;left:3711;top:2729;width:591;height:300">
              <v:textbox inset=".5mm,.5mm,.5mm,.5mm">
                <w:txbxContent>
                  <w:p w:rsidR="00FF3B3D" w:rsidRPr="007D716F" w:rsidRDefault="00FF3B3D" w:rsidP="00A24446">
                    <w:pPr>
                      <w:rPr>
                        <w:sz w:val="18"/>
                        <w:lang w:val="en-AU"/>
                      </w:rPr>
                    </w:pPr>
                    <w:r>
                      <w:rPr>
                        <w:sz w:val="18"/>
                        <w:lang w:val="en-AU"/>
                      </w:rPr>
                      <w:t>5</w:t>
                    </w:r>
                  </w:p>
                </w:txbxContent>
              </v:textbox>
            </v:shape>
            <v:shape id="_x0000_s1194" type="#_x0000_t202" style="position:absolute;left:4398;top:2729;width:516;height:300">
              <v:textbox inset=".5mm,.5mm,.5mm,.5mm">
                <w:txbxContent>
                  <w:p w:rsidR="00FF3B3D" w:rsidRPr="007D716F" w:rsidRDefault="00FF3B3D" w:rsidP="00A24446"/>
                </w:txbxContent>
              </v:textbox>
            </v:shape>
            <v:shape id="_x0000_s1195" type="#_x0000_t202" style="position:absolute;left:2801;top:4168;width:1972;height:302">
              <v:textbox inset=".5mm,.5mm,.5mm,.5mm">
                <w:txbxContent>
                  <w:p w:rsidR="00FF3B3D" w:rsidRPr="007D716F" w:rsidRDefault="00FF3B3D" w:rsidP="00A24446">
                    <w:pPr>
                      <w:jc w:val="center"/>
                      <w:rPr>
                        <w:sz w:val="18"/>
                        <w:lang w:val="en-AU"/>
                      </w:rPr>
                    </w:pPr>
                    <w:r>
                      <w:rPr>
                        <w:sz w:val="18"/>
                        <w:lang w:val="en-AU"/>
                      </w:rPr>
                      <w:t>^t</w:t>
                    </w:r>
                    <w:r w:rsidRPr="007D716F">
                      <w:rPr>
                        <w:sz w:val="18"/>
                        <w:lang w:val="en-AU"/>
                      </w:rPr>
                      <w:t>riticaa\.0*</w:t>
                    </w:r>
                    <w:r>
                      <w:rPr>
                        <w:sz w:val="18"/>
                        <w:lang w:val="en-AU"/>
                      </w:rPr>
                      <w:t>5$</w:t>
                    </w:r>
                  </w:p>
                </w:txbxContent>
              </v:textbox>
            </v:shape>
            <v:shape id="_x0000_s1196" type="#_x0000_t202" style="position:absolute;left:4977;top:2729;width:197;height:300">
              <v:textbox inset=".5mm,.5mm,.5mm,.5mm">
                <w:txbxContent>
                  <w:p w:rsidR="00FF3B3D" w:rsidRPr="007D716F" w:rsidRDefault="00FF3B3D" w:rsidP="00A24446">
                    <w:pPr>
                      <w:rPr>
                        <w:lang w:val="en-AU"/>
                      </w:rPr>
                    </w:pPr>
                    <w:r>
                      <w:rPr>
                        <w:lang w:val="en-AU"/>
                      </w:rPr>
                      <w:t>$</w:t>
                    </w:r>
                  </w:p>
                </w:txbxContent>
              </v:textbox>
            </v:shape>
            <v:shape id="_x0000_s1197" type="#_x0000_t202" style="position:absolute;left:2291;top:2729;width:196;height:300">
              <v:textbox inset=".5mm,.5mm,.5mm,.5mm">
                <w:txbxContent>
                  <w:p w:rsidR="00FF3B3D" w:rsidRPr="007D716F" w:rsidRDefault="00FF3B3D" w:rsidP="00A24446">
                    <w:pPr>
                      <w:rPr>
                        <w:lang w:val="en-AU"/>
                      </w:rPr>
                    </w:pPr>
                    <w:r>
                      <w:rPr>
                        <w:lang w:val="en-AU"/>
                      </w:rPr>
                      <w:t>^</w:t>
                    </w:r>
                  </w:p>
                </w:txbxContent>
              </v:textbox>
            </v:shape>
            <v:shapetype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_x0000_s1198" type="#_x0000_t87" style="position:absolute;left:3597;top:1786;width:271;height:2883;rotation:-90"/>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_x0000_s1199" type="#_x0000_t67" style="position:absolute;left:3647;top:3363;width:172;height:805">
              <v:textbox style="layout-flow:vertical-ideographic"/>
            </v:shape>
            <v:shape id="_x0000_s1200" style="position:absolute;left:3711;top:4470;width:3127;height:2341" coordsize="3127,2781" path="m,c83,632,166,1265,687,1728v521,463,1480,758,2440,1053e" filled="f" strokecolor="#0070c0" strokeweight="1.5pt">
              <v:stroke endarrow="open"/>
              <v:path arrowok="t"/>
            </v:shape>
            <v:shape id="_x0000_s1205" style="position:absolute;left:4624;top:2170;width:2546;height:504" coordsize="3611,505" path="m3611,c2477,11,1344,23,742,107,140,191,70,348,,505e" filled="f" strokecolor="#0070c0" strokeweight="1.5pt">
              <v:stroke endarrow="open"/>
              <v:path arrowok="t"/>
            </v:shape>
            <v:shape id="_x0000_s1206" style="position:absolute;left:3044;top:1891;width:4126;height:783" coordsize="4610,838" path="m4610,c3161,70,1713,140,945,280,177,420,97,614,,838e" filled="f" strokecolor="#0070c0" strokeweight="1.5pt">
              <v:stroke endarrow="open"/>
              <v:path arrowok="t"/>
            </v:shape>
            <v:shape id="_x0000_s1207" style="position:absolute;left:3980;top:3092;width:4619;height:1549" coordsize="5480,2139" path="m5480,2139c3755,1645,2030,1151,1117,795,204,439,163,125,,e" filled="f" strokecolor="#0070c0" strokeweight="1.5pt">
              <v:stroke endarrow="open"/>
              <v:path arrowok="t"/>
            </v:shape>
            <v:shape id="_x0000_s1208" type="#_x0000_t202" style="position:absolute;left:3980;top:6027;width:2009;height:1200" fillcolor="#f4f3ec" stroked="f">
              <v:textbox>
                <w:txbxContent>
                  <w:p w:rsidR="00FF3B3D" w:rsidRPr="00A24446" w:rsidRDefault="00A00BB6" w:rsidP="009D3992">
                    <w:pPr>
                      <w:jc w:val="center"/>
                      <w:rPr>
                        <w:sz w:val="16"/>
                        <w:lang w:val="en-AU"/>
                      </w:rPr>
                    </w:pPr>
                    <w:r>
                      <w:rPr>
                        <w:sz w:val="16"/>
                        <w:lang w:val="en-AU"/>
                      </w:rPr>
                      <w:t>The r</w:t>
                    </w:r>
                    <w:r w:rsidR="00FF3B3D" w:rsidRPr="00A24446">
                      <w:rPr>
                        <w:sz w:val="16"/>
                        <w:lang w:val="en-AU"/>
                      </w:rPr>
                      <w:t xml:space="preserve">egular expression matches </w:t>
                    </w:r>
                    <w:r>
                      <w:rPr>
                        <w:sz w:val="16"/>
                        <w:lang w:val="en-AU"/>
                      </w:rPr>
                      <w:t xml:space="preserve">this </w:t>
                    </w:r>
                    <w:r w:rsidR="00FF3B3D">
                      <w:rPr>
                        <w:sz w:val="16"/>
                        <w:lang w:val="en-AU"/>
                      </w:rPr>
                      <w:t>DB Value</w:t>
                    </w:r>
                    <w:r>
                      <w:rPr>
                        <w:sz w:val="16"/>
                        <w:lang w:val="en-AU"/>
                      </w:rPr>
                      <w:t>, so this Spectrum is the one that will receive the new Metadata values</w:t>
                    </w:r>
                  </w:p>
                </w:txbxContent>
              </v:textbox>
            </v:shape>
            <v:shape id="_x0000_s1210" type="#_x0000_t45" style="position:absolute;left:2561;top:1402;width:2107;height:605" adj="25547,45663,23558,6462,21600,6462,21600,5355" fillcolor="#f4f3ec" strokecolor="black [3213]" strokeweight=".25pt">
              <v:stroke startarrow="open"/>
              <v:textbox>
                <w:txbxContent>
                  <w:p w:rsidR="00FF3B3D" w:rsidRPr="00A24446" w:rsidRDefault="00FF3B3D" w:rsidP="00A24446">
                    <w:pPr>
                      <w:rPr>
                        <w:sz w:val="18"/>
                        <w:lang w:val="en-AU"/>
                      </w:rPr>
                    </w:pPr>
                    <w:r w:rsidRPr="00A24446">
                      <w:rPr>
                        <w:sz w:val="18"/>
                        <w:lang w:val="en-AU"/>
                      </w:rPr>
                      <w:t>Start and end markers always used</w:t>
                    </w:r>
                  </w:p>
                </w:txbxContent>
              </v:textbox>
              <o:callout v:ext="edit" gap="0" distance="9.05pt" length="-.1pt" minusx="t" minusy="t"/>
            </v:shape>
            <v:shape id="_x0000_s1209" type="#_x0000_t45" style="position:absolute;left:2561;top:1402;width:2108;height:605" adj="-1875,45271,-932,6462,0,6462,,5355" fillcolor="#f4f3ec" strokecolor="black [3213]" strokeweight=".25pt">
              <v:stroke startarrow="open"/>
              <v:textbox>
                <w:txbxContent>
                  <w:p w:rsidR="00FF3B3D" w:rsidRPr="00A24446" w:rsidRDefault="00FF3B3D" w:rsidP="009D3992">
                    <w:pPr>
                      <w:jc w:val="center"/>
                      <w:rPr>
                        <w:sz w:val="18"/>
                        <w:lang w:val="en-AU"/>
                      </w:rPr>
                    </w:pPr>
                    <w:r w:rsidRPr="00A24446">
                      <w:rPr>
                        <w:sz w:val="18"/>
                        <w:lang w:val="en-AU"/>
                      </w:rPr>
                      <w:t>Start and end markers always used</w:t>
                    </w:r>
                  </w:p>
                </w:txbxContent>
              </v:textbox>
              <o:callout v:ext="edit" gap="0" distance="9.05pt" length="-.1pt" minusy="t"/>
            </v:shape>
            <v:shape id="_x0000_s1212" style="position:absolute;left:7631;top:4641;width:968;height:2170;mso-wrap-style:square;mso-width-percent:0;mso-height-percent:0;mso-left-percent:-10001;mso-top-percent:-10001;mso-wrap-distance-left:9pt;mso-wrap-distance-top:0;mso-wrap-distance-right:9pt;mso-wrap-distance-bottom:0;mso-position-horizontal:absolute;mso-position-horizontal-relative:text;mso-position-vertical:absolute;mso-position-vertical-relative:text;mso-width-percent:0;mso-height-percent:0;mso-left-percent:-10001;mso-top-percent:-10001;mso-width-relative:page;mso-height-relative:page;mso-position-horizontal-col-start:0;mso-width-col-span:0;v-text-anchor:top" coordsize="968,2170" path="m968,c861,41,754,82,688,367,622,652,684,1410,569,1710,454,2010,102,2140,,2170e" filled="f" strokecolor="#0070c0" strokeweight="1.5pt">
              <v:stroke endarrow="open"/>
              <v:path arrowok="t"/>
            </v:shape>
            <v:shape id="_x0000_s1213" type="#_x0000_t202" style="position:absolute;left:2733;top:3514;width:1991;height:581" filled="f" stroked="f">
              <v:textbox>
                <w:txbxContent>
                  <w:p w:rsidR="00FF3B3D" w:rsidRPr="009D3992" w:rsidRDefault="00FF3B3D" w:rsidP="009D3992">
                    <w:pPr>
                      <w:jc w:val="center"/>
                      <w:rPr>
                        <w:sz w:val="16"/>
                        <w:lang w:val="en-AU"/>
                      </w:rPr>
                    </w:pPr>
                    <w:r w:rsidRPr="009D3992">
                      <w:rPr>
                        <w:sz w:val="16"/>
                        <w:lang w:val="en-AU"/>
                      </w:rPr>
                      <w:t>Con</w:t>
                    </w:r>
                    <w:r>
                      <w:rPr>
                        <w:sz w:val="16"/>
                        <w:lang w:val="en-AU"/>
                      </w:rPr>
                      <w:t>catenated to form a regular expression</w:t>
                    </w:r>
                  </w:p>
                </w:txbxContent>
              </v:textbox>
            </v:shape>
            <w10:wrap type="none"/>
            <w10:anchorlock/>
          </v:group>
        </w:pict>
      </w:r>
    </w:p>
    <w:p w:rsidR="005B1A36" w:rsidRDefault="009D3992" w:rsidP="005B1A36">
      <w:pPr>
        <w:pStyle w:val="Body"/>
      </w:pPr>
      <w:r>
        <w:t>For</w:t>
      </w:r>
      <w:r w:rsidR="00AF6F5F">
        <w:t xml:space="preserve"> each row of the XLS file, the data in the Matching Column is </w:t>
      </w:r>
      <w:r>
        <w:t>concatenated</w:t>
      </w:r>
      <w:r w:rsidR="00AF6F5F">
        <w:t xml:space="preserve"> with the REGEX start </w:t>
      </w:r>
      <w:r>
        <w:t xml:space="preserve">and REGEC end </w:t>
      </w:r>
      <w:r w:rsidR="00AF6F5F">
        <w:t xml:space="preserve">contents </w:t>
      </w:r>
      <w:r>
        <w:t>ot form a Regular Expression.</w:t>
      </w:r>
      <w:r w:rsidR="00AF6F5F">
        <w:t xml:space="preserve"> </w:t>
      </w:r>
      <w:r w:rsidR="005B1A36">
        <w:t xml:space="preserve">The matching process is </w:t>
      </w:r>
      <w:r w:rsidR="00AF6F5F">
        <w:t>the</w:t>
      </w:r>
      <w:r>
        <w:t>n</w:t>
      </w:r>
      <w:r w:rsidR="00AF6F5F">
        <w:t xml:space="preserve"> </w:t>
      </w:r>
      <w:r w:rsidR="005B1A36">
        <w:t xml:space="preserve">performed using regular expressions. (See </w:t>
      </w:r>
      <w:r w:rsidR="005B1A36" w:rsidRPr="007B4B5E">
        <w:rPr>
          <w:rStyle w:val="CrossReference"/>
        </w:rPr>
        <w:t xml:space="preserve">Appendix </w:t>
      </w:r>
      <w:fldSimple w:instr=" REF _Ref353800559 \r \h  \* MERGEFORMAT ">
        <w:r w:rsidR="00FF3B3D" w:rsidRPr="00FF3B3D">
          <w:rPr>
            <w:rStyle w:val="CrossReference"/>
          </w:rPr>
          <w:t>15</w:t>
        </w:r>
      </w:fldSimple>
      <w:r w:rsidR="005B1A36" w:rsidRPr="007B4B5E">
        <w:rPr>
          <w:rStyle w:val="CrossReference"/>
        </w:rPr>
        <w:t xml:space="preserve"> </w:t>
      </w:r>
      <w:fldSimple w:instr=" REF _Ref353800559 \h  \* MERGEFORMAT ">
        <w:r w:rsidR="00FF3B3D" w:rsidRPr="00FF3B3D">
          <w:rPr>
            <w:rStyle w:val="CrossReference"/>
          </w:rPr>
          <w:t xml:space="preserve">Regular Expressions </w:t>
        </w:r>
      </w:fldSimple>
      <w:r w:rsidR="005B1A36">
        <w:t>for information on regular expressions.)</w:t>
      </w:r>
      <w:r w:rsidR="00A00BB6">
        <w:t xml:space="preserve"> In the above example: the </w:t>
      </w:r>
      <w:r w:rsidR="00A00BB6" w:rsidRPr="00A00BB6">
        <w:rPr>
          <w:rStyle w:val="CodeChar"/>
        </w:rPr>
        <w:t>^</w:t>
      </w:r>
      <w:r w:rsidR="00A00BB6">
        <w:t xml:space="preserve"> forces the matching to start at the beginning of the string; </w:t>
      </w:r>
      <w:r w:rsidR="00A00BB6" w:rsidRPr="00A00BB6">
        <w:rPr>
          <w:rStyle w:val="CodeChar"/>
        </w:rPr>
        <w:t>.</w:t>
      </w:r>
      <w:r w:rsidR="00A00BB6">
        <w:t xml:space="preserve"> is a special character so </w:t>
      </w:r>
      <w:r w:rsidR="00A00BB6" w:rsidRPr="00A00BB6">
        <w:rPr>
          <w:rStyle w:val="CodeChar"/>
        </w:rPr>
        <w:t>\</w:t>
      </w:r>
      <w:r w:rsidR="00A00BB6">
        <w:t xml:space="preserve"> must be used to escape it, so </w:t>
      </w:r>
      <w:r w:rsidR="00A00BB6" w:rsidRPr="00A00BB6">
        <w:rPr>
          <w:rStyle w:val="CodeChar"/>
        </w:rPr>
        <w:t>\.</w:t>
      </w:r>
      <w:r w:rsidR="00A00BB6">
        <w:t xml:space="preserve"> matches the </w:t>
      </w:r>
      <w:r w:rsidR="00A00BB6" w:rsidRPr="00A00BB6">
        <w:rPr>
          <w:rStyle w:val="CodeChar"/>
        </w:rPr>
        <w:t>.</w:t>
      </w:r>
      <w:r w:rsidR="00A00BB6">
        <w:t xml:space="preserve"> in the file name; </w:t>
      </w:r>
      <w:r w:rsidR="00A00BB6" w:rsidRPr="00A00BB6">
        <w:rPr>
          <w:rStyle w:val="CodeChar"/>
        </w:rPr>
        <w:t>0*</w:t>
      </w:r>
      <w:r w:rsidR="00A00BB6">
        <w:t xml:space="preserve"> matches any number of </w:t>
      </w:r>
      <w:r w:rsidR="00A00BB6" w:rsidRPr="00A00BB6">
        <w:rPr>
          <w:rStyle w:val="CodeChar"/>
        </w:rPr>
        <w:t>0</w:t>
      </w:r>
      <w:r w:rsidR="00A00BB6">
        <w:t xml:space="preserve"> characters; </w:t>
      </w:r>
      <w:r w:rsidR="00A00BB6" w:rsidRPr="00A00BB6">
        <w:rPr>
          <w:rStyle w:val="CodeChar"/>
        </w:rPr>
        <w:t>5</w:t>
      </w:r>
      <w:r w:rsidR="00A00BB6">
        <w:t xml:space="preserve"> matches </w:t>
      </w:r>
      <w:r w:rsidR="00A00BB6" w:rsidRPr="00A00BB6">
        <w:rPr>
          <w:rStyle w:val="CodeChar"/>
        </w:rPr>
        <w:t>5</w:t>
      </w:r>
      <w:r w:rsidR="00A00BB6">
        <w:t xml:space="preserve">; and the </w:t>
      </w:r>
      <w:r w:rsidR="00A00BB6" w:rsidRPr="00A00BB6">
        <w:rPr>
          <w:rStyle w:val="CodeChar"/>
        </w:rPr>
        <w:t>$</w:t>
      </w:r>
      <w:r w:rsidR="00A00BB6">
        <w:t xml:space="preserve"> forces the match to complete at the end of the string.</w:t>
      </w:r>
    </w:p>
    <w:p w:rsidR="00C356CB" w:rsidRDefault="00C356CB" w:rsidP="00C356CB">
      <w:pPr>
        <w:pStyle w:val="HeadingSubUnnumbered"/>
      </w:pPr>
      <w:r>
        <w:t>Using preconfigured column information</w:t>
      </w:r>
    </w:p>
    <w:p w:rsidR="00831986" w:rsidRDefault="009D3992" w:rsidP="007521AC">
      <w:pPr>
        <w:pStyle w:val="Body"/>
      </w:pPr>
      <w:r>
        <w:t xml:space="preserve">If you often load Metadata from XLS files, you can </w:t>
      </w:r>
      <w:r w:rsidR="00F2409D">
        <w:t xml:space="preserve">pre-configure the XLS column mappings </w:t>
      </w:r>
      <w:r w:rsidR="0019048D">
        <w:t xml:space="preserve">you want to use. </w:t>
      </w:r>
      <w:r w:rsidR="00831986">
        <w:t>This will be more efficient and reduce your chance of making a mistake.</w:t>
      </w:r>
    </w:p>
    <w:p w:rsidR="00F2409D" w:rsidRDefault="0019048D" w:rsidP="007521AC">
      <w:pPr>
        <w:pStyle w:val="Body"/>
      </w:pPr>
      <w:r>
        <w:t xml:space="preserve">Create an extra XLS spreadsheet which lists the Column Names you’ve used in your spreadsheet along with the </w:t>
      </w:r>
      <w:r w:rsidR="00FF3B3D">
        <w:t xml:space="preserve">matching </w:t>
      </w:r>
      <w:r>
        <w:t xml:space="preserve">names Specchio uses for these fields. </w:t>
      </w:r>
    </w:p>
    <w:p w:rsidR="00F2409D" w:rsidRDefault="00F2409D" w:rsidP="007521AC">
      <w:pPr>
        <w:pStyle w:val="Body"/>
      </w:pPr>
      <w:r>
        <w:rPr>
          <w:noProof/>
          <w:lang w:val="en-AU" w:eastAsia="ja-JP"/>
        </w:rPr>
      </w:r>
      <w:r w:rsidR="0019048D">
        <w:pict>
          <v:group id="_x0000_s1216" editas="canvas" style="width:427.75pt;height:242.45pt;mso-position-horizontal-relative:char;mso-position-vertical-relative:line" coordorigin="2127,2676" coordsize="8555,4849">
            <o:lock v:ext="edit" aspectratio="t"/>
            <v:shape id="_x0000_s1215" type="#_x0000_t75" style="position:absolute;left:2127;top:2676;width:8555;height:4849" o:preferrelative="f">
              <v:fill o:detectmouseclick="t"/>
              <v:path o:extrusionok="t" o:connecttype="none"/>
              <o:lock v:ext="edit" text="t"/>
            </v:shape>
            <v:shape id="_x0000_s1217" type="#_x0000_t75" style="position:absolute;left:3014;top:2805;width:6739;height:1419">
              <v:imagedata r:id="rId49" o:title="" croptop="8768f" cropbottom="40039f"/>
            </v:shape>
            <v:shape id="_x0000_s1218" type="#_x0000_t75" style="position:absolute;left:4761;top:5620;width:3288;height:1838">
              <v:imagedata r:id="rId57" o:title="" croptop="18381f" cropbottom="12108f" cropleft="1480f" cropright="6808f"/>
            </v:shape>
            <v:roundrect id="_x0000_s1219" style="position:absolute;left:2687;top:3686;width:7066;height:172" arcsize="10923f" filled="f" strokecolor="red" strokeweight="1.5pt"/>
            <v:roundrect id="_x0000_s1220" style="position:absolute;left:5019;top:6093;width:1257;height:1311" arcsize="5549f" filled="f" strokecolor="red" strokeweight="1.5pt"/>
            <v:roundrect id="_x0000_s1221" style="position:absolute;left:3078;top:3438;width:7066;height:172" arcsize="10923f" filled="f" strokecolor="#00b0f0" strokeweight="1.5pt"/>
            <v:roundrect id="_x0000_s1222" style="position:absolute;left:6362;top:6093;width:1612;height:1311" arcsize="5049f" filled="f" strokecolor="#00b0f0" strokeweight="1.5pt"/>
            <v:roundrect id="_x0000_s1223" style="position:absolute;left:5019;top:5824;width:3030;height:236" arcsize="5549f" filled="f" strokecolor="#00b050" strokeweight="1.5pt"/>
            <v:shape id="_x0000_s1228" style="position:absolute;left:2859;top:3858;width:2127;height:2901" coordsize="2127,2901" path="m,c91,806,183,1612,537,2095v354,483,972,644,1590,806e" filled="f" strokecolor="red" strokeweight="2.25pt">
              <v:stroke endarrow="block"/>
              <v:path arrowok="t"/>
            </v:shape>
            <v:shape id="_x0000_s1229" style="position:absolute;left:7974;top:3610;width:1999;height:3203" coordsize="1999,3203" path="m1999,c1891,781,1783,1562,1450,2096,1117,2630,229,3017,,3203e" filled="f" strokecolor="#00b0f0" strokeweight="2.25pt">
              <v:stroke endarrow="open"/>
              <v:path arrowok="t"/>
            </v:shape>
            <v:shape id="_x0000_s1230" type="#_x0000_t45" style="position:absolute;left:3546;top:4364;width:1440;height:883" adj="-6285,21527,-3120,4428,0,4428,-3540,-2935" fillcolor="#f4f3ec" strokecolor="red">
              <v:textbox inset=".5mm,.5mm,.5mm,.5mm">
                <w:txbxContent>
                  <w:p w:rsidR="00FF3B3D" w:rsidRPr="0019048D" w:rsidRDefault="00FF3B3D" w:rsidP="0019048D">
                    <w:pPr>
                      <w:rPr>
                        <w:sz w:val="16"/>
                        <w:lang w:val="en-AU"/>
                      </w:rPr>
                    </w:pPr>
                    <w:r w:rsidRPr="0019048D">
                      <w:rPr>
                        <w:sz w:val="16"/>
                        <w:lang w:val="en-AU"/>
                      </w:rPr>
                      <w:t>Put XLS Column heading na</w:t>
                    </w:r>
                    <w:r>
                      <w:rPr>
                        <w:sz w:val="16"/>
                        <w:lang w:val="en-AU"/>
                      </w:rPr>
                      <w:t>m</w:t>
                    </w:r>
                    <w:r w:rsidRPr="0019048D">
                      <w:rPr>
                        <w:sz w:val="16"/>
                        <w:lang w:val="en-AU"/>
                      </w:rPr>
                      <w:t>es in first column</w:t>
                    </w:r>
                  </w:p>
                </w:txbxContent>
              </v:textbox>
              <o:callout v:ext="edit" gap="0" distance="9.05pt" length="-.1pt" minusy="t"/>
            </v:shape>
            <v:shape id="_x0000_s1231" type="#_x0000_t45" style="position:absolute;left:7716;top:4364;width:1440;height:883" adj="29985,11791,25755,4428,21600,4428,18060,-2935" fillcolor="#f4f3ec" strokecolor="#00b0f0">
              <v:textbox inset=".5mm,.5mm,.5mm,.5mm">
                <w:txbxContent>
                  <w:p w:rsidR="00FF3B3D" w:rsidRPr="0019048D" w:rsidRDefault="00FF3B3D" w:rsidP="0019048D">
                    <w:pPr>
                      <w:jc w:val="right"/>
                      <w:rPr>
                        <w:sz w:val="16"/>
                        <w:lang w:val="en-AU"/>
                      </w:rPr>
                    </w:pPr>
                    <w:r w:rsidRPr="0019048D">
                      <w:rPr>
                        <w:sz w:val="16"/>
                        <w:lang w:val="en-AU"/>
                      </w:rPr>
                      <w:t xml:space="preserve">Put </w:t>
                    </w:r>
                    <w:r>
                      <w:rPr>
                        <w:sz w:val="16"/>
                        <w:lang w:val="en-AU"/>
                      </w:rPr>
                      <w:t xml:space="preserve">corresponding Specchio Attribute </w:t>
                    </w:r>
                    <w:r w:rsidRPr="0019048D">
                      <w:rPr>
                        <w:sz w:val="16"/>
                        <w:lang w:val="en-AU"/>
                      </w:rPr>
                      <w:t>na</w:t>
                    </w:r>
                    <w:r>
                      <w:rPr>
                        <w:sz w:val="16"/>
                        <w:lang w:val="en-AU"/>
                      </w:rPr>
                      <w:t>m</w:t>
                    </w:r>
                    <w:r w:rsidRPr="0019048D">
                      <w:rPr>
                        <w:sz w:val="16"/>
                        <w:lang w:val="en-AU"/>
                      </w:rPr>
                      <w:t xml:space="preserve">es in </w:t>
                    </w:r>
                    <w:r>
                      <w:rPr>
                        <w:sz w:val="16"/>
                        <w:lang w:val="en-AU"/>
                      </w:rPr>
                      <w:t>second</w:t>
                    </w:r>
                    <w:r w:rsidRPr="0019048D">
                      <w:rPr>
                        <w:sz w:val="16"/>
                        <w:lang w:val="en-AU"/>
                      </w:rPr>
                      <w:t xml:space="preserve"> column</w:t>
                    </w:r>
                  </w:p>
                </w:txbxContent>
              </v:textbox>
              <o:callout v:ext="edit" gap="0" distance="9.05pt" length="-.1pt" minusx="t" minusy="t"/>
            </v:shape>
            <v:shape id="_x0000_s1232" type="#_x0000_t45" style="position:absolute;left:5677;top:4364;width:1440;height:883" adj="-5325,32045,-2640,4428,0,4428,-3540,-2935" fillcolor="#f4f3ec" strokecolor="#00b050">
              <v:textbox inset=".5mm,.5mm,.5mm,.5mm">
                <w:txbxContent>
                  <w:p w:rsidR="00FF3B3D" w:rsidRPr="0019048D" w:rsidRDefault="00FF3B3D" w:rsidP="0019048D">
                    <w:pPr>
                      <w:rPr>
                        <w:sz w:val="16"/>
                        <w:lang w:val="en-AU"/>
                      </w:rPr>
                    </w:pPr>
                    <w:r>
                      <w:rPr>
                        <w:sz w:val="16"/>
                        <w:lang w:val="en-AU"/>
                      </w:rPr>
                      <w:t>A header row must be present, but is not used</w:t>
                    </w:r>
                  </w:p>
                </w:txbxContent>
              </v:textbox>
              <o:callout v:ext="edit" gap="0" distance="9.05pt" length="-.1pt" minusy="t"/>
            </v:shape>
            <w10:wrap type="none"/>
            <w10:anchorlock/>
          </v:group>
        </w:pict>
      </w:r>
    </w:p>
    <w:p w:rsidR="00831986" w:rsidRDefault="00831986" w:rsidP="00831986">
      <w:pPr>
        <w:pStyle w:val="Bullet"/>
      </w:pPr>
      <w:r>
        <w:t>The table must be in the first datasheet of the spreadsheet.</w:t>
      </w:r>
    </w:p>
    <w:p w:rsidR="00FF3B3D" w:rsidRDefault="00FF3B3D" w:rsidP="00831986">
      <w:pPr>
        <w:pStyle w:val="Bullet"/>
      </w:pPr>
      <w:r>
        <w:t>Each Specchio Metadata Attribute name must be on the same row as its matching</w:t>
      </w:r>
      <w:r w:rsidRPr="00FF3B3D">
        <w:t xml:space="preserve"> </w:t>
      </w:r>
      <w:r>
        <w:t>XLS column name.</w:t>
      </w:r>
    </w:p>
    <w:p w:rsidR="00831986" w:rsidRDefault="0019048D" w:rsidP="00831986">
      <w:pPr>
        <w:pStyle w:val="Bullet"/>
      </w:pPr>
      <w:r>
        <w:t xml:space="preserve">The names </w:t>
      </w:r>
      <w:r w:rsidR="00831986">
        <w:t>in both columns are case sensitive.</w:t>
      </w:r>
    </w:p>
    <w:p w:rsidR="0019048D" w:rsidRDefault="0019048D" w:rsidP="00831986">
      <w:pPr>
        <w:pStyle w:val="Bullet"/>
      </w:pPr>
      <w:r>
        <w:t>Leading and trailing spaces must be avoided.</w:t>
      </w:r>
    </w:p>
    <w:p w:rsidR="00FF3B3D" w:rsidRDefault="00FF3B3D" w:rsidP="00831986">
      <w:pPr>
        <w:pStyle w:val="Bullet"/>
      </w:pPr>
      <w:r>
        <w:t>There must be a header row, but it is skipped over.</w:t>
      </w:r>
    </w:p>
    <w:p w:rsidR="00FF3B3D" w:rsidRDefault="00FF3B3D" w:rsidP="00831986">
      <w:pPr>
        <w:pStyle w:val="Bullet"/>
      </w:pPr>
      <w:r>
        <w:t>The rows do not need to be sorted into any sequence.</w:t>
      </w:r>
    </w:p>
    <w:p w:rsidR="00831986" w:rsidRDefault="00831986" w:rsidP="00831986">
      <w:pPr>
        <w:pStyle w:val="Bullet"/>
      </w:pPr>
      <w:r>
        <w:t>The file must be saved as an .XLS file. .CSV, XLSX or other Excel file formats are not supported.</w:t>
      </w:r>
    </w:p>
    <w:p w:rsidR="00831986" w:rsidRDefault="00831986" w:rsidP="00831986">
      <w:pPr>
        <w:pStyle w:val="ProcessHeading"/>
      </w:pPr>
      <w:r>
        <w:t xml:space="preserve">To use </w:t>
      </w:r>
      <w:r w:rsidR="00F13C34">
        <w:t>a</w:t>
      </w:r>
      <w:r>
        <w:t xml:space="preserve"> pre-configured column </w:t>
      </w:r>
      <w:r w:rsidR="000D0BD0">
        <w:t>matching</w:t>
      </w:r>
      <w:r>
        <w:t xml:space="preserve"> spreadsheet…</w:t>
      </w:r>
    </w:p>
    <w:tbl>
      <w:tblPr>
        <w:tblStyle w:val="Instructions"/>
        <w:tblW w:w="0" w:type="auto"/>
        <w:tblLook w:val="04A0"/>
      </w:tblPr>
      <w:tblGrid>
        <w:gridCol w:w="8862"/>
      </w:tblGrid>
      <w:tr w:rsidR="00831986" w:rsidTr="00831986">
        <w:tc>
          <w:tcPr>
            <w:tcW w:w="9571" w:type="dxa"/>
          </w:tcPr>
          <w:p w:rsidR="00831986" w:rsidRDefault="00831986" w:rsidP="00831986">
            <w:pPr>
              <w:pStyle w:val="ProcessStep"/>
            </w:pPr>
            <w:r>
              <w:t xml:space="preserve">Select </w:t>
            </w:r>
            <w:r w:rsidRPr="00896861">
              <w:rPr>
                <w:rStyle w:val="GUIWord"/>
              </w:rPr>
              <w:t>Data input</w:t>
            </w:r>
            <w:r>
              <w:t xml:space="preserve"> and </w:t>
            </w:r>
            <w:r w:rsidRPr="00896861">
              <w:rPr>
                <w:rStyle w:val="GUIWord"/>
              </w:rPr>
              <w:t>Get metadata from XLS</w:t>
            </w:r>
            <w:r>
              <w:t xml:space="preserve"> from the menus on the Specchio Main Window. The following dialog will be displayed. Only those Campaigns to which you have write permission will be displayed.</w:t>
            </w:r>
          </w:p>
          <w:p w:rsidR="00831986" w:rsidRDefault="00831986" w:rsidP="00831986">
            <w:pPr>
              <w:pStyle w:val="ProcessStep"/>
            </w:pPr>
            <w:r>
              <w:t xml:space="preserve">Select the Campaign, hierarchy node or Spectra to which you want the Metadata to be uploaded. </w:t>
            </w:r>
          </w:p>
          <w:p w:rsidR="00831986" w:rsidRDefault="00831986" w:rsidP="00831986">
            <w:pPr>
              <w:pStyle w:val="ProcessStep"/>
            </w:pPr>
            <w:r>
              <w:t xml:space="preserve">Select </w:t>
            </w:r>
            <w:r w:rsidRPr="00FF4A4A">
              <w:rPr>
                <w:rStyle w:val="GUIWord"/>
              </w:rPr>
              <w:t>File</w:t>
            </w:r>
            <w:r>
              <w:t xml:space="preserve"> and </w:t>
            </w:r>
            <w:r w:rsidRPr="00FF4A4A">
              <w:rPr>
                <w:rStyle w:val="GUIWord"/>
              </w:rPr>
              <w:t>Open file...</w:t>
            </w:r>
            <w:r>
              <w:t xml:space="preserve"> from the menu bar on this screen. Browse to the .XLS metadata file you have previously prepared and Open it. </w:t>
            </w:r>
          </w:p>
          <w:p w:rsidR="00831986" w:rsidRDefault="00831986" w:rsidP="00831986">
            <w:pPr>
              <w:pStyle w:val="ProcessStep"/>
            </w:pPr>
            <w:r>
              <w:t xml:space="preserve">Select </w:t>
            </w:r>
            <w:r w:rsidRPr="00831986">
              <w:rPr>
                <w:rStyle w:val="GUIWord"/>
              </w:rPr>
              <w:t>File</w:t>
            </w:r>
            <w:r>
              <w:t xml:space="preserve"> and </w:t>
            </w:r>
            <w:r w:rsidRPr="00831986">
              <w:rPr>
                <w:rStyle w:val="GUIWord"/>
              </w:rPr>
              <w:t>Open Column-Element Matching File…</w:t>
            </w:r>
            <w:r>
              <w:t xml:space="preserve"> from the menu bar on this screen. The name of file you have opened will be shown in the </w:t>
            </w:r>
            <w:r w:rsidRPr="00831986">
              <w:rPr>
                <w:rStyle w:val="GUIWord"/>
              </w:rPr>
              <w:t>Element – Column Auto-Matching</w:t>
            </w:r>
            <w:r>
              <w:t xml:space="preserve"> control.</w:t>
            </w:r>
          </w:p>
          <w:p w:rsidR="00831986" w:rsidRDefault="00831986" w:rsidP="00831986">
            <w:pPr>
              <w:pStyle w:val="Figure"/>
            </w:pPr>
            <w:r>
              <w:drawing>
                <wp:inline distT="0" distB="0" distL="0" distR="0">
                  <wp:extent cx="2041762" cy="690775"/>
                  <wp:effectExtent l="19050" t="0" r="0" b="0"/>
                  <wp:docPr id="179"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2"/>
                          <pic:cNvPicPr>
                            <a:picLocks noChangeAspect="1" noChangeArrowheads="1"/>
                          </pic:cNvPicPr>
                        </pic:nvPicPr>
                        <pic:blipFill>
                          <a:blip r:embed="rId58"/>
                          <a:srcRect l="40745" t="57320" r="7155" b="14627"/>
                          <a:stretch>
                            <a:fillRect/>
                          </a:stretch>
                        </pic:blipFill>
                        <pic:spPr bwMode="auto">
                          <a:xfrm>
                            <a:off x="0" y="0"/>
                            <a:ext cx="2041762" cy="690775"/>
                          </a:xfrm>
                          <a:prstGeom prst="rect">
                            <a:avLst/>
                          </a:prstGeom>
                          <a:noFill/>
                          <a:ln w="9525">
                            <a:noFill/>
                            <a:miter lim="800000"/>
                            <a:headEnd/>
                            <a:tailEnd/>
                          </a:ln>
                        </pic:spPr>
                      </pic:pic>
                    </a:graphicData>
                  </a:graphic>
                </wp:inline>
              </w:drawing>
            </w:r>
          </w:p>
          <w:p w:rsidR="00831986" w:rsidRDefault="00831986" w:rsidP="00831986">
            <w:pPr>
              <w:pStyle w:val="ProcessStep"/>
            </w:pPr>
            <w:r>
              <w:t xml:space="preserve">Click on the </w:t>
            </w:r>
            <w:r w:rsidRPr="00831986">
              <w:rPr>
                <w:rStyle w:val="ActionButton"/>
              </w:rPr>
              <w:t> Apply Auto-Matching </w:t>
            </w:r>
            <w:r>
              <w:t xml:space="preserve"> button. The information from the column matching XLS file will be read and the drop down boxes in the second two rows of the </w:t>
            </w:r>
            <w:r w:rsidRPr="00C91334">
              <w:rPr>
                <w:rStyle w:val="GUIWord"/>
              </w:rPr>
              <w:t>Matching &amp; Element Assignment Control</w:t>
            </w:r>
            <w:r w:rsidR="00C91334">
              <w:t xml:space="preserve"> box will be updated.</w:t>
            </w:r>
          </w:p>
          <w:p w:rsidR="00831986" w:rsidRDefault="00C91334" w:rsidP="00C91334">
            <w:pPr>
              <w:pStyle w:val="ProcessStep"/>
            </w:pPr>
            <w:r>
              <w:t xml:space="preserve">In the column that you wish to use as the Matching Column, in the top row dropdown box select </w:t>
            </w:r>
            <w:r w:rsidRPr="00C91334">
              <w:rPr>
                <w:rStyle w:val="GUIWord"/>
              </w:rPr>
              <w:t>Matching Column</w:t>
            </w:r>
            <w:r>
              <w:t>.</w:t>
            </w:r>
          </w:p>
          <w:p w:rsidR="00C91334" w:rsidRDefault="00C91334" w:rsidP="00C91334">
            <w:pPr>
              <w:pStyle w:val="ProcessStep"/>
            </w:pPr>
            <w:r>
              <w:t xml:space="preserve">Carefully review the information shown in the </w:t>
            </w:r>
            <w:r w:rsidRPr="00C91334">
              <w:rPr>
                <w:rStyle w:val="GUIWord"/>
              </w:rPr>
              <w:t>Assignment Details</w:t>
            </w:r>
            <w:r>
              <w:t xml:space="preserve"> and </w:t>
            </w:r>
            <w:r w:rsidRPr="00C91334">
              <w:rPr>
                <w:rStyle w:val="GUIWord"/>
              </w:rPr>
              <w:t>Matching Details</w:t>
            </w:r>
            <w:r>
              <w:t xml:space="preserve"> boxes and ensure it is correct.</w:t>
            </w:r>
          </w:p>
          <w:p w:rsidR="00C91334" w:rsidRDefault="00C91334" w:rsidP="00C91334">
            <w:pPr>
              <w:pStyle w:val="ProcessStep"/>
            </w:pPr>
            <w:r>
              <w:t xml:space="preserve">Click on the </w:t>
            </w:r>
            <w:r w:rsidRPr="00C91334">
              <w:rPr>
                <w:rStyle w:val="ActionButton"/>
              </w:rPr>
              <w:t> Insert Selected Metadata </w:t>
            </w:r>
            <w:r>
              <w:t xml:space="preserve"> button.</w:t>
            </w:r>
          </w:p>
        </w:tc>
      </w:tr>
    </w:tbl>
    <w:p w:rsidR="002237E8" w:rsidRPr="002237E8" w:rsidRDefault="002237E8" w:rsidP="002237E8">
      <w:pPr>
        <w:rPr>
          <w:del w:id="829" w:author="Peter" w:date="2013-05-08T09:19:00Z"/>
        </w:rPr>
      </w:pPr>
    </w:p>
    <w:p w:rsidR="000400EA" w:rsidRDefault="000400EA" w:rsidP="000400EA">
      <w:pPr>
        <w:spacing w:before="100" w:beforeAutospacing="1" w:after="100" w:afterAutospacing="1"/>
        <w:rPr>
          <w:del w:id="830" w:author="Peter" w:date="2013-05-08T09:19:00Z"/>
          <w:rFonts w:ascii="Arial" w:hAnsi="Arial" w:cs="Arial"/>
          <w:color w:val="222222"/>
          <w:sz w:val="14"/>
          <w:szCs w:val="14"/>
          <w:lang w:val="en-AU" w:eastAsia="ja-JP"/>
        </w:rPr>
      </w:pPr>
      <w:del w:id="831" w:author="Peter" w:date="2013-05-08T09:19:00Z">
        <w:r>
          <w:rPr>
            <w:rFonts w:ascii="Arial" w:hAnsi="Arial" w:cs="Arial"/>
            <w:color w:val="222222"/>
            <w:sz w:val="14"/>
            <w:szCs w:val="14"/>
            <w:lang w:val="en-AU" w:eastAsia="ja-JP"/>
          </w:rPr>
          <w:delText>From JIRA DC10-164, Nick says...</w:delText>
        </w:r>
        <w:bookmarkStart w:id="832" w:name="_Toc356807314"/>
        <w:bookmarkEnd w:id="832"/>
      </w:del>
    </w:p>
    <w:p w:rsidR="000400EA" w:rsidRPr="000400EA" w:rsidRDefault="000400EA" w:rsidP="000400EA">
      <w:pPr>
        <w:spacing w:before="100" w:beforeAutospacing="1" w:after="100" w:afterAutospacing="1"/>
        <w:rPr>
          <w:del w:id="833" w:author="Peter" w:date="2013-05-08T09:19:00Z"/>
          <w:rFonts w:ascii="Arial" w:hAnsi="Arial" w:cs="Arial"/>
          <w:color w:val="222222"/>
          <w:sz w:val="14"/>
          <w:szCs w:val="14"/>
          <w:lang w:val="en-AU" w:eastAsia="ja-JP"/>
        </w:rPr>
      </w:pPr>
      <w:del w:id="834" w:author="Peter" w:date="2013-05-08T09:19:00Z">
        <w:r w:rsidRPr="000400EA">
          <w:rPr>
            <w:rFonts w:ascii="Arial" w:hAnsi="Arial" w:cs="Arial"/>
            <w:color w:val="222222"/>
            <w:sz w:val="14"/>
            <w:szCs w:val="14"/>
            <w:lang w:val="en-AU" w:eastAsia="ja-JP"/>
          </w:rPr>
          <w:delText>I've modified the input validation code for numeric fields so that</w:delText>
        </w:r>
        <w:bookmarkStart w:id="835" w:name="_Toc356807315"/>
        <w:bookmarkEnd w:id="835"/>
      </w:del>
    </w:p>
    <w:p w:rsidR="000400EA" w:rsidRPr="000400EA" w:rsidRDefault="000400EA" w:rsidP="0059008C">
      <w:pPr>
        <w:numPr>
          <w:ilvl w:val="0"/>
          <w:numId w:val="6"/>
        </w:numPr>
        <w:spacing w:before="100" w:beforeAutospacing="1" w:after="100" w:afterAutospacing="1"/>
        <w:ind w:left="891"/>
        <w:rPr>
          <w:del w:id="836" w:author="Peter" w:date="2013-05-08T09:19:00Z"/>
          <w:rFonts w:ascii="Arial" w:hAnsi="Arial" w:cs="Arial"/>
          <w:color w:val="222222"/>
          <w:sz w:val="14"/>
          <w:szCs w:val="14"/>
          <w:lang w:val="en-AU" w:eastAsia="ja-JP"/>
        </w:rPr>
      </w:pPr>
      <w:del w:id="837" w:author="Peter" w:date="2013-05-08T09:19:00Z">
        <w:r w:rsidRPr="000400EA">
          <w:rPr>
            <w:rFonts w:ascii="Arial" w:hAnsi="Arial" w:cs="Arial"/>
            <w:color w:val="222222"/>
            <w:sz w:val="14"/>
            <w:szCs w:val="14"/>
            <w:lang w:val="en-AU" w:eastAsia="ja-JP"/>
          </w:rPr>
          <w:delText>the cursor keys, delete and backspace can be used in any field</w:delText>
        </w:r>
        <w:bookmarkStart w:id="838" w:name="_Toc356807316"/>
        <w:bookmarkEnd w:id="838"/>
      </w:del>
    </w:p>
    <w:p w:rsidR="000400EA" w:rsidRPr="000400EA" w:rsidRDefault="000400EA" w:rsidP="0059008C">
      <w:pPr>
        <w:numPr>
          <w:ilvl w:val="0"/>
          <w:numId w:val="6"/>
        </w:numPr>
        <w:spacing w:before="100" w:beforeAutospacing="1" w:after="100" w:afterAutospacing="1"/>
        <w:ind w:left="891"/>
        <w:rPr>
          <w:del w:id="839" w:author="Peter" w:date="2013-05-08T09:19:00Z"/>
          <w:rFonts w:ascii="Arial" w:hAnsi="Arial" w:cs="Arial"/>
          <w:color w:val="222222"/>
          <w:sz w:val="14"/>
          <w:szCs w:val="14"/>
          <w:lang w:val="en-AU" w:eastAsia="ja-JP"/>
        </w:rPr>
      </w:pPr>
      <w:del w:id="840" w:author="Peter" w:date="2013-05-08T09:19:00Z">
        <w:r w:rsidRPr="000400EA">
          <w:rPr>
            <w:rFonts w:ascii="Arial" w:hAnsi="Arial" w:cs="Arial"/>
            <w:color w:val="222222"/>
            <w:sz w:val="14"/>
            <w:szCs w:val="14"/>
            <w:lang w:val="en-AU" w:eastAsia="ja-JP"/>
          </w:rPr>
          <w:delText>digits and the minus sign can be input into any numeric field</w:delText>
        </w:r>
        <w:bookmarkStart w:id="841" w:name="_Toc356807317"/>
        <w:bookmarkEnd w:id="841"/>
      </w:del>
    </w:p>
    <w:p w:rsidR="000400EA" w:rsidRPr="000400EA" w:rsidRDefault="000400EA" w:rsidP="0059008C">
      <w:pPr>
        <w:numPr>
          <w:ilvl w:val="0"/>
          <w:numId w:val="6"/>
        </w:numPr>
        <w:spacing w:before="100" w:beforeAutospacing="1" w:after="100" w:afterAutospacing="1"/>
        <w:ind w:left="891"/>
        <w:rPr>
          <w:del w:id="842" w:author="Peter" w:date="2013-05-08T09:19:00Z"/>
          <w:rFonts w:ascii="Arial" w:hAnsi="Arial" w:cs="Arial"/>
          <w:color w:val="222222"/>
          <w:sz w:val="14"/>
          <w:szCs w:val="14"/>
          <w:lang w:val="en-AU" w:eastAsia="ja-JP"/>
        </w:rPr>
      </w:pPr>
      <w:del w:id="843" w:author="Peter" w:date="2013-05-08T09:19:00Z">
        <w:r w:rsidRPr="000400EA">
          <w:rPr>
            <w:rFonts w:ascii="Arial" w:hAnsi="Arial" w:cs="Arial"/>
            <w:color w:val="222222"/>
            <w:sz w:val="14"/>
            <w:szCs w:val="14"/>
            <w:lang w:val="en-AU" w:eastAsia="ja-JP"/>
          </w:rPr>
          <w:delText>decimal points can only be typed into fields with a floating value type</w:delText>
        </w:r>
        <w:bookmarkStart w:id="844" w:name="_Toc356807318"/>
        <w:bookmarkEnd w:id="844"/>
      </w:del>
    </w:p>
    <w:p w:rsidR="000400EA" w:rsidRPr="000400EA" w:rsidRDefault="000400EA" w:rsidP="0059008C">
      <w:pPr>
        <w:numPr>
          <w:ilvl w:val="0"/>
          <w:numId w:val="6"/>
        </w:numPr>
        <w:spacing w:before="100" w:beforeAutospacing="1" w:after="100" w:afterAutospacing="1"/>
        <w:ind w:left="891"/>
        <w:rPr>
          <w:del w:id="845" w:author="Peter" w:date="2013-05-08T09:19:00Z"/>
          <w:rFonts w:ascii="Arial" w:hAnsi="Arial" w:cs="Arial"/>
          <w:color w:val="222222"/>
          <w:sz w:val="14"/>
          <w:szCs w:val="14"/>
          <w:lang w:val="en-AU" w:eastAsia="ja-JP"/>
        </w:rPr>
      </w:pPr>
      <w:del w:id="846" w:author="Peter" w:date="2013-05-08T09:19:00Z">
        <w:r w:rsidRPr="000400EA">
          <w:rPr>
            <w:rFonts w:ascii="Arial" w:hAnsi="Arial" w:cs="Arial"/>
            <w:color w:val="222222"/>
            <w:sz w:val="14"/>
            <w:szCs w:val="14"/>
            <w:lang w:val="en-AU" w:eastAsia="ja-JP"/>
          </w:rPr>
          <w:delText>the "update" button is only enabled once the value in the field can be parsed</w:delText>
        </w:r>
        <w:bookmarkStart w:id="847" w:name="_Toc356807319"/>
        <w:bookmarkEnd w:id="847"/>
      </w:del>
    </w:p>
    <w:p w:rsidR="000400EA" w:rsidRPr="000400EA" w:rsidRDefault="000400EA" w:rsidP="0059008C">
      <w:pPr>
        <w:numPr>
          <w:ilvl w:val="0"/>
          <w:numId w:val="6"/>
        </w:numPr>
        <w:spacing w:before="100" w:beforeAutospacing="1" w:after="100" w:afterAutospacing="1"/>
        <w:ind w:left="891"/>
        <w:rPr>
          <w:del w:id="848" w:author="Peter" w:date="2013-05-08T09:19:00Z"/>
          <w:rFonts w:ascii="Arial" w:hAnsi="Arial" w:cs="Arial"/>
          <w:color w:val="222222"/>
          <w:sz w:val="14"/>
          <w:szCs w:val="14"/>
          <w:lang w:val="en-AU" w:eastAsia="ja-JP"/>
        </w:rPr>
      </w:pPr>
      <w:del w:id="849" w:author="Peter" w:date="2013-05-08T09:19:00Z">
        <w:r w:rsidRPr="000400EA">
          <w:rPr>
            <w:rFonts w:ascii="Arial" w:hAnsi="Arial" w:cs="Arial"/>
            <w:color w:val="222222"/>
            <w:sz w:val="14"/>
            <w:szCs w:val="14"/>
            <w:lang w:val="en-AU" w:eastAsia="ja-JP"/>
          </w:rPr>
          <w:delText>all number format exceptions are caught and handled</w:delText>
        </w:r>
        <w:bookmarkStart w:id="850" w:name="_Toc356807320"/>
        <w:bookmarkEnd w:id="850"/>
      </w:del>
    </w:p>
    <w:p w:rsidR="000400EA" w:rsidRPr="000400EA" w:rsidRDefault="000400EA" w:rsidP="000400EA">
      <w:pPr>
        <w:spacing w:before="100" w:beforeAutospacing="1" w:after="100" w:afterAutospacing="1"/>
        <w:rPr>
          <w:del w:id="851" w:author="Peter" w:date="2013-05-08T09:19:00Z"/>
          <w:rFonts w:ascii="Arial" w:hAnsi="Arial" w:cs="Arial"/>
          <w:color w:val="222222"/>
          <w:sz w:val="14"/>
          <w:szCs w:val="14"/>
          <w:lang w:val="en-AU" w:eastAsia="ja-JP"/>
        </w:rPr>
      </w:pPr>
      <w:del w:id="852" w:author="Peter" w:date="2013-05-08T09:19:00Z">
        <w:r w:rsidRPr="000400EA">
          <w:rPr>
            <w:rFonts w:ascii="Arial" w:hAnsi="Arial" w:cs="Arial"/>
            <w:color w:val="222222"/>
            <w:sz w:val="14"/>
            <w:szCs w:val="14"/>
            <w:lang w:val="en-AU" w:eastAsia="ja-JP"/>
          </w:rPr>
          <w:delText>At least one oddity remains. If the user changes a field to a valid value, the "update" button will be enabled. If the user later changes the field to an invalid value, the "update" button remains enabled. If the user then presses "update", the database will be updated with the last valid value that was in the field.</w:delText>
        </w:r>
        <w:bookmarkStart w:id="853" w:name="_Toc356807321"/>
        <w:bookmarkEnd w:id="853"/>
      </w:del>
    </w:p>
    <w:p w:rsidR="000400EA" w:rsidRPr="000400EA" w:rsidRDefault="000400EA" w:rsidP="000400EA">
      <w:pPr>
        <w:rPr>
          <w:del w:id="854" w:author="Peter" w:date="2013-05-08T09:19:00Z"/>
        </w:rPr>
      </w:pPr>
      <w:bookmarkStart w:id="855" w:name="_Toc356807322"/>
      <w:bookmarkEnd w:id="855"/>
    </w:p>
    <w:p w:rsidR="003B29B2" w:rsidRPr="00084655" w:rsidRDefault="003B29B2" w:rsidP="000E3E59">
      <w:pPr>
        <w:pStyle w:val="Heading2"/>
      </w:pPr>
      <w:bookmarkStart w:id="856" w:name="_Ref356551679"/>
      <w:bookmarkStart w:id="857" w:name="_Toc356807323"/>
      <w:r w:rsidRPr="00084655">
        <w:t>Calculation of Sun Angles</w:t>
      </w:r>
      <w:bookmarkEnd w:id="856"/>
      <w:bookmarkEnd w:id="857"/>
    </w:p>
    <w:p w:rsidR="003B29B2" w:rsidRDefault="003B29B2" w:rsidP="003B29B2">
      <w:pPr>
        <w:pStyle w:val="Body"/>
      </w:pPr>
      <w:r>
        <w:t xml:space="preserve">The sun angles can be stored for each Spectrum as Metadata in the Illumination Group as </w:t>
      </w:r>
      <w:r w:rsidRPr="00961B4D">
        <w:rPr>
          <w:rStyle w:val="GUIWord"/>
        </w:rPr>
        <w:t>Illumination Zenith</w:t>
      </w:r>
      <w:r w:rsidRPr="00084655">
        <w:t xml:space="preserve"> and </w:t>
      </w:r>
      <w:r w:rsidRPr="00961B4D">
        <w:rPr>
          <w:rStyle w:val="GUIWord"/>
        </w:rPr>
        <w:t>Illumination Azimuth</w:t>
      </w:r>
      <w:r>
        <w:t>.</w:t>
      </w:r>
    </w:p>
    <w:p w:rsidR="003B29B2" w:rsidRDefault="003B29B2" w:rsidP="003B29B2">
      <w:pPr>
        <w:pStyle w:val="Note"/>
      </w:pPr>
      <w:r>
        <w:t>Note</w:t>
      </w:r>
      <w:r>
        <w:tab/>
        <w:t>Illumination Zenith is measured as degrees from the Nadir.</w:t>
      </w:r>
    </w:p>
    <w:p w:rsidR="003B29B2" w:rsidRPr="00084655" w:rsidRDefault="003B29B2" w:rsidP="003B29B2">
      <w:pPr>
        <w:pStyle w:val="Body"/>
      </w:pPr>
      <w:r w:rsidRPr="00084655">
        <w:t xml:space="preserve">Sun angles can be calculated for a Spectrum if the spatial position in </w:t>
      </w:r>
      <w:r>
        <w:t>L</w:t>
      </w:r>
      <w:r w:rsidRPr="00084655">
        <w:t>atitude</w:t>
      </w:r>
      <w:r>
        <w:t xml:space="preserve"> and L</w:t>
      </w:r>
      <w:r w:rsidRPr="00084655">
        <w:t>ongitude and the capture time in UTC are known</w:t>
      </w:r>
      <w:r>
        <w:t xml:space="preserve"> and stored in the Spectrum’s Metadata</w:t>
      </w:r>
      <w:r w:rsidRPr="00084655">
        <w:t>.</w:t>
      </w:r>
    </w:p>
    <w:p w:rsidR="003B29B2" w:rsidRDefault="003B29B2" w:rsidP="001D236D">
      <w:pPr>
        <w:pStyle w:val="ProcessHeading"/>
      </w:pPr>
      <w:r>
        <w:t>To Calculate Spectra’s Sun Angles...</w:t>
      </w:r>
    </w:p>
    <w:tbl>
      <w:tblPr>
        <w:tblStyle w:val="Instructions"/>
        <w:tblW w:w="0" w:type="auto"/>
        <w:tblLook w:val="04A0"/>
      </w:tblPr>
      <w:tblGrid>
        <w:gridCol w:w="8862"/>
      </w:tblGrid>
      <w:tr w:rsidR="003B29B2" w:rsidTr="003B29B2">
        <w:tc>
          <w:tcPr>
            <w:tcW w:w="9571" w:type="dxa"/>
          </w:tcPr>
          <w:p w:rsidR="003B29B2" w:rsidRDefault="003B29B2" w:rsidP="003B29B2">
            <w:pPr>
              <w:pStyle w:val="ProcessStep"/>
            </w:pPr>
            <w:r>
              <w:t>Ensure that the Acquisition Time has been correctly adjusted to UTC for all Spectra.</w:t>
            </w:r>
          </w:p>
          <w:p w:rsidR="003B29B2" w:rsidRDefault="003B29B2" w:rsidP="003B29B2">
            <w:pPr>
              <w:pStyle w:val="ProcessStep"/>
            </w:pPr>
            <w:r>
              <w:t>Ensure that the Spectra’s location</w:t>
            </w:r>
            <w:r w:rsidR="00434083">
              <w:t>s are</w:t>
            </w:r>
            <w:r>
              <w:t xml:space="preserve"> correctly set in the Location </w:t>
            </w:r>
            <w:r w:rsidR="00434083">
              <w:t>G</w:t>
            </w:r>
            <w:r>
              <w:t>roup’s Latitude and Longitude Metadata Attributes.</w:t>
            </w:r>
          </w:p>
          <w:p w:rsidR="003B29B2" w:rsidRDefault="003B29B2" w:rsidP="003B29B2">
            <w:pPr>
              <w:pStyle w:val="ProcessStep"/>
            </w:pPr>
            <w:r>
              <w:t xml:space="preserve">Select </w:t>
            </w:r>
            <w:r w:rsidRPr="00434083">
              <w:rPr>
                <w:rStyle w:val="GUIWord"/>
              </w:rPr>
              <w:t>Special Functions</w:t>
            </w:r>
            <w:r>
              <w:t xml:space="preserve"> and </w:t>
            </w:r>
            <w:r w:rsidRPr="00434083">
              <w:rPr>
                <w:rStyle w:val="GUIWord"/>
              </w:rPr>
              <w:t>Sun angle calculations</w:t>
            </w:r>
            <w:r>
              <w:t xml:space="preserve"> from the menu in the Main Window.</w:t>
            </w:r>
            <w:r w:rsidR="00434083">
              <w:t xml:space="preserve"> A Hierarchy Tree Browser is displayed.</w:t>
            </w:r>
          </w:p>
          <w:p w:rsidR="003B29B2" w:rsidRDefault="003B29B2" w:rsidP="003B29B2">
            <w:pPr>
              <w:pStyle w:val="Figure"/>
            </w:pPr>
            <w:r>
              <w:rPr>
                <w:lang w:val="en-AU"/>
              </w:rPr>
              <w:drawing>
                <wp:inline distT="0" distB="0" distL="0" distR="0">
                  <wp:extent cx="2369309" cy="3304475"/>
                  <wp:effectExtent l="19050" t="0" r="0" b="0"/>
                  <wp:docPr id="32"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59"/>
                          <a:srcRect/>
                          <a:stretch>
                            <a:fillRect/>
                          </a:stretch>
                        </pic:blipFill>
                        <pic:spPr bwMode="auto">
                          <a:xfrm>
                            <a:off x="0" y="0"/>
                            <a:ext cx="2370724" cy="3306448"/>
                          </a:xfrm>
                          <a:prstGeom prst="rect">
                            <a:avLst/>
                          </a:prstGeom>
                          <a:noFill/>
                          <a:ln w="9525">
                            <a:noFill/>
                            <a:miter lim="800000"/>
                            <a:headEnd/>
                            <a:tailEnd/>
                          </a:ln>
                        </pic:spPr>
                      </pic:pic>
                    </a:graphicData>
                  </a:graphic>
                </wp:inline>
              </w:drawing>
            </w:r>
          </w:p>
          <w:p w:rsidR="003B29B2" w:rsidRPr="00084655" w:rsidRDefault="003B29B2" w:rsidP="003B29B2">
            <w:pPr>
              <w:pStyle w:val="Caption"/>
            </w:pPr>
            <w:r w:rsidRPr="00084655">
              <w:t xml:space="preserve">Figure </w:t>
            </w:r>
            <w:fldSimple w:instr=" SEQ Figure \* ARABIC ">
              <w:r w:rsidR="00FF3B3D">
                <w:rPr>
                  <w:noProof/>
                </w:rPr>
                <w:t>39</w:t>
              </w:r>
            </w:fldSimple>
            <w:r w:rsidRPr="00084655">
              <w:t>: Sun Angle Calculation dialog</w:t>
            </w:r>
          </w:p>
          <w:p w:rsidR="003B29B2" w:rsidRDefault="003B29B2" w:rsidP="003B29B2">
            <w:pPr>
              <w:pStyle w:val="ProcessStep"/>
            </w:pPr>
            <w:r w:rsidRPr="00084655">
              <w:t xml:space="preserve">Select the </w:t>
            </w:r>
            <w:r w:rsidR="00434083" w:rsidRPr="00084655">
              <w:t xml:space="preserve">Spectra </w:t>
            </w:r>
            <w:r w:rsidR="00434083">
              <w:t>to be processed</w:t>
            </w:r>
            <w:r>
              <w:t xml:space="preserve">. A single </w:t>
            </w:r>
            <w:r w:rsidR="00434083">
              <w:t xml:space="preserve">Spectrum </w:t>
            </w:r>
            <w:r>
              <w:t xml:space="preserve">or multiple </w:t>
            </w:r>
            <w:r w:rsidR="00434083">
              <w:t xml:space="preserve">Spectra </w:t>
            </w:r>
            <w:r>
              <w:t>can be selected.</w:t>
            </w:r>
            <w:r w:rsidR="00434083">
              <w:t xml:space="preserve"> The </w:t>
            </w:r>
            <w:r w:rsidR="00434083" w:rsidRPr="00434083">
              <w:rPr>
                <w:rStyle w:val="GUIWord"/>
              </w:rPr>
              <w:t>Number of Selected Spectra:</w:t>
            </w:r>
            <w:r w:rsidR="00434083">
              <w:t xml:space="preserve"> field will be updated.</w:t>
            </w:r>
          </w:p>
          <w:p w:rsidR="003B29B2" w:rsidRDefault="003B29B2" w:rsidP="003B29B2">
            <w:pPr>
              <w:pStyle w:val="ProcessStep"/>
            </w:pPr>
            <w:r>
              <w:t xml:space="preserve">Click on </w:t>
            </w:r>
            <w:r w:rsidRPr="001417E3">
              <w:rPr>
                <w:rStyle w:val="ActionButton"/>
              </w:rPr>
              <w:t> Apply </w:t>
            </w:r>
            <w:r>
              <w:t xml:space="preserve"> to calculate the sun angles and write them into the Spectra’s Metadata.</w:t>
            </w:r>
          </w:p>
          <w:p w:rsidR="003B29B2" w:rsidRDefault="003B29B2" w:rsidP="003B29B2">
            <w:pPr>
              <w:pStyle w:val="ProcessStep"/>
            </w:pPr>
            <w:r>
              <w:t xml:space="preserve">Click </w:t>
            </w:r>
            <w:r w:rsidRPr="001417E3">
              <w:rPr>
                <w:rStyle w:val="ActionButton"/>
              </w:rPr>
              <w:t> Dismiss </w:t>
            </w:r>
            <w:r>
              <w:t xml:space="preserve"> to close the dialog.</w:t>
            </w:r>
          </w:p>
        </w:tc>
      </w:tr>
    </w:tbl>
    <w:p w:rsidR="003B29B2" w:rsidRDefault="003B29B2" w:rsidP="003B29B2">
      <w:pPr>
        <w:pStyle w:val="Body"/>
      </w:pPr>
      <w:r>
        <w:t>Applying this function twice is safe, as the calculated sun angles will always be the same.</w:t>
      </w:r>
    </w:p>
    <w:p w:rsidR="003B29B2" w:rsidRPr="00084655" w:rsidRDefault="003B29B2" w:rsidP="003B29B2">
      <w:pPr>
        <w:pStyle w:val="Body"/>
      </w:pPr>
      <w:r>
        <w:t>Spectra which do not have Latitude and Longitude values will not have sun angles calculated for them. If the Latitude or Longitude is outside of the normal ranges (for example, a Latitude of 115 degrees), sun angles will be calculated, but they will not be meaningful. If UTC times are during the night, sun angles below the horizon will be calculated.</w:t>
      </w:r>
    </w:p>
    <w:p w:rsidR="003B29B2" w:rsidRPr="00D8645A" w:rsidRDefault="003B29B2" w:rsidP="000E3E59">
      <w:pPr>
        <w:pStyle w:val="Heading2"/>
      </w:pPr>
      <w:bookmarkStart w:id="858" w:name="_Ref157353485"/>
      <w:bookmarkStart w:id="859" w:name="_Toc356807324"/>
      <w:r w:rsidRPr="00D8645A">
        <w:t>Calculation of Goniometer Angles</w:t>
      </w:r>
      <w:bookmarkEnd w:id="858"/>
      <w:bookmarkEnd w:id="859"/>
    </w:p>
    <w:p w:rsidR="003B29B2" w:rsidRDefault="003B29B2" w:rsidP="006E1590">
      <w:pPr>
        <w:pStyle w:val="Body"/>
      </w:pPr>
      <w:r>
        <w:t xml:space="preserve">If a </w:t>
      </w:r>
      <w:r w:rsidR="006E1590">
        <w:t>set</w:t>
      </w:r>
      <w:r>
        <w:t xml:space="preserve"> of </w:t>
      </w:r>
      <w:r w:rsidR="00434083">
        <w:t xml:space="preserve">Spectra </w:t>
      </w:r>
      <w:r>
        <w:t>ha</w:t>
      </w:r>
      <w:r w:rsidR="006E1590">
        <w:t>s</w:t>
      </w:r>
      <w:r>
        <w:t xml:space="preserve"> been captured in a standard way using a supported goniometer, the </w:t>
      </w:r>
      <w:r w:rsidR="006E1590">
        <w:t xml:space="preserve">sensor Zenith and Sensor Azimuth Metadata Attributes for these </w:t>
      </w:r>
      <w:r w:rsidR="00434083">
        <w:t xml:space="preserve">Spectra </w:t>
      </w:r>
      <w:r w:rsidR="006E1590">
        <w:t>can be computed and assigned using this function. The supported goniometers are those that use the following measurement pattern.</w:t>
      </w:r>
    </w:p>
    <w:p w:rsidR="003B29B2" w:rsidRDefault="003B29B2" w:rsidP="006E1590">
      <w:pPr>
        <w:pStyle w:val="Figure"/>
      </w:pPr>
      <w:r>
        <w:rPr>
          <w:lang w:val="en-AU"/>
        </w:rPr>
        <w:drawing>
          <wp:inline distT="0" distB="0" distL="0" distR="0">
            <wp:extent cx="3253740" cy="2169160"/>
            <wp:effectExtent l="25400" t="0" r="0" b="0"/>
            <wp:docPr id="2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0"/>
                    <a:srcRect/>
                    <a:stretch>
                      <a:fillRect/>
                    </a:stretch>
                  </pic:blipFill>
                  <pic:spPr bwMode="auto">
                    <a:xfrm>
                      <a:off x="0" y="0"/>
                      <a:ext cx="3256055" cy="2170704"/>
                    </a:xfrm>
                    <a:prstGeom prst="rect">
                      <a:avLst/>
                    </a:prstGeom>
                    <a:noFill/>
                    <a:ln w="9525">
                      <a:noFill/>
                      <a:miter lim="800000"/>
                      <a:headEnd/>
                      <a:tailEnd/>
                    </a:ln>
                  </pic:spPr>
                </pic:pic>
              </a:graphicData>
            </a:graphic>
          </wp:inline>
        </w:drawing>
      </w:r>
    </w:p>
    <w:p w:rsidR="003B29B2" w:rsidRDefault="003B29B2" w:rsidP="006E1590">
      <w:pPr>
        <w:pStyle w:val="Caption"/>
      </w:pPr>
      <w:bookmarkStart w:id="860" w:name="_Ref97880617"/>
      <w:r>
        <w:t xml:space="preserve">Figure </w:t>
      </w:r>
      <w:fldSimple w:instr=" SEQ Figure \* ARABIC ">
        <w:r w:rsidR="00FF3B3D">
          <w:rPr>
            <w:noProof/>
          </w:rPr>
          <w:t>40</w:t>
        </w:r>
      </w:fldSimple>
      <w:bookmarkEnd w:id="860"/>
      <w:r>
        <w:t>: Data capture sequence of the RSL FIGOS/LAGOS system</w:t>
      </w:r>
    </w:p>
    <w:p w:rsidR="003B29B2" w:rsidRDefault="003B29B2" w:rsidP="006E1590">
      <w:pPr>
        <w:pStyle w:val="Body"/>
        <w:rPr>
          <w:rStyle w:val="DocActionChar"/>
        </w:rPr>
      </w:pPr>
      <w:r w:rsidRPr="00084655">
        <w:t xml:space="preserve">A full directional set consists of 66 </w:t>
      </w:r>
      <w:r w:rsidR="00434083" w:rsidRPr="00084655">
        <w:t>Spectr</w:t>
      </w:r>
      <w:r w:rsidR="00434083">
        <w:t>a</w:t>
      </w:r>
      <w:r>
        <w:t xml:space="preserve">. </w:t>
      </w:r>
      <w:r w:rsidRPr="00434083">
        <w:rPr>
          <w:rStyle w:val="DocActionChar"/>
        </w:rPr>
        <w:t xml:space="preserve">The routine expects a maximum number of 66 spectra, i.e. excessive spectra like white reference readings must be removed before the angles are calculated. </w:t>
      </w:r>
      <w:r w:rsidR="006E1590" w:rsidRPr="00434083">
        <w:rPr>
          <w:rStyle w:val="DocActionChar"/>
        </w:rPr>
        <w:t xml:space="preserve">%%% What happens if you select more? </w:t>
      </w:r>
      <w:r w:rsidRPr="00434083">
        <w:rPr>
          <w:rStyle w:val="DocActionChar"/>
        </w:rPr>
        <w:t xml:space="preserve">The function can deal with gaps in the data, provided </w:t>
      </w:r>
      <w:r w:rsidR="00FB6D95" w:rsidRPr="00434083">
        <w:rPr>
          <w:rStyle w:val="DocActionChar"/>
        </w:rPr>
        <w:t>they are</w:t>
      </w:r>
      <w:r w:rsidRPr="00434083">
        <w:rPr>
          <w:rStyle w:val="DocActionChar"/>
        </w:rPr>
        <w:t xml:space="preserve"> specif</w:t>
      </w:r>
      <w:r w:rsidR="00FB6D95" w:rsidRPr="00434083">
        <w:rPr>
          <w:rStyle w:val="DocActionChar"/>
        </w:rPr>
        <w:t>ied</w:t>
      </w:r>
      <w:r w:rsidRPr="00434083">
        <w:rPr>
          <w:rStyle w:val="DocActionChar"/>
        </w:rPr>
        <w:t>.</w:t>
      </w:r>
    </w:p>
    <w:p w:rsidR="001F51CB" w:rsidRPr="00434083" w:rsidRDefault="001F51CB" w:rsidP="006E1590">
      <w:pPr>
        <w:pStyle w:val="Body"/>
        <w:rPr>
          <w:rStyle w:val="DocActionChar"/>
        </w:rPr>
      </w:pPr>
      <w:r>
        <w:t>%%% When does the app decide to collect info from the Spectra.</w:t>
      </w:r>
      <w:r>
        <w:rPr>
          <w:rStyle w:val="DocActionChar"/>
        </w:rPr>
        <w:t xml:space="preserve"> I can’t make sense of it. It appears to be different for different Campaigns.</w:t>
      </w:r>
    </w:p>
    <w:p w:rsidR="001D236D" w:rsidRPr="00084655" w:rsidRDefault="001D236D" w:rsidP="001D236D">
      <w:pPr>
        <w:pStyle w:val="ProcessHeading"/>
      </w:pPr>
      <w:r>
        <w:t>To calculate goniometer angles for a set of spectra...</w:t>
      </w:r>
    </w:p>
    <w:tbl>
      <w:tblPr>
        <w:tblStyle w:val="Instructions"/>
        <w:tblW w:w="0" w:type="auto"/>
        <w:tblLook w:val="04A0"/>
      </w:tblPr>
      <w:tblGrid>
        <w:gridCol w:w="8862"/>
      </w:tblGrid>
      <w:tr w:rsidR="00FB6D95" w:rsidTr="00FB6D95">
        <w:tc>
          <w:tcPr>
            <w:tcW w:w="9571" w:type="dxa"/>
          </w:tcPr>
          <w:p w:rsidR="00FB6D95" w:rsidRDefault="00FB6D95" w:rsidP="00FB6D95">
            <w:pPr>
              <w:pStyle w:val="ProcessStep"/>
            </w:pPr>
            <w:r>
              <w:t xml:space="preserve">Select </w:t>
            </w:r>
            <w:r w:rsidRPr="00FB6D95">
              <w:rPr>
                <w:rStyle w:val="GUIWord"/>
              </w:rPr>
              <w:t>Special Functions</w:t>
            </w:r>
            <w:r>
              <w:t xml:space="preserve"> and </w:t>
            </w:r>
            <w:r w:rsidRPr="00FB6D95">
              <w:rPr>
                <w:rStyle w:val="GUIWord"/>
              </w:rPr>
              <w:t>Gonio angle calculation</w:t>
            </w:r>
            <w:r>
              <w:t xml:space="preserve"> from the menus in the Main Window.</w:t>
            </w:r>
          </w:p>
          <w:p w:rsidR="00FB6D95" w:rsidRDefault="00FB6D95" w:rsidP="00FB6D95">
            <w:pPr>
              <w:pStyle w:val="Figure"/>
            </w:pPr>
            <w:r>
              <w:rPr>
                <w:lang w:val="en-AU"/>
              </w:rPr>
              <w:drawing>
                <wp:inline distT="0" distB="0" distL="0" distR="0">
                  <wp:extent cx="3693142" cy="3027961"/>
                  <wp:effectExtent l="19050" t="0" r="2558" b="0"/>
                  <wp:docPr id="34"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1"/>
                          <a:srcRect/>
                          <a:stretch>
                            <a:fillRect/>
                          </a:stretch>
                        </pic:blipFill>
                        <pic:spPr bwMode="auto">
                          <a:xfrm>
                            <a:off x="0" y="0"/>
                            <a:ext cx="3694585" cy="3029144"/>
                          </a:xfrm>
                          <a:prstGeom prst="rect">
                            <a:avLst/>
                          </a:prstGeom>
                          <a:noFill/>
                          <a:ln w="9525">
                            <a:noFill/>
                            <a:miter lim="800000"/>
                            <a:headEnd/>
                            <a:tailEnd/>
                          </a:ln>
                        </pic:spPr>
                      </pic:pic>
                    </a:graphicData>
                  </a:graphic>
                </wp:inline>
              </w:drawing>
            </w:r>
          </w:p>
          <w:p w:rsidR="00FB6D95" w:rsidRPr="00084655" w:rsidRDefault="00FB6D95" w:rsidP="00FB6D95">
            <w:pPr>
              <w:pStyle w:val="Caption"/>
            </w:pPr>
            <w:r w:rsidRPr="00084655">
              <w:t xml:space="preserve">Figure </w:t>
            </w:r>
            <w:fldSimple w:instr=" SEQ Figure \* ARABIC ">
              <w:r w:rsidR="00FF3B3D">
                <w:rPr>
                  <w:noProof/>
                </w:rPr>
                <w:t>41</w:t>
              </w:r>
            </w:fldSimple>
            <w:r w:rsidRPr="00084655">
              <w:t>: Goniometer angle calculation dialog</w:t>
            </w:r>
          </w:p>
          <w:p w:rsidR="00FB6D95" w:rsidRDefault="00FB6D95" w:rsidP="00FB6D95">
            <w:pPr>
              <w:pStyle w:val="ProcessStep"/>
            </w:pPr>
            <w:r w:rsidRPr="00084655">
              <w:t>In the spectral data browser</w:t>
            </w:r>
            <w:r w:rsidR="00D0301C">
              <w:t xml:space="preserve"> of the metadata editor select the</w:t>
            </w:r>
            <w:r w:rsidRPr="00084655">
              <w:t xml:space="preserve"> hierarchy that contains the spectrodirectional measurement</w:t>
            </w:r>
            <w:r>
              <w:t xml:space="preserve"> spectra</w:t>
            </w:r>
            <w:r w:rsidR="00D0301C">
              <w:t xml:space="preserve"> that you wish to calculate the Sensor directions for</w:t>
            </w:r>
            <w:r w:rsidRPr="00084655">
              <w:t>.</w:t>
            </w:r>
            <w:r>
              <w:t xml:space="preserve"> The name of the selected hierarchy and the number of spectra in it will be displayed in the fields on the right.</w:t>
            </w:r>
          </w:p>
          <w:p w:rsidR="00FB6D95" w:rsidRPr="00084655" w:rsidRDefault="00FB6D95" w:rsidP="00FB6D95">
            <w:pPr>
              <w:pStyle w:val="ProcessStep"/>
            </w:pPr>
            <w:r>
              <w:t xml:space="preserve">If the number of spectra is not exactly 66, enter the </w:t>
            </w:r>
            <w:r w:rsidR="00555090">
              <w:t xml:space="preserve">sequence </w:t>
            </w:r>
            <w:r>
              <w:t xml:space="preserve">numbers of the spectra which are missing, separated by commas in the </w:t>
            </w:r>
            <w:r w:rsidRPr="00FB6D95">
              <w:rPr>
                <w:rStyle w:val="GUIWord"/>
              </w:rPr>
              <w:t>Gaps</w:t>
            </w:r>
            <w:r>
              <w:t xml:space="preserve"> field. These must be entered in increasing sequence to get the expected result.</w:t>
            </w:r>
            <w:r w:rsidR="00555090" w:rsidRPr="00084655">
              <w:t xml:space="preserve"> Note that positions start with 0.</w:t>
            </w:r>
            <w:r w:rsidR="00D0301C">
              <w:t xml:space="preserve"> (If the number of spectra exceeds 66, you have made a mistake. Click </w:t>
            </w:r>
            <w:r w:rsidR="00D0301C" w:rsidRPr="00D0301C">
              <w:rPr>
                <w:rStyle w:val="ActionButton"/>
              </w:rPr>
              <w:t> Dismiss </w:t>
            </w:r>
            <w:r w:rsidR="00D0301C">
              <w:t xml:space="preserve"> to close this window and then restart this process. </w:t>
            </w:r>
            <w:r w:rsidR="00D0301C" w:rsidRPr="00D0301C">
              <w:rPr>
                <w:rStyle w:val="DocActionChar"/>
              </w:rPr>
              <w:t>%%% Is this overkill? Is there are simpler way?</w:t>
            </w:r>
            <w:r w:rsidR="00D0301C">
              <w:t>)</w:t>
            </w:r>
          </w:p>
          <w:p w:rsidR="00555090" w:rsidRDefault="00555090" w:rsidP="00FB6D95">
            <w:pPr>
              <w:pStyle w:val="ProcessStep"/>
            </w:pPr>
            <w:r>
              <w:t xml:space="preserve">Click </w:t>
            </w:r>
            <w:r w:rsidRPr="00555090">
              <w:rPr>
                <w:rStyle w:val="ActionButton"/>
              </w:rPr>
              <w:t> Insert Gaps </w:t>
            </w:r>
            <w:r>
              <w:t xml:space="preserve"> </w:t>
            </w:r>
            <w:r w:rsidRPr="00555090">
              <w:rPr>
                <w:rStyle w:val="DocActionChar"/>
              </w:rPr>
              <w:t>%%% What does this actually do? What is the correct sequence to click these two in?</w:t>
            </w:r>
            <w:r w:rsidRPr="00084655">
              <w:t xml:space="preserve"> </w:t>
            </w:r>
            <w:r w:rsidR="00D0301C">
              <w:t>T</w:t>
            </w:r>
            <w:r w:rsidRPr="00084655">
              <w:t xml:space="preserve">he total number of spectra plus inserted gap dummies will be shown in the read only field </w:t>
            </w:r>
            <w:r w:rsidRPr="00D0301C">
              <w:rPr>
                <w:rStyle w:val="GUIWord"/>
              </w:rPr>
              <w:t>Spectra + dummies</w:t>
            </w:r>
            <w:r w:rsidRPr="00084655">
              <w:t>.</w:t>
            </w:r>
          </w:p>
          <w:p w:rsidR="00FB6D95" w:rsidRPr="00084655" w:rsidRDefault="00FB6D95" w:rsidP="00FB6D95">
            <w:pPr>
              <w:pStyle w:val="ProcessStep"/>
            </w:pPr>
            <w:r w:rsidRPr="00084655">
              <w:t xml:space="preserve">Click the </w:t>
            </w:r>
            <w:r w:rsidR="00555090" w:rsidRPr="00555090">
              <w:rPr>
                <w:rStyle w:val="ActionButton"/>
              </w:rPr>
              <w:t> Ca</w:t>
            </w:r>
            <w:r w:rsidR="00555090">
              <w:rPr>
                <w:rStyle w:val="ActionButton"/>
              </w:rPr>
              <w:t>l</w:t>
            </w:r>
            <w:r w:rsidR="00555090" w:rsidRPr="00555090">
              <w:rPr>
                <w:rStyle w:val="ActionButton"/>
              </w:rPr>
              <w:t>culate </w:t>
            </w:r>
            <w:r w:rsidRPr="00084655">
              <w:t xml:space="preserve"> button. This will open the Goniometer Angle Calculation dialog. The selected hierarchy and the number of spectra is displayed in the according fields in the middle section of the dialog. If the wrong hierarchy was selected in the metadata editor, you can redefine your selection in the metadata editor while leaving the Goniometer Angle Calculation dialog opened. Changes in the spectral data browser of the metadata editor will be reflected within the Goniometer Angle Calculation dialog.</w:t>
            </w:r>
            <w:r w:rsidR="00555090">
              <w:t xml:space="preserve"> %%% Is this really all the case? What does this button really do</w:t>
            </w:r>
          </w:p>
          <w:p w:rsidR="00FB6D95" w:rsidRPr="00084655" w:rsidRDefault="00FB6D95" w:rsidP="00FB6D95">
            <w:pPr>
              <w:pStyle w:val="ProcessStep"/>
            </w:pPr>
            <w:r w:rsidRPr="00084655">
              <w:t>Click ‘Calculate’. This fills the listbox one the right side of the dialog with a preview of the calculated angles. The line format is: &lt;position&gt;: &lt;azimuth&gt;/&lt;zenith&gt; &lt;filename&gt;</w:t>
            </w:r>
            <w:r w:rsidR="00555090">
              <w:t xml:space="preserve"> </w:t>
            </w:r>
            <w:r w:rsidR="00555090" w:rsidRPr="00555090">
              <w:rPr>
                <w:rStyle w:val="DocActionChar"/>
              </w:rPr>
              <w:t>%%% Seems to be duplicated.</w:t>
            </w:r>
          </w:p>
          <w:p w:rsidR="00FB6D95" w:rsidRPr="00084655" w:rsidRDefault="00FB6D95" w:rsidP="00FB6D95">
            <w:pPr>
              <w:pStyle w:val="ProcessStep"/>
            </w:pPr>
            <w:r w:rsidRPr="00084655">
              <w:t xml:space="preserve">Click </w:t>
            </w:r>
            <w:r w:rsidR="00555090" w:rsidRPr="00555090">
              <w:rPr>
                <w:rStyle w:val="ActionButton"/>
              </w:rPr>
              <w:t> Apply </w:t>
            </w:r>
            <w:r w:rsidRPr="00084655">
              <w:t xml:space="preserve"> to insert the calculated angles into the database</w:t>
            </w:r>
            <w:r w:rsidR="00555090">
              <w:t>. It does not matter if you click this button twice or perform this step twice.</w:t>
            </w:r>
          </w:p>
          <w:p w:rsidR="00FB6D95" w:rsidRDefault="00555090" w:rsidP="00FB6D95">
            <w:pPr>
              <w:pStyle w:val="ProcessStep"/>
            </w:pPr>
            <w:r>
              <w:t xml:space="preserve">Click </w:t>
            </w:r>
            <w:r w:rsidRPr="00555090">
              <w:rPr>
                <w:rStyle w:val="ActionButton"/>
              </w:rPr>
              <w:t> Dismiss </w:t>
            </w:r>
            <w:r>
              <w:t xml:space="preserve"> to close this dialog box.</w:t>
            </w:r>
          </w:p>
        </w:tc>
      </w:tr>
    </w:tbl>
    <w:p w:rsidR="006B4F6F" w:rsidRDefault="006B4F6F" w:rsidP="006B4F6F">
      <w:pPr>
        <w:pStyle w:val="Heading1"/>
      </w:pPr>
      <w:bookmarkStart w:id="861" w:name="_Toc355280386"/>
      <w:bookmarkStart w:id="862" w:name="_Toc356807325"/>
      <w:bookmarkStart w:id="863" w:name="_Ref153765394"/>
      <w:r>
        <w:t>Data Query and Output</w:t>
      </w:r>
      <w:bookmarkEnd w:id="861"/>
      <w:bookmarkEnd w:id="862"/>
    </w:p>
    <w:p w:rsidR="006E6A31" w:rsidRDefault="004F3F9E" w:rsidP="00BA3445">
      <w:pPr>
        <w:pStyle w:val="Heading2"/>
      </w:pPr>
      <w:bookmarkStart w:id="864" w:name="_Toc355280387"/>
      <w:bookmarkStart w:id="865" w:name="_Toc356807326"/>
      <w:r>
        <w:t>The</w:t>
      </w:r>
      <w:r w:rsidR="006E6A31">
        <w:t xml:space="preserve"> Spectrum </w:t>
      </w:r>
      <w:r w:rsidR="0039469A">
        <w:t>Browser</w:t>
      </w:r>
      <w:bookmarkEnd w:id="864"/>
      <w:bookmarkEnd w:id="865"/>
    </w:p>
    <w:p w:rsidR="006E6A31" w:rsidRDefault="00185AD4" w:rsidP="00185AD4">
      <w:pPr>
        <w:pStyle w:val="Body"/>
      </w:pPr>
      <w:r>
        <w:t>The Specchio Spectrum Browser allows users to browse the Campaign hierarchy to locate spectral data, and then to launch operations on the selected data. Those operations are selected by clicking the one of the row of six buttons in the right hand panel. The operations of these buttons is explained in sections with those names in this chapter.</w:t>
      </w:r>
    </w:p>
    <w:p w:rsidR="00185AD4" w:rsidRDefault="00185AD4" w:rsidP="00185AD4">
      <w:pPr>
        <w:pStyle w:val="Body"/>
      </w:pPr>
      <w:r>
        <w:t xml:space="preserve">Select </w:t>
      </w:r>
      <w:r w:rsidRPr="00DF0182">
        <w:rPr>
          <w:rStyle w:val="GUIWord"/>
        </w:rPr>
        <w:t>Data Query &amp; Output/Browse data hierarchy</w:t>
      </w:r>
      <w:r>
        <w:t xml:space="preserve"> from the Main Window to see the following window.</w:t>
      </w:r>
    </w:p>
    <w:p w:rsidR="00185AD4" w:rsidRPr="00185AD4" w:rsidRDefault="00185AD4" w:rsidP="00185AD4">
      <w:pPr>
        <w:pStyle w:val="Figure"/>
      </w:pPr>
      <w:r w:rsidRPr="00185AD4">
        <w:rPr>
          <w:lang w:val="en-AU"/>
        </w:rPr>
        <w:drawing>
          <wp:inline distT="0" distB="0" distL="0" distR="0">
            <wp:extent cx="5491211" cy="3279359"/>
            <wp:effectExtent l="19050" t="0" r="0" b="0"/>
            <wp:docPr id="14"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62"/>
                    <a:srcRect/>
                    <a:stretch>
                      <a:fillRect/>
                    </a:stretch>
                  </pic:blipFill>
                  <pic:spPr bwMode="auto">
                    <a:xfrm>
                      <a:off x="0" y="0"/>
                      <a:ext cx="5490175" cy="3278740"/>
                    </a:xfrm>
                    <a:prstGeom prst="rect">
                      <a:avLst/>
                    </a:prstGeom>
                    <a:noFill/>
                    <a:ln w="9525">
                      <a:noFill/>
                      <a:miter lim="800000"/>
                      <a:headEnd/>
                      <a:tailEnd/>
                    </a:ln>
                  </pic:spPr>
                </pic:pic>
              </a:graphicData>
            </a:graphic>
          </wp:inline>
        </w:drawing>
      </w:r>
    </w:p>
    <w:p w:rsidR="00185AD4" w:rsidRDefault="00185AD4" w:rsidP="00185AD4">
      <w:pPr>
        <w:pStyle w:val="Caption"/>
      </w:pPr>
      <w:r>
        <w:t xml:space="preserve">Figure </w:t>
      </w:r>
      <w:fldSimple w:instr=" SEQ Figure \* ARABIC ">
        <w:r w:rsidR="00FF3B3D">
          <w:rPr>
            <w:noProof/>
          </w:rPr>
          <w:t>42</w:t>
        </w:r>
      </w:fldSimple>
      <w:r>
        <w:t>: The main Browse data hierarchy window</w:t>
      </w:r>
    </w:p>
    <w:p w:rsidR="00DF0182" w:rsidRPr="00DF0182" w:rsidRDefault="00DF0182" w:rsidP="00DF0182">
      <w:pPr>
        <w:pStyle w:val="DocAction"/>
      </w:pPr>
      <w:r>
        <w:t xml:space="preserve">%%% What data should be in the system when this </w:t>
      </w:r>
      <w:r w:rsidR="005D0F20">
        <w:t>screen dump is</w:t>
      </w:r>
      <w:r>
        <w:t xml:space="preserve"> captured?</w:t>
      </w:r>
    </w:p>
    <w:p w:rsidR="00185AD4" w:rsidRDefault="00185AD4" w:rsidP="00185AD4">
      <w:pPr>
        <w:pStyle w:val="HangingIndent"/>
      </w:pPr>
      <w:r w:rsidRPr="00596CF3">
        <w:rPr>
          <w:rStyle w:val="GUIWord"/>
        </w:rPr>
        <w:t>Show only my data</w:t>
      </w:r>
      <w:r>
        <w:t xml:space="preserve">   </w:t>
      </w:r>
      <w:r>
        <w:tab/>
        <w:t xml:space="preserve">Set this check box to restrict the display in the </w:t>
      </w:r>
      <w:r w:rsidR="005D0F20">
        <w:t>H</w:t>
      </w:r>
      <w:r>
        <w:t xml:space="preserve">ierarchy </w:t>
      </w:r>
      <w:r w:rsidR="005D0F20">
        <w:t>T</w:t>
      </w:r>
      <w:r>
        <w:t xml:space="preserve">ree </w:t>
      </w:r>
      <w:r w:rsidR="005D0F20">
        <w:t xml:space="preserve">browser </w:t>
      </w:r>
      <w:r>
        <w:t>to Campaigns which were uploaded by you</w:t>
      </w:r>
      <w:r w:rsidR="005D0F20">
        <w:t xml:space="preserve"> or Campaigns fro which you have been added to the Research Group</w:t>
      </w:r>
      <w:r>
        <w:t>.</w:t>
      </w:r>
    </w:p>
    <w:p w:rsidR="00185AD4" w:rsidRDefault="00185AD4" w:rsidP="00185AD4">
      <w:pPr>
        <w:pStyle w:val="HangingIndent"/>
      </w:pPr>
      <w:r>
        <w:t>Browse hierarchy tree</w:t>
      </w:r>
      <w:r w:rsidR="00596CF3">
        <w:t xml:space="preserve">   </w:t>
      </w:r>
      <w:r w:rsidR="00596CF3">
        <w:tab/>
      </w:r>
      <w:r w:rsidR="00DF0182">
        <w:t>The hierarchy tree is displayed</w:t>
      </w:r>
      <w:r w:rsidR="00F764C7">
        <w:t xml:space="preserve"> and various Campaigns, nodes or spectra can be selected. See </w:t>
      </w:r>
      <w:fldSimple w:instr=" REF _Ref356820291 \r \h  \* MERGEFORMAT ">
        <w:r w:rsidR="00FF3B3D" w:rsidRPr="00FF3B3D">
          <w:rPr>
            <w:rStyle w:val="CrossReference"/>
          </w:rPr>
          <w:t>6.6</w:t>
        </w:r>
      </w:fldSimple>
      <w:r w:rsidR="00F764C7" w:rsidRPr="00F764C7">
        <w:rPr>
          <w:rStyle w:val="CrossReference"/>
        </w:rPr>
        <w:t xml:space="preserve"> </w:t>
      </w:r>
      <w:fldSimple w:instr=" REF _Ref356820294 \h  \* MERGEFORMAT ">
        <w:r w:rsidR="00FF3B3D" w:rsidRPr="00FF3B3D">
          <w:rPr>
            <w:rStyle w:val="CrossReference"/>
          </w:rPr>
          <w:t>Browsing the Hierarchy Tree</w:t>
        </w:r>
      </w:fldSimple>
      <w:r w:rsidR="00F764C7">
        <w:t xml:space="preserve"> for information on using this control.</w:t>
      </w:r>
    </w:p>
    <w:p w:rsidR="00185AD4" w:rsidRPr="00DF0182" w:rsidRDefault="00185AD4" w:rsidP="00185AD4">
      <w:pPr>
        <w:pStyle w:val="HangingIndent"/>
      </w:pPr>
      <w:r w:rsidRPr="00596CF3">
        <w:rPr>
          <w:rStyle w:val="GUIWord"/>
        </w:rPr>
        <w:t>Matching Spect</w:t>
      </w:r>
      <w:r w:rsidR="00596CF3" w:rsidRPr="00596CF3">
        <w:rPr>
          <w:rStyle w:val="GUIWord"/>
        </w:rPr>
        <w:t>r</w:t>
      </w:r>
      <w:r w:rsidRPr="00596CF3">
        <w:rPr>
          <w:rStyle w:val="GUIWord"/>
        </w:rPr>
        <w:t>a</w:t>
      </w:r>
      <w:r w:rsidR="00596CF3" w:rsidRPr="00596CF3">
        <w:rPr>
          <w:rStyle w:val="GUIWord"/>
        </w:rPr>
        <w:t xml:space="preserve">   </w:t>
      </w:r>
      <w:r w:rsidR="00596CF3" w:rsidRPr="00596CF3">
        <w:rPr>
          <w:rStyle w:val="GUIWord"/>
        </w:rPr>
        <w:tab/>
      </w:r>
      <w:r w:rsidR="00DF0182">
        <w:t>The Spectrum IDs of the Spectra which are highlighted in the browse panel are listed in this box.</w:t>
      </w:r>
    </w:p>
    <w:p w:rsidR="00185AD4" w:rsidRPr="00DF0182" w:rsidRDefault="00185AD4" w:rsidP="00185AD4">
      <w:pPr>
        <w:pStyle w:val="HangingIndent"/>
      </w:pPr>
      <w:r w:rsidRPr="00596CF3">
        <w:rPr>
          <w:rStyle w:val="GUIWord"/>
        </w:rPr>
        <w:t>Number of results</w:t>
      </w:r>
      <w:r w:rsidR="00596CF3" w:rsidRPr="00596CF3">
        <w:rPr>
          <w:rStyle w:val="GUIWord"/>
        </w:rPr>
        <w:t xml:space="preserve">   </w:t>
      </w:r>
      <w:r w:rsidR="00596CF3" w:rsidRPr="00596CF3">
        <w:rPr>
          <w:rStyle w:val="GUIWord"/>
        </w:rPr>
        <w:tab/>
      </w:r>
      <w:r w:rsidR="00DF0182">
        <w:t xml:space="preserve">The number of Spectra IDs listed in the </w:t>
      </w:r>
      <w:r w:rsidR="00DF0182" w:rsidRPr="00DF0182">
        <w:rPr>
          <w:rStyle w:val="GUIWord"/>
        </w:rPr>
        <w:t>Matching Spectra</w:t>
      </w:r>
      <w:r w:rsidR="00DF0182">
        <w:t xml:space="preserve"> box is shown in this box.</w:t>
      </w:r>
    </w:p>
    <w:p w:rsidR="00DF0182" w:rsidRPr="00DF0182" w:rsidRDefault="00DF0182" w:rsidP="00DF0182">
      <w:pPr>
        <w:pStyle w:val="HangingIndent"/>
      </w:pPr>
      <w:r w:rsidRPr="00DF0182">
        <w:t xml:space="preserve">Six action buttons   </w:t>
      </w:r>
      <w:r w:rsidRPr="00DF0182">
        <w:tab/>
      </w:r>
      <w:r>
        <w:t xml:space="preserve">The six action buttons, </w:t>
      </w:r>
      <w:r w:rsidR="00BD4D89" w:rsidRPr="00BD4D89">
        <w:rPr>
          <w:rStyle w:val="ActionButton"/>
        </w:rPr>
        <w:t> </w:t>
      </w:r>
      <w:r w:rsidRPr="00BD4D89">
        <w:rPr>
          <w:rStyle w:val="ActionButton"/>
        </w:rPr>
        <w:t xml:space="preserve">Show </w:t>
      </w:r>
      <w:r w:rsidR="00BD4D89" w:rsidRPr="00BD4D89">
        <w:rPr>
          <w:rStyle w:val="ActionButton"/>
        </w:rPr>
        <w:t>report </w:t>
      </w:r>
      <w:r w:rsidR="00BD4D89">
        <w:t xml:space="preserve">, </w:t>
      </w:r>
      <w:r w:rsidR="00BD4D89" w:rsidRPr="00BD4D89">
        <w:rPr>
          <w:rStyle w:val="ActionButton"/>
        </w:rPr>
        <w:t> File export </w:t>
      </w:r>
      <w:r w:rsidR="00BD4D89">
        <w:t xml:space="preserve">, </w:t>
      </w:r>
      <w:r w:rsidR="00BD4D89" w:rsidRPr="00BD4D89">
        <w:rPr>
          <w:rStyle w:val="ActionButton"/>
        </w:rPr>
        <w:t> Process </w:t>
      </w:r>
      <w:r w:rsidR="00BD4D89">
        <w:t xml:space="preserve">, </w:t>
      </w:r>
      <w:r w:rsidR="00BD4D89" w:rsidRPr="00BD4D89">
        <w:rPr>
          <w:rStyle w:val="ActionButton"/>
        </w:rPr>
        <w:t> Spectral plot </w:t>
      </w:r>
      <w:r w:rsidR="00BD4D89">
        <w:t xml:space="preserve">, </w:t>
      </w:r>
      <w:r w:rsidR="00BD4D89" w:rsidRPr="00BD4D89">
        <w:rPr>
          <w:rStyle w:val="ActionButton"/>
        </w:rPr>
        <w:t> Refl.calc </w:t>
      </w:r>
      <w:r w:rsidR="00BD4D89">
        <w:t xml:space="preserve"> and </w:t>
      </w:r>
      <w:r w:rsidR="00BD4D89" w:rsidRPr="00BD4D89">
        <w:rPr>
          <w:rStyle w:val="ActionButton"/>
        </w:rPr>
        <w:t> Publish Collection </w:t>
      </w:r>
      <w:r>
        <w:t xml:space="preserve"> will become active when you have selected one or more Spectra. The operations they imply will be performed on the selected Spectra.</w:t>
      </w:r>
      <w:r w:rsidR="00BD4D89">
        <w:t xml:space="preserve"> Each of these buttons has a section in this Chapter.</w:t>
      </w:r>
    </w:p>
    <w:p w:rsidR="00185AD4" w:rsidRPr="00DF0182" w:rsidRDefault="00596CF3" w:rsidP="00DF0182">
      <w:pPr>
        <w:pStyle w:val="HangingIndent"/>
      </w:pPr>
      <w:r w:rsidRPr="00596CF3">
        <w:rPr>
          <w:rStyle w:val="GUIWord"/>
        </w:rPr>
        <w:t xml:space="preserve">Splitting rules for file export and plotting:   </w:t>
      </w:r>
      <w:r w:rsidRPr="00596CF3">
        <w:rPr>
          <w:rStyle w:val="GUIWord"/>
        </w:rPr>
        <w:tab/>
      </w:r>
      <w:r w:rsidR="00DF0182">
        <w:t xml:space="preserve">Click on the radio buttons to select one of the options: </w:t>
      </w:r>
      <w:r w:rsidR="00185AD4" w:rsidRPr="00596CF3">
        <w:rPr>
          <w:rStyle w:val="GUIWord"/>
        </w:rPr>
        <w:t>Split spaces by sensor</w:t>
      </w:r>
      <w:r w:rsidR="00DF0182" w:rsidRPr="00DF0182">
        <w:t>,</w:t>
      </w:r>
      <w:r w:rsidR="00DF0182">
        <w:rPr>
          <w:rStyle w:val="GUIWord"/>
        </w:rPr>
        <w:t xml:space="preserve"> </w:t>
      </w:r>
      <w:r w:rsidR="00185AD4" w:rsidRPr="00596CF3">
        <w:rPr>
          <w:rStyle w:val="GUIWord"/>
        </w:rPr>
        <w:t>Split spaces by sensor and unit</w:t>
      </w:r>
      <w:r w:rsidRPr="00596CF3">
        <w:rPr>
          <w:rStyle w:val="GUIWord"/>
        </w:rPr>
        <w:t xml:space="preserve"> </w:t>
      </w:r>
      <w:r w:rsidR="00DF0182" w:rsidRPr="00DF0182">
        <w:t>or</w:t>
      </w:r>
      <w:r w:rsidR="00DF0182">
        <w:rPr>
          <w:rStyle w:val="GUIWord"/>
        </w:rPr>
        <w:t xml:space="preserve"> </w:t>
      </w:r>
      <w:r w:rsidR="00185AD4" w:rsidRPr="00596CF3">
        <w:rPr>
          <w:rStyle w:val="GUIWord"/>
        </w:rPr>
        <w:t>Split spaces by sensor, instrument, calibration_no and units</w:t>
      </w:r>
      <w:r w:rsidR="00DF0182">
        <w:t xml:space="preserve">. This selection will affect the operation if you select the </w:t>
      </w:r>
      <w:r w:rsidR="00DF0182" w:rsidRPr="00DF0182">
        <w:rPr>
          <w:rStyle w:val="ActionButton"/>
        </w:rPr>
        <w:t> Process </w:t>
      </w:r>
      <w:r w:rsidR="00DF0182">
        <w:t xml:space="preserve"> or </w:t>
      </w:r>
      <w:r w:rsidR="00DF0182" w:rsidRPr="00DF0182">
        <w:rPr>
          <w:rStyle w:val="ActionButton"/>
        </w:rPr>
        <w:t> Spectral Plot </w:t>
      </w:r>
      <w:r w:rsidR="00DF0182">
        <w:t xml:space="preserve"> buttons. See </w:t>
      </w:r>
      <w:r w:rsidR="00DF0182" w:rsidRPr="00DF0182">
        <w:rPr>
          <w:rStyle w:val="CrossReference"/>
        </w:rPr>
        <w:t xml:space="preserve">Chapter </w:t>
      </w:r>
      <w:fldSimple w:instr=" REF _Ref355788800 \r \h  \* MERGEFORMAT ">
        <w:r w:rsidR="00FF3B3D" w:rsidRPr="00FF3B3D">
          <w:rPr>
            <w:rStyle w:val="CrossReference"/>
          </w:rPr>
          <w:t>11</w:t>
        </w:r>
      </w:fldSimple>
      <w:r w:rsidR="00DF0182" w:rsidRPr="00DF0182">
        <w:rPr>
          <w:rStyle w:val="CrossReference"/>
        </w:rPr>
        <w:t xml:space="preserve"> </w:t>
      </w:r>
      <w:fldSimple w:instr=" REF _Ref355788803 \h  \* MERGEFORMAT ">
        <w:r w:rsidR="00FF3B3D" w:rsidRPr="00FF3B3D">
          <w:rPr>
            <w:rStyle w:val="CrossReference"/>
          </w:rPr>
          <w:t>Interactive Processing using Space Networks</w:t>
        </w:r>
      </w:fldSimple>
      <w:r w:rsidR="00DF0182">
        <w:t xml:space="preserve"> for more information on these options.</w:t>
      </w:r>
    </w:p>
    <w:p w:rsidR="002A0FFE" w:rsidRPr="00084655" w:rsidRDefault="00BD4D89" w:rsidP="00BA3445">
      <w:pPr>
        <w:pStyle w:val="Heading2"/>
      </w:pPr>
      <w:bookmarkStart w:id="866" w:name="_Toc356807327"/>
      <w:bookmarkEnd w:id="863"/>
      <w:r>
        <w:t>Query Builder</w:t>
      </w:r>
      <w:bookmarkEnd w:id="866"/>
    </w:p>
    <w:p w:rsidR="00BD4D89" w:rsidRDefault="006E6A31" w:rsidP="006E6A31">
      <w:pPr>
        <w:pStyle w:val="Body"/>
      </w:pPr>
      <w:r>
        <w:t xml:space="preserve">Specchio’s Query Builder provides </w:t>
      </w:r>
      <w:r w:rsidR="009750E6">
        <w:t>a</w:t>
      </w:r>
      <w:r>
        <w:t xml:space="preserve"> way to select one or more Spectra based on their Metadata, and then do operations on all of these selected Spectra.</w:t>
      </w:r>
      <w:r w:rsidRPr="006E6A31">
        <w:t xml:space="preserve"> </w:t>
      </w:r>
      <w:r w:rsidR="00BD4D89">
        <w:t>The operations which can be performed on the selected Spectra are the same as for the Spectrum Browser, and are explained in the later sections of this Chapter.</w:t>
      </w:r>
    </w:p>
    <w:p w:rsidR="006E6A31" w:rsidRDefault="002A0FFE" w:rsidP="006E6A31">
      <w:pPr>
        <w:pStyle w:val="Body"/>
      </w:pPr>
      <w:r w:rsidRPr="00084655">
        <w:t xml:space="preserve">To </w:t>
      </w:r>
      <w:r w:rsidR="00BD4D89">
        <w:t>Launch</w:t>
      </w:r>
      <w:r w:rsidRPr="00084655">
        <w:t xml:space="preserve"> the Query Builder select </w:t>
      </w:r>
      <w:r w:rsidRPr="00BD4D89">
        <w:rPr>
          <w:rStyle w:val="GUIWord"/>
        </w:rPr>
        <w:t>Data</w:t>
      </w:r>
      <w:r w:rsidR="001846DE" w:rsidRPr="00BD4D89">
        <w:rPr>
          <w:rStyle w:val="GUIWord"/>
        </w:rPr>
        <w:t xml:space="preserve"> Processing &amp; </w:t>
      </w:r>
      <w:r w:rsidR="00BD4D89" w:rsidRPr="00BD4D89">
        <w:rPr>
          <w:rStyle w:val="GUIWord"/>
        </w:rPr>
        <w:t>Output/</w:t>
      </w:r>
      <w:r w:rsidRPr="00BD4D89">
        <w:rPr>
          <w:rStyle w:val="GUIWord"/>
        </w:rPr>
        <w:t>Build query</w:t>
      </w:r>
      <w:r w:rsidRPr="00084655">
        <w:t xml:space="preserve"> from the </w:t>
      </w:r>
      <w:r w:rsidR="006E6A31">
        <w:t>menu on Specchio’s Main Window.</w:t>
      </w:r>
    </w:p>
    <w:p w:rsidR="00BD4D89" w:rsidRDefault="00BD4D89" w:rsidP="00BD4D89">
      <w:pPr>
        <w:pStyle w:val="Figure"/>
      </w:pPr>
      <w:r>
        <w:rPr>
          <w:lang w:val="en-AU"/>
        </w:rPr>
        <w:drawing>
          <wp:inline distT="0" distB="0" distL="0" distR="0">
            <wp:extent cx="5164792" cy="4241319"/>
            <wp:effectExtent l="19050" t="0" r="0" b="0"/>
            <wp:docPr id="1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3"/>
                    <a:srcRect/>
                    <a:stretch>
                      <a:fillRect/>
                    </a:stretch>
                  </pic:blipFill>
                  <pic:spPr bwMode="auto">
                    <a:xfrm>
                      <a:off x="0" y="0"/>
                      <a:ext cx="5163818" cy="4240519"/>
                    </a:xfrm>
                    <a:prstGeom prst="rect">
                      <a:avLst/>
                    </a:prstGeom>
                    <a:noFill/>
                    <a:ln w="9525">
                      <a:noFill/>
                      <a:miter lim="800000"/>
                      <a:headEnd/>
                      <a:tailEnd/>
                    </a:ln>
                  </pic:spPr>
                </pic:pic>
              </a:graphicData>
            </a:graphic>
          </wp:inline>
        </w:drawing>
      </w:r>
    </w:p>
    <w:p w:rsidR="00BD4D89" w:rsidRDefault="00BD4D89" w:rsidP="00BD4D89">
      <w:pPr>
        <w:pStyle w:val="Caption"/>
      </w:pPr>
      <w:r>
        <w:t xml:space="preserve">Figure </w:t>
      </w:r>
      <w:fldSimple w:instr=" SEQ Figure \* ARABIC ">
        <w:r w:rsidR="00FF3B3D">
          <w:rPr>
            <w:noProof/>
          </w:rPr>
          <w:t>43</w:t>
        </w:r>
      </w:fldSimple>
      <w:r>
        <w:t>: The main Query Builder window</w:t>
      </w:r>
    </w:p>
    <w:p w:rsidR="00BD4D89" w:rsidRDefault="00BD4D89" w:rsidP="00BD4D89">
      <w:pPr>
        <w:pStyle w:val="Body"/>
      </w:pPr>
      <w:r>
        <w:t>The parts of this window are:</w:t>
      </w:r>
    </w:p>
    <w:p w:rsidR="00BD4D89" w:rsidRDefault="00BD4D89" w:rsidP="00BD4D89">
      <w:pPr>
        <w:pStyle w:val="HangingIndent"/>
      </w:pPr>
      <w:r>
        <w:t>Left panel</w:t>
      </w:r>
      <w:r>
        <w:tab/>
        <w:t xml:space="preserve">There is one box for each Specchio </w:t>
      </w:r>
      <w:r w:rsidR="00763F24">
        <w:t>Spectrum-related M</w:t>
      </w:r>
      <w:r>
        <w:t>etadata Group and within each box, all of the metadata attributes for that group are listed with a data entry box.</w:t>
      </w:r>
    </w:p>
    <w:p w:rsidR="00BD4D89" w:rsidRPr="00DF0182" w:rsidRDefault="00BD4D89" w:rsidP="00BD4D89">
      <w:pPr>
        <w:pStyle w:val="HangingIndent"/>
      </w:pPr>
      <w:r w:rsidRPr="00596CF3">
        <w:rPr>
          <w:rStyle w:val="GUIWord"/>
        </w:rPr>
        <w:t xml:space="preserve">Matching Spectra   </w:t>
      </w:r>
      <w:r w:rsidRPr="00596CF3">
        <w:rPr>
          <w:rStyle w:val="GUIWord"/>
        </w:rPr>
        <w:tab/>
      </w:r>
      <w:r>
        <w:t xml:space="preserve">The Spectrum IDs of the </w:t>
      </w:r>
      <w:r w:rsidR="00B14219">
        <w:t xml:space="preserve">matching </w:t>
      </w:r>
      <w:r>
        <w:t>Spectra are listed in this box.</w:t>
      </w:r>
    </w:p>
    <w:p w:rsidR="00BD4D89" w:rsidRPr="00DF0182" w:rsidRDefault="00BD4D89" w:rsidP="00BD4D89">
      <w:pPr>
        <w:pStyle w:val="HangingIndent"/>
      </w:pPr>
      <w:r w:rsidRPr="00596CF3">
        <w:rPr>
          <w:rStyle w:val="GUIWord"/>
        </w:rPr>
        <w:t xml:space="preserve">Number of results   </w:t>
      </w:r>
      <w:r w:rsidRPr="00596CF3">
        <w:rPr>
          <w:rStyle w:val="GUIWord"/>
        </w:rPr>
        <w:tab/>
      </w:r>
      <w:r>
        <w:t xml:space="preserve">The number of Spectra IDs listed in the </w:t>
      </w:r>
      <w:r w:rsidRPr="00DF0182">
        <w:rPr>
          <w:rStyle w:val="GUIWord"/>
        </w:rPr>
        <w:t>Matching Spectra</w:t>
      </w:r>
      <w:r>
        <w:t xml:space="preserve"> box is shown in this box.</w:t>
      </w:r>
    </w:p>
    <w:p w:rsidR="00BD4D89" w:rsidRPr="00DF0182" w:rsidRDefault="00BD4D89" w:rsidP="00BD4D89">
      <w:pPr>
        <w:pStyle w:val="HangingIndent"/>
      </w:pPr>
      <w:r w:rsidRPr="00DF0182">
        <w:t xml:space="preserve">Six action buttons   </w:t>
      </w:r>
      <w:r w:rsidRPr="00DF0182">
        <w:tab/>
      </w:r>
      <w:r>
        <w:t xml:space="preserve">The six action buttons, </w:t>
      </w:r>
      <w:r w:rsidRPr="00BD4D89">
        <w:rPr>
          <w:rStyle w:val="ActionButton"/>
        </w:rPr>
        <w:t> Show report </w:t>
      </w:r>
      <w:r>
        <w:t xml:space="preserve">, </w:t>
      </w:r>
      <w:r w:rsidRPr="00BD4D89">
        <w:rPr>
          <w:rStyle w:val="ActionButton"/>
        </w:rPr>
        <w:t> File export </w:t>
      </w:r>
      <w:r>
        <w:t xml:space="preserve">, </w:t>
      </w:r>
      <w:r w:rsidRPr="00BD4D89">
        <w:rPr>
          <w:rStyle w:val="ActionButton"/>
        </w:rPr>
        <w:t> Process </w:t>
      </w:r>
      <w:r>
        <w:t xml:space="preserve">, </w:t>
      </w:r>
      <w:r w:rsidRPr="00BD4D89">
        <w:rPr>
          <w:rStyle w:val="ActionButton"/>
        </w:rPr>
        <w:t> Spectral plot </w:t>
      </w:r>
      <w:r>
        <w:t xml:space="preserve">, </w:t>
      </w:r>
      <w:r w:rsidRPr="00BD4D89">
        <w:rPr>
          <w:rStyle w:val="ActionButton"/>
        </w:rPr>
        <w:t> Refl.calc </w:t>
      </w:r>
      <w:r>
        <w:t xml:space="preserve"> and </w:t>
      </w:r>
      <w:r w:rsidRPr="00BD4D89">
        <w:rPr>
          <w:rStyle w:val="ActionButton"/>
        </w:rPr>
        <w:t> Publish Collection </w:t>
      </w:r>
      <w:r>
        <w:t xml:space="preserve"> will become active when you have selected one or more Spectra. The operations they imply will be performed on the selected Spectra. Each of these buttons has a section in this Chapter.</w:t>
      </w:r>
    </w:p>
    <w:p w:rsidR="00BD4D89" w:rsidRPr="00DF0182" w:rsidRDefault="00BD4D89" w:rsidP="00BD4D89">
      <w:pPr>
        <w:pStyle w:val="HangingIndent"/>
      </w:pPr>
      <w:r w:rsidRPr="00596CF3">
        <w:rPr>
          <w:rStyle w:val="GUIWord"/>
        </w:rPr>
        <w:t xml:space="preserve">Splitting rules for file export and plotting:   </w:t>
      </w:r>
      <w:r w:rsidRPr="00596CF3">
        <w:rPr>
          <w:rStyle w:val="GUIWord"/>
        </w:rPr>
        <w:tab/>
      </w:r>
      <w:r>
        <w:t xml:space="preserve">Click on the radio buttons to select one of the options: </w:t>
      </w:r>
      <w:r w:rsidRPr="00596CF3">
        <w:rPr>
          <w:rStyle w:val="GUIWord"/>
        </w:rPr>
        <w:t>Split spaces by sensor</w:t>
      </w:r>
      <w:r w:rsidRPr="00DF0182">
        <w:t>,</w:t>
      </w:r>
      <w:r>
        <w:rPr>
          <w:rStyle w:val="GUIWord"/>
        </w:rPr>
        <w:t xml:space="preserve"> </w:t>
      </w:r>
      <w:r w:rsidRPr="00596CF3">
        <w:rPr>
          <w:rStyle w:val="GUIWord"/>
        </w:rPr>
        <w:t xml:space="preserve">Split spaces by sensor and unit </w:t>
      </w:r>
      <w:r w:rsidRPr="00DF0182">
        <w:t>or</w:t>
      </w:r>
      <w:r>
        <w:rPr>
          <w:rStyle w:val="GUIWord"/>
        </w:rPr>
        <w:t xml:space="preserve"> </w:t>
      </w:r>
      <w:r w:rsidRPr="00596CF3">
        <w:rPr>
          <w:rStyle w:val="GUIWord"/>
        </w:rPr>
        <w:t>Split spaces by sensor, instrument, calibration_no and units</w:t>
      </w:r>
      <w:r>
        <w:t xml:space="preserve">. This selection will affect the operation if you select the </w:t>
      </w:r>
      <w:r w:rsidRPr="00DF0182">
        <w:rPr>
          <w:rStyle w:val="ActionButton"/>
        </w:rPr>
        <w:t> Process </w:t>
      </w:r>
      <w:r>
        <w:t xml:space="preserve"> or </w:t>
      </w:r>
      <w:r w:rsidRPr="00DF0182">
        <w:rPr>
          <w:rStyle w:val="ActionButton"/>
        </w:rPr>
        <w:t> Spectral Plot </w:t>
      </w:r>
      <w:r>
        <w:t xml:space="preserve"> buttons. See </w:t>
      </w:r>
      <w:r w:rsidRPr="00DF0182">
        <w:rPr>
          <w:rStyle w:val="CrossReference"/>
        </w:rPr>
        <w:t xml:space="preserve">Chapter </w:t>
      </w:r>
      <w:fldSimple w:instr=" REF _Ref355788800 \r \h  \* MERGEFORMAT ">
        <w:r w:rsidR="00FF3B3D" w:rsidRPr="00FF3B3D">
          <w:rPr>
            <w:rStyle w:val="CrossReference"/>
          </w:rPr>
          <w:t>11</w:t>
        </w:r>
      </w:fldSimple>
      <w:r w:rsidRPr="00DF0182">
        <w:rPr>
          <w:rStyle w:val="CrossReference"/>
        </w:rPr>
        <w:t xml:space="preserve"> </w:t>
      </w:r>
      <w:fldSimple w:instr=" REF _Ref355788803 \h  \* MERGEFORMAT ">
        <w:r w:rsidR="00FF3B3D" w:rsidRPr="00FF3B3D">
          <w:rPr>
            <w:rStyle w:val="CrossReference"/>
          </w:rPr>
          <w:t>Interactive Processing using Space Networks</w:t>
        </w:r>
      </w:fldSimple>
      <w:r>
        <w:t xml:space="preserve"> for more information on these options.</w:t>
      </w:r>
    </w:p>
    <w:p w:rsidR="00763F24" w:rsidRDefault="00BD4D89" w:rsidP="00B95604">
      <w:pPr>
        <w:pStyle w:val="Body"/>
      </w:pPr>
      <w:r>
        <w:t xml:space="preserve">Queries are created by entering selection criteria into the Metadata Attribute controls in the left panel. </w:t>
      </w:r>
      <w:r w:rsidR="00763F24">
        <w:t xml:space="preserve">A </w:t>
      </w:r>
      <w:r w:rsidR="002047CA">
        <w:t xml:space="preserve">new </w:t>
      </w:r>
      <w:r w:rsidR="00763F24">
        <w:t xml:space="preserve">query is performed every time any change is made in any Metadata entry box. </w:t>
      </w:r>
      <w:r w:rsidR="00B95604">
        <w:t xml:space="preserve">Initially, no </w:t>
      </w:r>
      <w:r w:rsidR="00763F24">
        <w:t>query is active so the Matching Spectra box is empty.</w:t>
      </w:r>
    </w:p>
    <w:p w:rsidR="00763F24" w:rsidRDefault="00763F24" w:rsidP="00B95604">
      <w:pPr>
        <w:pStyle w:val="Body"/>
      </w:pPr>
      <w:r>
        <w:t>The searching follows these rules.</w:t>
      </w:r>
    </w:p>
    <w:p w:rsidR="00763F24" w:rsidRDefault="00763F24" w:rsidP="00763F24">
      <w:pPr>
        <w:pStyle w:val="Bullet"/>
      </w:pPr>
      <w:r>
        <w:t>A search condition is created by making the search conditions for a Metadata attribute non-empty.</w:t>
      </w:r>
      <w:r w:rsidR="002047CA">
        <w:t xml:space="preserve"> Empty fields do not trigger any search conditions.</w:t>
      </w:r>
    </w:p>
    <w:p w:rsidR="00763F24" w:rsidRDefault="00763F24" w:rsidP="00763F24">
      <w:pPr>
        <w:pStyle w:val="Bullet"/>
      </w:pPr>
      <w:r>
        <w:t>Initially all Metadata query fields are empty. Even the data/time fields are empty, but the date/time dialog displays the current date and time in this case.</w:t>
      </w:r>
    </w:p>
    <w:p w:rsidR="002047CA" w:rsidRDefault="002047CA" w:rsidP="002047CA">
      <w:pPr>
        <w:pStyle w:val="Bullet"/>
      </w:pPr>
      <w:r>
        <w:t>Once a date/time selection field is modified, it cannot be made empty again. Therefore, searching will be done on this date/time until the dialog box is closed. This applies independently to the start and end date/times.</w:t>
      </w:r>
    </w:p>
    <w:p w:rsidR="00763F24" w:rsidRDefault="00763F24" w:rsidP="00763F24">
      <w:pPr>
        <w:pStyle w:val="Bullet"/>
      </w:pPr>
      <w:r>
        <w:t>A new query is performed every time any field is changed. Even if only one character is typed or removed, a new query is performed.</w:t>
      </w:r>
      <w:r w:rsidR="002047CA">
        <w:t xml:space="preserve"> For date/time fields, a new query is performed each time the date/time picker is closed.</w:t>
      </w:r>
    </w:p>
    <w:p w:rsidR="00763F24" w:rsidRDefault="00763F24" w:rsidP="00763F24">
      <w:pPr>
        <w:pStyle w:val="Bullet"/>
      </w:pPr>
      <w:r>
        <w:t xml:space="preserve">To be selected, a spectrum must satisfy </w:t>
      </w:r>
      <w:r w:rsidRPr="002047CA">
        <w:rPr>
          <w:rStyle w:val="iEmphasis"/>
        </w:rPr>
        <w:t>all</w:t>
      </w:r>
      <w:r>
        <w:t xml:space="preserve"> search criteria entered.</w:t>
      </w:r>
    </w:p>
    <w:p w:rsidR="00017673" w:rsidRDefault="002047CA" w:rsidP="00017673">
      <w:pPr>
        <w:pStyle w:val="Bullet"/>
      </w:pPr>
      <w:r>
        <w:t>The m</w:t>
      </w:r>
      <w:r w:rsidR="00017673">
        <w:t xml:space="preserve">inima and maxima search conditions </w:t>
      </w:r>
      <w:r>
        <w:t xml:space="preserve">for a numeric or date/time Metadata Attribute </w:t>
      </w:r>
      <w:r w:rsidR="00017673">
        <w:t>are independent. That is, it is valid to enter just a minimum or just a maximum value.</w:t>
      </w:r>
    </w:p>
    <w:p w:rsidR="00763F24" w:rsidRDefault="00763F24" w:rsidP="00763F24">
      <w:pPr>
        <w:pStyle w:val="Bullet"/>
      </w:pPr>
      <w:r>
        <w:t xml:space="preserve">Numeric </w:t>
      </w:r>
      <w:r w:rsidR="00017673">
        <w:t xml:space="preserve">and date/time </w:t>
      </w:r>
      <w:r>
        <w:t xml:space="preserve">search </w:t>
      </w:r>
      <w:r w:rsidR="002047CA">
        <w:t>ranges</w:t>
      </w:r>
      <w:r>
        <w:t xml:space="preserve"> are inclusive. That is, if you enter a minimum Spectrum </w:t>
      </w:r>
      <w:r w:rsidR="002047CA">
        <w:t>N</w:t>
      </w:r>
      <w:r>
        <w:t xml:space="preserve">umber of </w:t>
      </w:r>
      <w:r w:rsidR="002047CA">
        <w:t>“</w:t>
      </w:r>
      <w:r>
        <w:t>20</w:t>
      </w:r>
      <w:r w:rsidR="002047CA">
        <w:t>”</w:t>
      </w:r>
      <w:r>
        <w:t xml:space="preserve">, Spectra with Spectrum </w:t>
      </w:r>
      <w:r w:rsidR="002047CA">
        <w:t>N</w:t>
      </w:r>
      <w:r>
        <w:t>umber greater or equal to 20 will be selected.</w:t>
      </w:r>
    </w:p>
    <w:p w:rsidR="00017673" w:rsidRDefault="00017673" w:rsidP="00017673">
      <w:pPr>
        <w:pStyle w:val="Bullet"/>
      </w:pPr>
      <w:r>
        <w:t xml:space="preserve">If a search condition for a Metadata Attribute is present, </w:t>
      </w:r>
      <w:r w:rsidR="002047CA">
        <w:t>S</w:t>
      </w:r>
      <w:r>
        <w:t>pectra with</w:t>
      </w:r>
      <w:r w:rsidR="002047CA">
        <w:t>out</w:t>
      </w:r>
      <w:r>
        <w:t xml:space="preserve"> that Metadata Attribute will </w:t>
      </w:r>
      <w:r w:rsidR="002047CA">
        <w:t xml:space="preserve">never </w:t>
      </w:r>
      <w:r>
        <w:t>be selected.</w:t>
      </w:r>
    </w:p>
    <w:p w:rsidR="00017673" w:rsidRPr="00017673" w:rsidRDefault="002047CA" w:rsidP="00017673">
      <w:pPr>
        <w:pStyle w:val="Bullet"/>
      </w:pPr>
      <w:r>
        <w:t>When</w:t>
      </w:r>
      <w:r w:rsidR="00017673">
        <w:t xml:space="preserve"> matching text strings, </w:t>
      </w:r>
      <w:r w:rsidR="00017673" w:rsidRPr="00017673">
        <w:t>Specchio uses a MySQL Query LIKE clause. Therefore, the following is supported.</w:t>
      </w:r>
    </w:p>
    <w:p w:rsidR="00017673" w:rsidRPr="00017673" w:rsidRDefault="00017673" w:rsidP="00017673">
      <w:pPr>
        <w:pStyle w:val="BulletFollowing"/>
        <w:ind w:left="1560" w:hanging="426"/>
      </w:pPr>
      <w:r w:rsidRPr="00017673">
        <w:t>%</w:t>
      </w:r>
      <w:r w:rsidRPr="00017673">
        <w:tab/>
        <w:t>Matches zero or more characters.</w:t>
      </w:r>
    </w:p>
    <w:p w:rsidR="00017673" w:rsidRPr="00017673" w:rsidRDefault="00017673" w:rsidP="00017673">
      <w:pPr>
        <w:pStyle w:val="BulletFollowing"/>
        <w:ind w:left="1560" w:hanging="426"/>
      </w:pPr>
      <w:r w:rsidRPr="00017673">
        <w:t>_</w:t>
      </w:r>
      <w:r w:rsidRPr="00017673">
        <w:tab/>
        <w:t>Matches exactly one character.</w:t>
      </w:r>
    </w:p>
    <w:p w:rsidR="00017673" w:rsidRDefault="00017673" w:rsidP="00017673">
      <w:pPr>
        <w:pStyle w:val="BulletFollowing"/>
        <w:ind w:left="1560" w:hanging="426"/>
      </w:pPr>
      <w:r w:rsidRPr="00017673">
        <w:t>\</w:t>
      </w:r>
      <w:r w:rsidRPr="00017673">
        <w:tab/>
        <w:t>Causes the next character to be matched. That is, \% will match a % sign and \_ will match an underscore character.</w:t>
      </w:r>
    </w:p>
    <w:p w:rsidR="00017673" w:rsidRDefault="00017673" w:rsidP="00017673">
      <w:pPr>
        <w:pStyle w:val="Bullet"/>
      </w:pPr>
      <w:r>
        <w:t>For dropdown lists, the test is not performed if Nil is set.</w:t>
      </w:r>
      <w:r w:rsidR="00C079B0">
        <w:t xml:space="preserve"> Otherwise, only those Spectra with exactly that value will be selected.</w:t>
      </w:r>
    </w:p>
    <w:p w:rsidR="000B2A90" w:rsidRDefault="000B2A90" w:rsidP="000B2A90">
      <w:pPr>
        <w:pStyle w:val="Note"/>
      </w:pPr>
      <w:r>
        <w:t>Notes</w:t>
      </w:r>
      <w:r>
        <w:tab/>
        <w:t xml:space="preserve">Text Metadata Attributes which are present, but empty, </w:t>
      </w:r>
      <w:r w:rsidR="002047CA">
        <w:t>can</w:t>
      </w:r>
      <w:r>
        <w:t xml:space="preserve"> be selected by using %, but not by _.</w:t>
      </w:r>
    </w:p>
    <w:p w:rsidR="000B2A90" w:rsidRDefault="00C079B0" w:rsidP="00C079B0">
      <w:pPr>
        <w:pStyle w:val="Note"/>
      </w:pPr>
      <w:r>
        <w:tab/>
      </w:r>
      <w:r w:rsidR="000B2A90">
        <w:t xml:space="preserve">Text Metadata Attributes which contain only a single space </w:t>
      </w:r>
      <w:r w:rsidR="002047CA">
        <w:t>can</w:t>
      </w:r>
      <w:r w:rsidR="000B2A90">
        <w:t xml:space="preserve"> be selected by using %, _ or a space.</w:t>
      </w:r>
    </w:p>
    <w:p w:rsidR="000B2A90" w:rsidRPr="000B2A90" w:rsidRDefault="00C079B0" w:rsidP="00C079B0">
      <w:pPr>
        <w:pStyle w:val="Note"/>
      </w:pPr>
      <w:r>
        <w:tab/>
      </w:r>
      <w:r w:rsidR="000B2A90">
        <w:t xml:space="preserve">It is common for some </w:t>
      </w:r>
      <w:r>
        <w:t xml:space="preserve">Spectrum </w:t>
      </w:r>
      <w:r w:rsidR="000B2A90">
        <w:t>file formats to have a File Comment field which contains only a space. This is not so for other Metadata Attributes.</w:t>
      </w:r>
    </w:p>
    <w:p w:rsidR="00D3641C" w:rsidRDefault="00D3641C" w:rsidP="00D3641C">
      <w:pPr>
        <w:pStyle w:val="Warning"/>
      </w:pPr>
      <w:r>
        <w:t>Warning</w:t>
      </w:r>
      <w:r>
        <w:tab/>
        <w:t xml:space="preserve">There is no option to search by Campaign Name, except for the Campaign Name in the Spectrum-related metadata group, Campaign Details. This is NOT the Campaign’s name and will generally not be </w:t>
      </w:r>
      <w:r w:rsidR="000B2A90">
        <w:t>present</w:t>
      </w:r>
      <w:r>
        <w:t xml:space="preserve">. See section </w:t>
      </w:r>
      <w:fldSimple w:instr=" REF _Ref354084522 \r \h  \* MERGEFORMAT ">
        <w:r w:rsidR="00FF3B3D" w:rsidRPr="00FF3B3D">
          <w:rPr>
            <w:rStyle w:val="CrossReference"/>
          </w:rPr>
          <w:t>4.12.2</w:t>
        </w:r>
      </w:fldSimple>
      <w:r w:rsidRPr="00D3641C">
        <w:rPr>
          <w:rStyle w:val="CrossReference"/>
        </w:rPr>
        <w:t xml:space="preserve"> </w:t>
      </w:r>
      <w:fldSimple w:instr=" REF _Ref354084522 \h  \* MERGEFORMAT ">
        <w:r w:rsidR="00FF3B3D" w:rsidRPr="00FF3B3D">
          <w:rPr>
            <w:rStyle w:val="CrossReference"/>
          </w:rPr>
          <w:t>Spectrum-related Metadata</w:t>
        </w:r>
      </w:fldSimple>
      <w:r>
        <w:t xml:space="preserve"> for more information in the Spectrum-related Campaign Details Group of metadata attributes.</w:t>
      </w:r>
    </w:p>
    <w:p w:rsidR="002047CA" w:rsidRPr="00D3641C" w:rsidRDefault="002047CA" w:rsidP="002047CA">
      <w:pPr>
        <w:pStyle w:val="Body"/>
      </w:pPr>
      <w:r>
        <w:t>After you have entered search criteria for the Spectra you wish to operate on, click one of the six action buttons. See the following sections for details of the operation of these buttons.</w:t>
      </w:r>
    </w:p>
    <w:p w:rsidR="002A0FFE" w:rsidRPr="00084655" w:rsidRDefault="009750E6" w:rsidP="00BA3445">
      <w:pPr>
        <w:pStyle w:val="Heading2"/>
      </w:pPr>
      <w:bookmarkStart w:id="867" w:name="_Ref153761959"/>
      <w:bookmarkStart w:id="868" w:name="_Toc355280389"/>
      <w:bookmarkStart w:id="869" w:name="_Toc356807328"/>
      <w:r>
        <w:t xml:space="preserve">Show </w:t>
      </w:r>
      <w:r w:rsidR="002A0FFE" w:rsidRPr="00084655">
        <w:t>Report</w:t>
      </w:r>
      <w:bookmarkEnd w:id="867"/>
      <w:bookmarkEnd w:id="868"/>
      <w:bookmarkEnd w:id="869"/>
    </w:p>
    <w:p w:rsidR="0042046F" w:rsidRDefault="002A0FFE" w:rsidP="00A7583F">
      <w:pPr>
        <w:pStyle w:val="Body"/>
      </w:pPr>
      <w:r w:rsidRPr="00084655">
        <w:t xml:space="preserve">Reports are generated by </w:t>
      </w:r>
      <w:r w:rsidR="003579B4">
        <w:t>clicking on</w:t>
      </w:r>
      <w:r w:rsidRPr="00084655">
        <w:t xml:space="preserve"> the </w:t>
      </w:r>
      <w:r w:rsidR="003579B4" w:rsidRPr="003579B4">
        <w:rPr>
          <w:rStyle w:val="ActionButton"/>
        </w:rPr>
        <w:t> </w:t>
      </w:r>
      <w:r w:rsidRPr="003579B4">
        <w:rPr>
          <w:rStyle w:val="ActionButton"/>
        </w:rPr>
        <w:t>Show report</w:t>
      </w:r>
      <w:r w:rsidR="003579B4" w:rsidRPr="003579B4">
        <w:rPr>
          <w:rStyle w:val="ActionButton"/>
        </w:rPr>
        <w:t> </w:t>
      </w:r>
      <w:r w:rsidRPr="00084655">
        <w:t xml:space="preserve"> button in the Query Builder </w:t>
      </w:r>
      <w:r w:rsidR="003579B4">
        <w:t>or Spectrum Browser</w:t>
      </w:r>
      <w:r w:rsidR="0042046F">
        <w:t>.</w:t>
      </w:r>
      <w:r w:rsidR="003579B4">
        <w:t xml:space="preserve"> It operates on all Spectra which are selected at the time this button is clicked.</w:t>
      </w:r>
    </w:p>
    <w:p w:rsidR="003579B4" w:rsidRDefault="000E7DFA" w:rsidP="00A7583F">
      <w:pPr>
        <w:pStyle w:val="Body"/>
      </w:pPr>
      <w:r>
        <w:t>Reports are shown in a window in the following form.</w:t>
      </w:r>
    </w:p>
    <w:p w:rsidR="0042046F" w:rsidRDefault="000E7DFA" w:rsidP="00EB49E0">
      <w:pPr>
        <w:pStyle w:val="Figure"/>
      </w:pPr>
      <w:r>
        <w:rPr>
          <w:lang w:val="en-AU"/>
        </w:rPr>
        <w:drawing>
          <wp:inline distT="0" distB="0" distL="0" distR="0">
            <wp:extent cx="2762244" cy="4941794"/>
            <wp:effectExtent l="19050" t="0" r="6" b="0"/>
            <wp:docPr id="16"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4"/>
                    <a:srcRect/>
                    <a:stretch>
                      <a:fillRect/>
                    </a:stretch>
                  </pic:blipFill>
                  <pic:spPr bwMode="auto">
                    <a:xfrm>
                      <a:off x="0" y="0"/>
                      <a:ext cx="2762348" cy="4941980"/>
                    </a:xfrm>
                    <a:prstGeom prst="rect">
                      <a:avLst/>
                    </a:prstGeom>
                    <a:noFill/>
                    <a:ln w="9525">
                      <a:noFill/>
                      <a:miter lim="800000"/>
                      <a:headEnd/>
                      <a:tailEnd/>
                    </a:ln>
                  </pic:spPr>
                </pic:pic>
              </a:graphicData>
            </a:graphic>
          </wp:inline>
        </w:drawing>
      </w:r>
    </w:p>
    <w:p w:rsidR="0042046F" w:rsidRPr="00084655" w:rsidRDefault="0042046F" w:rsidP="00EB49E0">
      <w:pPr>
        <w:pStyle w:val="Caption"/>
      </w:pPr>
      <w:r w:rsidRPr="00084655">
        <w:t xml:space="preserve">Figure </w:t>
      </w:r>
      <w:fldSimple w:instr=" SEQ Figure \* ARABIC ">
        <w:r w:rsidR="00FF3B3D">
          <w:rPr>
            <w:noProof/>
          </w:rPr>
          <w:t>44</w:t>
        </w:r>
      </w:fldSimple>
      <w:r w:rsidRPr="00084655">
        <w:t>: Spectrum report frame</w:t>
      </w:r>
    </w:p>
    <w:p w:rsidR="0042046F" w:rsidRDefault="0042046F" w:rsidP="00A7583F">
      <w:pPr>
        <w:pStyle w:val="Body"/>
      </w:pPr>
      <w:r>
        <w:t xml:space="preserve">Just below the </w:t>
      </w:r>
      <w:r w:rsidR="00CC6173">
        <w:t xml:space="preserve">Spectrum </w:t>
      </w:r>
      <w:r>
        <w:t xml:space="preserve">graph, the number of </w:t>
      </w:r>
      <w:r w:rsidR="00CC6173">
        <w:t xml:space="preserve">Spectra </w:t>
      </w:r>
      <w:r>
        <w:t xml:space="preserve">graphs in the report is shown with a control to allow you </w:t>
      </w:r>
      <w:r w:rsidR="00CB5C40">
        <w:t xml:space="preserve">to </w:t>
      </w:r>
      <w:r>
        <w:t xml:space="preserve">select which </w:t>
      </w:r>
      <w:r w:rsidR="00CC6173">
        <w:t xml:space="preserve">Spectrum </w:t>
      </w:r>
      <w:r>
        <w:t>graph you wish to display.</w:t>
      </w:r>
    </w:p>
    <w:p w:rsidR="0042046F" w:rsidRDefault="000E7DFA" w:rsidP="00EB49E0">
      <w:pPr>
        <w:pStyle w:val="Figure"/>
      </w:pPr>
      <w:r>
        <w:rPr>
          <w:lang w:val="en-AU"/>
        </w:rPr>
        <w:drawing>
          <wp:inline distT="0" distB="0" distL="0" distR="0">
            <wp:extent cx="2583330" cy="329453"/>
            <wp:effectExtent l="19050" t="0" r="7470" b="0"/>
            <wp:docPr id="20"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64"/>
                    <a:srcRect l="19144" t="31891" r="22551" b="63946"/>
                    <a:stretch>
                      <a:fillRect/>
                    </a:stretch>
                  </pic:blipFill>
                  <pic:spPr bwMode="auto">
                    <a:xfrm>
                      <a:off x="0" y="0"/>
                      <a:ext cx="2583330" cy="329453"/>
                    </a:xfrm>
                    <a:prstGeom prst="rect">
                      <a:avLst/>
                    </a:prstGeom>
                    <a:noFill/>
                    <a:ln w="9525">
                      <a:noFill/>
                      <a:miter lim="800000"/>
                      <a:headEnd/>
                      <a:tailEnd/>
                    </a:ln>
                  </pic:spPr>
                </pic:pic>
              </a:graphicData>
            </a:graphic>
          </wp:inline>
        </w:drawing>
      </w:r>
      <w:r>
        <w:rPr>
          <w:lang w:val="en-AU"/>
        </w:rPr>
        <w:t xml:space="preserve"> </w:t>
      </w:r>
    </w:p>
    <w:p w:rsidR="0042046F" w:rsidRPr="00084655" w:rsidRDefault="0042046F" w:rsidP="00EB49E0">
      <w:pPr>
        <w:pStyle w:val="Caption"/>
      </w:pPr>
      <w:r w:rsidRPr="00084655">
        <w:t xml:space="preserve">Figure </w:t>
      </w:r>
      <w:fldSimple w:instr=" SEQ Figure \* ARABIC ">
        <w:r w:rsidR="00FF3B3D">
          <w:rPr>
            <w:noProof/>
          </w:rPr>
          <w:t>45</w:t>
        </w:r>
      </w:fldSimple>
      <w:r w:rsidRPr="00084655">
        <w:t xml:space="preserve">: Spectrum </w:t>
      </w:r>
      <w:r>
        <w:t>Graph selection control</w:t>
      </w:r>
    </w:p>
    <w:p w:rsidR="0042046F" w:rsidRDefault="0042046F" w:rsidP="00A7583F">
      <w:pPr>
        <w:pStyle w:val="Body"/>
      </w:pPr>
      <w:r>
        <w:t xml:space="preserve">Click on the up and down arrows to cause the spectrum graph display to cycle through the available </w:t>
      </w:r>
      <w:r w:rsidR="000E7DFA">
        <w:t>S</w:t>
      </w:r>
      <w:r>
        <w:t>pectra.</w:t>
      </w:r>
      <w:r w:rsidR="00D07FCC">
        <w:t xml:space="preserve"> The selected graph is displayed after a short processing delay.</w:t>
      </w:r>
    </w:p>
    <w:p w:rsidR="000E7DFA" w:rsidRDefault="000E7DFA" w:rsidP="00A7583F">
      <w:pPr>
        <w:pStyle w:val="Body"/>
      </w:pPr>
      <w:r>
        <w:t>Click on the Metadata Group check boxes to enable or disable display of the respective Metadata Group.</w:t>
      </w:r>
    </w:p>
    <w:p w:rsidR="000E7DFA" w:rsidRDefault="000E7DFA" w:rsidP="00A7583F">
      <w:pPr>
        <w:pStyle w:val="Body"/>
      </w:pPr>
      <w:r>
        <w:t xml:space="preserve">Click on the </w:t>
      </w:r>
      <w:r w:rsidRPr="000E7DFA">
        <w:rPr>
          <w:rStyle w:val="ActionButton"/>
        </w:rPr>
        <w:t> Dismiss </w:t>
      </w:r>
      <w:r>
        <w:t xml:space="preserve"> button to close this window.</w:t>
      </w:r>
    </w:p>
    <w:p w:rsidR="000E7DFA" w:rsidRDefault="000E7DFA" w:rsidP="00A7583F">
      <w:pPr>
        <w:pStyle w:val="Body"/>
      </w:pPr>
      <w:bookmarkStart w:id="870" w:name="FourPlotOptions"/>
      <w:r>
        <w:t>There are four action buttons at the top of th</w:t>
      </w:r>
      <w:r w:rsidR="00D15EB7">
        <w:t>is</w:t>
      </w:r>
      <w:r>
        <w:t xml:space="preserve"> window.</w:t>
      </w:r>
    </w:p>
    <w:tbl>
      <w:tblPr>
        <w:tblStyle w:val="TableGrid"/>
        <w:tblW w:w="0" w:type="auto"/>
        <w:tblInd w:w="709" w:type="dxa"/>
        <w:tblLook w:val="04A0"/>
      </w:tblPr>
      <w:tblGrid>
        <w:gridCol w:w="829"/>
        <w:gridCol w:w="1358"/>
        <w:gridCol w:w="6675"/>
      </w:tblGrid>
      <w:tr w:rsidR="006A68C3" w:rsidRPr="006A68C3" w:rsidTr="006A68C3">
        <w:tc>
          <w:tcPr>
            <w:tcW w:w="0" w:type="auto"/>
            <w:tcBorders>
              <w:right w:val="nil"/>
            </w:tcBorders>
          </w:tcPr>
          <w:bookmarkEnd w:id="870"/>
          <w:p w:rsidR="006A68C3" w:rsidRPr="006A68C3" w:rsidRDefault="006A68C3" w:rsidP="006A68C3">
            <w:pPr>
              <w:pStyle w:val="Body"/>
              <w:ind w:left="0"/>
            </w:pPr>
            <w:r w:rsidRPr="006A68C3">
              <w:rPr>
                <w:noProof/>
                <w:lang w:val="en-AU" w:eastAsia="ja-JP"/>
              </w:rPr>
              <w:drawing>
                <wp:inline distT="0" distB="0" distL="0" distR="0">
                  <wp:extent cx="323215" cy="302559"/>
                  <wp:effectExtent l="19050" t="0" r="635" b="0"/>
                  <wp:docPr id="62"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4"/>
                          <a:srcRect l="62937" t="4211" r="31977" b="93098"/>
                          <a:stretch>
                            <a:fillRect/>
                          </a:stretch>
                        </pic:blipFill>
                        <pic:spPr bwMode="auto">
                          <a:xfrm>
                            <a:off x="0" y="0"/>
                            <a:ext cx="323215" cy="302559"/>
                          </a:xfrm>
                          <a:prstGeom prst="rect">
                            <a:avLst/>
                          </a:prstGeom>
                          <a:noFill/>
                          <a:ln w="9525">
                            <a:noFill/>
                            <a:miter lim="800000"/>
                            <a:headEnd/>
                            <a:tailEnd/>
                          </a:ln>
                        </pic:spPr>
                      </pic:pic>
                    </a:graphicData>
                  </a:graphic>
                </wp:inline>
              </w:drawing>
            </w:r>
            <w:r>
              <w:t xml:space="preserve"> </w:t>
            </w:r>
          </w:p>
        </w:tc>
        <w:tc>
          <w:tcPr>
            <w:tcW w:w="0" w:type="auto"/>
            <w:tcBorders>
              <w:left w:val="nil"/>
            </w:tcBorders>
          </w:tcPr>
          <w:p w:rsidR="006A68C3" w:rsidRPr="006A68C3" w:rsidRDefault="006A68C3" w:rsidP="003E6F8A">
            <w:pPr>
              <w:pStyle w:val="Body"/>
              <w:ind w:left="0"/>
            </w:pPr>
            <w:r>
              <w:t>Print</w:t>
            </w:r>
          </w:p>
        </w:tc>
        <w:tc>
          <w:tcPr>
            <w:tcW w:w="0" w:type="auto"/>
          </w:tcPr>
          <w:p w:rsidR="006A68C3" w:rsidRPr="006A68C3" w:rsidRDefault="006A68C3" w:rsidP="00D15EB7">
            <w:pPr>
              <w:pStyle w:val="Body"/>
              <w:ind w:left="0"/>
            </w:pPr>
            <w:r w:rsidRPr="006A68C3">
              <w:t>Click on this button to Print the graph.</w:t>
            </w:r>
            <w:r w:rsidR="00D15EB7">
              <w:t xml:space="preserve"> The Metadata are not printed.</w:t>
            </w:r>
            <w:r>
              <w:t xml:space="preserve"> It is recommended that you set the plot parameters first using the </w:t>
            </w:r>
            <w:r w:rsidRPr="006A68C3">
              <w:rPr>
                <w:noProof/>
                <w:lang w:val="en-AU" w:eastAsia="ja-JP"/>
              </w:rPr>
              <w:drawing>
                <wp:inline distT="0" distB="0" distL="0" distR="0">
                  <wp:extent cx="189379" cy="168277"/>
                  <wp:effectExtent l="19050" t="0" r="1121" b="0"/>
                  <wp:docPr id="12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4"/>
                          <a:srcRect l="72312" t="4331" r="22946" b="93308"/>
                          <a:stretch>
                            <a:fillRect/>
                          </a:stretch>
                        </pic:blipFill>
                        <pic:spPr bwMode="auto">
                          <a:xfrm>
                            <a:off x="0" y="0"/>
                            <a:ext cx="190266" cy="169065"/>
                          </a:xfrm>
                          <a:prstGeom prst="rect">
                            <a:avLst/>
                          </a:prstGeom>
                          <a:noFill/>
                          <a:ln w="9525">
                            <a:noFill/>
                            <a:miter lim="800000"/>
                            <a:headEnd/>
                            <a:tailEnd/>
                          </a:ln>
                        </pic:spPr>
                      </pic:pic>
                    </a:graphicData>
                  </a:graphic>
                </wp:inline>
              </w:drawing>
            </w:r>
            <w:r>
              <w:t xml:space="preserve"> button</w:t>
            </w:r>
            <w:r w:rsidR="00D15EB7">
              <w:t xml:space="preserve"> to add</w:t>
            </w:r>
            <w:r>
              <w:t xml:space="preserve"> a title </w:t>
            </w:r>
            <w:r w:rsidR="00D15EB7">
              <w:t>and</w:t>
            </w:r>
            <w:r>
              <w:t xml:space="preserve"> identifying information </w:t>
            </w:r>
            <w:r w:rsidR="00D15EB7">
              <w:t xml:space="preserve">to </w:t>
            </w:r>
            <w:r>
              <w:t>your printed graph.</w:t>
            </w:r>
          </w:p>
        </w:tc>
      </w:tr>
      <w:tr w:rsidR="006A68C3" w:rsidRPr="006A68C3" w:rsidTr="006A68C3">
        <w:tc>
          <w:tcPr>
            <w:tcW w:w="0" w:type="auto"/>
            <w:tcBorders>
              <w:right w:val="nil"/>
            </w:tcBorders>
          </w:tcPr>
          <w:p w:rsidR="006A68C3" w:rsidRPr="006A68C3" w:rsidRDefault="006A68C3" w:rsidP="006A68C3">
            <w:pPr>
              <w:pStyle w:val="Body"/>
              <w:ind w:left="0"/>
            </w:pPr>
            <w:r w:rsidRPr="006A68C3">
              <w:rPr>
                <w:noProof/>
                <w:lang w:val="en-AU" w:eastAsia="ja-JP"/>
              </w:rPr>
              <w:drawing>
                <wp:inline distT="0" distB="0" distL="0" distR="0">
                  <wp:extent cx="323327" cy="295835"/>
                  <wp:effectExtent l="19050" t="0" r="523" b="0"/>
                  <wp:docPr id="112"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4"/>
                          <a:srcRect l="67536" t="4144" r="27420" b="93264"/>
                          <a:stretch>
                            <a:fillRect/>
                          </a:stretch>
                        </pic:blipFill>
                        <pic:spPr bwMode="auto">
                          <a:xfrm>
                            <a:off x="0" y="0"/>
                            <a:ext cx="323327" cy="295835"/>
                          </a:xfrm>
                          <a:prstGeom prst="rect">
                            <a:avLst/>
                          </a:prstGeom>
                          <a:noFill/>
                          <a:ln w="9525">
                            <a:noFill/>
                            <a:miter lim="800000"/>
                            <a:headEnd/>
                            <a:tailEnd/>
                          </a:ln>
                        </pic:spPr>
                      </pic:pic>
                    </a:graphicData>
                  </a:graphic>
                </wp:inline>
              </w:drawing>
            </w:r>
            <w:r>
              <w:t xml:space="preserve"> </w:t>
            </w:r>
          </w:p>
        </w:tc>
        <w:tc>
          <w:tcPr>
            <w:tcW w:w="0" w:type="auto"/>
            <w:tcBorders>
              <w:left w:val="nil"/>
            </w:tcBorders>
          </w:tcPr>
          <w:p w:rsidR="006A68C3" w:rsidRPr="006A68C3" w:rsidRDefault="006A68C3" w:rsidP="003E6F8A">
            <w:pPr>
              <w:pStyle w:val="Body"/>
              <w:ind w:left="0"/>
            </w:pPr>
            <w:r>
              <w:t>Reset</w:t>
            </w:r>
          </w:p>
        </w:tc>
        <w:tc>
          <w:tcPr>
            <w:tcW w:w="0" w:type="auto"/>
          </w:tcPr>
          <w:p w:rsidR="006A68C3" w:rsidRPr="006A68C3" w:rsidRDefault="006A68C3" w:rsidP="003E6F8A">
            <w:pPr>
              <w:pStyle w:val="Body"/>
              <w:ind w:left="0"/>
            </w:pPr>
            <w:r w:rsidRPr="006A68C3">
              <w:t>Click on this button to reset the graph to its original</w:t>
            </w:r>
            <w:r w:rsidR="00D15EB7">
              <w:t>ly</w:t>
            </w:r>
            <w:r w:rsidRPr="006A68C3">
              <w:t xml:space="preserve"> display</w:t>
            </w:r>
            <w:r w:rsidR="00D15EB7">
              <w:t>ed</w:t>
            </w:r>
            <w:r w:rsidRPr="006A68C3">
              <w:t xml:space="preserve"> form.</w:t>
            </w:r>
          </w:p>
        </w:tc>
      </w:tr>
      <w:tr w:rsidR="006A68C3" w:rsidRPr="006A68C3" w:rsidTr="006A68C3">
        <w:tc>
          <w:tcPr>
            <w:tcW w:w="0" w:type="auto"/>
            <w:tcBorders>
              <w:right w:val="nil"/>
            </w:tcBorders>
          </w:tcPr>
          <w:p w:rsidR="006A68C3" w:rsidRPr="006A68C3" w:rsidRDefault="006A68C3" w:rsidP="006A68C3">
            <w:pPr>
              <w:pStyle w:val="Body"/>
              <w:ind w:left="0"/>
            </w:pPr>
            <w:r w:rsidRPr="006A68C3">
              <w:rPr>
                <w:noProof/>
                <w:lang w:val="en-AU" w:eastAsia="ja-JP"/>
              </w:rPr>
              <w:drawing>
                <wp:inline distT="0" distB="0" distL="0" distR="0">
                  <wp:extent cx="325366" cy="289112"/>
                  <wp:effectExtent l="19050" t="0" r="0" b="0"/>
                  <wp:docPr id="113"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4"/>
                          <a:srcRect l="72312" t="4331" r="22946" b="93308"/>
                          <a:stretch>
                            <a:fillRect/>
                          </a:stretch>
                        </pic:blipFill>
                        <pic:spPr bwMode="auto">
                          <a:xfrm>
                            <a:off x="0" y="0"/>
                            <a:ext cx="325366" cy="289112"/>
                          </a:xfrm>
                          <a:prstGeom prst="rect">
                            <a:avLst/>
                          </a:prstGeom>
                          <a:noFill/>
                          <a:ln w="9525">
                            <a:noFill/>
                            <a:miter lim="800000"/>
                            <a:headEnd/>
                            <a:tailEnd/>
                          </a:ln>
                        </pic:spPr>
                      </pic:pic>
                    </a:graphicData>
                  </a:graphic>
                </wp:inline>
              </w:drawing>
            </w:r>
            <w:r>
              <w:t xml:space="preserve"> </w:t>
            </w:r>
          </w:p>
        </w:tc>
        <w:tc>
          <w:tcPr>
            <w:tcW w:w="0" w:type="auto"/>
            <w:tcBorders>
              <w:left w:val="nil"/>
            </w:tcBorders>
          </w:tcPr>
          <w:p w:rsidR="006A68C3" w:rsidRPr="006A68C3" w:rsidRDefault="006A68C3" w:rsidP="003E6F8A">
            <w:pPr>
              <w:pStyle w:val="Body"/>
              <w:ind w:left="0"/>
            </w:pPr>
            <w:r>
              <w:t>Set plot parameters</w:t>
            </w:r>
          </w:p>
        </w:tc>
        <w:tc>
          <w:tcPr>
            <w:tcW w:w="0" w:type="auto"/>
          </w:tcPr>
          <w:p w:rsidR="006A68C3" w:rsidRDefault="006A68C3" w:rsidP="003E6F8A">
            <w:pPr>
              <w:pStyle w:val="Body"/>
              <w:ind w:left="0"/>
            </w:pPr>
            <w:r w:rsidRPr="006A68C3">
              <w:t>Click on this button to change the display parameters for the graph.</w:t>
            </w:r>
            <w:r>
              <w:t xml:space="preserve"> The following Dialog is displayed.</w:t>
            </w:r>
          </w:p>
          <w:p w:rsidR="006A68C3" w:rsidRDefault="006A68C3" w:rsidP="00D15EB7">
            <w:pPr>
              <w:pStyle w:val="FigureinTable"/>
            </w:pPr>
            <w:r>
              <w:rPr>
                <w:lang w:val="en-AU"/>
              </w:rPr>
              <w:drawing>
                <wp:inline distT="0" distB="0" distL="0" distR="0">
                  <wp:extent cx="3597606" cy="2595555"/>
                  <wp:effectExtent l="19050" t="0" r="2844" b="0"/>
                  <wp:docPr id="118"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65"/>
                          <a:srcRect/>
                          <a:stretch>
                            <a:fillRect/>
                          </a:stretch>
                        </pic:blipFill>
                        <pic:spPr bwMode="auto">
                          <a:xfrm>
                            <a:off x="0" y="0"/>
                            <a:ext cx="3603734" cy="2599976"/>
                          </a:xfrm>
                          <a:prstGeom prst="rect">
                            <a:avLst/>
                          </a:prstGeom>
                          <a:noFill/>
                          <a:ln w="9525">
                            <a:noFill/>
                            <a:miter lim="800000"/>
                            <a:headEnd/>
                            <a:tailEnd/>
                          </a:ln>
                        </pic:spPr>
                      </pic:pic>
                    </a:graphicData>
                  </a:graphic>
                </wp:inline>
              </w:drawing>
            </w:r>
          </w:p>
          <w:p w:rsidR="00D15EB7" w:rsidRPr="00084655" w:rsidRDefault="00D15EB7" w:rsidP="00D15EB7">
            <w:pPr>
              <w:pStyle w:val="CaptioninTable"/>
            </w:pPr>
            <w:r w:rsidRPr="00084655">
              <w:t xml:space="preserve">Figure </w:t>
            </w:r>
            <w:fldSimple w:instr=" SEQ Figure \* ARABIC ">
              <w:r w:rsidR="00FF3B3D">
                <w:rPr>
                  <w:noProof/>
                </w:rPr>
                <w:t>46</w:t>
              </w:r>
            </w:fldSimple>
            <w:r w:rsidRPr="00084655">
              <w:t>: File output dialog</w:t>
            </w:r>
          </w:p>
          <w:p w:rsidR="00D15EB7" w:rsidRDefault="00D15EB7" w:rsidP="00D15EB7">
            <w:pPr>
              <w:pStyle w:val="HangingIndentinTable"/>
            </w:pPr>
            <w:r>
              <w:t>Title:</w:t>
            </w:r>
            <w:r>
              <w:tab/>
              <w:t>Enter a Title you want to appear at the top of the printed page.</w:t>
            </w:r>
          </w:p>
          <w:p w:rsidR="00D15EB7" w:rsidRDefault="00D15EB7" w:rsidP="00D15EB7">
            <w:pPr>
              <w:pStyle w:val="HangingIndentinTable"/>
            </w:pPr>
            <w:r>
              <w:t>Caption:</w:t>
            </w:r>
            <w:r>
              <w:tab/>
              <w:t>Enter text that you want to appear under the graph.</w:t>
            </w:r>
          </w:p>
          <w:p w:rsidR="00D15EB7" w:rsidRDefault="00D15EB7" w:rsidP="00D15EB7">
            <w:pPr>
              <w:pStyle w:val="HangingIndentinTable"/>
            </w:pPr>
            <w:r>
              <w:t>X/Y Label:</w:t>
            </w:r>
            <w:r>
              <w:tab/>
              <w:t>Enter the labels that you want to use to label the X and Y axes.</w:t>
            </w:r>
          </w:p>
          <w:p w:rsidR="00D15EB7" w:rsidRDefault="00D15EB7" w:rsidP="00D15EB7">
            <w:pPr>
              <w:pStyle w:val="HangingIndentinTable"/>
            </w:pPr>
            <w:r>
              <w:t>X/Y Range:</w:t>
            </w:r>
            <w:r>
              <w:tab/>
              <w:t>Enter the lowest and highest values that you want to appear on the X and Y axes. The two values in each question must be separated by a comma.</w:t>
            </w:r>
          </w:p>
          <w:p w:rsidR="00D15EB7" w:rsidRDefault="00D15EB7" w:rsidP="00D15EB7">
            <w:pPr>
              <w:pStyle w:val="HangingIndentinTable"/>
            </w:pPr>
            <w:r>
              <w:t>Marks:</w:t>
            </w:r>
            <w:r>
              <w:tab/>
              <w:t>Select the way you want the data points represented on the graph.</w:t>
            </w:r>
          </w:p>
          <w:p w:rsidR="00D15EB7" w:rsidRDefault="00D15EB7" w:rsidP="00D15EB7">
            <w:pPr>
              <w:pStyle w:val="HangingIndentinTable"/>
            </w:pPr>
            <w:r>
              <w:t>X/Y Ticks:</w:t>
            </w:r>
            <w:r>
              <w:tab/>
            </w:r>
            <w:r w:rsidRPr="00D15EB7">
              <w:rPr>
                <w:rStyle w:val="DocActionChar"/>
              </w:rPr>
              <w:t>%%% What does this do?</w:t>
            </w:r>
            <w:r w:rsidRPr="00065836">
              <w:rPr>
                <w:rStyle w:val="DocActionChar"/>
              </w:rPr>
              <w:t xml:space="preserve"> </w:t>
            </w:r>
            <w:r w:rsidR="00065836" w:rsidRPr="00065836">
              <w:rPr>
                <w:rStyle w:val="DocActionChar"/>
              </w:rPr>
              <w:t>Nick/Andy</w:t>
            </w:r>
          </w:p>
          <w:p w:rsidR="00D15EB7" w:rsidRDefault="00D15EB7" w:rsidP="00D15EB7">
            <w:pPr>
              <w:pStyle w:val="HangingIndentinTable"/>
            </w:pPr>
            <w:r>
              <w:t>Grid:</w:t>
            </w:r>
            <w:r>
              <w:tab/>
              <w:t xml:space="preserve">If checked, the graph will include a grid. </w:t>
            </w:r>
          </w:p>
          <w:p w:rsidR="00D15EB7" w:rsidRDefault="00D15EB7" w:rsidP="00D15EB7">
            <w:pPr>
              <w:pStyle w:val="HangingIndentinTable"/>
            </w:pPr>
            <w:r>
              <w:t>Stems:</w:t>
            </w:r>
            <w:r>
              <w:tab/>
              <w:t>If checked, each data point will be joined to the X axis by a straight line.</w:t>
            </w:r>
          </w:p>
          <w:p w:rsidR="00D15EB7" w:rsidRDefault="00D15EB7" w:rsidP="00D15EB7">
            <w:pPr>
              <w:pStyle w:val="HangingIndentinTable"/>
            </w:pPr>
            <w:r>
              <w:t>Connect:</w:t>
            </w:r>
            <w:r>
              <w:tab/>
              <w:t>If checked, the data points will be joined by straight lines. It is probably best to select the option None for the Marks: question if checking this box.</w:t>
            </w:r>
          </w:p>
          <w:p w:rsidR="00D15EB7" w:rsidRDefault="00D15EB7" w:rsidP="00D15EB7">
            <w:pPr>
              <w:pStyle w:val="HangingIndentinTable"/>
            </w:pPr>
            <w:r>
              <w:t>Use Color:</w:t>
            </w:r>
            <w:r>
              <w:tab/>
              <w:t>If checked, the various data lines on the graph will be given different colours. If not checked, they will all be black.</w:t>
            </w:r>
          </w:p>
          <w:p w:rsidR="00D15EB7" w:rsidRDefault="00D15EB7" w:rsidP="00D15EB7">
            <w:pPr>
              <w:pStyle w:val="HangingIndentinTable"/>
            </w:pPr>
            <w:r>
              <w:t xml:space="preserve">Use Line Styles:   </w:t>
            </w:r>
            <w:r>
              <w:tab/>
              <w:t>If checked, the data points will be connected with dashed lines. This option has no effect unless Connect: is checked.</w:t>
            </w:r>
          </w:p>
          <w:p w:rsidR="006A68C3" w:rsidRPr="00F949A7" w:rsidRDefault="00F949A7" w:rsidP="00D15EB7">
            <w:pPr>
              <w:pStyle w:val="TableText"/>
            </w:pPr>
            <w:r>
              <w:t>These details are not remembered once you move away from viewing this graph.</w:t>
            </w:r>
          </w:p>
        </w:tc>
      </w:tr>
      <w:tr w:rsidR="006A68C3" w:rsidRPr="006A68C3" w:rsidTr="006A68C3">
        <w:tc>
          <w:tcPr>
            <w:tcW w:w="0" w:type="auto"/>
            <w:tcBorders>
              <w:right w:val="nil"/>
            </w:tcBorders>
          </w:tcPr>
          <w:p w:rsidR="006A68C3" w:rsidRPr="006A68C3" w:rsidRDefault="006A68C3" w:rsidP="006A68C3">
            <w:pPr>
              <w:pStyle w:val="Body"/>
              <w:ind w:left="0"/>
            </w:pPr>
            <w:r w:rsidRPr="006A68C3">
              <w:rPr>
                <w:noProof/>
                <w:lang w:val="en-AU" w:eastAsia="ja-JP"/>
              </w:rPr>
              <w:drawing>
                <wp:inline distT="0" distB="0" distL="0" distR="0">
                  <wp:extent cx="369794" cy="356347"/>
                  <wp:effectExtent l="19050" t="0" r="0" b="0"/>
                  <wp:docPr id="119"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4"/>
                          <a:srcRect l="77095" t="4166" r="18038" b="93220"/>
                          <a:stretch>
                            <a:fillRect/>
                          </a:stretch>
                        </pic:blipFill>
                        <pic:spPr bwMode="auto">
                          <a:xfrm>
                            <a:off x="0" y="0"/>
                            <a:ext cx="369794" cy="356347"/>
                          </a:xfrm>
                          <a:prstGeom prst="rect">
                            <a:avLst/>
                          </a:prstGeom>
                          <a:noFill/>
                          <a:ln w="9525">
                            <a:noFill/>
                            <a:miter lim="800000"/>
                            <a:headEnd/>
                            <a:tailEnd/>
                          </a:ln>
                        </pic:spPr>
                      </pic:pic>
                    </a:graphicData>
                  </a:graphic>
                </wp:inline>
              </w:drawing>
            </w:r>
            <w:r>
              <w:t xml:space="preserve"> </w:t>
            </w:r>
          </w:p>
        </w:tc>
        <w:tc>
          <w:tcPr>
            <w:tcW w:w="0" w:type="auto"/>
            <w:tcBorders>
              <w:left w:val="nil"/>
            </w:tcBorders>
          </w:tcPr>
          <w:p w:rsidR="006A68C3" w:rsidRPr="006A68C3" w:rsidRDefault="006A68C3" w:rsidP="003E6F8A">
            <w:pPr>
              <w:pStyle w:val="Body"/>
              <w:ind w:left="0"/>
            </w:pPr>
            <w:r>
              <w:t>Fit data</w:t>
            </w:r>
          </w:p>
        </w:tc>
        <w:tc>
          <w:tcPr>
            <w:tcW w:w="0" w:type="auto"/>
          </w:tcPr>
          <w:p w:rsidR="006A68C3" w:rsidRPr="006A68C3" w:rsidRDefault="006A68C3" w:rsidP="00F949A7">
            <w:pPr>
              <w:pStyle w:val="Body"/>
              <w:ind w:left="0"/>
            </w:pPr>
            <w:r w:rsidRPr="006A68C3">
              <w:t xml:space="preserve">Click on this button to set the graph axis parameters to values which fit the </w:t>
            </w:r>
            <w:r w:rsidR="00F949A7" w:rsidRPr="006A68C3">
              <w:t xml:space="preserve">displayed axes </w:t>
            </w:r>
            <w:r w:rsidR="00F949A7">
              <w:t xml:space="preserve">to the </w:t>
            </w:r>
            <w:r w:rsidRPr="006A68C3">
              <w:t>data.</w:t>
            </w:r>
          </w:p>
        </w:tc>
      </w:tr>
    </w:tbl>
    <w:p w:rsidR="00CC6173" w:rsidRDefault="00CC6173" w:rsidP="00A7583F">
      <w:pPr>
        <w:pStyle w:val="Body"/>
      </w:pPr>
      <w:r>
        <w:t>Specchio scales t</w:t>
      </w:r>
      <w:r w:rsidR="00D07FCC" w:rsidRPr="00084655">
        <w:t xml:space="preserve">he </w:t>
      </w:r>
      <w:r>
        <w:t>graph’s Y A</w:t>
      </w:r>
      <w:r w:rsidR="00D07FCC" w:rsidRPr="00084655">
        <w:t xml:space="preserve">xis </w:t>
      </w:r>
      <w:r>
        <w:t xml:space="preserve">for Spectra with </w:t>
      </w:r>
      <w:r w:rsidRPr="00A307F9">
        <w:rPr>
          <w:rStyle w:val="GUIWord"/>
        </w:rPr>
        <w:t>Measurement unit</w:t>
      </w:r>
      <w:r>
        <w:t xml:space="preserve"> set to </w:t>
      </w:r>
      <w:r w:rsidRPr="00A307F9">
        <w:rPr>
          <w:rStyle w:val="GUIWord"/>
        </w:rPr>
        <w:t>Reflectance</w:t>
      </w:r>
      <w:r>
        <w:t xml:space="preserve"> </w:t>
      </w:r>
      <w:r w:rsidR="00D07FCC" w:rsidRPr="00084655">
        <w:t xml:space="preserve">to </w:t>
      </w:r>
      <w:r w:rsidR="00A307F9" w:rsidRPr="00084655">
        <w:t xml:space="preserve">display </w:t>
      </w:r>
      <w:r w:rsidR="00D07FCC" w:rsidRPr="00084655">
        <w:t xml:space="preserve">correctly even when </w:t>
      </w:r>
      <w:r>
        <w:t xml:space="preserve">there is </w:t>
      </w:r>
      <w:r w:rsidR="00D07FCC" w:rsidRPr="00084655">
        <w:t xml:space="preserve">strong atmospheric noise in the usual regions of 1350-1440nm, 1790-1980nm and 2360-2500nm. </w:t>
      </w:r>
      <w:r w:rsidR="00A307F9">
        <w:t>For these graphs, t</w:t>
      </w:r>
      <w:r>
        <w:t xml:space="preserve">he maximum Y value is set by </w:t>
      </w:r>
      <w:r w:rsidR="00D07FCC" w:rsidRPr="00084655">
        <w:t>calculating the mean and standard deviation in the wavelength region 300-1200nm</w:t>
      </w:r>
      <w:r>
        <w:t xml:space="preserve"> and then setting...</w:t>
      </w:r>
    </w:p>
    <w:p w:rsidR="00CC6173" w:rsidRPr="00A307F9" w:rsidRDefault="00CC6173" w:rsidP="00A307F9">
      <w:pPr>
        <w:pStyle w:val="Formula"/>
      </w:pPr>
      <w:r w:rsidRPr="00A307F9">
        <w:t>Max Y Axis value = Mean + 3 * StdDev</w:t>
      </w:r>
    </w:p>
    <w:p w:rsidR="00D07FCC" w:rsidRPr="00084655" w:rsidRDefault="00D07FCC" w:rsidP="00A7583F">
      <w:pPr>
        <w:pStyle w:val="Body"/>
      </w:pPr>
      <w:r w:rsidRPr="00084655">
        <w:t xml:space="preserve">Spectra having no sensor definition </w:t>
      </w:r>
      <w:r w:rsidR="00CB5C40">
        <w:t>cannot</w:t>
      </w:r>
      <w:r w:rsidRPr="00084655">
        <w:t xml:space="preserve"> be plotted.</w:t>
      </w:r>
      <w:r w:rsidR="00CB5C40">
        <w:t xml:space="preserve"> </w:t>
      </w:r>
      <w:r w:rsidR="00CB5C40" w:rsidRPr="00BB36B5">
        <w:rPr>
          <w:rStyle w:val="DocActionChar"/>
        </w:rPr>
        <w:t xml:space="preserve">%%% What happens </w:t>
      </w:r>
      <w:r w:rsidR="001D236D">
        <w:rPr>
          <w:rStyle w:val="DocActionChar"/>
        </w:rPr>
        <w:t>if you try</w:t>
      </w:r>
      <w:r w:rsidR="00CB5C40" w:rsidRPr="00BB36B5">
        <w:rPr>
          <w:rStyle w:val="DocActionChar"/>
        </w:rPr>
        <w:t>?</w:t>
      </w:r>
      <w:r w:rsidR="00065836">
        <w:rPr>
          <w:rStyle w:val="DocActionChar"/>
        </w:rPr>
        <w:t xml:space="preserve"> Nick/Andy</w:t>
      </w:r>
    </w:p>
    <w:p w:rsidR="00D07FCC" w:rsidRPr="00084655" w:rsidRDefault="00D07FCC" w:rsidP="00A7583F">
      <w:pPr>
        <w:pStyle w:val="Body"/>
      </w:pPr>
      <w:r w:rsidRPr="00084655">
        <w:t>For sensors comprising broad and narrow band elements (e.g. MFR) only the narrow bands will be plotted.</w:t>
      </w:r>
    </w:p>
    <w:p w:rsidR="002A0FFE" w:rsidRDefault="002A0FFE" w:rsidP="00BA3445">
      <w:pPr>
        <w:pStyle w:val="Heading2"/>
      </w:pPr>
      <w:bookmarkStart w:id="871" w:name="_Ref153761992"/>
      <w:bookmarkStart w:id="872" w:name="_Ref157230540"/>
      <w:bookmarkStart w:id="873" w:name="_Toc355280390"/>
      <w:bookmarkStart w:id="874" w:name="_Toc356807329"/>
      <w:r w:rsidRPr="00084655">
        <w:t xml:space="preserve">File </w:t>
      </w:r>
      <w:bookmarkEnd w:id="871"/>
      <w:bookmarkEnd w:id="872"/>
      <w:bookmarkEnd w:id="873"/>
      <w:r w:rsidR="009750E6">
        <w:t>Export</w:t>
      </w:r>
      <w:bookmarkEnd w:id="874"/>
    </w:p>
    <w:p w:rsidR="00F949A7" w:rsidRDefault="00F949A7" w:rsidP="00F949A7">
      <w:pPr>
        <w:pStyle w:val="Body"/>
      </w:pPr>
      <w:r>
        <w:t xml:space="preserve">Files are exported </w:t>
      </w:r>
      <w:r w:rsidRPr="00084655">
        <w:t xml:space="preserve">by </w:t>
      </w:r>
      <w:r>
        <w:t>clicking on</w:t>
      </w:r>
      <w:r w:rsidRPr="00084655">
        <w:t xml:space="preserve"> the </w:t>
      </w:r>
      <w:r w:rsidRPr="003579B4">
        <w:rPr>
          <w:rStyle w:val="ActionButton"/>
        </w:rPr>
        <w:t> </w:t>
      </w:r>
      <w:r>
        <w:rPr>
          <w:rStyle w:val="ActionButton"/>
        </w:rPr>
        <w:t>File ex</w:t>
      </w:r>
      <w:r w:rsidRPr="003579B4">
        <w:rPr>
          <w:rStyle w:val="ActionButton"/>
        </w:rPr>
        <w:t>port </w:t>
      </w:r>
      <w:r w:rsidRPr="00084655">
        <w:t xml:space="preserve"> button in the Query Builder </w:t>
      </w:r>
      <w:r>
        <w:t>or Spectrum Browser. It operates on all Spectra which are selected at the time this button is clicked. The following window will open.</w:t>
      </w:r>
    </w:p>
    <w:p w:rsidR="00F949A7" w:rsidRDefault="00F949A7" w:rsidP="00F949A7">
      <w:pPr>
        <w:pStyle w:val="Figure"/>
      </w:pPr>
      <w:r>
        <w:rPr>
          <w:lang w:val="en-AU"/>
        </w:rPr>
        <w:drawing>
          <wp:inline distT="0" distB="0" distL="0" distR="0">
            <wp:extent cx="4236945" cy="2258723"/>
            <wp:effectExtent l="19050" t="0" r="0" b="0"/>
            <wp:docPr id="121"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66"/>
                    <a:srcRect/>
                    <a:stretch>
                      <a:fillRect/>
                    </a:stretch>
                  </pic:blipFill>
                  <pic:spPr bwMode="auto">
                    <a:xfrm>
                      <a:off x="0" y="0"/>
                      <a:ext cx="4237054" cy="2258781"/>
                    </a:xfrm>
                    <a:prstGeom prst="rect">
                      <a:avLst/>
                    </a:prstGeom>
                    <a:noFill/>
                    <a:ln w="9525">
                      <a:noFill/>
                      <a:miter lim="800000"/>
                      <a:headEnd/>
                      <a:tailEnd/>
                    </a:ln>
                  </pic:spPr>
                </pic:pic>
              </a:graphicData>
            </a:graphic>
          </wp:inline>
        </w:drawing>
      </w:r>
    </w:p>
    <w:p w:rsidR="006C7C40" w:rsidRPr="00084655" w:rsidRDefault="006C7C40" w:rsidP="006C7C40">
      <w:pPr>
        <w:pStyle w:val="Caption"/>
      </w:pPr>
      <w:bookmarkStart w:id="875" w:name="_Ref153767385"/>
      <w:r w:rsidRPr="00084655">
        <w:t xml:space="preserve">Figure </w:t>
      </w:r>
      <w:fldSimple w:instr=" SEQ Figure \* ARABIC ">
        <w:r w:rsidR="00FF3B3D">
          <w:rPr>
            <w:noProof/>
          </w:rPr>
          <w:t>47</w:t>
        </w:r>
      </w:fldSimple>
      <w:bookmarkEnd w:id="875"/>
      <w:r w:rsidRPr="00084655">
        <w:t>: File output dialog</w:t>
      </w:r>
    </w:p>
    <w:p w:rsidR="00F949A7" w:rsidRDefault="00F949A7" w:rsidP="00F949A7">
      <w:pPr>
        <w:pStyle w:val="HangingIndent"/>
      </w:pPr>
      <w:r>
        <w:t>Controls are as follows:</w:t>
      </w:r>
    </w:p>
    <w:p w:rsidR="00F949A7" w:rsidRDefault="00F949A7" w:rsidP="00F949A7">
      <w:pPr>
        <w:pStyle w:val="HangingIndent"/>
      </w:pPr>
      <w:r w:rsidRPr="00816EF8">
        <w:rPr>
          <w:rStyle w:val="GUIWord"/>
        </w:rPr>
        <w:t>File format:</w:t>
      </w:r>
      <w:r>
        <w:t xml:space="preserve">   </w:t>
      </w:r>
      <w:r>
        <w:tab/>
      </w:r>
      <w:r w:rsidR="007D38E4">
        <w:t>Select from the drop down list.</w:t>
      </w:r>
    </w:p>
    <w:p w:rsidR="00340BAD" w:rsidRPr="00F65C79" w:rsidRDefault="00340BAD" w:rsidP="00340BAD">
      <w:pPr>
        <w:pStyle w:val="HangingIndent"/>
        <w:ind w:left="4111"/>
      </w:pPr>
      <w:r w:rsidRPr="00084655">
        <w:t>CSV:</w:t>
      </w:r>
      <w:r>
        <w:tab/>
        <w:t>D</w:t>
      </w:r>
      <w:r w:rsidRPr="00084655">
        <w:t xml:space="preserve">ata is written to a text file </w:t>
      </w:r>
      <w:r>
        <w:t>in comma separated value format</w:t>
      </w:r>
      <w:r w:rsidRPr="00084655">
        <w:t>. This file type can be read into Excel</w:t>
      </w:r>
      <w:r>
        <w:t>. A full description of the way CSV files are used can be found below at</w:t>
      </w:r>
      <w:r w:rsidR="00BE6811">
        <w:t xml:space="preserve"> section</w:t>
      </w:r>
      <w:r>
        <w:t xml:space="preserve"> </w:t>
      </w:r>
      <w:fldSimple w:instr=" REF _Ref356826590 \r \h  \* MERGEFORMAT ">
        <w:r w:rsidR="00FF3B3D" w:rsidRPr="00FF3B3D">
          <w:rPr>
            <w:rStyle w:val="CrossReference"/>
          </w:rPr>
          <w:t>8.4.1</w:t>
        </w:r>
      </w:fldSimple>
      <w:r w:rsidRPr="00BE6811">
        <w:rPr>
          <w:rStyle w:val="CrossReference"/>
        </w:rPr>
        <w:t xml:space="preserve"> </w:t>
      </w:r>
      <w:fldSimple w:instr=" REF _Ref356826592 \h  \* MERGEFORMAT ">
        <w:r w:rsidR="00FF3B3D" w:rsidRPr="00FF3B3D">
          <w:rPr>
            <w:rStyle w:val="CrossReference"/>
          </w:rPr>
          <w:t>CSV Spectrum Export Format</w:t>
        </w:r>
      </w:fldSimple>
      <w:r w:rsidR="00BE6811" w:rsidRPr="00BE6811">
        <w:t>.</w:t>
      </w:r>
    </w:p>
    <w:p w:rsidR="00340BAD" w:rsidRPr="00084655" w:rsidRDefault="00340BAD" w:rsidP="00340BAD">
      <w:pPr>
        <w:pStyle w:val="HangingIndent"/>
        <w:ind w:left="4111"/>
      </w:pPr>
      <w:r>
        <w:t>ENVI SLB:</w:t>
      </w:r>
      <w:r>
        <w:tab/>
      </w:r>
      <w:r w:rsidRPr="00084655">
        <w:t xml:space="preserve">ENVI spectral library file consisting of </w:t>
      </w:r>
      <w:r>
        <w:t xml:space="preserve">two files: </w:t>
      </w:r>
      <w:r w:rsidRPr="00084655">
        <w:t xml:space="preserve">a header </w:t>
      </w:r>
      <w:r>
        <w:t xml:space="preserve">file </w:t>
      </w:r>
      <w:r w:rsidRPr="00084655">
        <w:t>(&lt;file_name&gt;.hdr</w:t>
      </w:r>
      <w:r>
        <w:t>) and a body file (&lt;file_name&gt;.slb). Spectral data are written as floating point values, either 32 bit or 64 bit depending on the architecture of the machine. The datatype field in the header file is set accordingly (datatype 4 or 5 respectively).</w:t>
      </w:r>
    </w:p>
    <w:p w:rsidR="00F949A7" w:rsidRDefault="00F949A7" w:rsidP="00F949A7">
      <w:pPr>
        <w:pStyle w:val="HangingIndent"/>
      </w:pPr>
      <w:r w:rsidRPr="00816EF8">
        <w:rPr>
          <w:rStyle w:val="GUIWord"/>
        </w:rPr>
        <w:t>Target directory:</w:t>
      </w:r>
      <w:r>
        <w:t xml:space="preserve">   </w:t>
      </w:r>
      <w:r>
        <w:tab/>
      </w:r>
      <w:r w:rsidR="007D38E4">
        <w:t xml:space="preserve">Click on </w:t>
      </w:r>
      <w:r w:rsidR="007D38E4" w:rsidRPr="007D38E4">
        <w:rPr>
          <w:rStyle w:val="ActionButton"/>
        </w:rPr>
        <w:t> Browse </w:t>
      </w:r>
      <w:r w:rsidR="007D38E4">
        <w:t xml:space="preserve"> to select the directory into which the output file</w:t>
      </w:r>
      <w:r w:rsidR="00F65C79">
        <w:t>s</w:t>
      </w:r>
      <w:r w:rsidR="007D38E4">
        <w:t xml:space="preserve"> will be written.</w:t>
      </w:r>
      <w:r w:rsidR="00F65C79">
        <w:t xml:space="preserve"> </w:t>
      </w:r>
      <w:r w:rsidR="00F65C79" w:rsidRPr="00084655">
        <w:t>Note that when using a UNIX system you may have to enter a dot as filename (</w:t>
      </w:r>
      <w:r w:rsidR="00F65C79">
        <w:t xml:space="preserve">see section </w:t>
      </w:r>
      <w:fldSimple w:instr=" REF _Ref355008998 \r \h  \* MERGEFORMAT ">
        <w:r w:rsidR="00FF3B3D" w:rsidRPr="00FF3B3D">
          <w:rPr>
            <w:rStyle w:val="CrossReference"/>
          </w:rPr>
          <w:t>6.1</w:t>
        </w:r>
      </w:fldSimple>
      <w:r w:rsidR="00F65C79" w:rsidRPr="006C7C40">
        <w:rPr>
          <w:rStyle w:val="CrossReference"/>
        </w:rPr>
        <w:t xml:space="preserve"> </w:t>
      </w:r>
      <w:fldSimple w:instr=" REF _Ref355008998 \h  \* MERGEFORMAT ">
        <w:r w:rsidR="00FF3B3D" w:rsidRPr="00FF3B3D">
          <w:rPr>
            <w:rStyle w:val="CrossReference"/>
          </w:rPr>
          <w:t>Unix Operation</w:t>
        </w:r>
      </w:fldSimple>
      <w:r w:rsidR="00F65C79" w:rsidRPr="00084655">
        <w:t>).</w:t>
      </w:r>
    </w:p>
    <w:p w:rsidR="00816EF8" w:rsidRPr="00084655" w:rsidRDefault="00F949A7" w:rsidP="00F65C79">
      <w:pPr>
        <w:pStyle w:val="HangingIndent"/>
      </w:pPr>
      <w:r w:rsidRPr="00816EF8">
        <w:rPr>
          <w:rStyle w:val="GUIWord"/>
        </w:rPr>
        <w:t>Base name:</w:t>
      </w:r>
      <w:r>
        <w:t xml:space="preserve">   </w:t>
      </w:r>
      <w:r>
        <w:tab/>
      </w:r>
      <w:r w:rsidR="007D38E4">
        <w:t xml:space="preserve">Enter a character string which will be prefixed to the file name. </w:t>
      </w:r>
      <w:r w:rsidR="00F65C79" w:rsidRPr="00084655">
        <w:t xml:space="preserve">This name should contain </w:t>
      </w:r>
      <w:r w:rsidR="00F65C79">
        <w:t>only</w:t>
      </w:r>
      <w:r w:rsidR="00F65C79" w:rsidRPr="00084655">
        <w:t xml:space="preserve"> characters that are allowed in filenames (depend</w:t>
      </w:r>
      <w:r w:rsidR="00F65C79">
        <w:t>s</w:t>
      </w:r>
      <w:r w:rsidR="00F65C79" w:rsidRPr="00084655">
        <w:t xml:space="preserve"> on </w:t>
      </w:r>
      <w:r w:rsidR="00F65C79">
        <w:t>your</w:t>
      </w:r>
      <w:r w:rsidR="00F65C79" w:rsidRPr="00084655">
        <w:t xml:space="preserve"> operating system). The base name is used to build the real filenames</w:t>
      </w:r>
      <w:r w:rsidR="00F65C79">
        <w:t xml:space="preserve"> according to </w:t>
      </w:r>
      <w:r w:rsidR="00816EF8" w:rsidRPr="00084655">
        <w:t xml:space="preserve">one of the following patterns: </w:t>
      </w:r>
    </w:p>
    <w:p w:rsidR="00816EF8" w:rsidRPr="00084655" w:rsidRDefault="00816EF8" w:rsidP="00816EF8">
      <w:pPr>
        <w:pStyle w:val="Code"/>
      </w:pPr>
      <w:r>
        <w:tab/>
      </w:r>
      <w:r w:rsidRPr="00084655">
        <w:t>&lt;base name&gt;_&lt;sensor_name&gt;.&lt;file extension&gt;</w:t>
      </w:r>
    </w:p>
    <w:p w:rsidR="00816EF8" w:rsidRPr="00084655" w:rsidRDefault="00816EF8" w:rsidP="00816EF8">
      <w:pPr>
        <w:pStyle w:val="Code"/>
      </w:pPr>
      <w:r>
        <w:tab/>
      </w:r>
      <w:r w:rsidRPr="00084655">
        <w:t>&lt;base name&gt;_&lt;instrument_name&gt;[cal&lt;calibration sequence number&gt;].&lt;file extension&gt;</w:t>
      </w:r>
    </w:p>
    <w:p w:rsidR="00816EF8" w:rsidRPr="00084655" w:rsidRDefault="00816EF8" w:rsidP="00816EF8">
      <w:pPr>
        <w:pStyle w:val="HangingIndent"/>
      </w:pPr>
      <w:r>
        <w:tab/>
      </w:r>
      <w:r w:rsidRPr="00084655">
        <w:t>If no instrument has been defined the sensor name will be used.</w:t>
      </w:r>
    </w:p>
    <w:p w:rsidR="00816EF8" w:rsidRPr="00084655" w:rsidRDefault="00816EF8" w:rsidP="00816EF8">
      <w:pPr>
        <w:pStyle w:val="HangingIndent"/>
      </w:pPr>
      <w:r>
        <w:tab/>
      </w:r>
      <w:r w:rsidRPr="00084655">
        <w:t>If an instrument has a defined calibration</w:t>
      </w:r>
      <w:r w:rsidR="00F65C79">
        <w:t>,</w:t>
      </w:r>
      <w:r w:rsidRPr="00084655">
        <w:t xml:space="preserve"> then the calibration sequence number is added to the filename. If the spectra being written have been captured with different instruments or different calibrations then for each combination of instrument and calibration a separate file will be written.</w:t>
      </w:r>
    </w:p>
    <w:p w:rsidR="00340BAD" w:rsidRPr="00084655" w:rsidRDefault="00F949A7" w:rsidP="00340BAD">
      <w:pPr>
        <w:pStyle w:val="HangingIndent"/>
      </w:pPr>
      <w:r w:rsidRPr="00816EF8">
        <w:rPr>
          <w:rStyle w:val="GUIWord"/>
        </w:rPr>
        <w:t>Split header and body</w:t>
      </w:r>
      <w:r>
        <w:t xml:space="preserve">   </w:t>
      </w:r>
      <w:r>
        <w:tab/>
      </w:r>
      <w:r w:rsidR="00816EF8">
        <w:t xml:space="preserve">Applies to CSV files only. </w:t>
      </w:r>
      <w:r w:rsidR="00340BAD">
        <w:t xml:space="preserve">The spectra data will be split into two separate CSV files. The body file will have the string </w:t>
      </w:r>
      <w:r w:rsidR="00340BAD" w:rsidRPr="00340BAD">
        <w:rPr>
          <w:rStyle w:val="CodeChar"/>
        </w:rPr>
        <w:t>_BODY</w:t>
      </w:r>
      <w:r w:rsidR="00340BAD">
        <w:t xml:space="preserve"> appended to the file name and </w:t>
      </w:r>
      <w:r w:rsidR="00340BAD" w:rsidRPr="00340BAD">
        <w:rPr>
          <w:rStyle w:val="CodeChar"/>
        </w:rPr>
        <w:t>_HDR</w:t>
      </w:r>
      <w:r w:rsidR="00340BAD">
        <w:t xml:space="preserve"> is appended to the file name for the header file. (</w:t>
      </w:r>
      <w:r w:rsidR="00340BAD" w:rsidRPr="00084655">
        <w:t>ENVI SLB</w:t>
      </w:r>
      <w:r w:rsidR="00340BAD">
        <w:t xml:space="preserve"> files</w:t>
      </w:r>
      <w:r w:rsidR="00340BAD" w:rsidRPr="00084655">
        <w:t xml:space="preserve"> are </w:t>
      </w:r>
      <w:r w:rsidR="00340BAD">
        <w:t>always</w:t>
      </w:r>
      <w:r w:rsidR="00340BAD" w:rsidRPr="00084655">
        <w:t xml:space="preserve"> split into header and body.)</w:t>
      </w:r>
    </w:p>
    <w:p w:rsidR="00F949A7" w:rsidRPr="006C7C40" w:rsidRDefault="00F949A7" w:rsidP="006C7C40">
      <w:pPr>
        <w:pStyle w:val="HangingIndent"/>
      </w:pPr>
      <w:r w:rsidRPr="00816EF8">
        <w:rPr>
          <w:rStyle w:val="GUIWord"/>
        </w:rPr>
        <w:t>Time format:</w:t>
      </w:r>
      <w:r>
        <w:t xml:space="preserve">   </w:t>
      </w:r>
      <w:r>
        <w:tab/>
      </w:r>
      <w:r w:rsidR="00816EF8">
        <w:t>Select your desired time format.</w:t>
      </w:r>
      <w:r w:rsidR="006C7C40" w:rsidRPr="006C7C40">
        <w:t xml:space="preserve"> </w:t>
      </w:r>
      <w:r w:rsidR="006C7C40">
        <w:t>Selecting m</w:t>
      </w:r>
      <w:r w:rsidR="006C7C40" w:rsidRPr="00084655">
        <w:t xml:space="preserve">illiseconds </w:t>
      </w:r>
      <w:r w:rsidR="006C7C40">
        <w:t>make</w:t>
      </w:r>
      <w:r w:rsidR="00340BAD">
        <w:t>s</w:t>
      </w:r>
      <w:r w:rsidR="006C7C40">
        <w:t xml:space="preserve"> it easier </w:t>
      </w:r>
      <w:r w:rsidR="006C7C40" w:rsidRPr="00084655">
        <w:t>to plot a timeline</w:t>
      </w:r>
      <w:r w:rsidR="006C7C40">
        <w:t xml:space="preserve"> using </w:t>
      </w:r>
      <w:r w:rsidR="006C7C40" w:rsidRPr="006C7C40">
        <w:rPr>
          <w:rStyle w:val="DocActionChar"/>
        </w:rPr>
        <w:t>%%%</w:t>
      </w:r>
      <w:r w:rsidR="00065836">
        <w:rPr>
          <w:rStyle w:val="DocActionChar"/>
        </w:rPr>
        <w:t xml:space="preserve"> Nick/Andy</w:t>
      </w:r>
      <w:r w:rsidR="006C7C40" w:rsidRPr="00084655">
        <w:t>.</w:t>
      </w:r>
    </w:p>
    <w:p w:rsidR="00340BAD" w:rsidRPr="00340BAD" w:rsidRDefault="00340BAD" w:rsidP="00340BAD">
      <w:pPr>
        <w:pStyle w:val="DocAction"/>
      </w:pPr>
      <w:r>
        <w:t xml:space="preserve">%%% </w:t>
      </w:r>
      <w:r w:rsidRPr="00340BAD">
        <w:t>Does it split also by node, Campaign Instrument or what? It appears to do something else according to this next example.</w:t>
      </w:r>
    </w:p>
    <w:p w:rsidR="006C7C40" w:rsidRPr="00340BAD" w:rsidRDefault="006C7C40" w:rsidP="00340BAD">
      <w:pPr>
        <w:pStyle w:val="HeadingSubUnnumbered"/>
      </w:pPr>
      <w:r w:rsidRPr="00340BAD">
        <w:t>Example</w:t>
      </w:r>
    </w:p>
    <w:p w:rsidR="002A0FFE" w:rsidRPr="00084655" w:rsidRDefault="006C7C40" w:rsidP="006C7C40">
      <w:pPr>
        <w:pStyle w:val="Body"/>
      </w:pPr>
      <w:r>
        <w:t>C</w:t>
      </w:r>
      <w:r w:rsidR="002A0FFE" w:rsidRPr="00084655">
        <w:t>onsider a campaign containing spectra captured with:</w:t>
      </w:r>
    </w:p>
    <w:p w:rsidR="002A0FFE" w:rsidRPr="00084655" w:rsidRDefault="002A0FFE" w:rsidP="006C7C40">
      <w:pPr>
        <w:pStyle w:val="Bullet"/>
      </w:pPr>
      <w:r w:rsidRPr="00084655">
        <w:t>An ASD instrument belonging to the Institute of Natural Resources, Massey University (named INR ASD) with calibration sequence number 1</w:t>
      </w:r>
    </w:p>
    <w:p w:rsidR="002A0FFE" w:rsidRPr="00084655" w:rsidRDefault="002A0FFE" w:rsidP="006C7C40">
      <w:pPr>
        <w:pStyle w:val="Bullet"/>
      </w:pPr>
      <w:r w:rsidRPr="00084655">
        <w:t>An ASD instrument belonging to the Remote Sensing Laboratories, University of Zurich (named RSL ASD 1) with no calibrations entered in the database</w:t>
      </w:r>
    </w:p>
    <w:p w:rsidR="002A0FFE" w:rsidRPr="00084655" w:rsidRDefault="002A0FFE" w:rsidP="006C7C40">
      <w:pPr>
        <w:pStyle w:val="Bullet"/>
      </w:pPr>
      <w:r w:rsidRPr="00084655">
        <w:t>A GER 3700 instrument belonging to the Remote Sensing Laboratories, University of Zurich (named RSL GER 3700) with no calibrations entered in the database</w:t>
      </w:r>
    </w:p>
    <w:p w:rsidR="002A0FFE" w:rsidRPr="00084655" w:rsidRDefault="002A0FFE" w:rsidP="006C7C40">
      <w:pPr>
        <w:pStyle w:val="Body"/>
      </w:pPr>
      <w:r w:rsidRPr="00084655">
        <w:t>A CSV file output of this campaign with the option ‘Split header and body’ results in the following files:</w:t>
      </w:r>
    </w:p>
    <w:p w:rsidR="002A0FFE" w:rsidRPr="00084655" w:rsidRDefault="00410FC7" w:rsidP="006C7C40">
      <w:pPr>
        <w:pStyle w:val="Figure"/>
      </w:pPr>
      <w:r>
        <w:rPr>
          <w:lang w:val="en-AU"/>
        </w:rPr>
        <w:drawing>
          <wp:inline distT="0" distB="0" distL="0" distR="0">
            <wp:extent cx="2143760" cy="1026160"/>
            <wp:effectExtent l="2540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67"/>
                    <a:srcRect/>
                    <a:stretch>
                      <a:fillRect/>
                    </a:stretch>
                  </pic:blipFill>
                  <pic:spPr bwMode="auto">
                    <a:xfrm>
                      <a:off x="0" y="0"/>
                      <a:ext cx="2143760" cy="1026160"/>
                    </a:xfrm>
                    <a:prstGeom prst="rect">
                      <a:avLst/>
                    </a:prstGeom>
                    <a:noFill/>
                    <a:ln w="9525">
                      <a:noFill/>
                      <a:miter lim="800000"/>
                      <a:headEnd/>
                      <a:tailEnd/>
                    </a:ln>
                  </pic:spPr>
                </pic:pic>
              </a:graphicData>
            </a:graphic>
          </wp:inline>
        </w:drawing>
      </w:r>
    </w:p>
    <w:p w:rsidR="002A0FFE" w:rsidRPr="00084655" w:rsidRDefault="002A0FFE" w:rsidP="00A7583F">
      <w:pPr>
        <w:pStyle w:val="Heading3"/>
      </w:pPr>
      <w:bookmarkStart w:id="876" w:name="_Toc355280391"/>
      <w:bookmarkStart w:id="877" w:name="_Toc356807330"/>
      <w:bookmarkStart w:id="878" w:name="_Ref356826590"/>
      <w:bookmarkStart w:id="879" w:name="_Ref356826592"/>
      <w:r w:rsidRPr="00084655">
        <w:t xml:space="preserve">CSV </w:t>
      </w:r>
      <w:r w:rsidR="00BE6811">
        <w:t>Spectrum</w:t>
      </w:r>
      <w:r w:rsidRPr="00084655">
        <w:t xml:space="preserve"> </w:t>
      </w:r>
      <w:r w:rsidR="00BE6811">
        <w:t xml:space="preserve">Export </w:t>
      </w:r>
      <w:r w:rsidRPr="00084655">
        <w:t>Format</w:t>
      </w:r>
      <w:bookmarkEnd w:id="876"/>
      <w:bookmarkEnd w:id="877"/>
      <w:bookmarkEnd w:id="878"/>
      <w:bookmarkEnd w:id="879"/>
    </w:p>
    <w:p w:rsidR="00F65C79" w:rsidRDefault="00F65C79" w:rsidP="00F65C79">
      <w:pPr>
        <w:pStyle w:val="Body"/>
      </w:pPr>
      <w:r>
        <w:t>Multiple spectra are written into a single CSV file, with the data for each spectrum in a separate column.</w:t>
      </w:r>
    </w:p>
    <w:p w:rsidR="00F65C79" w:rsidRDefault="00F65C79" w:rsidP="00F65C79">
      <w:pPr>
        <w:pStyle w:val="Body"/>
      </w:pPr>
      <w:r>
        <w:t>If the Split header and body option is selected, then the header and body are written into separate CSV files. Otherwise, they are written into a single CSV file header first.</w:t>
      </w:r>
    </w:p>
    <w:p w:rsidR="00350C84" w:rsidRDefault="00F65C79" w:rsidP="00350C84">
      <w:pPr>
        <w:pStyle w:val="Body"/>
      </w:pPr>
      <w:r>
        <w:t>The header contains as many lines as there are Metadata Attributes defined in all of the selected Spectra.</w:t>
      </w:r>
      <w:r w:rsidR="00350C84">
        <w:t xml:space="preserve"> The first column of each row is the Metadata Attribute name.</w:t>
      </w:r>
    </w:p>
    <w:p w:rsidR="00350C84" w:rsidRDefault="00350C84" w:rsidP="00350C84">
      <w:pPr>
        <w:pStyle w:val="Body"/>
      </w:pPr>
      <w:r>
        <w:t>The body contains one row for each wavelength. The first column is the wavelength in nanometres and the subsequent columns are the values at those wavelengths for each selected spectrum.</w:t>
      </w:r>
    </w:p>
    <w:p w:rsidR="002A0FFE" w:rsidRPr="00084655" w:rsidRDefault="00350C84" w:rsidP="00350C84">
      <w:pPr>
        <w:pStyle w:val="Body"/>
      </w:pPr>
      <w:r>
        <w:t>The following figure shows an Excel view of a CSV file created with three spectra and the header and body written into the same file.</w:t>
      </w:r>
    </w:p>
    <w:p w:rsidR="002A0FFE" w:rsidRPr="00084655" w:rsidRDefault="00410FC7" w:rsidP="00350C84">
      <w:pPr>
        <w:pStyle w:val="Figure"/>
      </w:pPr>
      <w:r>
        <w:rPr>
          <w:lang w:val="en-AU"/>
        </w:rPr>
        <w:drawing>
          <wp:inline distT="0" distB="0" distL="0" distR="0">
            <wp:extent cx="4436944" cy="4073261"/>
            <wp:effectExtent l="19050" t="0" r="1706"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68"/>
                    <a:srcRect/>
                    <a:stretch>
                      <a:fillRect/>
                    </a:stretch>
                  </pic:blipFill>
                  <pic:spPr bwMode="auto">
                    <a:xfrm>
                      <a:off x="0" y="0"/>
                      <a:ext cx="4439888" cy="4075963"/>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880" w:name="_Ref153770960"/>
      <w:r w:rsidRPr="00084655">
        <w:t xml:space="preserve">Figure </w:t>
      </w:r>
      <w:r w:rsidR="00E900AA">
        <w:fldChar w:fldCharType="begin"/>
      </w:r>
      <w:r w:rsidR="00FB7375">
        <w:instrText xml:space="preserve"> </w:instrText>
      </w:r>
      <w:r w:rsidR="00567E0A">
        <w:instrText>SEQ</w:instrText>
      </w:r>
      <w:r w:rsidR="00FB7375">
        <w:instrText xml:space="preserve"> Figure \* ARABIC </w:instrText>
      </w:r>
      <w:r w:rsidR="00E900AA">
        <w:fldChar w:fldCharType="separate"/>
      </w:r>
      <w:r w:rsidR="00FF3B3D">
        <w:rPr>
          <w:noProof/>
        </w:rPr>
        <w:t>48</w:t>
      </w:r>
      <w:r w:rsidR="00E900AA">
        <w:rPr>
          <w:noProof/>
        </w:rPr>
        <w:fldChar w:fldCharType="end"/>
      </w:r>
      <w:bookmarkEnd w:id="880"/>
      <w:r w:rsidRPr="00084655">
        <w:t>: CSV file example (loaded into Excel)</w:t>
      </w:r>
    </w:p>
    <w:p w:rsidR="003579B4" w:rsidRDefault="003579B4" w:rsidP="003579B4">
      <w:pPr>
        <w:pStyle w:val="Heading2"/>
      </w:pPr>
      <w:bookmarkStart w:id="881" w:name="_Toc356807331"/>
      <w:r w:rsidRPr="003579B4">
        <w:t>Process</w:t>
      </w:r>
      <w:bookmarkEnd w:id="881"/>
    </w:p>
    <w:p w:rsidR="00816EF8" w:rsidRPr="00816EF8" w:rsidRDefault="00816EF8" w:rsidP="00350C84">
      <w:pPr>
        <w:pStyle w:val="Body"/>
      </w:pPr>
      <w:r>
        <w:t xml:space="preserve">A </w:t>
      </w:r>
      <w:r w:rsidR="00350C84">
        <w:t>separate</w:t>
      </w:r>
      <w:r>
        <w:t xml:space="preserve"> chapter is devoted to this topic. Please see </w:t>
      </w:r>
      <w:r w:rsidRPr="003579B4">
        <w:rPr>
          <w:rStyle w:val="CrossReference"/>
        </w:rPr>
        <w:t xml:space="preserve">Chapter </w:t>
      </w:r>
      <w:fldSimple w:instr=" REF _Ref355793051 \r \h  \* MERGEFORMAT ">
        <w:r w:rsidR="00FF3B3D" w:rsidRPr="00FF3B3D">
          <w:rPr>
            <w:rStyle w:val="CrossReference"/>
          </w:rPr>
          <w:t>11</w:t>
        </w:r>
      </w:fldSimple>
      <w:r w:rsidRPr="003579B4">
        <w:rPr>
          <w:rStyle w:val="CrossReference"/>
        </w:rPr>
        <w:t xml:space="preserve"> </w:t>
      </w:r>
      <w:fldSimple w:instr=" REF _Ref355793053 \h  \* MERGEFORMAT ">
        <w:r w:rsidR="00FF3B3D" w:rsidRPr="00FF3B3D">
          <w:rPr>
            <w:rStyle w:val="CrossReference"/>
          </w:rPr>
          <w:t>Interactive Processing using Space Networks</w:t>
        </w:r>
      </w:fldSimple>
      <w:r>
        <w:t>.</w:t>
      </w:r>
    </w:p>
    <w:p w:rsidR="003579B4" w:rsidRDefault="003579B4" w:rsidP="003579B4">
      <w:pPr>
        <w:pStyle w:val="Heading2"/>
      </w:pPr>
      <w:bookmarkStart w:id="882" w:name="_Toc356807332"/>
      <w:r w:rsidRPr="003579B4">
        <w:t>Spectral plot</w:t>
      </w:r>
      <w:bookmarkEnd w:id="882"/>
    </w:p>
    <w:p w:rsidR="00BE6811" w:rsidRDefault="00BE6811" w:rsidP="00684760">
      <w:pPr>
        <w:pStyle w:val="Body"/>
      </w:pPr>
      <w:r>
        <w:t>Using this option, a single plot of all currently selected Spectra is displayed.</w:t>
      </w:r>
      <w:r w:rsidR="00684760">
        <w:t xml:space="preserve"> This example shows six Spectra plotted on a single graph.</w:t>
      </w:r>
    </w:p>
    <w:p w:rsidR="00BE6811" w:rsidRDefault="00BE6811" w:rsidP="00BE6811">
      <w:pPr>
        <w:pStyle w:val="Figure"/>
      </w:pPr>
      <w:r>
        <w:rPr>
          <w:lang w:val="en-AU"/>
        </w:rPr>
        <w:drawing>
          <wp:inline distT="0" distB="0" distL="0" distR="0">
            <wp:extent cx="3791147" cy="2859206"/>
            <wp:effectExtent l="19050" t="0" r="0" b="0"/>
            <wp:docPr id="5"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69"/>
                    <a:srcRect/>
                    <a:stretch>
                      <a:fillRect/>
                    </a:stretch>
                  </pic:blipFill>
                  <pic:spPr bwMode="auto">
                    <a:xfrm>
                      <a:off x="0" y="0"/>
                      <a:ext cx="3790240" cy="2858522"/>
                    </a:xfrm>
                    <a:prstGeom prst="rect">
                      <a:avLst/>
                    </a:prstGeom>
                    <a:noFill/>
                    <a:ln w="9525">
                      <a:noFill/>
                      <a:miter lim="800000"/>
                      <a:headEnd/>
                      <a:tailEnd/>
                    </a:ln>
                  </pic:spPr>
                </pic:pic>
              </a:graphicData>
            </a:graphic>
          </wp:inline>
        </w:drawing>
      </w:r>
    </w:p>
    <w:p w:rsidR="00BE6811" w:rsidRPr="00084655" w:rsidRDefault="00BE6811" w:rsidP="00BE6811">
      <w:pPr>
        <w:pStyle w:val="Caption"/>
      </w:pPr>
      <w:r w:rsidRPr="00084655">
        <w:t xml:space="preserve">Figure </w:t>
      </w:r>
      <w:fldSimple w:instr=" SEQ Figure \* ARABIC ">
        <w:r w:rsidR="00FF3B3D">
          <w:rPr>
            <w:noProof/>
          </w:rPr>
          <w:t>49</w:t>
        </w:r>
      </w:fldSimple>
      <w:r w:rsidRPr="00084655">
        <w:t xml:space="preserve">: </w:t>
      </w:r>
      <w:r w:rsidR="00684760">
        <w:t>Spectral plot graph</w:t>
      </w:r>
    </w:p>
    <w:p w:rsidR="00684760" w:rsidRDefault="00684760" w:rsidP="00684760">
      <w:pPr>
        <w:pStyle w:val="Body"/>
      </w:pPr>
      <w:r>
        <w:t xml:space="preserve">The four plot options that are described on page </w:t>
      </w:r>
      <w:r w:rsidR="00E900AA">
        <w:fldChar w:fldCharType="begin"/>
      </w:r>
      <w:r>
        <w:instrText xml:space="preserve"> PAGEREF FourPlotOptions \h </w:instrText>
      </w:r>
      <w:r w:rsidR="00E900AA">
        <w:fldChar w:fldCharType="separate"/>
      </w:r>
      <w:r w:rsidR="00FF3B3D">
        <w:rPr>
          <w:noProof/>
        </w:rPr>
        <w:t>94</w:t>
      </w:r>
      <w:r w:rsidR="00E900AA">
        <w:fldChar w:fldCharType="end"/>
      </w:r>
      <w:r>
        <w:t xml:space="preserve"> in the section </w:t>
      </w:r>
      <w:fldSimple w:instr=" REF _Ref153761959 \r \h  \* MERGEFORMAT ">
        <w:r w:rsidR="00FF3B3D" w:rsidRPr="00FF3B3D">
          <w:rPr>
            <w:rStyle w:val="CrossReference"/>
          </w:rPr>
          <w:t>8.3</w:t>
        </w:r>
      </w:fldSimple>
      <w:r w:rsidRPr="00684760">
        <w:rPr>
          <w:rStyle w:val="CrossReference"/>
        </w:rPr>
        <w:t xml:space="preserve"> </w:t>
      </w:r>
      <w:fldSimple w:instr=" REF _Ref153761959 \h  \* MERGEFORMAT ">
        <w:r w:rsidR="00FF3B3D" w:rsidRPr="00FF3B3D">
          <w:rPr>
            <w:rStyle w:val="CrossReference"/>
          </w:rPr>
          <w:t>Show Report</w:t>
        </w:r>
      </w:fldSimple>
      <w:r>
        <w:t xml:space="preserve"> are also available for the Spectral Plot option.</w:t>
      </w:r>
    </w:p>
    <w:p w:rsidR="00BE6811" w:rsidRPr="00BE6811" w:rsidRDefault="00684760" w:rsidP="00684760">
      <w:pPr>
        <w:pStyle w:val="DocAction"/>
      </w:pPr>
      <w:r>
        <w:t>%%% What it they’re from different “spaces” or not compatible in various ways?</w:t>
      </w:r>
    </w:p>
    <w:p w:rsidR="003579B4" w:rsidRDefault="003579B4" w:rsidP="003579B4">
      <w:pPr>
        <w:pStyle w:val="Heading2"/>
      </w:pPr>
      <w:bookmarkStart w:id="883" w:name="_Toc356807333"/>
      <w:r w:rsidRPr="003579B4">
        <w:t>Refl.calc</w:t>
      </w:r>
      <w:bookmarkEnd w:id="883"/>
    </w:p>
    <w:p w:rsidR="003579B4" w:rsidRDefault="001D236D" w:rsidP="001D236D">
      <w:pPr>
        <w:pStyle w:val="Body"/>
      </w:pPr>
      <w:r>
        <w:t>The function is the same as Process, except that if you have a set of spectra selected which all have data links to white Reference Spectra, it will set up a transformation from Radiance to Irradiance for those spectra as default operations in the Process window.</w:t>
      </w:r>
    </w:p>
    <w:p w:rsidR="001D236D" w:rsidRPr="001D236D" w:rsidRDefault="001D236D" w:rsidP="001D236D">
      <w:pPr>
        <w:pStyle w:val="Body"/>
      </w:pPr>
      <w:r>
        <w:t xml:space="preserve">Refer to </w:t>
      </w:r>
      <w:r w:rsidRPr="003579B4">
        <w:rPr>
          <w:rStyle w:val="CrossReference"/>
        </w:rPr>
        <w:t xml:space="preserve">Chapter </w:t>
      </w:r>
      <w:fldSimple w:instr=" REF _Ref355793051 \r \h  \* MERGEFORMAT ">
        <w:r w:rsidR="00FF3B3D" w:rsidRPr="00FF3B3D">
          <w:rPr>
            <w:rStyle w:val="CrossReference"/>
          </w:rPr>
          <w:t>11</w:t>
        </w:r>
      </w:fldSimple>
      <w:r w:rsidRPr="003579B4">
        <w:rPr>
          <w:rStyle w:val="CrossReference"/>
        </w:rPr>
        <w:t xml:space="preserve"> </w:t>
      </w:r>
      <w:fldSimple w:instr=" REF _Ref355793053 \h  \* MERGEFORMAT ">
        <w:r w:rsidR="00FF3B3D" w:rsidRPr="00FF3B3D">
          <w:rPr>
            <w:rStyle w:val="CrossReference"/>
          </w:rPr>
          <w:t>Interactive Processing using Space Networks</w:t>
        </w:r>
      </w:fldSimple>
      <w:r>
        <w:t xml:space="preserve"> for further information.</w:t>
      </w:r>
    </w:p>
    <w:p w:rsidR="002A0FFE" w:rsidRDefault="003579B4" w:rsidP="003579B4">
      <w:pPr>
        <w:pStyle w:val="Heading2"/>
      </w:pPr>
      <w:bookmarkStart w:id="884" w:name="_Toc356807334"/>
      <w:r w:rsidRPr="003579B4">
        <w:t>Publish Collection</w:t>
      </w:r>
      <w:bookmarkEnd w:id="884"/>
    </w:p>
    <w:p w:rsidR="003579B4" w:rsidRPr="003579B4" w:rsidRDefault="003579B4" w:rsidP="003579B4">
      <w:pPr>
        <w:pStyle w:val="Body"/>
      </w:pPr>
      <w:r>
        <w:t xml:space="preserve">A </w:t>
      </w:r>
      <w:r w:rsidR="00350C84">
        <w:t>separate</w:t>
      </w:r>
      <w:r>
        <w:t xml:space="preserve"> chapter is devoted to this topic. </w:t>
      </w:r>
      <w:r w:rsidR="00816EF8">
        <w:t xml:space="preserve">Please see </w:t>
      </w:r>
      <w:r w:rsidR="00816EF8" w:rsidRPr="00151B64">
        <w:rPr>
          <w:rStyle w:val="CrossReference"/>
        </w:rPr>
        <w:t>Chapter</w:t>
      </w:r>
      <w:r w:rsidR="00151B64" w:rsidRPr="00151B64">
        <w:rPr>
          <w:rStyle w:val="CrossReference"/>
        </w:rPr>
        <w:t xml:space="preserve"> </w:t>
      </w:r>
      <w:fldSimple w:instr=" REF _Ref356399222 \r \h  \* MERGEFORMAT ">
        <w:r w:rsidR="00FF3B3D" w:rsidRPr="00FF3B3D">
          <w:rPr>
            <w:rStyle w:val="CrossReference"/>
          </w:rPr>
          <w:t>10</w:t>
        </w:r>
      </w:fldSimple>
      <w:r w:rsidR="00151B64" w:rsidRPr="00151B64">
        <w:rPr>
          <w:rStyle w:val="CrossReference"/>
        </w:rPr>
        <w:t xml:space="preserve"> </w:t>
      </w:r>
      <w:fldSimple w:instr=" REF _Ref356399222 \h  \* MERGEFORMAT ">
        <w:r w:rsidR="00FF3B3D" w:rsidRPr="00FF3B3D">
          <w:rPr>
            <w:rStyle w:val="CrossReference"/>
          </w:rPr>
          <w:t>Publishing Data to ANDS</w:t>
        </w:r>
      </w:fldSimple>
      <w:r w:rsidR="00816EF8">
        <w:t>.</w:t>
      </w:r>
    </w:p>
    <w:p w:rsidR="001572A2" w:rsidRDefault="001572A2" w:rsidP="00E5047C">
      <w:pPr>
        <w:pStyle w:val="Heading1"/>
      </w:pPr>
      <w:bookmarkStart w:id="885" w:name="_Toc356807335"/>
      <w:bookmarkStart w:id="886" w:name="_Ref355008517"/>
      <w:bookmarkStart w:id="887" w:name="_Ref355008521"/>
      <w:bookmarkStart w:id="888" w:name="_Toc355280392"/>
      <w:bookmarkStart w:id="889" w:name="_Ref97114440"/>
      <w:r>
        <w:t>Info functions</w:t>
      </w:r>
      <w:bookmarkEnd w:id="885"/>
    </w:p>
    <w:p w:rsidR="001572A2" w:rsidRPr="001572A2" w:rsidRDefault="001572A2" w:rsidP="001572A2">
      <w:r>
        <w:t xml:space="preserve">The Info functions do not </w:t>
      </w:r>
      <w:r w:rsidR="007B1E7E">
        <w:t xml:space="preserve">read or </w:t>
      </w:r>
      <w:r>
        <w:t>affect your data or the Specchio Database.</w:t>
      </w:r>
      <w:r w:rsidR="007B1E7E">
        <w:t xml:space="preserve"> They are selected from the menu on the Main Window.</w:t>
      </w:r>
    </w:p>
    <w:p w:rsidR="001572A2" w:rsidRDefault="001572A2" w:rsidP="001572A2">
      <w:pPr>
        <w:pStyle w:val="Heading2"/>
      </w:pPr>
      <w:bookmarkStart w:id="890" w:name="_Toc356807336"/>
      <w:r>
        <w:t>Info</w:t>
      </w:r>
      <w:bookmarkEnd w:id="890"/>
    </w:p>
    <w:p w:rsidR="001572A2" w:rsidRDefault="001572A2" w:rsidP="001572A2">
      <w:pPr>
        <w:pStyle w:val="Body"/>
      </w:pPr>
      <w:r>
        <w:t>This function shows the version of the Specchio Client that you are running.</w:t>
      </w:r>
    </w:p>
    <w:p w:rsidR="001572A2" w:rsidRPr="001572A2" w:rsidRDefault="001572A2" w:rsidP="001572A2">
      <w:pPr>
        <w:pStyle w:val="DocAction"/>
      </w:pPr>
      <w:r>
        <w:t xml:space="preserve">%%% It presently shows UOZ Remote Sensing Labs and the </w:t>
      </w:r>
      <w:hyperlink r:id="rId70" w:history="1">
        <w:r w:rsidRPr="00F85FAA">
          <w:rPr>
            <w:rStyle w:val="Hyperlink"/>
          </w:rPr>
          <w:t>www.specchio.ch</w:t>
        </w:r>
      </w:hyperlink>
      <w:r>
        <w:t xml:space="preserve"> website. Is there a need to change this?</w:t>
      </w:r>
    </w:p>
    <w:p w:rsidR="001572A2" w:rsidRDefault="001572A2" w:rsidP="001572A2">
      <w:pPr>
        <w:pStyle w:val="Heading2"/>
      </w:pPr>
      <w:bookmarkStart w:id="891" w:name="_Ref356400902"/>
      <w:bookmarkStart w:id="892" w:name="_Toc356807337"/>
      <w:r>
        <w:t>List available Metadata Elements</w:t>
      </w:r>
      <w:bookmarkEnd w:id="891"/>
      <w:bookmarkEnd w:id="892"/>
    </w:p>
    <w:p w:rsidR="001572A2" w:rsidRDefault="001572A2" w:rsidP="001572A2">
      <w:pPr>
        <w:pStyle w:val="Body"/>
      </w:pPr>
      <w:r>
        <w:t>This function will open a text file which lists all of the Metadata Attributes in your computer’s default text editor.</w:t>
      </w:r>
    </w:p>
    <w:p w:rsidR="001572A2" w:rsidRDefault="001572A2" w:rsidP="001572A2">
      <w:pPr>
        <w:pStyle w:val="Body"/>
      </w:pPr>
      <w:r>
        <w:t>It shows the Metadata Groups, the Attributes in each Group, and the data type for each Attribute.</w:t>
      </w:r>
    </w:p>
    <w:p w:rsidR="001572A2" w:rsidRDefault="001572A2" w:rsidP="001572A2">
      <w:pPr>
        <w:pStyle w:val="Body"/>
      </w:pPr>
      <w:r>
        <w:t>The data type values and their meanings are:</w:t>
      </w:r>
    </w:p>
    <w:p w:rsidR="007B1E7E" w:rsidRPr="001572A2" w:rsidRDefault="007B1E7E" w:rsidP="007B1E7E">
      <w:pPr>
        <w:pStyle w:val="HangingIndent"/>
      </w:pPr>
      <w:r w:rsidRPr="007B1E7E">
        <w:rPr>
          <w:rStyle w:val="GUIWord"/>
        </w:rPr>
        <w:t>binary_val</w:t>
      </w:r>
      <w:r>
        <w:tab/>
        <w:t>The value is a binary stream of data representing an image, such as a JPEG file.</w:t>
      </w:r>
    </w:p>
    <w:p w:rsidR="007B1E7E" w:rsidRDefault="007B1E7E" w:rsidP="007B1E7E">
      <w:pPr>
        <w:pStyle w:val="HangingIndent"/>
      </w:pPr>
      <w:r w:rsidRPr="007B1E7E">
        <w:rPr>
          <w:rStyle w:val="GUIWord"/>
        </w:rPr>
        <w:t>datetime_val</w:t>
      </w:r>
      <w:r>
        <w:tab/>
        <w:t>The value is selected from a date and time picker.</w:t>
      </w:r>
    </w:p>
    <w:p w:rsidR="007B1E7E" w:rsidRDefault="007B1E7E" w:rsidP="007B1E7E">
      <w:pPr>
        <w:pStyle w:val="HangingIndent"/>
      </w:pPr>
      <w:r w:rsidRPr="007B1E7E">
        <w:rPr>
          <w:rStyle w:val="GUIWord"/>
        </w:rPr>
        <w:t>double_val</w:t>
      </w:r>
      <w:r>
        <w:tab/>
        <w:t>A floating point value</w:t>
      </w:r>
    </w:p>
    <w:p w:rsidR="007B1E7E" w:rsidRDefault="007B1E7E" w:rsidP="007B1E7E">
      <w:pPr>
        <w:pStyle w:val="HangingIndent"/>
      </w:pPr>
      <w:r w:rsidRPr="007B1E7E">
        <w:rPr>
          <w:rStyle w:val="GUIWord"/>
        </w:rPr>
        <w:t>int_val</w:t>
      </w:r>
      <w:r w:rsidRPr="007B1E7E">
        <w:rPr>
          <w:rStyle w:val="GUIWord"/>
        </w:rPr>
        <w:tab/>
      </w:r>
      <w:r>
        <w:t>An integer value</w:t>
      </w:r>
    </w:p>
    <w:p w:rsidR="001572A2" w:rsidRDefault="007B1E7E" w:rsidP="001572A2">
      <w:pPr>
        <w:pStyle w:val="HangingIndent"/>
      </w:pPr>
      <w:r w:rsidRPr="007B1E7E">
        <w:rPr>
          <w:rStyle w:val="GUIWord"/>
        </w:rPr>
        <w:t>string_</w:t>
      </w:r>
      <w:r w:rsidR="001572A2" w:rsidRPr="007B1E7E">
        <w:rPr>
          <w:rStyle w:val="GUIWord"/>
        </w:rPr>
        <w:t>val</w:t>
      </w:r>
      <w:r w:rsidR="001572A2" w:rsidRPr="007B1E7E">
        <w:rPr>
          <w:rStyle w:val="GUIWord"/>
        </w:rPr>
        <w:tab/>
      </w:r>
      <w:r w:rsidR="001572A2">
        <w:t>An alph</w:t>
      </w:r>
      <w:r>
        <w:t>a</w:t>
      </w:r>
      <w:r w:rsidR="001572A2">
        <w:t>numeric string</w:t>
      </w:r>
      <w:r>
        <w:t xml:space="preserve"> or a PDF file</w:t>
      </w:r>
    </w:p>
    <w:p w:rsidR="007B1E7E" w:rsidRDefault="007B1E7E" w:rsidP="001572A2">
      <w:pPr>
        <w:pStyle w:val="HangingIndent"/>
      </w:pPr>
      <w:r w:rsidRPr="007B1E7E">
        <w:rPr>
          <w:rStyle w:val="GUIWord"/>
        </w:rPr>
        <w:t>taxonomy_id</w:t>
      </w:r>
      <w:r>
        <w:tab/>
        <w:t>The value is chosen from a drop down list.</w:t>
      </w:r>
    </w:p>
    <w:p w:rsidR="00AC30B0" w:rsidRDefault="00AC30B0" w:rsidP="00E5047C">
      <w:pPr>
        <w:pStyle w:val="Heading1"/>
      </w:pPr>
      <w:bookmarkStart w:id="893" w:name="_Ref356399222"/>
      <w:bookmarkStart w:id="894" w:name="_Toc356807338"/>
      <w:r>
        <w:t>Publishing Data to ANDS</w:t>
      </w:r>
      <w:bookmarkEnd w:id="886"/>
      <w:bookmarkEnd w:id="887"/>
      <w:bookmarkEnd w:id="888"/>
      <w:bookmarkEnd w:id="893"/>
      <w:bookmarkEnd w:id="894"/>
    </w:p>
    <w:p w:rsidR="005F48C4" w:rsidRDefault="001F51CB" w:rsidP="001F51CB">
      <w:pPr>
        <w:pStyle w:val="Body"/>
      </w:pPr>
      <w:r>
        <w:t xml:space="preserve">Data from Specchio can be published to the Research Data Australia (RDA) </w:t>
      </w:r>
      <w:r w:rsidR="005F48C4">
        <w:t>service</w:t>
      </w:r>
      <w:r>
        <w:t xml:space="preserve"> of the Australian National Data Service (ANDS). </w:t>
      </w:r>
      <w:r w:rsidR="005F48C4">
        <w:t xml:space="preserve">See </w:t>
      </w:r>
      <w:hyperlink r:id="rId71" w:history="1">
        <w:r w:rsidR="005F48C4">
          <w:rPr>
            <w:rStyle w:val="Hyperlink"/>
          </w:rPr>
          <w:t>http://www.ands.org.au/</w:t>
        </w:r>
      </w:hyperlink>
      <w:r w:rsidR="005F48C4">
        <w:t xml:space="preserve"> for more information on ANDS and this service.</w:t>
      </w:r>
    </w:p>
    <w:p w:rsidR="001F51CB" w:rsidRDefault="005F48C4" w:rsidP="001F51CB">
      <w:pPr>
        <w:pStyle w:val="Body"/>
      </w:pPr>
      <w:r>
        <w:t>Publication</w:t>
      </w:r>
      <w:r w:rsidR="001F51CB">
        <w:t xml:space="preserve"> involves these key steps.</w:t>
      </w:r>
    </w:p>
    <w:p w:rsidR="001F51CB" w:rsidRDefault="001F51CB" w:rsidP="001F51CB">
      <w:pPr>
        <w:pStyle w:val="Bullet"/>
      </w:pPr>
      <w:r>
        <w:t>Decide on the Spectra to be grouped together and published as a Collection.</w:t>
      </w:r>
    </w:p>
    <w:p w:rsidR="001F51CB" w:rsidRDefault="001F51CB" w:rsidP="001F51CB">
      <w:pPr>
        <w:pStyle w:val="Bullet"/>
      </w:pPr>
      <w:r>
        <w:t>Ensure that all Spectra in the Collection are complete and meet the minimum Metadata requirements for Publishing.</w:t>
      </w:r>
    </w:p>
    <w:p w:rsidR="001F51CB" w:rsidRDefault="005F48C4" w:rsidP="001F51CB">
      <w:pPr>
        <w:pStyle w:val="Bullet"/>
      </w:pPr>
      <w:r>
        <w:t xml:space="preserve">Using Specchio’s Query Builder, select all Spectra which are part of the Collection, and Click on the </w:t>
      </w:r>
      <w:r w:rsidRPr="005F48C4">
        <w:rPr>
          <w:rStyle w:val="ActionButton"/>
        </w:rPr>
        <w:t> Publish </w:t>
      </w:r>
      <w:r>
        <w:t xml:space="preserve"> button.</w:t>
      </w:r>
    </w:p>
    <w:p w:rsidR="005F48C4" w:rsidRDefault="005F48C4" w:rsidP="005F48C4">
      <w:pPr>
        <w:pStyle w:val="Body"/>
      </w:pPr>
      <w:r>
        <w:t>The minimum Metadata requirements are…</w:t>
      </w:r>
    </w:p>
    <w:p w:rsidR="005F48C4" w:rsidRDefault="005F48C4" w:rsidP="005F48C4">
      <w:pPr>
        <w:pStyle w:val="Bullet"/>
      </w:pPr>
      <w:r>
        <w:t>All Spectra must have the following Metadata Attribute set and they must all have the same value.</w:t>
      </w:r>
    </w:p>
    <w:p w:rsidR="005F48C4" w:rsidRDefault="005F48C4" w:rsidP="005F48C4">
      <w:pPr>
        <w:pStyle w:val="Bullet"/>
        <w:numPr>
          <w:ilvl w:val="1"/>
          <w:numId w:val="5"/>
        </w:numPr>
      </w:pPr>
      <w:r>
        <w:t>User-related</w:t>
      </w:r>
    </w:p>
    <w:p w:rsidR="005F48C4" w:rsidRDefault="005F48C4" w:rsidP="005F48C4">
      <w:pPr>
        <w:pStyle w:val="Bullet"/>
        <w:numPr>
          <w:ilvl w:val="2"/>
          <w:numId w:val="5"/>
        </w:numPr>
      </w:pPr>
      <w:r>
        <w:t>Title</w:t>
      </w:r>
    </w:p>
    <w:p w:rsidR="005F48C4" w:rsidRDefault="005F48C4" w:rsidP="005F48C4">
      <w:pPr>
        <w:pStyle w:val="Bullet"/>
        <w:numPr>
          <w:ilvl w:val="2"/>
          <w:numId w:val="5"/>
        </w:numPr>
      </w:pPr>
      <w:r>
        <w:t>First name</w:t>
      </w:r>
    </w:p>
    <w:p w:rsidR="005F48C4" w:rsidRDefault="005F48C4" w:rsidP="005F48C4">
      <w:pPr>
        <w:pStyle w:val="Bullet"/>
        <w:numPr>
          <w:ilvl w:val="2"/>
          <w:numId w:val="5"/>
        </w:numPr>
      </w:pPr>
      <w:r>
        <w:t>Last name</w:t>
      </w:r>
    </w:p>
    <w:p w:rsidR="005F48C4" w:rsidRDefault="005F48C4" w:rsidP="005F48C4">
      <w:pPr>
        <w:pStyle w:val="Bullet"/>
        <w:numPr>
          <w:ilvl w:val="2"/>
          <w:numId w:val="5"/>
        </w:numPr>
      </w:pPr>
      <w:r>
        <w:t>Institute %%% Is this actually used?</w:t>
      </w:r>
    </w:p>
    <w:p w:rsidR="005F48C4" w:rsidRDefault="005F48C4" w:rsidP="005F48C4">
      <w:pPr>
        <w:pStyle w:val="Bullet"/>
        <w:numPr>
          <w:ilvl w:val="2"/>
          <w:numId w:val="5"/>
        </w:numPr>
      </w:pPr>
      <w:r>
        <w:t>Email address</w:t>
      </w:r>
    </w:p>
    <w:p w:rsidR="005F48C4" w:rsidRDefault="005F48C4" w:rsidP="005F48C4">
      <w:pPr>
        <w:pStyle w:val="Bullet"/>
        <w:numPr>
          <w:ilvl w:val="2"/>
          <w:numId w:val="5"/>
        </w:numPr>
      </w:pPr>
      <w:r>
        <w:t>WWW</w:t>
      </w:r>
    </w:p>
    <w:p w:rsidR="005F48C4" w:rsidRDefault="005F48C4" w:rsidP="005F48C4">
      <w:pPr>
        <w:pStyle w:val="Bullet"/>
        <w:numPr>
          <w:ilvl w:val="2"/>
          <w:numId w:val="5"/>
        </w:numPr>
      </w:pPr>
      <w:r>
        <w:t>ANDS Party Identifier</w:t>
      </w:r>
    </w:p>
    <w:p w:rsidR="005F48C4" w:rsidRDefault="005F48C4" w:rsidP="005F48C4">
      <w:pPr>
        <w:pStyle w:val="Bullet"/>
        <w:numPr>
          <w:ilvl w:val="1"/>
          <w:numId w:val="5"/>
        </w:numPr>
      </w:pPr>
      <w:r>
        <w:t>Campaign-related</w:t>
      </w:r>
    </w:p>
    <w:p w:rsidR="005F48C4" w:rsidRDefault="005F48C4" w:rsidP="005F48C4">
      <w:pPr>
        <w:pStyle w:val="Bullet"/>
        <w:numPr>
          <w:ilvl w:val="2"/>
          <w:numId w:val="5"/>
        </w:numPr>
      </w:pPr>
      <w:r>
        <w:t>Description</w:t>
      </w:r>
    </w:p>
    <w:p w:rsidR="005F48C4" w:rsidRDefault="005F48C4" w:rsidP="005F48C4">
      <w:pPr>
        <w:pStyle w:val="Bullet"/>
        <w:numPr>
          <w:ilvl w:val="1"/>
          <w:numId w:val="5"/>
        </w:numPr>
      </w:pPr>
      <w:r>
        <w:t>Spectrum-related</w:t>
      </w:r>
    </w:p>
    <w:p w:rsidR="005F48C4" w:rsidRDefault="005F48C4" w:rsidP="005F48C4">
      <w:pPr>
        <w:pStyle w:val="Bullet"/>
        <w:numPr>
          <w:ilvl w:val="2"/>
          <w:numId w:val="5"/>
        </w:numPr>
      </w:pPr>
      <w:r>
        <w:t>Citation</w:t>
      </w:r>
    </w:p>
    <w:p w:rsidR="005F48C4" w:rsidRDefault="005F48C4" w:rsidP="005F48C4">
      <w:pPr>
        <w:pStyle w:val="Bullet"/>
        <w:numPr>
          <w:ilvl w:val="2"/>
          <w:numId w:val="5"/>
        </w:numPr>
      </w:pPr>
      <w:r>
        <w:t>Data user policy</w:t>
      </w:r>
    </w:p>
    <w:p w:rsidR="005F48C4" w:rsidRDefault="005F48C4" w:rsidP="005F48C4">
      <w:pPr>
        <w:pStyle w:val="Bullet"/>
        <w:numPr>
          <w:ilvl w:val="2"/>
          <w:numId w:val="5"/>
        </w:numPr>
      </w:pPr>
      <w:r>
        <w:t>FOR Code</w:t>
      </w:r>
    </w:p>
    <w:p w:rsidR="005F48C4" w:rsidRDefault="005F48C4" w:rsidP="005F48C4">
      <w:pPr>
        <w:pStyle w:val="Bullet"/>
        <w:numPr>
          <w:ilvl w:val="2"/>
          <w:numId w:val="5"/>
        </w:numPr>
      </w:pPr>
      <w:r>
        <w:t>Location Name</w:t>
      </w:r>
    </w:p>
    <w:p w:rsidR="005F48C4" w:rsidRDefault="005F48C4" w:rsidP="005F48C4">
      <w:pPr>
        <w:pStyle w:val="Body"/>
      </w:pPr>
      <w:r>
        <w:t>After publishing, all Spectra in the Collection will have the ANDS Collection Key Metadata Attribute set.</w:t>
      </w:r>
    </w:p>
    <w:p w:rsidR="0018135B" w:rsidRDefault="00562076" w:rsidP="005F48C4">
      <w:pPr>
        <w:pStyle w:val="Body"/>
      </w:pPr>
      <w:r>
        <w:t>When data is published, Specchio reformats the Metadata from the selected Spectra into the RIF-CS format, which is an XML format involving two files, and places those files in a discovery location on the server. On a regular basis (currently daily), the RDA service inspects this location</w:t>
      </w:r>
      <w:r w:rsidR="0018135B">
        <w:t>. If there are any RIF-CS files present, it copies them, validates them, and if they pass validation, places the data on its web site for general use.</w:t>
      </w:r>
    </w:p>
    <w:p w:rsidR="00562076" w:rsidRDefault="0018135B" w:rsidP="005F48C4">
      <w:pPr>
        <w:pStyle w:val="Body"/>
      </w:pPr>
      <w:r>
        <w:t>Once the Publish button is pressed, there is no way to retract the publication. You will need to approach your System Administrator if you have published in error.</w:t>
      </w:r>
      <w:r w:rsidR="00562076">
        <w:t xml:space="preserve"> </w:t>
      </w:r>
    </w:p>
    <w:p w:rsidR="0018135B" w:rsidRDefault="0018135B" w:rsidP="005F48C4">
      <w:pPr>
        <w:pStyle w:val="Body"/>
      </w:pPr>
      <w:r>
        <w:t xml:space="preserve">The RIF-CS file contains a link to your Spectral data, so it’s important to ensure that the data remains accessible in case </w:t>
      </w:r>
      <w:r w:rsidRPr="0018135B">
        <w:rPr>
          <w:rStyle w:val="DocActionChar"/>
        </w:rPr>
        <w:t>%%% how is it accessed, where should it be kept and what happens if it’s not available when wanted</w:t>
      </w:r>
      <w:r>
        <w:rPr>
          <w:rStyle w:val="DocActionChar"/>
        </w:rPr>
        <w:t>?</w:t>
      </w:r>
    </w:p>
    <w:p w:rsidR="005F48C4" w:rsidRDefault="00562076" w:rsidP="00562076">
      <w:pPr>
        <w:pStyle w:val="ProcessHeading"/>
      </w:pPr>
      <w:r>
        <w:t>To Publish a collection to ANDS…</w:t>
      </w:r>
    </w:p>
    <w:tbl>
      <w:tblPr>
        <w:tblStyle w:val="Instructions"/>
        <w:tblW w:w="0" w:type="auto"/>
        <w:tblLook w:val="04A0"/>
      </w:tblPr>
      <w:tblGrid>
        <w:gridCol w:w="8862"/>
      </w:tblGrid>
      <w:tr w:rsidR="00562076" w:rsidTr="00562076">
        <w:tc>
          <w:tcPr>
            <w:tcW w:w="9571" w:type="dxa"/>
          </w:tcPr>
          <w:p w:rsidR="00562076" w:rsidRDefault="00562076" w:rsidP="00562076">
            <w:pPr>
              <w:pStyle w:val="ProcessStep"/>
            </w:pPr>
            <w:r>
              <w:t>Ensure that all Spectra to be included in the Collection have their Metadata set correctly as described above.</w:t>
            </w:r>
          </w:p>
          <w:p w:rsidR="00562076" w:rsidRDefault="00562076" w:rsidP="00562076">
            <w:pPr>
              <w:pStyle w:val="ProcessStep"/>
            </w:pPr>
            <w:r>
              <w:t xml:space="preserve">Select either </w:t>
            </w:r>
            <w:r w:rsidRPr="00562076">
              <w:rPr>
                <w:rStyle w:val="GUIWord"/>
              </w:rPr>
              <w:t>Data Processing &amp; Output</w:t>
            </w:r>
            <w:r>
              <w:t xml:space="preserve"> and </w:t>
            </w:r>
            <w:r w:rsidRPr="00562076">
              <w:rPr>
                <w:rStyle w:val="GUIWord"/>
              </w:rPr>
              <w:t>Browse data hierarchy</w:t>
            </w:r>
            <w:r>
              <w:t xml:space="preserve"> from the menu on the Main Window, or select </w:t>
            </w:r>
            <w:r w:rsidRPr="00562076">
              <w:rPr>
                <w:rStyle w:val="GUIWord"/>
              </w:rPr>
              <w:t>Data Processing &amp; Output</w:t>
            </w:r>
            <w:r>
              <w:t xml:space="preserve"> and </w:t>
            </w:r>
            <w:r w:rsidRPr="00562076">
              <w:rPr>
                <w:rStyle w:val="GUIWord"/>
              </w:rPr>
              <w:t>Browse data hierarchy</w:t>
            </w:r>
            <w:r>
              <w:t>.</w:t>
            </w:r>
          </w:p>
          <w:p w:rsidR="00562076" w:rsidRDefault="00562076" w:rsidP="00562076">
            <w:pPr>
              <w:pStyle w:val="ProcessStep"/>
            </w:pPr>
            <w:r>
              <w:t>Select the Spectra to be included in the Collection using the method appropriate to your choice in the previous bullet point.</w:t>
            </w:r>
          </w:p>
          <w:p w:rsidR="00562076" w:rsidRDefault="00562076" w:rsidP="00562076">
            <w:pPr>
              <w:pStyle w:val="ProcessStep"/>
            </w:pPr>
            <w:r>
              <w:t>Review carefully that the correct Spectra are selected. (Important, don’t skip this step.)</w:t>
            </w:r>
          </w:p>
          <w:p w:rsidR="00562076" w:rsidRDefault="00562076" w:rsidP="00562076">
            <w:pPr>
              <w:pStyle w:val="ProcessStep"/>
            </w:pPr>
            <w:r>
              <w:t xml:space="preserve">Click on the </w:t>
            </w:r>
            <w:r w:rsidRPr="00562076">
              <w:rPr>
                <w:rStyle w:val="ActionButton"/>
              </w:rPr>
              <w:t> Publish </w:t>
            </w:r>
            <w:r>
              <w:t xml:space="preserve"> button.</w:t>
            </w:r>
          </w:p>
        </w:tc>
      </w:tr>
    </w:tbl>
    <w:p w:rsidR="00562076" w:rsidRPr="001F51CB" w:rsidRDefault="0018135B" w:rsidP="005F48C4">
      <w:pPr>
        <w:pStyle w:val="Body"/>
      </w:pPr>
      <w:r>
        <w:t xml:space="preserve">If any mistake in the Metadata is detected for the Spectra in your Collection, the following </w:t>
      </w:r>
      <w:r w:rsidRPr="0018135B">
        <w:rPr>
          <w:rStyle w:val="DocActionChar"/>
        </w:rPr>
        <w:t>%%% it’s not designed or implemented yet</w:t>
      </w:r>
      <w:r>
        <w:t>.</w:t>
      </w:r>
    </w:p>
    <w:p w:rsidR="0018135B" w:rsidRDefault="00684760" w:rsidP="00A7583F">
      <w:pPr>
        <w:pStyle w:val="DocAction"/>
      </w:pPr>
      <w:r>
        <w:t xml:space="preserve">%%% </w:t>
      </w:r>
      <w:r w:rsidRPr="00515CA7">
        <w:t xml:space="preserve">Karl - </w:t>
      </w:r>
      <w:r w:rsidR="0018135B">
        <w:t>4298 1218!</w:t>
      </w:r>
      <w:r>
        <w:t xml:space="preserve"> – is the expert on this.</w:t>
      </w:r>
      <w:r w:rsidR="00CD0730">
        <w:t xml:space="preserve"> </w:t>
      </w:r>
    </w:p>
    <w:p w:rsidR="009F581D" w:rsidRDefault="009F581D" w:rsidP="00A7583F">
      <w:pPr>
        <w:pStyle w:val="DocAction"/>
      </w:pPr>
      <w:r>
        <w:t>%%% Nick says the Data Portal attributes need to be set before Publishing a Collection.</w:t>
      </w:r>
    </w:p>
    <w:p w:rsidR="00AC30B0" w:rsidRDefault="00AC30B0" w:rsidP="00A7583F">
      <w:pPr>
        <w:pStyle w:val="DocAction"/>
      </w:pPr>
      <w:r>
        <w:t xml:space="preserve">%%% </w:t>
      </w:r>
      <w:r w:rsidR="00F2736F">
        <w:t>It’s any selection of files in the query builder.</w:t>
      </w:r>
    </w:p>
    <w:p w:rsidR="00AC30B0" w:rsidRDefault="00AC30B0" w:rsidP="00A7583F">
      <w:pPr>
        <w:pStyle w:val="DocAction"/>
      </w:pPr>
      <w:r>
        <w:t>%%% What information is copied to the RIF-CS?</w:t>
      </w:r>
      <w:r w:rsidR="006B0A5F">
        <w:t xml:space="preserve"> Data Portal Gro</w:t>
      </w:r>
      <w:r w:rsidR="006B0A5F" w:rsidRPr="006B0A5F">
        <w:t xml:space="preserve">up Data Usage Policy </w:t>
      </w:r>
      <w:r w:rsidR="006B0A5F">
        <w:t>is copied to RIF-CS “Rights Statement” field. They can all be different. How is this resolved?</w:t>
      </w:r>
    </w:p>
    <w:p w:rsidR="00AC30B0" w:rsidRDefault="00AC30B0" w:rsidP="00A7583F">
      <w:pPr>
        <w:pStyle w:val="DocAction"/>
      </w:pPr>
      <w:r>
        <w:t>%%% Can you Publish without a FOR Code?</w:t>
      </w:r>
      <w:r w:rsidR="00F2736F">
        <w:t xml:space="preserve"> It would appear yes, and each Spectrum can have a different code.</w:t>
      </w:r>
    </w:p>
    <w:p w:rsidR="00AC30B0" w:rsidRDefault="00AC30B0" w:rsidP="00A7583F">
      <w:pPr>
        <w:pStyle w:val="DocAction"/>
      </w:pPr>
      <w:r>
        <w:t>%%% What happens when the Publish action fails? It appears that the internal flags say it was Published?</w:t>
      </w:r>
    </w:p>
    <w:p w:rsidR="00AC30B0" w:rsidRDefault="00900805" w:rsidP="00A7583F">
      <w:pPr>
        <w:pStyle w:val="DocAction"/>
      </w:pPr>
      <w:r>
        <w:t xml:space="preserve">%%% </w:t>
      </w:r>
      <w:r w:rsidR="00AC30B0">
        <w:t>Can</w:t>
      </w:r>
      <w:r w:rsidR="00F2736F">
        <w:t xml:space="preserve"> you search on the Published ID?</w:t>
      </w:r>
    </w:p>
    <w:p w:rsidR="00F2736F" w:rsidRDefault="00F2736F" w:rsidP="00F2736F">
      <w:pPr>
        <w:pStyle w:val="DocAction"/>
      </w:pPr>
      <w:r>
        <w:t>%%% When Publishing multiple times, only the details of the last Publication are saved in the Spectra Metadata, and it’s saved per Spectrum.</w:t>
      </w:r>
    </w:p>
    <w:p w:rsidR="00C356CB" w:rsidRDefault="00C356CB" w:rsidP="00C356CB">
      <w:pPr>
        <w:pStyle w:val="DocAction"/>
      </w:pPr>
      <w:r>
        <w:t>%%% See DC10-44 for more info, including which fields are used. Also example of RIF-CS files.</w:t>
      </w:r>
    </w:p>
    <w:p w:rsidR="00C356CB" w:rsidRPr="00C356CB" w:rsidRDefault="00C356CB" w:rsidP="00C356CB">
      <w:pPr>
        <w:pStyle w:val="DocAction"/>
      </w:pPr>
      <w:r>
        <w:t>%%% Karl indicates (27</w:t>
      </w:r>
      <w:r w:rsidRPr="00C356CB">
        <w:rPr>
          <w:vertAlign w:val="superscript"/>
        </w:rPr>
        <w:t>th</w:t>
      </w:r>
      <w:r>
        <w:t xml:space="preserve"> May) that the error processing is not yet in place.</w:t>
      </w:r>
    </w:p>
    <w:p w:rsidR="00B551A6" w:rsidRDefault="00B551A6" w:rsidP="00B551A6">
      <w:pPr>
        <w:pStyle w:val="Heading2"/>
      </w:pPr>
      <w:r>
        <w:t>From Karl:</w:t>
      </w:r>
    </w:p>
    <w:p w:rsidR="00065836" w:rsidRDefault="00065836" w:rsidP="00065836">
      <w:pPr>
        <w:pStyle w:val="Body"/>
      </w:pPr>
      <w:r>
        <w:t xml:space="preserve">Metadata is pulled, </w:t>
      </w:r>
      <w:r w:rsidR="00346654">
        <w:t xml:space="preserve">2 x </w:t>
      </w:r>
      <w:r>
        <w:t xml:space="preserve">XML file generated </w:t>
      </w:r>
      <w:r w:rsidR="00346654">
        <w:t xml:space="preserve">– party and collection </w:t>
      </w:r>
      <w:r>
        <w:t>– RIF-CS, copied into location on server, which is harvested by the ANDS, currently harvested once each day, by IP-address. Research Data Australia pulls RIF-CS file to its own servers for everyone.</w:t>
      </w:r>
      <w:r w:rsidR="00346654">
        <w:t xml:space="preserve"> It checks that certain fields are presented. (Perhaps put the schema in the doc as an appendix. It’s on the RDA site bit Karl will send it to me.) OAI PMI.</w:t>
      </w:r>
    </w:p>
    <w:p w:rsidR="00346654" w:rsidRDefault="00065836" w:rsidP="00065836">
      <w:pPr>
        <w:pStyle w:val="Body"/>
      </w:pPr>
      <w:r>
        <w:t xml:space="preserve">RIF-CS XML </w:t>
      </w:r>
      <w:r w:rsidR="00346654">
        <w:t>files are</w:t>
      </w:r>
      <w:r>
        <w:t xml:space="preserve"> generated according to RDA’s schema.</w:t>
      </w:r>
    </w:p>
    <w:p w:rsidR="00065836" w:rsidRDefault="00346654" w:rsidP="00065836">
      <w:pPr>
        <w:pStyle w:val="Body"/>
      </w:pPr>
      <w:r>
        <w:t>Spectra are not pulled out of the database. XML has a reference back to the spectra via an ID which is derived from Specchio’s spectrum ID (database ID – URL e.g. “uow.edu/au/sl/col/01” plus spectrum ID) and refers into the database.</w:t>
      </w:r>
      <w:r w:rsidR="00065836">
        <w:t xml:space="preserve"> </w:t>
      </w:r>
      <w:r w:rsidR="00490031">
        <w:t>%%% Revisit this as it’s not clear to me yet.</w:t>
      </w:r>
    </w:p>
    <w:p w:rsidR="00490031" w:rsidRDefault="00490031" w:rsidP="00065836">
      <w:pPr>
        <w:pStyle w:val="Body"/>
      </w:pPr>
      <w:r>
        <w:t>Required Metadata: (as stipulated by RIF-CS)</w:t>
      </w:r>
    </w:p>
    <w:p w:rsidR="00490031" w:rsidRDefault="00490031" w:rsidP="00065836">
      <w:pPr>
        <w:pStyle w:val="Body"/>
      </w:pPr>
      <w:r>
        <w:t xml:space="preserve">Not published by RDA if not present. </w:t>
      </w:r>
      <w:r w:rsidR="000774F2">
        <w:t>Stays as draft and needs to be re-published.</w:t>
      </w:r>
    </w:p>
    <w:p w:rsidR="00B551A6" w:rsidRDefault="000774F2" w:rsidP="00B551A6">
      <w:pPr>
        <w:pStyle w:val="Body"/>
      </w:pPr>
      <w:r>
        <w:t xml:space="preserve">Karl gave me </w:t>
      </w:r>
      <w:hyperlink r:id="rId72" w:tgtFrame="_blank" w:history="1">
        <w:r>
          <w:rPr>
            <w:rStyle w:val="Hyperlink"/>
            <w:rFonts w:ascii="Arial" w:hAnsi="Arial" w:cs="Arial"/>
            <w:color w:val="1155CC"/>
            <w:sz w:val="14"/>
            <w:szCs w:val="14"/>
            <w:shd w:val="clear" w:color="auto" w:fill="FFFFFF"/>
          </w:rPr>
          <w:t>https://demo.ands.org.au/registry/auth/login</w:t>
        </w:r>
      </w:hyperlink>
      <w:r>
        <w:t xml:space="preserve"> to log in and check.</w:t>
      </w:r>
      <w:r w:rsidR="00B551A6">
        <w:t xml:space="preserve"> Howver, I can’t log in.</w:t>
      </w:r>
    </w:p>
    <w:p w:rsidR="00B551A6" w:rsidRDefault="00B551A6" w:rsidP="00B551A6">
      <w:pPr>
        <w:pStyle w:val="Heading2"/>
      </w:pPr>
      <w:r>
        <w:t>From Elaine:</w:t>
      </w:r>
    </w:p>
    <w:p w:rsidR="00B551A6" w:rsidRDefault="00B551A6" w:rsidP="00B551A6">
      <w:pPr>
        <w:pStyle w:val="Body"/>
      </w:pPr>
      <w:r>
        <w:t xml:space="preserve">Elaine gave me </w:t>
      </w:r>
      <w:hyperlink r:id="rId73" w:history="1">
        <w:r w:rsidRPr="00BB7314">
          <w:rPr>
            <w:rStyle w:val="Hyperlink"/>
          </w:rPr>
          <w:t>http://researchdata.ands.org.au/dr-laurie-chisholm</w:t>
        </w:r>
      </w:hyperlink>
      <w:r>
        <w:t xml:space="preserve"> and </w:t>
      </w:r>
      <w:hyperlink r:id="rId74" w:history="1">
        <w:r w:rsidRPr="00BB7314">
          <w:rPr>
            <w:rStyle w:val="Hyperlink"/>
          </w:rPr>
          <w:t>http://researchdata.ands.org.au/leaf-spectral-reflectance-of-seven-australian-native-vegetation-species</w:t>
        </w:r>
      </w:hyperlink>
      <w:r>
        <w:t xml:space="preserve"> and suggested that I tool around in that area to see what’s there.</w:t>
      </w:r>
    </w:p>
    <w:p w:rsidR="00490031" w:rsidRDefault="00826992" w:rsidP="00826992">
      <w:pPr>
        <w:pStyle w:val="Heading2"/>
      </w:pPr>
      <w:r>
        <w:t>From Nick by email</w:t>
      </w:r>
    </w:p>
    <w:p w:rsidR="00826992" w:rsidRPr="00826992" w:rsidRDefault="00826992" w:rsidP="00826992">
      <w:pPr>
        <w:shd w:val="clear" w:color="auto" w:fill="FFFFFF"/>
        <w:rPr>
          <w:rFonts w:ascii="Arial" w:hAnsi="Arial" w:cs="Arial"/>
          <w:color w:val="222222"/>
          <w:sz w:val="14"/>
          <w:szCs w:val="14"/>
          <w:lang w:val="en-AU" w:eastAsia="ja-JP"/>
        </w:rPr>
      </w:pPr>
      <w:r w:rsidRPr="00826992">
        <w:rPr>
          <w:rFonts w:ascii="Arial" w:hAnsi="Arial" w:cs="Arial"/>
          <w:color w:val="222222"/>
          <w:sz w:val="14"/>
          <w:szCs w:val="14"/>
          <w:lang w:val="en-AU" w:eastAsia="ja-JP"/>
        </w:rPr>
        <w:t>I assume this one is a typo for the principal investigator question below? </w:t>
      </w:r>
    </w:p>
    <w:p w:rsidR="00826992" w:rsidRPr="00826992" w:rsidRDefault="00826992" w:rsidP="0059008C">
      <w:pPr>
        <w:numPr>
          <w:ilvl w:val="0"/>
          <w:numId w:val="10"/>
        </w:numPr>
        <w:shd w:val="clear" w:color="auto" w:fill="FFFFFF"/>
        <w:spacing w:before="100" w:beforeAutospacing="1" w:after="100" w:afterAutospacing="1"/>
        <w:ind w:left="977"/>
        <w:rPr>
          <w:rFonts w:ascii="Arial" w:hAnsi="Arial" w:cs="Arial"/>
          <w:color w:val="500050"/>
          <w:sz w:val="14"/>
          <w:szCs w:val="14"/>
          <w:lang w:val="en-AU" w:eastAsia="ja-JP"/>
        </w:rPr>
      </w:pPr>
      <w:r w:rsidRPr="00826992">
        <w:rPr>
          <w:rFonts w:ascii="Arial" w:hAnsi="Arial" w:cs="Arial"/>
          <w:color w:val="500050"/>
          <w:sz w:val="14"/>
          <w:szCs w:val="14"/>
          <w:lang w:val="en-AU" w:eastAsia="ja-JP"/>
        </w:rPr>
        <w:t>Sometimes the Publish Collection button triggers no action at all. What does this mean? Is it possible to Publish data from a Campaign that you don't own, and is the lack of action related to this?</w:t>
      </w:r>
    </w:p>
    <w:p w:rsidR="00826992" w:rsidRPr="00826992" w:rsidRDefault="00826992" w:rsidP="00826992">
      <w:pPr>
        <w:shd w:val="clear" w:color="auto" w:fill="FFFFFF"/>
        <w:rPr>
          <w:rFonts w:ascii="Arial" w:hAnsi="Arial" w:cs="Arial"/>
          <w:color w:val="222222"/>
          <w:sz w:val="14"/>
          <w:szCs w:val="14"/>
          <w:lang w:val="en-AU" w:eastAsia="ja-JP"/>
        </w:rPr>
      </w:pPr>
      <w:r w:rsidRPr="00826992">
        <w:rPr>
          <w:rFonts w:ascii="Arial" w:hAnsi="Arial" w:cs="Arial"/>
          <w:color w:val="222222"/>
          <w:sz w:val="14"/>
          <w:szCs w:val="14"/>
          <w:lang w:val="en-AU" w:eastAsia="ja-JP"/>
        </w:rPr>
        <w:t>The button should always trigger the upload dialogue. Can you check if the software has dumped an error message to the console?</w:t>
      </w:r>
    </w:p>
    <w:p w:rsidR="00826992" w:rsidRPr="00826992" w:rsidRDefault="00826992" w:rsidP="0059008C">
      <w:pPr>
        <w:numPr>
          <w:ilvl w:val="0"/>
          <w:numId w:val="11"/>
        </w:numPr>
        <w:shd w:val="clear" w:color="auto" w:fill="FFFFFF"/>
        <w:spacing w:before="100" w:beforeAutospacing="1" w:after="100" w:afterAutospacing="1"/>
        <w:ind w:left="977"/>
        <w:rPr>
          <w:rFonts w:ascii="Arial" w:hAnsi="Arial" w:cs="Arial"/>
          <w:color w:val="500050"/>
          <w:sz w:val="14"/>
          <w:szCs w:val="14"/>
          <w:lang w:val="en-AU" w:eastAsia="ja-JP"/>
        </w:rPr>
      </w:pPr>
      <w:r w:rsidRPr="00826992">
        <w:rPr>
          <w:rFonts w:ascii="Arial" w:hAnsi="Arial" w:cs="Arial"/>
          <w:color w:val="500050"/>
          <w:sz w:val="14"/>
          <w:szCs w:val="14"/>
          <w:lang w:val="en-AU" w:eastAsia="ja-JP"/>
        </w:rPr>
        <w:t>On clicking the Publish Collection buton the User is asked to select the Principal Investigator. Which names are listed in this box for the User to select from?</w:t>
      </w:r>
    </w:p>
    <w:p w:rsidR="00826992" w:rsidRPr="00826992" w:rsidRDefault="00826992" w:rsidP="00826992">
      <w:pPr>
        <w:shd w:val="clear" w:color="auto" w:fill="FFFFFF"/>
        <w:rPr>
          <w:rFonts w:ascii="Arial" w:hAnsi="Arial" w:cs="Arial"/>
          <w:color w:val="222222"/>
          <w:sz w:val="14"/>
          <w:szCs w:val="14"/>
          <w:lang w:val="en-AU" w:eastAsia="ja-JP"/>
        </w:rPr>
      </w:pPr>
      <w:r w:rsidRPr="00826992">
        <w:rPr>
          <w:rFonts w:ascii="Arial" w:hAnsi="Arial" w:cs="Arial"/>
          <w:color w:val="222222"/>
          <w:sz w:val="14"/>
          <w:szCs w:val="14"/>
          <w:lang w:val="en-AU" w:eastAsia="ja-JP"/>
        </w:rPr>
        <w:t>All of the members of the research groups associated with the campaigns from which the spectra are drawn.</w:t>
      </w:r>
    </w:p>
    <w:p w:rsidR="00826992" w:rsidRPr="00826992" w:rsidRDefault="00826992" w:rsidP="0059008C">
      <w:pPr>
        <w:numPr>
          <w:ilvl w:val="0"/>
          <w:numId w:val="12"/>
        </w:numPr>
        <w:shd w:val="clear" w:color="auto" w:fill="FFFFFF"/>
        <w:spacing w:before="100" w:beforeAutospacing="1" w:after="100" w:afterAutospacing="1"/>
        <w:ind w:left="977"/>
        <w:rPr>
          <w:rFonts w:ascii="Arial" w:hAnsi="Arial" w:cs="Arial"/>
          <w:color w:val="500050"/>
          <w:sz w:val="14"/>
          <w:szCs w:val="14"/>
          <w:lang w:val="en-AU" w:eastAsia="ja-JP"/>
        </w:rPr>
      </w:pPr>
      <w:r w:rsidRPr="00826992">
        <w:rPr>
          <w:rFonts w:ascii="Arial" w:hAnsi="Arial" w:cs="Arial"/>
          <w:color w:val="500050"/>
          <w:sz w:val="14"/>
          <w:szCs w:val="14"/>
          <w:lang w:val="en-AU" w:eastAsia="ja-JP"/>
        </w:rPr>
        <w:t>There appears to be no confirmation dialog or message that the process is complete or successful. How long does it take and should the User wait until it's completed? What would happen if they changed the Metadata or even deleted the campaign?</w:t>
      </w:r>
    </w:p>
    <w:p w:rsidR="00826992" w:rsidRPr="00826992" w:rsidRDefault="00826992" w:rsidP="00826992">
      <w:pPr>
        <w:shd w:val="clear" w:color="auto" w:fill="FFFFFF"/>
        <w:rPr>
          <w:rFonts w:ascii="Arial" w:hAnsi="Arial" w:cs="Arial"/>
          <w:color w:val="222222"/>
          <w:sz w:val="14"/>
          <w:szCs w:val="14"/>
          <w:lang w:val="en-AU" w:eastAsia="ja-JP"/>
        </w:rPr>
      </w:pPr>
      <w:r w:rsidRPr="00826992">
        <w:rPr>
          <w:rFonts w:ascii="Arial" w:hAnsi="Arial" w:cs="Arial"/>
          <w:color w:val="222222"/>
          <w:sz w:val="14"/>
          <w:szCs w:val="14"/>
          <w:lang w:val="en-AU" w:eastAsia="ja-JP"/>
        </w:rPr>
        <w:t>It should be fairly quick; comparable with making a web request to a server. But you're right that it should probably show some sort of confirmation dialogue.</w:t>
      </w:r>
    </w:p>
    <w:p w:rsidR="00826992" w:rsidRPr="00826992" w:rsidRDefault="00826992" w:rsidP="0059008C">
      <w:pPr>
        <w:numPr>
          <w:ilvl w:val="0"/>
          <w:numId w:val="13"/>
        </w:numPr>
        <w:shd w:val="clear" w:color="auto" w:fill="FFFFFF"/>
        <w:spacing w:before="100" w:beforeAutospacing="1" w:after="100" w:afterAutospacing="1"/>
        <w:ind w:left="977"/>
        <w:rPr>
          <w:rFonts w:ascii="Arial" w:hAnsi="Arial" w:cs="Arial"/>
          <w:color w:val="500050"/>
          <w:sz w:val="14"/>
          <w:szCs w:val="14"/>
          <w:lang w:val="en-AU" w:eastAsia="ja-JP"/>
        </w:rPr>
      </w:pPr>
      <w:r w:rsidRPr="00826992">
        <w:rPr>
          <w:rFonts w:ascii="Arial" w:hAnsi="Arial" w:cs="Arial"/>
          <w:color w:val="500050"/>
          <w:sz w:val="14"/>
          <w:szCs w:val="14"/>
          <w:lang w:val="en-AU" w:eastAsia="ja-JP"/>
        </w:rPr>
        <w:t>Where is the RIF-CS file put? Can I see it? Can the general user see it?</w:t>
      </w:r>
    </w:p>
    <w:p w:rsidR="00826992" w:rsidRPr="00826992" w:rsidRDefault="00826992" w:rsidP="00826992">
      <w:pPr>
        <w:shd w:val="clear" w:color="auto" w:fill="FFFFFF"/>
        <w:rPr>
          <w:rFonts w:ascii="Arial" w:hAnsi="Arial" w:cs="Arial"/>
          <w:color w:val="222222"/>
          <w:sz w:val="14"/>
          <w:szCs w:val="14"/>
          <w:lang w:val="en-AU" w:eastAsia="ja-JP"/>
        </w:rPr>
      </w:pPr>
      <w:r w:rsidRPr="00826992">
        <w:rPr>
          <w:rFonts w:ascii="Arial" w:hAnsi="Arial" w:cs="Arial"/>
          <w:color w:val="222222"/>
          <w:sz w:val="14"/>
          <w:szCs w:val="14"/>
          <w:lang w:val="en-AU" w:eastAsia="ja-JP"/>
        </w:rPr>
        <w:t>The RIF-CS file is stored in a folder on the server, so it isn't accessible to ordinary users. ANDS will pick it up during its next harvest. Karl might have more information.</w:t>
      </w:r>
    </w:p>
    <w:p w:rsidR="00826992" w:rsidRPr="00826992" w:rsidRDefault="00826992" w:rsidP="0059008C">
      <w:pPr>
        <w:numPr>
          <w:ilvl w:val="0"/>
          <w:numId w:val="14"/>
        </w:numPr>
        <w:shd w:val="clear" w:color="auto" w:fill="FFFFFF"/>
        <w:spacing w:before="100" w:beforeAutospacing="1" w:after="100" w:afterAutospacing="1"/>
        <w:ind w:left="977"/>
        <w:rPr>
          <w:rFonts w:ascii="Arial" w:hAnsi="Arial" w:cs="Arial"/>
          <w:color w:val="500050"/>
          <w:sz w:val="14"/>
          <w:szCs w:val="14"/>
          <w:lang w:val="en-AU" w:eastAsia="ja-JP"/>
        </w:rPr>
      </w:pPr>
      <w:r w:rsidRPr="00826992">
        <w:rPr>
          <w:rFonts w:ascii="Arial" w:hAnsi="Arial" w:cs="Arial"/>
          <w:color w:val="500050"/>
          <w:sz w:val="14"/>
          <w:szCs w:val="14"/>
          <w:lang w:val="en-AU" w:eastAsia="ja-JP"/>
        </w:rPr>
        <w:t>If a Collection is Published in error, how can the User retract it? Does this require contacting the System Administrator?</w:t>
      </w:r>
    </w:p>
    <w:p w:rsidR="00826992" w:rsidRPr="00826992" w:rsidRDefault="00826992" w:rsidP="00826992">
      <w:pPr>
        <w:shd w:val="clear" w:color="auto" w:fill="FFFFFF"/>
        <w:rPr>
          <w:rFonts w:ascii="Arial" w:hAnsi="Arial" w:cs="Arial"/>
          <w:color w:val="222222"/>
          <w:sz w:val="14"/>
          <w:szCs w:val="14"/>
          <w:lang w:val="en-AU" w:eastAsia="ja-JP"/>
        </w:rPr>
      </w:pPr>
      <w:r w:rsidRPr="00826992">
        <w:rPr>
          <w:rFonts w:ascii="Arial" w:hAnsi="Arial" w:cs="Arial"/>
          <w:color w:val="222222"/>
          <w:sz w:val="14"/>
          <w:szCs w:val="14"/>
          <w:lang w:val="en-AU" w:eastAsia="ja-JP"/>
        </w:rPr>
        <w:t>From SPECCHIO's point of view, I think the user can just delete the "ANDS Collection Key" attribute from the spectra. But I suppose a system administrator would need to retract any data that has already been sent to ANDS. Karl?</w:t>
      </w:r>
    </w:p>
    <w:p w:rsidR="00826992" w:rsidRPr="00826992" w:rsidRDefault="00826992" w:rsidP="0059008C">
      <w:pPr>
        <w:numPr>
          <w:ilvl w:val="0"/>
          <w:numId w:val="15"/>
        </w:numPr>
        <w:shd w:val="clear" w:color="auto" w:fill="FFFFFF"/>
        <w:spacing w:before="100" w:beforeAutospacing="1" w:after="100" w:afterAutospacing="1"/>
        <w:ind w:left="977"/>
        <w:rPr>
          <w:rFonts w:ascii="Arial" w:hAnsi="Arial" w:cs="Arial"/>
          <w:color w:val="500050"/>
          <w:sz w:val="14"/>
          <w:szCs w:val="14"/>
          <w:lang w:val="en-AU" w:eastAsia="ja-JP"/>
        </w:rPr>
      </w:pPr>
      <w:r w:rsidRPr="00826992">
        <w:rPr>
          <w:rFonts w:ascii="Arial" w:hAnsi="Arial" w:cs="Arial"/>
          <w:color w:val="500050"/>
          <w:sz w:val="14"/>
          <w:szCs w:val="14"/>
          <w:lang w:val="en-AU" w:eastAsia="ja-JP"/>
        </w:rPr>
        <w:t>What Metadata Attributes are copied into the RIF-CS file, and what happens if they are not set? Are there any which are critical for Publishing to work, or essential for a meaningful Published Collection?</w:t>
      </w:r>
    </w:p>
    <w:p w:rsidR="00826992" w:rsidRPr="00826992" w:rsidRDefault="00826992" w:rsidP="00826992">
      <w:pPr>
        <w:shd w:val="clear" w:color="auto" w:fill="FFFFFF"/>
        <w:rPr>
          <w:rFonts w:ascii="Arial" w:hAnsi="Arial" w:cs="Arial"/>
          <w:color w:val="222222"/>
          <w:sz w:val="14"/>
          <w:szCs w:val="14"/>
          <w:lang w:val="en-AU" w:eastAsia="ja-JP"/>
        </w:rPr>
      </w:pPr>
      <w:r w:rsidRPr="00826992">
        <w:rPr>
          <w:rFonts w:ascii="Arial" w:hAnsi="Arial" w:cs="Arial"/>
          <w:color w:val="222222"/>
          <w:sz w:val="14"/>
          <w:szCs w:val="14"/>
          <w:lang w:val="en-AU" w:eastAsia="ja-JP"/>
        </w:rPr>
        <w:t>I think Karl has a list of these.</w:t>
      </w:r>
    </w:p>
    <w:p w:rsidR="00826992" w:rsidRPr="00826992" w:rsidRDefault="00826992" w:rsidP="0059008C">
      <w:pPr>
        <w:numPr>
          <w:ilvl w:val="0"/>
          <w:numId w:val="16"/>
        </w:numPr>
        <w:shd w:val="clear" w:color="auto" w:fill="FFFFFF"/>
        <w:spacing w:before="100" w:beforeAutospacing="1" w:after="100" w:afterAutospacing="1"/>
        <w:ind w:left="977"/>
        <w:rPr>
          <w:rFonts w:ascii="Arial" w:hAnsi="Arial" w:cs="Arial"/>
          <w:color w:val="500050"/>
          <w:sz w:val="14"/>
          <w:szCs w:val="14"/>
          <w:lang w:val="en-AU" w:eastAsia="ja-JP"/>
        </w:rPr>
      </w:pPr>
      <w:r w:rsidRPr="00826992">
        <w:rPr>
          <w:rFonts w:ascii="Arial" w:hAnsi="Arial" w:cs="Arial"/>
          <w:color w:val="500050"/>
          <w:sz w:val="14"/>
          <w:szCs w:val="14"/>
          <w:lang w:val="en-AU" w:eastAsia="ja-JP"/>
        </w:rPr>
        <w:t>Can you publish data from multiple Campaigns into a single Collection?</w:t>
      </w:r>
    </w:p>
    <w:p w:rsidR="00826992" w:rsidRPr="00826992" w:rsidRDefault="00826992" w:rsidP="00826992">
      <w:pPr>
        <w:shd w:val="clear" w:color="auto" w:fill="FFFFFF"/>
        <w:rPr>
          <w:rFonts w:ascii="Arial" w:hAnsi="Arial" w:cs="Arial"/>
          <w:color w:val="222222"/>
          <w:sz w:val="14"/>
          <w:szCs w:val="14"/>
          <w:lang w:val="en-AU" w:eastAsia="ja-JP"/>
        </w:rPr>
      </w:pPr>
      <w:r w:rsidRPr="00826992">
        <w:rPr>
          <w:rFonts w:ascii="Arial" w:hAnsi="Arial" w:cs="Arial"/>
          <w:color w:val="222222"/>
          <w:sz w:val="14"/>
          <w:szCs w:val="14"/>
          <w:lang w:val="en-AU" w:eastAsia="ja-JP"/>
        </w:rPr>
        <w:t>Yes. Use the query builder to search for spectra across multiple campaigns.</w:t>
      </w:r>
    </w:p>
    <w:p w:rsidR="00826992" w:rsidRPr="00826992" w:rsidRDefault="00826992" w:rsidP="00065836">
      <w:pPr>
        <w:pStyle w:val="Body"/>
        <w:rPr>
          <w:lang w:val="en-AU"/>
        </w:rPr>
      </w:pPr>
    </w:p>
    <w:p w:rsidR="00CA10E5" w:rsidRDefault="001846DE" w:rsidP="00E5047C">
      <w:pPr>
        <w:pStyle w:val="Heading1"/>
      </w:pPr>
      <w:bookmarkStart w:id="895" w:name="_Toc355280393"/>
      <w:bookmarkStart w:id="896" w:name="_Ref355788800"/>
      <w:bookmarkStart w:id="897" w:name="_Ref355788803"/>
      <w:bookmarkStart w:id="898" w:name="_Ref355793051"/>
      <w:bookmarkStart w:id="899" w:name="_Ref355793053"/>
      <w:bookmarkStart w:id="900" w:name="_Toc356807339"/>
      <w:r>
        <w:t>Interactive Processing using Space Networks</w:t>
      </w:r>
      <w:bookmarkEnd w:id="889"/>
      <w:bookmarkEnd w:id="895"/>
      <w:bookmarkEnd w:id="896"/>
      <w:bookmarkEnd w:id="897"/>
      <w:bookmarkEnd w:id="898"/>
      <w:bookmarkEnd w:id="899"/>
      <w:bookmarkEnd w:id="900"/>
    </w:p>
    <w:p w:rsidR="00CA10E5" w:rsidRDefault="00CA10E5" w:rsidP="00F2736F">
      <w:pPr>
        <w:pStyle w:val="Body"/>
      </w:pPr>
      <w:r>
        <w:t>For an introduction to the concept of the Space Processing Network please refer to</w:t>
      </w:r>
      <w:r w:rsidR="00A307F9">
        <w:t xml:space="preserve"> section </w:t>
      </w:r>
      <w:fldSimple w:instr=" REF _Ref354146650 \r \h  \* MERGEFORMAT ">
        <w:r w:rsidR="00FF3B3D" w:rsidRPr="00FF3B3D">
          <w:rPr>
            <w:rStyle w:val="CrossReference"/>
          </w:rPr>
          <w:t>4.15</w:t>
        </w:r>
      </w:fldSimple>
      <w:r w:rsidR="00A307F9" w:rsidRPr="00A307F9">
        <w:rPr>
          <w:rStyle w:val="CrossReference"/>
        </w:rPr>
        <w:t xml:space="preserve"> </w:t>
      </w:r>
      <w:fldSimple w:instr=" REF _Ref354146654 \h  \* MERGEFORMAT ">
        <w:r w:rsidR="00FF3B3D" w:rsidRPr="00FF3B3D">
          <w:rPr>
            <w:rStyle w:val="CrossReference"/>
          </w:rPr>
          <w:t>Spaces, Space Factory and Data Processing using the Space Network</w:t>
        </w:r>
      </w:fldSimple>
      <w:r>
        <w:t>.</w:t>
      </w:r>
    </w:p>
    <w:p w:rsidR="00C9728B" w:rsidRDefault="000255E5" w:rsidP="00F2736F">
      <w:pPr>
        <w:pStyle w:val="Body"/>
      </w:pPr>
      <w:r>
        <w:t xml:space="preserve">Pressing the </w:t>
      </w:r>
      <w:r w:rsidR="001D236D" w:rsidRPr="001D236D">
        <w:rPr>
          <w:rStyle w:val="ActionButton"/>
        </w:rPr>
        <w:t> </w:t>
      </w:r>
      <w:r w:rsidRPr="00A307F9">
        <w:rPr>
          <w:rStyle w:val="ActionButton"/>
        </w:rPr>
        <w:t>Process</w:t>
      </w:r>
      <w:r w:rsidR="001D236D">
        <w:rPr>
          <w:rStyle w:val="ActionButton"/>
        </w:rPr>
        <w:t> </w:t>
      </w:r>
      <w:r>
        <w:t xml:space="preserve"> button in the </w:t>
      </w:r>
      <w:r w:rsidR="00A307F9">
        <w:t>Data Hierarchy Browser or Q</w:t>
      </w:r>
      <w:r>
        <w:t>uery Builder starts th</w:t>
      </w:r>
      <w:r w:rsidR="00C9728B">
        <w:t>is processing tool. The window below appears.</w:t>
      </w:r>
    </w:p>
    <w:p w:rsidR="00C9728B" w:rsidRDefault="00C9728B" w:rsidP="00C9728B">
      <w:pPr>
        <w:pStyle w:val="Figure"/>
      </w:pPr>
      <w:r>
        <w:rPr>
          <w:lang w:val="en-AU"/>
        </w:rPr>
        <w:drawing>
          <wp:inline distT="0" distB="0" distL="0" distR="0">
            <wp:extent cx="5580380" cy="3075159"/>
            <wp:effectExtent l="25400" t="0" r="7620" b="0"/>
            <wp:docPr id="116"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75"/>
                    <a:srcRect/>
                    <a:stretch>
                      <a:fillRect/>
                    </a:stretch>
                  </pic:blipFill>
                  <pic:spPr bwMode="auto">
                    <a:xfrm>
                      <a:off x="0" y="0"/>
                      <a:ext cx="5580380" cy="3075159"/>
                    </a:xfrm>
                    <a:prstGeom prst="rect">
                      <a:avLst/>
                    </a:prstGeom>
                    <a:noFill/>
                    <a:ln w="9525">
                      <a:noFill/>
                      <a:miter lim="800000"/>
                      <a:headEnd/>
                      <a:tailEnd/>
                    </a:ln>
                  </pic:spPr>
                </pic:pic>
              </a:graphicData>
            </a:graphic>
          </wp:inline>
        </w:drawing>
      </w:r>
    </w:p>
    <w:p w:rsidR="00C9728B" w:rsidRDefault="00C9728B" w:rsidP="00C9728B">
      <w:pPr>
        <w:pStyle w:val="Caption"/>
      </w:pPr>
      <w:bookmarkStart w:id="901" w:name="_Ref97181427"/>
      <w:r>
        <w:t xml:space="preserve">Figure </w:t>
      </w:r>
      <w:fldSimple w:instr=" SEQ Figure \* ARABIC ">
        <w:r w:rsidR="00FF3B3D">
          <w:rPr>
            <w:noProof/>
          </w:rPr>
          <w:t>50</w:t>
        </w:r>
      </w:fldSimple>
      <w:bookmarkEnd w:id="901"/>
      <w:r>
        <w:t>: Space Network Processor interface with the Query Builder in the background</w:t>
      </w:r>
    </w:p>
    <w:p w:rsidR="000255E5" w:rsidRDefault="000255E5" w:rsidP="00F2736F">
      <w:pPr>
        <w:pStyle w:val="Body"/>
      </w:pPr>
      <w:r>
        <w:t>A number of spaces are placed on the processing plane</w:t>
      </w:r>
      <w:r w:rsidR="00CA0697">
        <w:t xml:space="preserve"> of the Space Network Processor</w:t>
      </w:r>
      <w:r>
        <w:t>, d</w:t>
      </w:r>
      <w:r w:rsidR="00CA10E5">
        <w:t>epending o</w:t>
      </w:r>
      <w:r>
        <w:t xml:space="preserve">n the query built in Query Builder. </w:t>
      </w:r>
    </w:p>
    <w:p w:rsidR="00F04290" w:rsidRDefault="00E900AA" w:rsidP="00F2736F">
      <w:pPr>
        <w:pStyle w:val="Body"/>
      </w:pPr>
      <w:fldSimple w:instr=" REF _Ref97181427 \h  \* MERGEFORMAT ">
        <w:r w:rsidR="00FF3B3D">
          <w:t xml:space="preserve">Figure </w:t>
        </w:r>
        <w:r w:rsidR="00FF3B3D">
          <w:rPr>
            <w:noProof/>
          </w:rPr>
          <w:t>50</w:t>
        </w:r>
      </w:fldSimple>
      <w:r w:rsidR="000255E5">
        <w:t xml:space="preserve"> </w:t>
      </w:r>
      <w:r w:rsidR="00CA0697">
        <w:t>shows a space containing 66 spectra</w:t>
      </w:r>
      <w:r w:rsidR="00565AD3">
        <w:t>, created based on a selection in the Query Builder.</w:t>
      </w:r>
    </w:p>
    <w:p w:rsidR="00916CBE" w:rsidRDefault="00E900AA" w:rsidP="00F2736F">
      <w:pPr>
        <w:pStyle w:val="Body"/>
      </w:pPr>
      <w:r>
        <w:fldChar w:fldCharType="begin"/>
      </w:r>
      <w:r w:rsidR="00462F12">
        <w:instrText xml:space="preserve"> </w:instrText>
      </w:r>
      <w:r w:rsidR="00567E0A">
        <w:instrText>REF</w:instrText>
      </w:r>
      <w:r w:rsidR="00462F12">
        <w:instrText xml:space="preserve"> _Ref97182487 \h </w:instrText>
      </w:r>
      <w:r>
        <w:fldChar w:fldCharType="separate"/>
      </w:r>
      <w:r w:rsidR="00FF3B3D">
        <w:t xml:space="preserve">Figure </w:t>
      </w:r>
      <w:r w:rsidR="00FF3B3D">
        <w:rPr>
          <w:noProof/>
        </w:rPr>
        <w:t>51</w:t>
      </w:r>
      <w:r>
        <w:fldChar w:fldCharType="end"/>
      </w:r>
      <w:r w:rsidR="00462F12">
        <w:t xml:space="preserve"> shows the common elements of the Space Network Processor: processing plane, spaces, edges, context sensitive menu of the processing plane and the Run button.</w:t>
      </w:r>
    </w:p>
    <w:p w:rsidR="00F04290" w:rsidRDefault="00F04290" w:rsidP="00EB49E0">
      <w:pPr>
        <w:pStyle w:val="Figure"/>
      </w:pPr>
      <w:r>
        <w:rPr>
          <w:lang w:val="en-AU"/>
        </w:rPr>
        <w:drawing>
          <wp:inline distT="0" distB="0" distL="0" distR="0">
            <wp:extent cx="5577840" cy="3870960"/>
            <wp:effectExtent l="25400" t="0" r="10160" b="0"/>
            <wp:docPr id="150" name="Picture 28" descr=":::Plots and Graphs and Screenshots:Space Network Processor.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Plots and Graphs and Screenshots:Space Network Processor.pdf"/>
                    <pic:cNvPicPr>
                      <a:picLocks noChangeAspect="1" noChangeArrowheads="1"/>
                    </pic:cNvPicPr>
                  </pic:nvPicPr>
                  <pic:blipFill>
                    <a:blip r:embed="rId76"/>
                    <a:srcRect/>
                    <a:stretch>
                      <a:fillRect/>
                    </a:stretch>
                  </pic:blipFill>
                  <pic:spPr bwMode="auto">
                    <a:xfrm>
                      <a:off x="0" y="0"/>
                      <a:ext cx="5577840" cy="3870960"/>
                    </a:xfrm>
                    <a:prstGeom prst="rect">
                      <a:avLst/>
                    </a:prstGeom>
                    <a:noFill/>
                    <a:ln w="9525">
                      <a:noFill/>
                      <a:miter lim="800000"/>
                      <a:headEnd/>
                      <a:tailEnd/>
                    </a:ln>
                  </pic:spPr>
                </pic:pic>
              </a:graphicData>
            </a:graphic>
          </wp:inline>
        </w:drawing>
      </w:r>
    </w:p>
    <w:p w:rsidR="00F04290" w:rsidRDefault="00F04290" w:rsidP="00EB49E0">
      <w:pPr>
        <w:pStyle w:val="Caption"/>
      </w:pPr>
      <w:bookmarkStart w:id="902" w:name="_Ref97182487"/>
      <w:r>
        <w:t xml:space="preserve">Figure </w:t>
      </w:r>
      <w:r w:rsidR="00E900AA">
        <w:fldChar w:fldCharType="begin"/>
      </w:r>
      <w:r w:rsidR="00FB7375">
        <w:instrText xml:space="preserve"> </w:instrText>
      </w:r>
      <w:r w:rsidR="00567E0A">
        <w:instrText>SEQ</w:instrText>
      </w:r>
      <w:r w:rsidR="00FB7375">
        <w:instrText xml:space="preserve"> Figure \* ARABIC </w:instrText>
      </w:r>
      <w:r w:rsidR="00E900AA">
        <w:fldChar w:fldCharType="separate"/>
      </w:r>
      <w:r w:rsidR="00FF3B3D">
        <w:rPr>
          <w:noProof/>
        </w:rPr>
        <w:t>51</w:t>
      </w:r>
      <w:r w:rsidR="00E900AA">
        <w:rPr>
          <w:noProof/>
        </w:rPr>
        <w:fldChar w:fldCharType="end"/>
      </w:r>
      <w:bookmarkEnd w:id="902"/>
      <w:r>
        <w:t>: Elements of the Space Network Processor</w:t>
      </w:r>
    </w:p>
    <w:p w:rsidR="00916CBE" w:rsidRDefault="00916CBE" w:rsidP="00E5047C">
      <w:pPr>
        <w:pStyle w:val="Heading2"/>
      </w:pPr>
      <w:bookmarkStart w:id="903" w:name="_Toc355280394"/>
      <w:bookmarkStart w:id="904" w:name="_Toc356807340"/>
      <w:r>
        <w:t>Graphical Representations of Spaces and Modules</w:t>
      </w:r>
      <w:bookmarkEnd w:id="903"/>
      <w:bookmarkEnd w:id="904"/>
    </w:p>
    <w:p w:rsidR="00916CBE" w:rsidRDefault="00916CBE" w:rsidP="00A41FBF">
      <w:pPr>
        <w:pStyle w:val="Body"/>
      </w:pPr>
      <w:r>
        <w:t>Spaces are depicted as rectangular boxes</w:t>
      </w:r>
      <w:r w:rsidR="00C9728B">
        <w:t xml:space="preserve"> as shown here</w:t>
      </w:r>
      <w:r>
        <w:t>.</w:t>
      </w:r>
    </w:p>
    <w:p w:rsidR="00C9728B" w:rsidRDefault="00C9728B" w:rsidP="00C9728B">
      <w:pPr>
        <w:pStyle w:val="Figure"/>
      </w:pPr>
      <w:r>
        <w:rPr>
          <w:lang w:val="en-AU"/>
        </w:rPr>
        <w:drawing>
          <wp:inline distT="0" distB="0" distL="0" distR="0">
            <wp:extent cx="2171700" cy="752475"/>
            <wp:effectExtent l="25400" t="0" r="0" b="0"/>
            <wp:docPr id="117"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77"/>
                    <a:srcRect/>
                    <a:stretch>
                      <a:fillRect/>
                    </a:stretch>
                  </pic:blipFill>
                  <pic:spPr bwMode="auto">
                    <a:xfrm>
                      <a:off x="0" y="0"/>
                      <a:ext cx="2171700" cy="752475"/>
                    </a:xfrm>
                    <a:prstGeom prst="rect">
                      <a:avLst/>
                    </a:prstGeom>
                    <a:noFill/>
                    <a:ln w="9525">
                      <a:noFill/>
                      <a:miter lim="800000"/>
                      <a:headEnd/>
                      <a:tailEnd/>
                    </a:ln>
                  </pic:spPr>
                </pic:pic>
              </a:graphicData>
            </a:graphic>
          </wp:inline>
        </w:drawing>
      </w:r>
    </w:p>
    <w:p w:rsidR="00C9728B" w:rsidRDefault="00C9728B" w:rsidP="00C9728B">
      <w:pPr>
        <w:pStyle w:val="Caption"/>
        <w:rPr>
          <w:ins w:id="905" w:author="Peter Roberts" w:date="2013-05-08T09:19:00Z"/>
        </w:rPr>
      </w:pPr>
      <w:ins w:id="906" w:author="Peter Roberts" w:date="2013-05-08T09:19:00Z">
        <w:r>
          <w:t xml:space="preserve">Figure </w:t>
        </w:r>
        <w:r w:rsidR="00E900AA">
          <w:fldChar w:fldCharType="begin"/>
        </w:r>
        <w:r w:rsidR="0059560A">
          <w:instrText xml:space="preserve"> SEQ Figure \* ARABIC </w:instrText>
        </w:r>
        <w:r w:rsidR="00E900AA">
          <w:fldChar w:fldCharType="separate"/>
        </w:r>
      </w:ins>
      <w:r w:rsidR="00FF3B3D">
        <w:rPr>
          <w:noProof/>
        </w:rPr>
        <w:t>52</w:t>
      </w:r>
      <w:ins w:id="907" w:author="Peter Roberts" w:date="2013-05-08T09:19:00Z">
        <w:r w:rsidR="00E900AA">
          <w:fldChar w:fldCharType="end"/>
        </w:r>
        <w:r>
          <w:t>: Examples of the graphical representation of a space (left) and a processing module (right)</w:t>
        </w:r>
      </w:ins>
    </w:p>
    <w:p w:rsidR="00916CBE" w:rsidRDefault="00C9728B" w:rsidP="00A41FBF">
      <w:pPr>
        <w:pStyle w:val="Body"/>
      </w:pPr>
      <w:r>
        <w:t>Each</w:t>
      </w:r>
      <w:r w:rsidR="00916CBE">
        <w:t xml:space="preserve"> space displays the following information: </w:t>
      </w:r>
    </w:p>
    <w:p w:rsidR="00916CBE" w:rsidRDefault="00C9728B" w:rsidP="00C9728B">
      <w:pPr>
        <w:pStyle w:val="HangingIndent"/>
      </w:pPr>
      <w:r>
        <w:t>[Integer]</w:t>
      </w:r>
      <w:r>
        <w:tab/>
      </w:r>
      <w:r w:rsidR="00916CBE">
        <w:t>A unique number (zero in the example below)</w:t>
      </w:r>
    </w:p>
    <w:p w:rsidR="00916CBE" w:rsidRDefault="00C9728B" w:rsidP="00C9728B">
      <w:pPr>
        <w:pStyle w:val="HangingIndent"/>
      </w:pPr>
      <w:r>
        <w:t>Type</w:t>
      </w:r>
      <w:r>
        <w:tab/>
      </w:r>
      <w:r w:rsidR="00916CBE">
        <w:t>A space type, which can be ‘Sensor/Instrument Space’ if loaded from the database or ‘Spectral Space’ if generated by a processing module.</w:t>
      </w:r>
    </w:p>
    <w:p w:rsidR="00916CBE" w:rsidRDefault="00C9728B" w:rsidP="00C9728B">
      <w:pPr>
        <w:pStyle w:val="HangingIndent"/>
      </w:pPr>
      <w:r>
        <w:t>D</w:t>
      </w:r>
      <w:r>
        <w:tab/>
      </w:r>
      <w:r w:rsidR="00916CBE">
        <w:t>A dimension D, which is equal to the number of spectral bands of the spectra held by this space</w:t>
      </w:r>
    </w:p>
    <w:p w:rsidR="00916CBE" w:rsidRDefault="00C9728B" w:rsidP="00C9728B">
      <w:pPr>
        <w:pStyle w:val="HangingIndent"/>
      </w:pPr>
      <w:r>
        <w:t># Vectors</w:t>
      </w:r>
      <w:r>
        <w:tab/>
      </w:r>
      <w:r w:rsidR="00916CBE">
        <w:t>A number of vectors, which is equal to the number of spectra held by this space</w:t>
      </w:r>
    </w:p>
    <w:p w:rsidR="00916CBE" w:rsidRDefault="00C9728B" w:rsidP="00A41FBF">
      <w:pPr>
        <w:pStyle w:val="Body"/>
      </w:pPr>
      <w:r>
        <w:t>Modules are also depicted as rectangular boxes, but their contents are quite different.</w:t>
      </w:r>
    </w:p>
    <w:p w:rsidR="00A41FBF" w:rsidRDefault="00A41FBF" w:rsidP="00EB49E0">
      <w:pPr>
        <w:pStyle w:val="Figure"/>
      </w:pPr>
      <w:r>
        <w:rPr>
          <w:lang w:val="en-AU"/>
        </w:rPr>
        <w:drawing>
          <wp:inline distT="0" distB="0" distL="0" distR="0">
            <wp:extent cx="2514600" cy="828675"/>
            <wp:effectExtent l="25400" t="0" r="0" b="0"/>
            <wp:docPr id="53"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78"/>
                    <a:srcRect/>
                    <a:stretch>
                      <a:fillRect/>
                    </a:stretch>
                  </pic:blipFill>
                  <pic:spPr bwMode="auto">
                    <a:xfrm>
                      <a:off x="0" y="0"/>
                      <a:ext cx="2514600" cy="828675"/>
                    </a:xfrm>
                    <a:prstGeom prst="rect">
                      <a:avLst/>
                    </a:prstGeom>
                    <a:noFill/>
                    <a:ln w="9525">
                      <a:noFill/>
                      <a:miter lim="800000"/>
                      <a:headEnd/>
                      <a:tailEnd/>
                    </a:ln>
                  </pic:spPr>
                </pic:pic>
              </a:graphicData>
            </a:graphic>
          </wp:inline>
        </w:drawing>
      </w:r>
    </w:p>
    <w:p w:rsidR="00802E63" w:rsidRDefault="00916CBE" w:rsidP="00EB49E0">
      <w:pPr>
        <w:pStyle w:val="Caption"/>
        <w:rPr>
          <w:ins w:id="908" w:author="Peter" w:date="2013-05-08T09:19:00Z"/>
        </w:rPr>
      </w:pPr>
      <w:bookmarkStart w:id="909" w:name="_Ref97260388"/>
      <w:ins w:id="910" w:author="Peter" w:date="2013-05-08T09:19:00Z">
        <w:r>
          <w:t xml:space="preserve">Figure </w:t>
        </w:r>
        <w:r w:rsidR="00E900AA">
          <w:fldChar w:fldCharType="begin"/>
        </w:r>
        <w:r w:rsidR="00FB7375">
          <w:instrText xml:space="preserve"> </w:instrText>
        </w:r>
        <w:r w:rsidR="00567E0A">
          <w:instrText>SEQ</w:instrText>
        </w:r>
        <w:r w:rsidR="00FB7375">
          <w:instrText xml:space="preserve"> Figure \* ARABIC </w:instrText>
        </w:r>
        <w:r w:rsidR="00E900AA">
          <w:fldChar w:fldCharType="separate"/>
        </w:r>
      </w:ins>
      <w:r w:rsidR="00FF3B3D">
        <w:rPr>
          <w:noProof/>
        </w:rPr>
        <w:t>53</w:t>
      </w:r>
      <w:ins w:id="911" w:author="Peter" w:date="2013-05-08T09:19:00Z">
        <w:r w:rsidR="00E900AA">
          <w:rPr>
            <w:noProof/>
          </w:rPr>
          <w:fldChar w:fldCharType="end"/>
        </w:r>
        <w:r>
          <w:t>: Examples of the graphical representation of a space (left) and a processing module (right)</w:t>
        </w:r>
      </w:ins>
    </w:p>
    <w:p w:rsidR="00802E63" w:rsidRDefault="00916CBE" w:rsidP="00EB49E0">
      <w:pPr>
        <w:pStyle w:val="Caption"/>
      </w:pPr>
      <w:ins w:id="912" w:author="Peter Roberts" w:date="2013-05-08T09:19:00Z">
        <w:r>
          <w:t xml:space="preserve">Figure </w:t>
        </w:r>
        <w:r w:rsidR="00E900AA">
          <w:fldChar w:fldCharType="begin"/>
        </w:r>
        <w:r w:rsidR="00FB7375">
          <w:instrText xml:space="preserve"> </w:instrText>
        </w:r>
        <w:r w:rsidR="00567E0A">
          <w:instrText>SEQ</w:instrText>
        </w:r>
        <w:r w:rsidR="00FB7375">
          <w:instrText xml:space="preserve"> Figure \* ARABIC </w:instrText>
        </w:r>
        <w:r w:rsidR="00E900AA">
          <w:fldChar w:fldCharType="separate"/>
        </w:r>
      </w:ins>
      <w:r w:rsidR="00FF3B3D">
        <w:rPr>
          <w:noProof/>
        </w:rPr>
        <w:t>54</w:t>
      </w:r>
      <w:ins w:id="913" w:author="Peter Roberts" w:date="2013-05-08T09:19:00Z">
        <w:r w:rsidR="00E900AA">
          <w:rPr>
            <w:noProof/>
          </w:rPr>
          <w:fldChar w:fldCharType="end"/>
        </w:r>
        <w:bookmarkEnd w:id="909"/>
        <w:r>
          <w:t>: Examples of the graphical representation of a space (left) and a processing module (right)</w:t>
        </w:r>
      </w:ins>
    </w:p>
    <w:p w:rsidR="00C9728B" w:rsidRDefault="00C9728B" w:rsidP="00C9728B">
      <w:pPr>
        <w:pStyle w:val="HangingIndent"/>
      </w:pPr>
      <w:r>
        <w:t>Proc. module</w:t>
      </w:r>
      <w:r>
        <w:tab/>
        <w:t>A module name</w:t>
      </w:r>
    </w:p>
    <w:p w:rsidR="00C9728B" w:rsidRDefault="00C9728B" w:rsidP="00C9728B">
      <w:pPr>
        <w:pStyle w:val="HangingIndent"/>
      </w:pPr>
      <w:r>
        <w:t>Settings</w:t>
      </w:r>
      <w:r>
        <w:tab/>
        <w:t>Information about the configuration (if applicable)</w:t>
      </w:r>
    </w:p>
    <w:p w:rsidR="00C9728B" w:rsidRDefault="00C9728B" w:rsidP="00C9728B">
      <w:pPr>
        <w:pStyle w:val="HangingIndent"/>
      </w:pPr>
      <w:r>
        <w:t>Status</w:t>
      </w:r>
      <w:r>
        <w:tab/>
        <w:t>The current processing status (text and progress bar). During processing, the progress is shown by the progress bar.</w:t>
      </w:r>
    </w:p>
    <w:p w:rsidR="00802E63" w:rsidRDefault="00802E63" w:rsidP="00A41FBF">
      <w:pPr>
        <w:pStyle w:val="Body"/>
      </w:pPr>
      <w:r>
        <w:t>Spaces and modules can be rearranged by dragging with the mouse. The edges are updated automatically.</w:t>
      </w:r>
    </w:p>
    <w:p w:rsidR="00802E63" w:rsidRDefault="00802E63" w:rsidP="00A41FBF">
      <w:pPr>
        <w:pStyle w:val="Body"/>
      </w:pPr>
      <w:r>
        <w:t>A group of elements can be moved as single block. Select the elements by dragging a box around them using the mouse, then drag the selection (</w:t>
      </w:r>
      <w:r w:rsidR="00E900AA">
        <w:fldChar w:fldCharType="begin"/>
      </w:r>
      <w:r w:rsidR="00A7040E">
        <w:instrText xml:space="preserve"> </w:instrText>
      </w:r>
      <w:r w:rsidR="00567E0A">
        <w:instrText>REF</w:instrText>
      </w:r>
      <w:r w:rsidR="00A7040E">
        <w:instrText xml:space="preserve"> _Ref97361386 \h </w:instrText>
      </w:r>
      <w:r w:rsidR="00E900AA">
        <w:fldChar w:fldCharType="separate"/>
      </w:r>
      <w:r w:rsidR="00FF3B3D">
        <w:t xml:space="preserve">Figure </w:t>
      </w:r>
      <w:r w:rsidR="00FF3B3D">
        <w:rPr>
          <w:noProof/>
        </w:rPr>
        <w:t>55</w:t>
      </w:r>
      <w:r w:rsidR="00E900AA">
        <w:fldChar w:fldCharType="end"/>
      </w:r>
      <w:r>
        <w:t>).</w:t>
      </w:r>
      <w:r w:rsidR="00C9728B">
        <w:t xml:space="preserve"> </w:t>
      </w:r>
      <w:r w:rsidR="00C9728B" w:rsidRPr="00C9728B">
        <w:rPr>
          <w:rStyle w:val="DocActionChar"/>
        </w:rPr>
        <w:t>%%% How are selected boxes identified, and what element do you need to drag to be effective? Can boxes overlap or obscure one another?</w:t>
      </w:r>
    </w:p>
    <w:p w:rsidR="00802E63" w:rsidRDefault="00802E63" w:rsidP="00EB49E0">
      <w:pPr>
        <w:pStyle w:val="Figure"/>
      </w:pPr>
      <w:r>
        <w:rPr>
          <w:lang w:val="en-AU"/>
        </w:rPr>
        <w:drawing>
          <wp:inline distT="0" distB="0" distL="0" distR="0">
            <wp:extent cx="5580380" cy="2240046"/>
            <wp:effectExtent l="25400" t="0" r="7620" b="0"/>
            <wp:docPr id="177"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79"/>
                    <a:srcRect/>
                    <a:stretch>
                      <a:fillRect/>
                    </a:stretch>
                  </pic:blipFill>
                  <pic:spPr bwMode="auto">
                    <a:xfrm>
                      <a:off x="0" y="0"/>
                      <a:ext cx="5580380" cy="2240046"/>
                    </a:xfrm>
                    <a:prstGeom prst="rect">
                      <a:avLst/>
                    </a:prstGeom>
                    <a:noFill/>
                    <a:ln w="9525">
                      <a:noFill/>
                      <a:miter lim="800000"/>
                      <a:headEnd/>
                      <a:tailEnd/>
                    </a:ln>
                  </pic:spPr>
                </pic:pic>
              </a:graphicData>
            </a:graphic>
          </wp:inline>
        </w:drawing>
      </w:r>
    </w:p>
    <w:p w:rsidR="00462F12" w:rsidRPr="00C479EA" w:rsidRDefault="00802E63" w:rsidP="00EB49E0">
      <w:pPr>
        <w:pStyle w:val="Caption"/>
      </w:pPr>
      <w:bookmarkStart w:id="914" w:name="_Ref97361386"/>
      <w:r>
        <w:t xml:space="preserve">Figure </w:t>
      </w:r>
      <w:r w:rsidR="00E900AA">
        <w:fldChar w:fldCharType="begin"/>
      </w:r>
      <w:r w:rsidR="00FB7375">
        <w:instrText xml:space="preserve"> </w:instrText>
      </w:r>
      <w:r w:rsidR="00567E0A">
        <w:instrText>SEQ</w:instrText>
      </w:r>
      <w:r w:rsidR="00FB7375">
        <w:instrText xml:space="preserve"> Figure \* ARABIC </w:instrText>
      </w:r>
      <w:r w:rsidR="00E900AA">
        <w:fldChar w:fldCharType="separate"/>
      </w:r>
      <w:r w:rsidR="00FF3B3D">
        <w:rPr>
          <w:noProof/>
        </w:rPr>
        <w:t>55</w:t>
      </w:r>
      <w:r w:rsidR="00E900AA">
        <w:rPr>
          <w:noProof/>
        </w:rPr>
        <w:fldChar w:fldCharType="end"/>
      </w:r>
      <w:bookmarkEnd w:id="914"/>
      <w:r>
        <w:t>: Multiple-selection of elements after dragging a box around them</w:t>
      </w:r>
    </w:p>
    <w:p w:rsidR="00462F12" w:rsidRDefault="00462F12" w:rsidP="00E5047C">
      <w:pPr>
        <w:pStyle w:val="Heading2"/>
      </w:pPr>
      <w:bookmarkStart w:id="915" w:name="_Toc355280395"/>
      <w:bookmarkStart w:id="916" w:name="_Toc356807341"/>
      <w:r>
        <w:t>Adding Modules and linking with Spaces</w:t>
      </w:r>
      <w:bookmarkEnd w:id="915"/>
      <w:bookmarkEnd w:id="916"/>
    </w:p>
    <w:p w:rsidR="00C966DC" w:rsidRDefault="00462F12" w:rsidP="00A41FBF">
      <w:pPr>
        <w:pStyle w:val="Body"/>
      </w:pPr>
      <w:r>
        <w:t>To add a module</w:t>
      </w:r>
      <w:r w:rsidR="00897F15">
        <w:t>,</w:t>
      </w:r>
      <w:r>
        <w:t xml:space="preserve"> click the mouse menu button over some empty area of the processing plane. This brings up the context sensitive menu shown in </w:t>
      </w:r>
      <w:fldSimple w:instr=" REF _Ref97182487 \h  \* MERGEFORMAT ">
        <w:r w:rsidR="00FF3B3D">
          <w:t xml:space="preserve">Figure </w:t>
        </w:r>
        <w:r w:rsidR="00FF3B3D">
          <w:rPr>
            <w:noProof/>
          </w:rPr>
          <w:t>51</w:t>
        </w:r>
      </w:fldSimple>
      <w:r>
        <w:t xml:space="preserve">. Select ‘Add Module’ and a selection of the available modules </w:t>
      </w:r>
      <w:r w:rsidR="005A36AA">
        <w:t>will appear</w:t>
      </w:r>
      <w:r>
        <w:t xml:space="preserve"> (</w:t>
      </w:r>
      <w:fldSimple w:instr=" REF _Ref97182841 \h  \* MERGEFORMAT ">
        <w:r w:rsidR="00FF3B3D">
          <w:t xml:space="preserve">Figure </w:t>
        </w:r>
        <w:r w:rsidR="00FF3B3D">
          <w:rPr>
            <w:noProof/>
          </w:rPr>
          <w:t>56</w:t>
        </w:r>
      </w:fldSimple>
      <w:r>
        <w:t>).</w:t>
      </w:r>
      <w:r w:rsidR="00C966DC">
        <w:t xml:space="preserve"> Select one of the modules, click ‘OK’ and a new module will be added to the processing plane.</w:t>
      </w:r>
    </w:p>
    <w:p w:rsidR="00565AD3" w:rsidRDefault="00C966DC" w:rsidP="00A41FBF">
      <w:pPr>
        <w:pStyle w:val="Body"/>
      </w:pPr>
      <w:r>
        <w:t xml:space="preserve">To connect the module with an input space, click the menu button over the module. This displays the </w:t>
      </w:r>
      <w:r w:rsidR="00027485">
        <w:t>popup</w:t>
      </w:r>
      <w:r>
        <w:t xml:space="preserve"> menu of the module (</w:t>
      </w:r>
      <w:fldSimple w:instr=" REF _Ref97183007 \h  \* MERGEFORMAT ">
        <w:r w:rsidR="00FF3B3D">
          <w:t xml:space="preserve">Figure </w:t>
        </w:r>
        <w:r w:rsidR="00FF3B3D">
          <w:rPr>
            <w:noProof/>
          </w:rPr>
          <w:t>57</w:t>
        </w:r>
      </w:fldSimple>
      <w:r>
        <w:t>). Select ‘Set Input Spaces’ and in the ‘Input Space Selection’ dialog select the number of the space to connect and click ‘OK’</w:t>
      </w:r>
      <w:r w:rsidR="006E03D5">
        <w:t xml:space="preserve"> (</w:t>
      </w:r>
      <w:fldSimple w:instr=" REF _Ref97183007 \h  \* MERGEFORMAT ">
        <w:r w:rsidR="00FF3B3D">
          <w:t xml:space="preserve">Figure </w:t>
        </w:r>
        <w:r w:rsidR="00FF3B3D">
          <w:rPr>
            <w:noProof/>
          </w:rPr>
          <w:t>57</w:t>
        </w:r>
      </w:fldSimple>
      <w:r w:rsidR="006E03D5">
        <w:t>)</w:t>
      </w:r>
      <w:r>
        <w:t>. Note that all spaces are given a unique number, which is located on the top left of each space. Connecting an input space automatically generates an output space, which is added to the processing plane and connected with the module.</w:t>
      </w:r>
    </w:p>
    <w:p w:rsidR="005A36AA" w:rsidRDefault="0008201A" w:rsidP="00EB49E0">
      <w:pPr>
        <w:pStyle w:val="Figure"/>
      </w:pPr>
      <w:r>
        <w:rPr>
          <w:lang w:val="en-AU"/>
        </w:rPr>
        <w:drawing>
          <wp:inline distT="0" distB="0" distL="0" distR="0">
            <wp:extent cx="2679065" cy="2014094"/>
            <wp:effectExtent l="25400" t="0" r="0" b="0"/>
            <wp:docPr id="184"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pic:cNvPicPr>
                      <a:picLocks noChangeAspect="1" noChangeArrowheads="1"/>
                    </pic:cNvPicPr>
                  </pic:nvPicPr>
                  <pic:blipFill>
                    <a:blip r:embed="rId80"/>
                    <a:srcRect/>
                    <a:stretch>
                      <a:fillRect/>
                    </a:stretch>
                  </pic:blipFill>
                  <pic:spPr bwMode="auto">
                    <a:xfrm>
                      <a:off x="0" y="0"/>
                      <a:ext cx="2679065" cy="2014094"/>
                    </a:xfrm>
                    <a:prstGeom prst="rect">
                      <a:avLst/>
                    </a:prstGeom>
                    <a:noFill/>
                    <a:ln w="9525">
                      <a:noFill/>
                      <a:miter lim="800000"/>
                      <a:headEnd/>
                      <a:tailEnd/>
                    </a:ln>
                  </pic:spPr>
                </pic:pic>
              </a:graphicData>
            </a:graphic>
          </wp:inline>
        </w:drawing>
      </w:r>
    </w:p>
    <w:p w:rsidR="00C966DC" w:rsidRDefault="005A36AA" w:rsidP="00EB49E0">
      <w:pPr>
        <w:pStyle w:val="Caption"/>
      </w:pPr>
      <w:bookmarkStart w:id="917" w:name="_Ref97182841"/>
      <w:r>
        <w:t xml:space="preserve">Figure </w:t>
      </w:r>
      <w:r w:rsidR="00E900AA">
        <w:fldChar w:fldCharType="begin"/>
      </w:r>
      <w:r w:rsidR="00FB7375">
        <w:instrText xml:space="preserve"> </w:instrText>
      </w:r>
      <w:r w:rsidR="00567E0A">
        <w:instrText>SEQ</w:instrText>
      </w:r>
      <w:r w:rsidR="00FB7375">
        <w:instrText xml:space="preserve"> Figure \* ARABIC </w:instrText>
      </w:r>
      <w:r w:rsidR="00E900AA">
        <w:fldChar w:fldCharType="separate"/>
      </w:r>
      <w:r w:rsidR="00FF3B3D">
        <w:rPr>
          <w:noProof/>
        </w:rPr>
        <w:t>56</w:t>
      </w:r>
      <w:r w:rsidR="00E900AA">
        <w:rPr>
          <w:noProof/>
        </w:rPr>
        <w:fldChar w:fldCharType="end"/>
      </w:r>
      <w:bookmarkEnd w:id="917"/>
      <w:r>
        <w:t>: Module selection dialog</w:t>
      </w:r>
    </w:p>
    <w:p w:rsidR="00A41FBF" w:rsidRPr="00A41FBF" w:rsidRDefault="00A41FBF" w:rsidP="00EB49E0">
      <w:pPr>
        <w:pStyle w:val="Figure"/>
      </w:pPr>
      <w:r w:rsidRPr="00C966DC">
        <w:rPr>
          <w:lang w:val="en-AU"/>
        </w:rPr>
        <w:drawing>
          <wp:inline distT="0" distB="0" distL="0" distR="0">
            <wp:extent cx="1069975" cy="507474"/>
            <wp:effectExtent l="25400" t="0" r="0" b="0"/>
            <wp:docPr id="65"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81"/>
                    <a:srcRect/>
                    <a:stretch>
                      <a:fillRect/>
                    </a:stretch>
                  </pic:blipFill>
                  <pic:spPr bwMode="auto">
                    <a:xfrm>
                      <a:off x="0" y="0"/>
                      <a:ext cx="1071199" cy="508055"/>
                    </a:xfrm>
                    <a:prstGeom prst="rect">
                      <a:avLst/>
                    </a:prstGeom>
                    <a:noFill/>
                    <a:ln w="9525">
                      <a:noFill/>
                      <a:miter lim="800000"/>
                      <a:headEnd/>
                      <a:tailEnd/>
                    </a:ln>
                  </pic:spPr>
                </pic:pic>
              </a:graphicData>
            </a:graphic>
          </wp:inline>
        </w:drawing>
      </w:r>
      <w:r>
        <w:t xml:space="preserve">      </w:t>
      </w:r>
      <w:r w:rsidRPr="00C966DC">
        <w:rPr>
          <w:lang w:val="en-AU"/>
        </w:rPr>
        <w:drawing>
          <wp:inline distT="0" distB="0" distL="0" distR="0">
            <wp:extent cx="1611817" cy="1119505"/>
            <wp:effectExtent l="25400" t="0" r="0" b="0"/>
            <wp:docPr id="66"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82"/>
                    <a:srcRect/>
                    <a:stretch>
                      <a:fillRect/>
                    </a:stretch>
                  </pic:blipFill>
                  <pic:spPr bwMode="auto">
                    <a:xfrm>
                      <a:off x="0" y="0"/>
                      <a:ext cx="1617348" cy="1123346"/>
                    </a:xfrm>
                    <a:prstGeom prst="rect">
                      <a:avLst/>
                    </a:prstGeom>
                    <a:noFill/>
                    <a:ln w="9525">
                      <a:noFill/>
                      <a:miter lim="800000"/>
                      <a:headEnd/>
                      <a:tailEnd/>
                    </a:ln>
                  </pic:spPr>
                </pic:pic>
              </a:graphicData>
            </a:graphic>
          </wp:inline>
        </w:drawing>
      </w:r>
    </w:p>
    <w:p w:rsidR="00C966DC" w:rsidRDefault="00C966DC" w:rsidP="00EB49E0">
      <w:pPr>
        <w:pStyle w:val="Caption"/>
      </w:pPr>
      <w:bookmarkStart w:id="918" w:name="_Ref97183007"/>
      <w:r>
        <w:t xml:space="preserve">Figure </w:t>
      </w:r>
      <w:r w:rsidR="00E900AA">
        <w:fldChar w:fldCharType="begin"/>
      </w:r>
      <w:r w:rsidR="00FB7375">
        <w:instrText xml:space="preserve"> </w:instrText>
      </w:r>
      <w:r w:rsidR="00567E0A">
        <w:instrText>SEQ</w:instrText>
      </w:r>
      <w:r w:rsidR="00FB7375">
        <w:instrText xml:space="preserve"> Figure \* ARABIC </w:instrText>
      </w:r>
      <w:r w:rsidR="00E900AA">
        <w:fldChar w:fldCharType="separate"/>
      </w:r>
      <w:r w:rsidR="00FF3B3D">
        <w:rPr>
          <w:noProof/>
        </w:rPr>
        <w:t>57</w:t>
      </w:r>
      <w:r w:rsidR="00E900AA">
        <w:rPr>
          <w:noProof/>
        </w:rPr>
        <w:fldChar w:fldCharType="end"/>
      </w:r>
      <w:bookmarkEnd w:id="918"/>
      <w:r>
        <w:t xml:space="preserve">: </w:t>
      </w:r>
      <w:r w:rsidR="00027485">
        <w:t>Popup</w:t>
      </w:r>
      <w:r>
        <w:t xml:space="preserve"> menu of a module (left) and the input space selection dialog (right)</w:t>
      </w:r>
    </w:p>
    <w:p w:rsidR="006E03D5" w:rsidRDefault="006E03D5" w:rsidP="00E5047C">
      <w:pPr>
        <w:pStyle w:val="Heading2"/>
      </w:pPr>
      <w:bookmarkStart w:id="919" w:name="_Toc355280396"/>
      <w:bookmarkStart w:id="920" w:name="_Toc356807342"/>
      <w:r>
        <w:t>Configuration of Modules</w:t>
      </w:r>
      <w:bookmarkEnd w:id="919"/>
      <w:bookmarkEnd w:id="920"/>
    </w:p>
    <w:p w:rsidR="006E03D5" w:rsidRDefault="006E03D5" w:rsidP="00A41FBF">
      <w:pPr>
        <w:pStyle w:val="Body"/>
      </w:pPr>
      <w:r>
        <w:t>Some modules may need configuration. To display the configuration dialog of a module click menu over the module and select ‘Configure’.</w:t>
      </w:r>
    </w:p>
    <w:p w:rsidR="00565AD3" w:rsidRPr="005A36AA" w:rsidRDefault="006E03D5" w:rsidP="00A41FBF">
      <w:pPr>
        <w:pStyle w:val="Body"/>
      </w:pPr>
      <w:r>
        <w:t xml:space="preserve">The possible configuration </w:t>
      </w:r>
      <w:r w:rsidR="00F6559D">
        <w:t>settings of each module are</w:t>
      </w:r>
      <w:r>
        <w:t xml:space="preserve"> detailed in the respective module description.</w:t>
      </w:r>
    </w:p>
    <w:p w:rsidR="00B5325A" w:rsidRDefault="00B5325A" w:rsidP="00E5047C">
      <w:pPr>
        <w:pStyle w:val="Heading2"/>
      </w:pPr>
      <w:bookmarkStart w:id="921" w:name="_Toc355280397"/>
      <w:bookmarkStart w:id="922" w:name="_Toc356807343"/>
      <w:r>
        <w:t>Processing Module Descriptions</w:t>
      </w:r>
      <w:bookmarkEnd w:id="921"/>
      <w:bookmarkEnd w:id="922"/>
    </w:p>
    <w:p w:rsidR="00B5325A" w:rsidRDefault="00B5325A" w:rsidP="00A7583F">
      <w:pPr>
        <w:pStyle w:val="Heading3"/>
      </w:pPr>
      <w:bookmarkStart w:id="923" w:name="_Toc355280398"/>
      <w:bookmarkStart w:id="924" w:name="_Toc356807344"/>
      <w:r>
        <w:t>Radiance to Reflectance Transformation</w:t>
      </w:r>
      <w:bookmarkEnd w:id="923"/>
      <w:bookmarkEnd w:id="924"/>
    </w:p>
    <w:p w:rsidR="00B5325A" w:rsidRDefault="00B5325A" w:rsidP="00A41FBF">
      <w:pPr>
        <w:pStyle w:val="Body"/>
      </w:pPr>
      <w:r>
        <w:t>The module ‘Radiance to Reflectance’ is building ratios of target and reference panel radiances:</w:t>
      </w:r>
    </w:p>
    <w:p w:rsidR="00B5325A" w:rsidRDefault="00DA7E70" w:rsidP="00DA7E70">
      <w:pPr>
        <w:pStyle w:val="Formula"/>
      </w:pPr>
      <w:r>
        <w:rPr>
          <w:noProof/>
          <w:lang w:val="en-AU" w:eastAsia="ja-JP"/>
        </w:rPr>
        <w:drawing>
          <wp:inline distT="0" distB="0" distL="0" distR="0">
            <wp:extent cx="589280" cy="477520"/>
            <wp:effectExtent l="25400" t="0" r="0" b="0"/>
            <wp:docPr id="1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83"/>
                    <a:srcRect/>
                    <a:stretch>
                      <a:fillRect/>
                    </a:stretch>
                  </pic:blipFill>
                  <pic:spPr bwMode="auto">
                    <a:xfrm>
                      <a:off x="0" y="0"/>
                      <a:ext cx="589280" cy="477520"/>
                    </a:xfrm>
                    <a:prstGeom prst="rect">
                      <a:avLst/>
                    </a:prstGeom>
                    <a:noFill/>
                    <a:ln w="9525">
                      <a:noFill/>
                      <a:miter lim="800000"/>
                      <a:headEnd/>
                      <a:tailEnd/>
                    </a:ln>
                  </pic:spPr>
                </pic:pic>
              </a:graphicData>
            </a:graphic>
          </wp:inline>
        </w:drawing>
      </w:r>
    </w:p>
    <w:p w:rsidR="00B5325A" w:rsidRDefault="00B5325A" w:rsidP="00A41FBF">
      <w:pPr>
        <w:pStyle w:val="Body"/>
      </w:pPr>
      <w:r>
        <w:t xml:space="preserve">As a prerequisite, datalinks of the type ‘Spectralon’ must exist between the target spectra and the corresponding reference spectra. </w:t>
      </w:r>
      <w:r w:rsidR="00C91308">
        <w:t xml:space="preserve">For an explanation of how such links are created please refer to </w:t>
      </w:r>
      <w:r w:rsidR="00E900AA">
        <w:fldChar w:fldCharType="begin"/>
      </w:r>
      <w:r w:rsidR="00604510">
        <w:instrText xml:space="preserve"> REF _Ref153794273 \r \h  \* MERGEFORMAT </w:instrText>
      </w:r>
      <w:r w:rsidR="00E900AA">
        <w:fldChar w:fldCharType="separate"/>
      </w:r>
      <w:r w:rsidR="00FF3B3D">
        <w:rPr>
          <w:b/>
          <w:bCs/>
          <w:lang w:val="en-US"/>
        </w:rPr>
        <w:t>Error! Reference source not found.</w:t>
      </w:r>
      <w:r w:rsidR="00E900AA">
        <w:fldChar w:fldCharType="end"/>
      </w:r>
      <w:r w:rsidR="00C91308">
        <w:t>.</w:t>
      </w:r>
      <w:r w:rsidR="00DA7E70">
        <w:t xml:space="preserve">  </w:t>
      </w:r>
      <w:r w:rsidR="00DA7E70" w:rsidRPr="00DA7E70">
        <w:rPr>
          <w:rStyle w:val="DocActionChar"/>
        </w:rPr>
        <w:t>%%% Are links supported in this app? Do you have to link to two spectra boxes? What if their D values are different?</w:t>
      </w:r>
    </w:p>
    <w:p w:rsidR="002B31FB" w:rsidRDefault="002B31FB" w:rsidP="00A7583F">
      <w:pPr>
        <w:pStyle w:val="Heading3"/>
      </w:pPr>
      <w:bookmarkStart w:id="925" w:name="_Ref97735916"/>
      <w:bookmarkStart w:id="926" w:name="_Toc355280399"/>
      <w:bookmarkStart w:id="927" w:name="_Toc356807345"/>
      <w:r>
        <w:t>Reference Panel Correction Factors</w:t>
      </w:r>
      <w:bookmarkEnd w:id="925"/>
      <w:bookmarkEnd w:id="926"/>
      <w:bookmarkEnd w:id="927"/>
    </w:p>
    <w:p w:rsidR="002B31FB" w:rsidRDefault="002B31FB" w:rsidP="00A41FBF">
      <w:pPr>
        <w:pStyle w:val="Body"/>
      </w:pPr>
      <w:r>
        <w:t>This module retrieves the correction factors for all reference panels that were used during data acquisition of the spectra contained by the input space.</w:t>
      </w:r>
    </w:p>
    <w:p w:rsidR="002B31FB" w:rsidRDefault="008F153A" w:rsidP="00A41FBF">
      <w:pPr>
        <w:pStyle w:val="Body"/>
      </w:pPr>
      <w:r>
        <w:t>As</w:t>
      </w:r>
      <w:r w:rsidR="002B31FB">
        <w:t xml:space="preserve"> prerequisite</w:t>
      </w:r>
      <w:r>
        <w:t>s</w:t>
      </w:r>
      <w:r w:rsidR="002B31FB">
        <w:t xml:space="preserve">, </w:t>
      </w:r>
      <w:r>
        <w:t>a reference panel must be set for the input spectra using the Metadata Editor (</w:t>
      </w:r>
      <w:fldSimple w:instr=" REF _Ref97354438 \h  \* MERGEFORMAT ">
        <w:r w:rsidR="00FF3B3D">
          <w:t xml:space="preserve">Figure </w:t>
        </w:r>
        <w:r w:rsidR="00FF3B3D">
          <w:rPr>
            <w:noProof/>
          </w:rPr>
          <w:t>58</w:t>
        </w:r>
      </w:fldSimple>
      <w:r>
        <w:t xml:space="preserve">) and calibration data for the panel must have been loaded to the database. Calibration data loading is a task of the system administrator. For details on the reference panel administration see </w:t>
      </w:r>
      <w:fldSimple w:instr=" REF _Ref97355090 \r \h  \* MERGEFORMAT ">
        <w:r w:rsidR="00FF3B3D">
          <w:t>12.5</w:t>
        </w:r>
      </w:fldSimple>
      <w:r>
        <w:t>.</w:t>
      </w:r>
    </w:p>
    <w:p w:rsidR="008F153A" w:rsidRDefault="002B31FB" w:rsidP="00EB49E0">
      <w:pPr>
        <w:pStyle w:val="Figure"/>
      </w:pPr>
      <w:r>
        <w:rPr>
          <w:lang w:val="en-AU"/>
        </w:rPr>
        <w:drawing>
          <wp:inline distT="0" distB="0" distL="0" distR="0">
            <wp:extent cx="4288155" cy="419365"/>
            <wp:effectExtent l="25400" t="0" r="4445" b="0"/>
            <wp:docPr id="170"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84"/>
                    <a:srcRect/>
                    <a:stretch>
                      <a:fillRect/>
                    </a:stretch>
                  </pic:blipFill>
                  <pic:spPr bwMode="auto">
                    <a:xfrm>
                      <a:off x="0" y="0"/>
                      <a:ext cx="4284255" cy="418984"/>
                    </a:xfrm>
                    <a:prstGeom prst="rect">
                      <a:avLst/>
                    </a:prstGeom>
                    <a:noFill/>
                    <a:ln w="9525">
                      <a:noFill/>
                      <a:miter lim="800000"/>
                      <a:headEnd/>
                      <a:tailEnd/>
                    </a:ln>
                  </pic:spPr>
                </pic:pic>
              </a:graphicData>
            </a:graphic>
          </wp:inline>
        </w:drawing>
      </w:r>
    </w:p>
    <w:p w:rsidR="002B31FB" w:rsidRDefault="008F153A" w:rsidP="00EB49E0">
      <w:pPr>
        <w:pStyle w:val="Caption"/>
      </w:pPr>
      <w:bookmarkStart w:id="928" w:name="_Ref97354438"/>
      <w:r>
        <w:t xml:space="preserve">Figure </w:t>
      </w:r>
      <w:r w:rsidR="00E900AA">
        <w:fldChar w:fldCharType="begin"/>
      </w:r>
      <w:r w:rsidR="00FB7375">
        <w:instrText xml:space="preserve"> </w:instrText>
      </w:r>
      <w:r w:rsidR="00567E0A">
        <w:instrText>SEQ</w:instrText>
      </w:r>
      <w:r w:rsidR="00FB7375">
        <w:instrText xml:space="preserve"> Figure \* ARABIC </w:instrText>
      </w:r>
      <w:r w:rsidR="00E900AA">
        <w:fldChar w:fldCharType="separate"/>
      </w:r>
      <w:r w:rsidR="00FF3B3D">
        <w:rPr>
          <w:noProof/>
        </w:rPr>
        <w:t>58</w:t>
      </w:r>
      <w:r w:rsidR="00E900AA">
        <w:rPr>
          <w:noProof/>
        </w:rPr>
        <w:fldChar w:fldCharType="end"/>
      </w:r>
      <w:bookmarkEnd w:id="928"/>
      <w:r>
        <w:t>: Reference panel setting in the Metadata Editor</w:t>
      </w:r>
    </w:p>
    <w:p w:rsidR="008F153A" w:rsidRDefault="008F153A" w:rsidP="00A41FBF">
      <w:pPr>
        <w:pStyle w:val="Body"/>
      </w:pPr>
      <w:r>
        <w:t>If no calibration data can be found, a warning is displayed and the module creates no output space.</w:t>
      </w:r>
    </w:p>
    <w:p w:rsidR="008F153A" w:rsidRDefault="00E900AA" w:rsidP="00A41FBF">
      <w:pPr>
        <w:pStyle w:val="Body"/>
      </w:pPr>
      <w:fldSimple w:instr=" REF _Ref97354667 \h  \* MERGEFORMAT ">
        <w:r w:rsidR="00FF3B3D">
          <w:t xml:space="preserve">Figure </w:t>
        </w:r>
        <w:r w:rsidR="00FF3B3D">
          <w:rPr>
            <w:noProof/>
          </w:rPr>
          <w:t>59</w:t>
        </w:r>
      </w:fldSimple>
      <w:r w:rsidR="008F153A">
        <w:t xml:space="preserve"> shows a processing chain that selects the panel correction factors and plots using a spectral line plot (</w:t>
      </w:r>
      <w:fldSimple w:instr=" REF _Ref97354714 \h  \* MERGEFORMAT ">
        <w:r w:rsidR="00FF3B3D">
          <w:t xml:space="preserve">Figure </w:t>
        </w:r>
        <w:r w:rsidR="00FF3B3D">
          <w:rPr>
            <w:noProof/>
          </w:rPr>
          <w:t>60</w:t>
        </w:r>
      </w:fldSimple>
      <w:r w:rsidR="008F153A">
        <w:t>).</w:t>
      </w:r>
    </w:p>
    <w:p w:rsidR="008F153A" w:rsidRDefault="002B31FB" w:rsidP="00EB49E0">
      <w:pPr>
        <w:pStyle w:val="Figure"/>
      </w:pPr>
      <w:r>
        <w:rPr>
          <w:lang w:val="en-AU"/>
        </w:rPr>
        <w:drawing>
          <wp:inline distT="0" distB="0" distL="0" distR="0">
            <wp:extent cx="5580380" cy="495941"/>
            <wp:effectExtent l="25400" t="0" r="7620" b="0"/>
            <wp:docPr id="171"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a:blip r:embed="rId85"/>
                    <a:srcRect/>
                    <a:stretch>
                      <a:fillRect/>
                    </a:stretch>
                  </pic:blipFill>
                  <pic:spPr bwMode="auto">
                    <a:xfrm>
                      <a:off x="0" y="0"/>
                      <a:ext cx="5580380" cy="495941"/>
                    </a:xfrm>
                    <a:prstGeom prst="rect">
                      <a:avLst/>
                    </a:prstGeom>
                    <a:noFill/>
                    <a:ln w="9525">
                      <a:noFill/>
                      <a:miter lim="800000"/>
                      <a:headEnd/>
                      <a:tailEnd/>
                    </a:ln>
                  </pic:spPr>
                </pic:pic>
              </a:graphicData>
            </a:graphic>
          </wp:inline>
        </w:drawing>
      </w:r>
    </w:p>
    <w:p w:rsidR="002B31FB" w:rsidRDefault="008F153A" w:rsidP="00EB49E0">
      <w:pPr>
        <w:pStyle w:val="Caption"/>
      </w:pPr>
      <w:bookmarkStart w:id="929" w:name="_Ref97354667"/>
      <w:r>
        <w:t xml:space="preserve">Figure </w:t>
      </w:r>
      <w:r w:rsidR="00E900AA">
        <w:fldChar w:fldCharType="begin"/>
      </w:r>
      <w:r w:rsidR="00FB7375">
        <w:instrText xml:space="preserve"> </w:instrText>
      </w:r>
      <w:r w:rsidR="00567E0A">
        <w:instrText>SEQ</w:instrText>
      </w:r>
      <w:r w:rsidR="00FB7375">
        <w:instrText xml:space="preserve"> Figure \* ARABIC </w:instrText>
      </w:r>
      <w:r w:rsidR="00E900AA">
        <w:fldChar w:fldCharType="separate"/>
      </w:r>
      <w:r w:rsidR="00FF3B3D">
        <w:rPr>
          <w:noProof/>
        </w:rPr>
        <w:t>59</w:t>
      </w:r>
      <w:r w:rsidR="00E900AA">
        <w:rPr>
          <w:noProof/>
        </w:rPr>
        <w:fldChar w:fldCharType="end"/>
      </w:r>
      <w:bookmarkEnd w:id="929"/>
      <w:r>
        <w:t>: Processing chain selecting the correction factors and plotting them as a spectrum.</w:t>
      </w:r>
    </w:p>
    <w:p w:rsidR="008F153A" w:rsidRDefault="002B31FB" w:rsidP="00EB49E0">
      <w:pPr>
        <w:pStyle w:val="Figure"/>
      </w:pPr>
      <w:r>
        <w:rPr>
          <w:lang w:val="en-AU"/>
        </w:rPr>
        <w:drawing>
          <wp:inline distT="0" distB="0" distL="0" distR="0">
            <wp:extent cx="2939185" cy="2189480"/>
            <wp:effectExtent l="25400" t="0" r="7215" b="0"/>
            <wp:docPr id="172"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86"/>
                    <a:srcRect/>
                    <a:stretch>
                      <a:fillRect/>
                    </a:stretch>
                  </pic:blipFill>
                  <pic:spPr bwMode="auto">
                    <a:xfrm>
                      <a:off x="0" y="0"/>
                      <a:ext cx="2945099" cy="2193885"/>
                    </a:xfrm>
                    <a:prstGeom prst="rect">
                      <a:avLst/>
                    </a:prstGeom>
                    <a:noFill/>
                    <a:ln w="9525">
                      <a:noFill/>
                      <a:miter lim="800000"/>
                      <a:headEnd/>
                      <a:tailEnd/>
                    </a:ln>
                  </pic:spPr>
                </pic:pic>
              </a:graphicData>
            </a:graphic>
          </wp:inline>
        </w:drawing>
      </w:r>
    </w:p>
    <w:p w:rsidR="0008201A" w:rsidRDefault="008F153A" w:rsidP="00EB49E0">
      <w:pPr>
        <w:pStyle w:val="Caption"/>
      </w:pPr>
      <w:bookmarkStart w:id="930" w:name="_Ref97354714"/>
      <w:r>
        <w:t xml:space="preserve">Figure </w:t>
      </w:r>
      <w:r w:rsidR="00E900AA">
        <w:fldChar w:fldCharType="begin"/>
      </w:r>
      <w:r w:rsidR="00FB7375">
        <w:instrText xml:space="preserve"> </w:instrText>
      </w:r>
      <w:r w:rsidR="00567E0A">
        <w:instrText>SEQ</w:instrText>
      </w:r>
      <w:r w:rsidR="00FB7375">
        <w:instrText xml:space="preserve"> Figure \* ARABIC </w:instrText>
      </w:r>
      <w:r w:rsidR="00E900AA">
        <w:fldChar w:fldCharType="separate"/>
      </w:r>
      <w:r w:rsidR="00FF3B3D">
        <w:rPr>
          <w:noProof/>
        </w:rPr>
        <w:t>60</w:t>
      </w:r>
      <w:r w:rsidR="00E900AA">
        <w:rPr>
          <w:noProof/>
        </w:rPr>
        <w:fldChar w:fldCharType="end"/>
      </w:r>
      <w:bookmarkEnd w:id="930"/>
      <w:r>
        <w:t>: Reference panel correction factors</w:t>
      </w:r>
    </w:p>
    <w:p w:rsidR="008F153A" w:rsidRDefault="008F153A" w:rsidP="00A7583F">
      <w:pPr>
        <w:pStyle w:val="Heading3"/>
      </w:pPr>
      <w:bookmarkStart w:id="931" w:name="_Ref97735928"/>
      <w:bookmarkStart w:id="932" w:name="_Toc355280400"/>
      <w:bookmarkStart w:id="933" w:name="_Toc356807346"/>
      <w:r>
        <w:t>Correct for Reference Panel Non-Idealness</w:t>
      </w:r>
      <w:bookmarkEnd w:id="931"/>
      <w:bookmarkEnd w:id="932"/>
      <w:bookmarkEnd w:id="933"/>
    </w:p>
    <w:p w:rsidR="00AD7DC6" w:rsidRDefault="008F153A" w:rsidP="00A41FBF">
      <w:pPr>
        <w:pStyle w:val="Body"/>
      </w:pPr>
      <w:r>
        <w:t>This module applies calibration factors to correct spectra for the reference panel non-idealness. These correction factors are selected from the database using the ‘Reference Panel Correction Factors’ module.</w:t>
      </w:r>
    </w:p>
    <w:p w:rsidR="00AD7DC6" w:rsidRDefault="00AD7DC6" w:rsidP="00A41FBF">
      <w:pPr>
        <w:pStyle w:val="Body"/>
      </w:pPr>
      <w:r>
        <w:t xml:space="preserve">The module requires two inputs: the spectra to be corrected and the correction factors. The input space selection dialog offers the </w:t>
      </w:r>
      <w:r w:rsidR="00D301D6">
        <w:t>according choices (</w:t>
      </w:r>
      <w:fldSimple w:instr=" REF _Ref97356042 \h  \* MERGEFORMAT ">
        <w:r w:rsidR="00FF3B3D">
          <w:t xml:space="preserve">Figure </w:t>
        </w:r>
        <w:r w:rsidR="00FF3B3D">
          <w:rPr>
            <w:noProof/>
          </w:rPr>
          <w:t>61</w:t>
        </w:r>
      </w:fldSimple>
      <w:r w:rsidR="00D301D6">
        <w:t>).</w:t>
      </w:r>
    </w:p>
    <w:p w:rsidR="00AD7DC6" w:rsidRDefault="00AD7DC6" w:rsidP="00EB49E0">
      <w:pPr>
        <w:pStyle w:val="Figure"/>
      </w:pPr>
      <w:r>
        <w:rPr>
          <w:lang w:val="en-AU"/>
        </w:rPr>
        <w:drawing>
          <wp:inline distT="0" distB="0" distL="0" distR="0">
            <wp:extent cx="1874520" cy="814742"/>
            <wp:effectExtent l="25400" t="0" r="5080" b="0"/>
            <wp:docPr id="174"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pic:blipFill>
                    <a:blip r:embed="rId87"/>
                    <a:srcRect/>
                    <a:stretch>
                      <a:fillRect/>
                    </a:stretch>
                  </pic:blipFill>
                  <pic:spPr bwMode="auto">
                    <a:xfrm>
                      <a:off x="0" y="0"/>
                      <a:ext cx="1877343" cy="815969"/>
                    </a:xfrm>
                    <a:prstGeom prst="rect">
                      <a:avLst/>
                    </a:prstGeom>
                    <a:noFill/>
                    <a:ln w="9525">
                      <a:noFill/>
                      <a:miter lim="800000"/>
                      <a:headEnd/>
                      <a:tailEnd/>
                    </a:ln>
                  </pic:spPr>
                </pic:pic>
              </a:graphicData>
            </a:graphic>
          </wp:inline>
        </w:drawing>
      </w:r>
    </w:p>
    <w:p w:rsidR="00D301D6" w:rsidRDefault="00AD7DC6" w:rsidP="00EB49E0">
      <w:pPr>
        <w:pStyle w:val="Caption"/>
      </w:pPr>
      <w:bookmarkStart w:id="934" w:name="_Ref97356042"/>
      <w:r>
        <w:t xml:space="preserve">Figure </w:t>
      </w:r>
      <w:r w:rsidR="00E900AA">
        <w:fldChar w:fldCharType="begin"/>
      </w:r>
      <w:r w:rsidR="00FB7375">
        <w:instrText xml:space="preserve"> </w:instrText>
      </w:r>
      <w:r w:rsidR="00567E0A">
        <w:instrText>SEQ</w:instrText>
      </w:r>
      <w:r w:rsidR="00FB7375">
        <w:instrText xml:space="preserve"> Figure \* ARABIC </w:instrText>
      </w:r>
      <w:r w:rsidR="00E900AA">
        <w:fldChar w:fldCharType="separate"/>
      </w:r>
      <w:r w:rsidR="00FF3B3D">
        <w:rPr>
          <w:noProof/>
        </w:rPr>
        <w:t>61</w:t>
      </w:r>
      <w:r w:rsidR="00E900AA">
        <w:rPr>
          <w:noProof/>
        </w:rPr>
        <w:fldChar w:fldCharType="end"/>
      </w:r>
      <w:bookmarkEnd w:id="934"/>
      <w:r>
        <w:t>: Input space selection for the ‘Correct for Panel’ module</w:t>
      </w:r>
    </w:p>
    <w:p w:rsidR="008F153A" w:rsidRPr="00D301D6" w:rsidRDefault="00D301D6" w:rsidP="00A41FBF">
      <w:pPr>
        <w:pStyle w:val="Body"/>
      </w:pPr>
      <w:r>
        <w:t xml:space="preserve">Note that the dimensions of the spaces holding the spectra and correction factors must be identical (a check on the wavelengths is not carried out). In the example shown in </w:t>
      </w:r>
      <w:fldSimple w:instr=" REF _Ref97356180 \h  \* MERGEFORMAT ">
        <w:r w:rsidR="00FF3B3D">
          <w:t xml:space="preserve">Figure </w:t>
        </w:r>
        <w:r w:rsidR="00FF3B3D">
          <w:rPr>
            <w:noProof/>
          </w:rPr>
          <w:t>62</w:t>
        </w:r>
      </w:fldSimple>
      <w:r>
        <w:t xml:space="preserve"> a waveband filtering is applied to the correction factors as these were measured with a larger wavelength range.</w:t>
      </w:r>
    </w:p>
    <w:p w:rsidR="00D301D6" w:rsidRDefault="00D301D6" w:rsidP="00EB49E0">
      <w:pPr>
        <w:pStyle w:val="Figure"/>
      </w:pPr>
      <w:r>
        <w:rPr>
          <w:lang w:val="en-AU"/>
        </w:rPr>
        <w:drawing>
          <wp:inline distT="0" distB="0" distL="0" distR="0">
            <wp:extent cx="5580380" cy="2023832"/>
            <wp:effectExtent l="25400" t="0" r="7620" b="0"/>
            <wp:docPr id="175"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pic:cNvPicPr>
                      <a:picLocks noChangeAspect="1" noChangeArrowheads="1"/>
                    </pic:cNvPicPr>
                  </pic:nvPicPr>
                  <pic:blipFill>
                    <a:blip r:embed="rId88"/>
                    <a:srcRect/>
                    <a:stretch>
                      <a:fillRect/>
                    </a:stretch>
                  </pic:blipFill>
                  <pic:spPr bwMode="auto">
                    <a:xfrm>
                      <a:off x="0" y="0"/>
                      <a:ext cx="5580380" cy="2023832"/>
                    </a:xfrm>
                    <a:prstGeom prst="rect">
                      <a:avLst/>
                    </a:prstGeom>
                    <a:noFill/>
                    <a:ln w="9525">
                      <a:noFill/>
                      <a:miter lim="800000"/>
                      <a:headEnd/>
                      <a:tailEnd/>
                    </a:ln>
                  </pic:spPr>
                </pic:pic>
              </a:graphicData>
            </a:graphic>
          </wp:inline>
        </w:drawing>
      </w:r>
    </w:p>
    <w:p w:rsidR="00D301D6" w:rsidRDefault="00D301D6" w:rsidP="00EB49E0">
      <w:pPr>
        <w:pStyle w:val="Caption"/>
      </w:pPr>
      <w:bookmarkStart w:id="935" w:name="_Ref97356180"/>
      <w:r>
        <w:t xml:space="preserve">Figure </w:t>
      </w:r>
      <w:r w:rsidR="00E900AA">
        <w:fldChar w:fldCharType="begin"/>
      </w:r>
      <w:r w:rsidR="00FB7375">
        <w:instrText xml:space="preserve"> </w:instrText>
      </w:r>
      <w:r w:rsidR="00567E0A">
        <w:instrText>SEQ</w:instrText>
      </w:r>
      <w:r w:rsidR="00FB7375">
        <w:instrText xml:space="preserve"> Figure \* ARABIC </w:instrText>
      </w:r>
      <w:r w:rsidR="00E900AA">
        <w:fldChar w:fldCharType="separate"/>
      </w:r>
      <w:r w:rsidR="00FF3B3D">
        <w:rPr>
          <w:noProof/>
        </w:rPr>
        <w:t>62</w:t>
      </w:r>
      <w:r w:rsidR="00E900AA">
        <w:rPr>
          <w:noProof/>
        </w:rPr>
        <w:fldChar w:fldCharType="end"/>
      </w:r>
      <w:bookmarkEnd w:id="935"/>
      <w:r>
        <w:t>: Space Processing Network for reference panel correction</w:t>
      </w:r>
    </w:p>
    <w:p w:rsidR="00233900" w:rsidRDefault="00D301D6" w:rsidP="00A41FBF">
      <w:pPr>
        <w:pStyle w:val="Body"/>
      </w:pPr>
      <w:r>
        <w:t>The panel correction can be applied to radiance or reflectance values.</w:t>
      </w:r>
      <w:r w:rsidR="00233900">
        <w:t xml:space="preserve"> However, correcting radiances for the panel will only make sense if followed by a radiance to reflectance conversion such that:</w:t>
      </w:r>
    </w:p>
    <w:p w:rsidR="00D301D6" w:rsidRDefault="00233900" w:rsidP="00A41FBF">
      <w:pPr>
        <w:pStyle w:val="Body"/>
      </w:pPr>
      <w:r>
        <w:rPr>
          <w:noProof/>
          <w:lang w:val="en-AU" w:eastAsia="ja-JP"/>
        </w:rPr>
        <w:drawing>
          <wp:inline distT="0" distB="0" distL="0" distR="0">
            <wp:extent cx="894080" cy="487680"/>
            <wp:effectExtent l="25400" t="0" r="0" b="0"/>
            <wp:docPr id="176"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89"/>
                    <a:srcRect/>
                    <a:stretch>
                      <a:fillRect/>
                    </a:stretch>
                  </pic:blipFill>
                  <pic:spPr bwMode="auto">
                    <a:xfrm>
                      <a:off x="0" y="0"/>
                      <a:ext cx="894080" cy="487680"/>
                    </a:xfrm>
                    <a:prstGeom prst="rect">
                      <a:avLst/>
                    </a:prstGeom>
                    <a:noFill/>
                    <a:ln w="9525">
                      <a:noFill/>
                      <a:miter lim="800000"/>
                      <a:headEnd/>
                      <a:tailEnd/>
                    </a:ln>
                  </pic:spPr>
                </pic:pic>
              </a:graphicData>
            </a:graphic>
          </wp:inline>
        </w:drawing>
      </w:r>
    </w:p>
    <w:p w:rsidR="0008201A" w:rsidRDefault="00233900" w:rsidP="00A41FBF">
      <w:pPr>
        <w:pStyle w:val="Body"/>
      </w:pPr>
      <w:r>
        <w:t>The correction procedure can handle multiple reference panels and multiple calibration coefficients and will apply the correct coefficients to the appropriate spectra.</w:t>
      </w:r>
    </w:p>
    <w:p w:rsidR="0008201A" w:rsidRDefault="0008201A" w:rsidP="00A7583F">
      <w:pPr>
        <w:pStyle w:val="Heading3"/>
      </w:pPr>
      <w:bookmarkStart w:id="936" w:name="_Toc355280401"/>
      <w:bookmarkStart w:id="937" w:name="_Toc356807347"/>
      <w:r>
        <w:t>Delta</w:t>
      </w:r>
      <w:bookmarkEnd w:id="936"/>
      <w:bookmarkEnd w:id="937"/>
    </w:p>
    <w:p w:rsidR="0008201A" w:rsidRDefault="0008201A" w:rsidP="00A41FBF">
      <w:pPr>
        <w:pStyle w:val="Body"/>
      </w:pPr>
      <w:r>
        <w:t>This module calculates a delta value, i.e. the difference between two inputs A and B:</w:t>
      </w:r>
    </w:p>
    <w:p w:rsidR="0008201A" w:rsidRDefault="0008201A" w:rsidP="00A924E3">
      <w:pPr>
        <w:pStyle w:val="Formula"/>
      </w:pPr>
      <w:r>
        <w:t>Delta = A – B</w:t>
      </w:r>
    </w:p>
    <w:p w:rsidR="0008201A" w:rsidRDefault="0008201A" w:rsidP="00A41FBF">
      <w:pPr>
        <w:pStyle w:val="Body"/>
      </w:pPr>
      <w:r>
        <w:t>where:</w:t>
      </w:r>
    </w:p>
    <w:p w:rsidR="00233900" w:rsidRPr="0008201A" w:rsidRDefault="0008201A" w:rsidP="00A41FBF">
      <w:pPr>
        <w:pStyle w:val="Body"/>
      </w:pPr>
      <w:r>
        <w:t>A, B = MxN matrix of M spectra of dimensionality N</w:t>
      </w:r>
    </w:p>
    <w:p w:rsidR="0008201A" w:rsidRDefault="0008201A" w:rsidP="00A41FBF">
      <w:pPr>
        <w:pStyle w:val="Body"/>
      </w:pPr>
      <w:r>
        <w:t>Thus, a delta vector is calculated by:</w:t>
      </w:r>
    </w:p>
    <w:p w:rsidR="0008201A" w:rsidRDefault="00103802" w:rsidP="00A924E3">
      <w:pPr>
        <w:pStyle w:val="Formula"/>
      </w:pPr>
      <w:r>
        <w:pict>
          <v:shape id="_x0000_i1030" type="#_x0000_t75" style="width:62pt;height:17.1pt">
            <v:imagedata r:id="rId90" o:title=""/>
          </v:shape>
        </w:pict>
      </w:r>
    </w:p>
    <w:p w:rsidR="0008201A" w:rsidRDefault="0008201A" w:rsidP="00A41FBF">
      <w:pPr>
        <w:pStyle w:val="Body"/>
      </w:pPr>
      <w:r>
        <w:t>where m = {1…M}</w:t>
      </w:r>
    </w:p>
    <w:p w:rsidR="0008201A" w:rsidRDefault="0008201A" w:rsidP="00A41FBF">
      <w:pPr>
        <w:pStyle w:val="Body"/>
      </w:pPr>
      <w:r>
        <w:t>This implies that the input spaces must have identical number of vectors and dimensionalities.</w:t>
      </w:r>
    </w:p>
    <w:p w:rsidR="0008201A" w:rsidRDefault="0008201A" w:rsidP="00A41FBF">
      <w:pPr>
        <w:pStyle w:val="Body"/>
      </w:pPr>
      <w:r>
        <w:t>The delta module takes two input spaces (</w:t>
      </w:r>
      <w:fldSimple w:instr=" REF _Ref97362822 \h  \* MERGEFORMAT ">
        <w:r w:rsidR="00FF3B3D">
          <w:t xml:space="preserve">Figure </w:t>
        </w:r>
        <w:r w:rsidR="00FF3B3D">
          <w:rPr>
            <w:noProof/>
          </w:rPr>
          <w:t>63</w:t>
        </w:r>
      </w:fldSimple>
      <w:r>
        <w:t>):</w:t>
      </w:r>
    </w:p>
    <w:p w:rsidR="0008201A" w:rsidRDefault="0008201A" w:rsidP="00EB49E0">
      <w:pPr>
        <w:pStyle w:val="Figure"/>
      </w:pPr>
      <w:r>
        <w:rPr>
          <w:lang w:val="en-AU"/>
        </w:rPr>
        <w:drawing>
          <wp:inline distT="0" distB="0" distL="0" distR="0">
            <wp:extent cx="2104390" cy="952821"/>
            <wp:effectExtent l="25400" t="0" r="3810" b="0"/>
            <wp:docPr id="183"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91"/>
                    <a:srcRect/>
                    <a:stretch>
                      <a:fillRect/>
                    </a:stretch>
                  </pic:blipFill>
                  <pic:spPr bwMode="auto">
                    <a:xfrm>
                      <a:off x="0" y="0"/>
                      <a:ext cx="2104390" cy="952821"/>
                    </a:xfrm>
                    <a:prstGeom prst="rect">
                      <a:avLst/>
                    </a:prstGeom>
                    <a:noFill/>
                    <a:ln w="9525">
                      <a:noFill/>
                      <a:miter lim="800000"/>
                      <a:headEnd/>
                      <a:tailEnd/>
                    </a:ln>
                  </pic:spPr>
                </pic:pic>
              </a:graphicData>
            </a:graphic>
          </wp:inline>
        </w:drawing>
      </w:r>
    </w:p>
    <w:p w:rsidR="0008201A" w:rsidRDefault="0008201A" w:rsidP="00EB49E0">
      <w:pPr>
        <w:pStyle w:val="Caption"/>
      </w:pPr>
      <w:bookmarkStart w:id="938" w:name="_Ref97362822"/>
      <w:r>
        <w:t xml:space="preserve">Figure </w:t>
      </w:r>
      <w:r w:rsidR="00E900AA">
        <w:fldChar w:fldCharType="begin"/>
      </w:r>
      <w:r w:rsidR="00FB7375">
        <w:instrText xml:space="preserve"> </w:instrText>
      </w:r>
      <w:r w:rsidR="00567E0A">
        <w:instrText>SEQ</w:instrText>
      </w:r>
      <w:r w:rsidR="00FB7375">
        <w:instrText xml:space="preserve"> Figure \* ARABIC </w:instrText>
      </w:r>
      <w:r w:rsidR="00E900AA">
        <w:fldChar w:fldCharType="separate"/>
      </w:r>
      <w:r w:rsidR="00FF3B3D">
        <w:rPr>
          <w:noProof/>
        </w:rPr>
        <w:t>63</w:t>
      </w:r>
      <w:r w:rsidR="00E900AA">
        <w:rPr>
          <w:noProof/>
        </w:rPr>
        <w:fldChar w:fldCharType="end"/>
      </w:r>
      <w:bookmarkEnd w:id="938"/>
      <w:r>
        <w:t>: Input space selection for the Delta module</w:t>
      </w:r>
    </w:p>
    <w:p w:rsidR="0008201A" w:rsidRDefault="0008201A" w:rsidP="00EB49E0">
      <w:pPr>
        <w:pStyle w:val="Figure"/>
      </w:pPr>
      <w:r>
        <w:t xml:space="preserve">A possible use is the calculation of the difference between recorded reflectance and reference panel corrected reflectance. </w:t>
      </w:r>
      <w:r w:rsidR="00E900AA">
        <w:fldChar w:fldCharType="begin"/>
      </w:r>
      <w:r>
        <w:instrText xml:space="preserve"> </w:instrText>
      </w:r>
      <w:r w:rsidR="00567E0A">
        <w:instrText>REF</w:instrText>
      </w:r>
      <w:r>
        <w:instrText xml:space="preserve"> _Ref97362654 \h </w:instrText>
      </w:r>
      <w:r w:rsidR="00E900AA">
        <w:fldChar w:fldCharType="separate"/>
      </w:r>
      <w:r w:rsidR="00FF3B3D">
        <w:t>Figure 64</w:t>
      </w:r>
      <w:r w:rsidR="00E900AA">
        <w:fldChar w:fldCharType="end"/>
      </w:r>
      <w:r>
        <w:t xml:space="preserve"> shows a processing network for this purpose and </w:t>
      </w:r>
      <w:r w:rsidR="00E900AA">
        <w:fldChar w:fldCharType="begin"/>
      </w:r>
      <w:r>
        <w:instrText xml:space="preserve"> </w:instrText>
      </w:r>
      <w:r w:rsidR="00567E0A">
        <w:instrText>REF</w:instrText>
      </w:r>
      <w:r>
        <w:instrText xml:space="preserve"> _Ref97362692 \h </w:instrText>
      </w:r>
      <w:r w:rsidR="00E900AA">
        <w:fldChar w:fldCharType="separate"/>
      </w:r>
      <w:r w:rsidR="00FF3B3D">
        <w:t>Figure 65</w:t>
      </w:r>
      <w:r w:rsidR="00E900AA">
        <w:fldChar w:fldCharType="end"/>
      </w:r>
      <w:r>
        <w:t xml:space="preserve"> shows the according spectral plots generated by the network.</w:t>
      </w:r>
    </w:p>
    <w:p w:rsidR="0008201A" w:rsidRDefault="0008201A" w:rsidP="00EB49E0">
      <w:pPr>
        <w:pStyle w:val="Figure"/>
      </w:pPr>
      <w:r>
        <w:rPr>
          <w:lang w:val="en-AU"/>
        </w:rPr>
        <w:drawing>
          <wp:inline distT="0" distB="0" distL="0" distR="0">
            <wp:extent cx="5580380" cy="2888053"/>
            <wp:effectExtent l="25400" t="0" r="7620" b="0"/>
            <wp:docPr id="178"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92"/>
                    <a:srcRect/>
                    <a:stretch>
                      <a:fillRect/>
                    </a:stretch>
                  </pic:blipFill>
                  <pic:spPr bwMode="auto">
                    <a:xfrm>
                      <a:off x="0" y="0"/>
                      <a:ext cx="5580380" cy="2888053"/>
                    </a:xfrm>
                    <a:prstGeom prst="rect">
                      <a:avLst/>
                    </a:prstGeom>
                    <a:noFill/>
                    <a:ln w="9525">
                      <a:noFill/>
                      <a:miter lim="800000"/>
                      <a:headEnd/>
                      <a:tailEnd/>
                    </a:ln>
                  </pic:spPr>
                </pic:pic>
              </a:graphicData>
            </a:graphic>
          </wp:inline>
        </w:drawing>
      </w:r>
    </w:p>
    <w:p w:rsidR="0008201A" w:rsidRDefault="0008201A" w:rsidP="00EB49E0">
      <w:pPr>
        <w:pStyle w:val="Caption"/>
      </w:pPr>
      <w:bookmarkStart w:id="939" w:name="_Ref97362654"/>
      <w:r>
        <w:t xml:space="preserve">Figure </w:t>
      </w:r>
      <w:r w:rsidR="00E900AA">
        <w:fldChar w:fldCharType="begin"/>
      </w:r>
      <w:r w:rsidR="00FB7375">
        <w:instrText xml:space="preserve"> </w:instrText>
      </w:r>
      <w:r w:rsidR="00567E0A">
        <w:instrText>SEQ</w:instrText>
      </w:r>
      <w:r w:rsidR="00FB7375">
        <w:instrText xml:space="preserve"> Figure \* ARABIC </w:instrText>
      </w:r>
      <w:r w:rsidR="00E900AA">
        <w:fldChar w:fldCharType="separate"/>
      </w:r>
      <w:r w:rsidR="00FF3B3D">
        <w:rPr>
          <w:noProof/>
        </w:rPr>
        <w:t>64</w:t>
      </w:r>
      <w:r w:rsidR="00E900AA">
        <w:rPr>
          <w:noProof/>
        </w:rPr>
        <w:fldChar w:fldCharType="end"/>
      </w:r>
      <w:bookmarkEnd w:id="939"/>
      <w:r>
        <w:t xml:space="preserve">: Space Processing Network for the panel correction and delta </w:t>
      </w:r>
      <w:r w:rsidR="00425ABF">
        <w:t>calculation</w:t>
      </w:r>
    </w:p>
    <w:tbl>
      <w:tblPr>
        <w:tblStyle w:val="TableGrid"/>
        <w:tblW w:w="0" w:type="auto"/>
        <w:tblLook w:val="00A0"/>
      </w:tblPr>
      <w:tblGrid>
        <w:gridCol w:w="3206"/>
        <w:gridCol w:w="3170"/>
        <w:gridCol w:w="3195"/>
      </w:tblGrid>
      <w:tr w:rsidR="0008201A" w:rsidTr="00A41FBF">
        <w:tc>
          <w:tcPr>
            <w:tcW w:w="3206" w:type="dxa"/>
          </w:tcPr>
          <w:p w:rsidR="0008201A" w:rsidRPr="0008201A" w:rsidRDefault="0008201A" w:rsidP="00E5047C">
            <w:r>
              <w:rPr>
                <w:noProof/>
                <w:lang w:val="en-AU" w:eastAsia="ja-JP"/>
              </w:rPr>
              <w:drawing>
                <wp:inline distT="0" distB="0" distL="0" distR="0">
                  <wp:extent cx="1937687" cy="1454150"/>
                  <wp:effectExtent l="25400" t="0" r="0" b="0"/>
                  <wp:docPr id="182"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pic:cNvPicPr>
                            <a:picLocks noChangeAspect="1" noChangeArrowheads="1"/>
                          </pic:cNvPicPr>
                        </pic:nvPicPr>
                        <pic:blipFill>
                          <a:blip r:embed="rId93"/>
                          <a:srcRect/>
                          <a:stretch>
                            <a:fillRect/>
                          </a:stretch>
                        </pic:blipFill>
                        <pic:spPr bwMode="auto">
                          <a:xfrm>
                            <a:off x="0" y="0"/>
                            <a:ext cx="1952309" cy="1465123"/>
                          </a:xfrm>
                          <a:prstGeom prst="rect">
                            <a:avLst/>
                          </a:prstGeom>
                          <a:noFill/>
                          <a:ln w="9525">
                            <a:noFill/>
                            <a:miter lim="800000"/>
                            <a:headEnd/>
                            <a:tailEnd/>
                          </a:ln>
                        </pic:spPr>
                      </pic:pic>
                    </a:graphicData>
                  </a:graphic>
                </wp:inline>
              </w:drawing>
            </w:r>
          </w:p>
        </w:tc>
        <w:tc>
          <w:tcPr>
            <w:tcW w:w="3170" w:type="dxa"/>
          </w:tcPr>
          <w:p w:rsidR="0008201A" w:rsidRPr="0008201A" w:rsidRDefault="0008201A" w:rsidP="00E5047C">
            <w:r>
              <w:rPr>
                <w:noProof/>
                <w:lang w:val="en-AU" w:eastAsia="ja-JP"/>
              </w:rPr>
              <w:drawing>
                <wp:inline distT="0" distB="0" distL="0" distR="0">
                  <wp:extent cx="1914456" cy="1454150"/>
                  <wp:effectExtent l="25400" t="0" r="0" b="0"/>
                  <wp:docPr id="181"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94"/>
                          <a:srcRect/>
                          <a:stretch>
                            <a:fillRect/>
                          </a:stretch>
                        </pic:blipFill>
                        <pic:spPr bwMode="auto">
                          <a:xfrm>
                            <a:off x="0" y="0"/>
                            <a:ext cx="1921417" cy="1459437"/>
                          </a:xfrm>
                          <a:prstGeom prst="rect">
                            <a:avLst/>
                          </a:prstGeom>
                          <a:noFill/>
                          <a:ln w="9525">
                            <a:noFill/>
                            <a:miter lim="800000"/>
                            <a:headEnd/>
                            <a:tailEnd/>
                          </a:ln>
                        </pic:spPr>
                      </pic:pic>
                    </a:graphicData>
                  </a:graphic>
                </wp:inline>
              </w:drawing>
            </w:r>
          </w:p>
        </w:tc>
        <w:tc>
          <w:tcPr>
            <w:tcW w:w="3195" w:type="dxa"/>
          </w:tcPr>
          <w:p w:rsidR="0008201A" w:rsidRPr="0008201A" w:rsidRDefault="0008201A" w:rsidP="00E5047C">
            <w:r w:rsidRPr="0008201A">
              <w:rPr>
                <w:noProof/>
                <w:lang w:val="en-AU" w:eastAsia="ja-JP"/>
              </w:rPr>
              <w:drawing>
                <wp:inline distT="0" distB="0" distL="0" distR="0">
                  <wp:extent cx="1928330" cy="1454150"/>
                  <wp:effectExtent l="25400" t="0" r="2070" b="0"/>
                  <wp:docPr id="180"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pic:cNvPicPr>
                            <a:picLocks noChangeAspect="1" noChangeArrowheads="1"/>
                          </pic:cNvPicPr>
                        </pic:nvPicPr>
                        <pic:blipFill>
                          <a:blip r:embed="rId95"/>
                          <a:srcRect/>
                          <a:stretch>
                            <a:fillRect/>
                          </a:stretch>
                        </pic:blipFill>
                        <pic:spPr bwMode="auto">
                          <a:xfrm>
                            <a:off x="0" y="0"/>
                            <a:ext cx="1928074" cy="1453957"/>
                          </a:xfrm>
                          <a:prstGeom prst="rect">
                            <a:avLst/>
                          </a:prstGeom>
                          <a:noFill/>
                          <a:ln w="9525">
                            <a:noFill/>
                            <a:miter lim="800000"/>
                            <a:headEnd/>
                            <a:tailEnd/>
                          </a:ln>
                        </pic:spPr>
                      </pic:pic>
                    </a:graphicData>
                  </a:graphic>
                </wp:inline>
              </w:drawing>
            </w:r>
          </w:p>
        </w:tc>
      </w:tr>
    </w:tbl>
    <w:p w:rsidR="0008201A" w:rsidRDefault="0008201A" w:rsidP="00EB49E0">
      <w:pPr>
        <w:pStyle w:val="Caption"/>
      </w:pPr>
      <w:bookmarkStart w:id="940" w:name="_Ref97362692"/>
      <w:r>
        <w:t xml:space="preserve">Figure </w:t>
      </w:r>
      <w:r w:rsidR="00E900AA">
        <w:fldChar w:fldCharType="begin"/>
      </w:r>
      <w:r w:rsidR="00FB7375">
        <w:instrText xml:space="preserve"> </w:instrText>
      </w:r>
      <w:r w:rsidR="00567E0A">
        <w:instrText>SEQ</w:instrText>
      </w:r>
      <w:r w:rsidR="00FB7375">
        <w:instrText xml:space="preserve"> Figure \* ARABIC </w:instrText>
      </w:r>
      <w:r w:rsidR="00E900AA">
        <w:fldChar w:fldCharType="separate"/>
      </w:r>
      <w:r w:rsidR="00FF3B3D">
        <w:rPr>
          <w:noProof/>
        </w:rPr>
        <w:t>65</w:t>
      </w:r>
      <w:r w:rsidR="00E900AA">
        <w:rPr>
          <w:noProof/>
        </w:rPr>
        <w:fldChar w:fldCharType="end"/>
      </w:r>
      <w:bookmarkEnd w:id="940"/>
      <w:r>
        <w:t>: Spectral plots of: input spectrum (left), panel corrected spectrum (middle) and delta spectrum (left)</w:t>
      </w:r>
    </w:p>
    <w:p w:rsidR="00C479EA" w:rsidRDefault="00C479EA" w:rsidP="00A7583F">
      <w:pPr>
        <w:pStyle w:val="Heading3"/>
      </w:pPr>
      <w:bookmarkStart w:id="941" w:name="_Toc355280402"/>
      <w:bookmarkStart w:id="942" w:name="_Toc356807348"/>
      <w:r>
        <w:t>Waveband Filter</w:t>
      </w:r>
      <w:bookmarkEnd w:id="941"/>
      <w:bookmarkEnd w:id="942"/>
    </w:p>
    <w:p w:rsidR="00F90971" w:rsidRDefault="00F90971" w:rsidP="00A41FBF">
      <w:pPr>
        <w:pStyle w:val="Body"/>
      </w:pPr>
      <w:r>
        <w:t>Waveband filtering is used to cut wavelengths regions from spectra. A typical example is the removal of noisy wavebands caused by water vapour absorption.</w:t>
      </w:r>
    </w:p>
    <w:p w:rsidR="00F90971" w:rsidRDefault="00F90971" w:rsidP="00A41FBF">
      <w:pPr>
        <w:pStyle w:val="Body"/>
      </w:pPr>
      <w:r>
        <w:t>The wavebands are freely configurable. The ‘Configure’ menu brings up the ‘Filter configuration’ dialog (</w:t>
      </w:r>
      <w:fldSimple w:instr=" REF _Ref97264909 \h  \* MERGEFORMAT ">
        <w:r w:rsidR="00FF3B3D">
          <w:t xml:space="preserve">Figure </w:t>
        </w:r>
        <w:r w:rsidR="00FF3B3D">
          <w:rPr>
            <w:noProof/>
          </w:rPr>
          <w:t>66</w:t>
        </w:r>
      </w:fldSimple>
      <w:r>
        <w:t>).</w:t>
      </w:r>
    </w:p>
    <w:p w:rsidR="00F90971" w:rsidRDefault="00F90971" w:rsidP="00EB49E0">
      <w:pPr>
        <w:pStyle w:val="Figure"/>
      </w:pPr>
      <w:r>
        <w:rPr>
          <w:lang w:val="en-AU"/>
        </w:rPr>
        <w:drawing>
          <wp:inline distT="0" distB="0" distL="0" distR="0">
            <wp:extent cx="2449195" cy="1030602"/>
            <wp:effectExtent l="25400" t="0" r="0" b="0"/>
            <wp:docPr id="1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96"/>
                    <a:srcRect/>
                    <a:stretch>
                      <a:fillRect/>
                    </a:stretch>
                  </pic:blipFill>
                  <pic:spPr bwMode="auto">
                    <a:xfrm>
                      <a:off x="0" y="0"/>
                      <a:ext cx="2446772" cy="1029583"/>
                    </a:xfrm>
                    <a:prstGeom prst="rect">
                      <a:avLst/>
                    </a:prstGeom>
                    <a:noFill/>
                    <a:ln w="9525">
                      <a:noFill/>
                      <a:miter lim="800000"/>
                      <a:headEnd/>
                      <a:tailEnd/>
                    </a:ln>
                  </pic:spPr>
                </pic:pic>
              </a:graphicData>
            </a:graphic>
          </wp:inline>
        </w:drawing>
      </w:r>
    </w:p>
    <w:p w:rsidR="00F90971" w:rsidRDefault="00F90971" w:rsidP="00EB49E0">
      <w:pPr>
        <w:pStyle w:val="Caption"/>
      </w:pPr>
      <w:bookmarkStart w:id="943" w:name="_Ref97264909"/>
      <w:r>
        <w:t xml:space="preserve">Figure </w:t>
      </w:r>
      <w:r w:rsidR="00E900AA">
        <w:fldChar w:fldCharType="begin"/>
      </w:r>
      <w:r w:rsidR="00FB7375">
        <w:instrText xml:space="preserve"> </w:instrText>
      </w:r>
      <w:r w:rsidR="00567E0A">
        <w:instrText>SEQ</w:instrText>
      </w:r>
      <w:r w:rsidR="00FB7375">
        <w:instrText xml:space="preserve"> Figure \* ARABIC </w:instrText>
      </w:r>
      <w:r w:rsidR="00E900AA">
        <w:fldChar w:fldCharType="separate"/>
      </w:r>
      <w:r w:rsidR="00FF3B3D">
        <w:rPr>
          <w:noProof/>
        </w:rPr>
        <w:t>66</w:t>
      </w:r>
      <w:r w:rsidR="00E900AA">
        <w:rPr>
          <w:noProof/>
        </w:rPr>
        <w:fldChar w:fldCharType="end"/>
      </w:r>
      <w:bookmarkEnd w:id="943"/>
      <w:r>
        <w:t>: Filter configuration window</w:t>
      </w:r>
    </w:p>
    <w:p w:rsidR="00F90971" w:rsidRDefault="00F90971" w:rsidP="00EB49E0">
      <w:pPr>
        <w:pStyle w:val="Figure"/>
      </w:pPr>
      <w:r>
        <w:t>To add a new filter region, click ‘New’ and enter the upper and lower wavelengths in nanometres in the Filter Definition dialog (</w:t>
      </w:r>
      <w:r w:rsidR="00E900AA">
        <w:fldChar w:fldCharType="begin"/>
      </w:r>
      <w:r w:rsidR="00A7040E">
        <w:instrText xml:space="preserve"> </w:instrText>
      </w:r>
      <w:r w:rsidR="00567E0A">
        <w:instrText>REF</w:instrText>
      </w:r>
      <w:r w:rsidR="00A7040E">
        <w:instrText xml:space="preserve"> _Ref97265295 \h </w:instrText>
      </w:r>
      <w:r w:rsidR="00E900AA">
        <w:fldChar w:fldCharType="separate"/>
      </w:r>
      <w:r w:rsidR="00FF3B3D">
        <w:t>Figure 67</w:t>
      </w:r>
      <w:r w:rsidR="00E900AA">
        <w:fldChar w:fldCharType="end"/>
      </w:r>
      <w:r>
        <w:t>).</w:t>
      </w:r>
    </w:p>
    <w:p w:rsidR="00F90971" w:rsidRDefault="00F90971" w:rsidP="00EB49E0">
      <w:pPr>
        <w:pStyle w:val="Figure"/>
      </w:pPr>
      <w:r>
        <w:rPr>
          <w:lang w:val="en-AU"/>
        </w:rPr>
        <w:drawing>
          <wp:inline distT="0" distB="0" distL="0" distR="0">
            <wp:extent cx="2104390" cy="587272"/>
            <wp:effectExtent l="25400" t="0" r="3810" b="0"/>
            <wp:docPr id="1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97"/>
                    <a:srcRect/>
                    <a:stretch>
                      <a:fillRect/>
                    </a:stretch>
                  </pic:blipFill>
                  <pic:spPr bwMode="auto">
                    <a:xfrm>
                      <a:off x="0" y="0"/>
                      <a:ext cx="2104390" cy="587272"/>
                    </a:xfrm>
                    <a:prstGeom prst="rect">
                      <a:avLst/>
                    </a:prstGeom>
                    <a:noFill/>
                    <a:ln w="9525">
                      <a:noFill/>
                      <a:miter lim="800000"/>
                      <a:headEnd/>
                      <a:tailEnd/>
                    </a:ln>
                  </pic:spPr>
                </pic:pic>
              </a:graphicData>
            </a:graphic>
          </wp:inline>
        </w:drawing>
      </w:r>
    </w:p>
    <w:p w:rsidR="00F90971" w:rsidRDefault="00F90971" w:rsidP="00EB49E0">
      <w:pPr>
        <w:pStyle w:val="Caption"/>
      </w:pPr>
      <w:bookmarkStart w:id="944" w:name="_Ref97265295"/>
      <w:r>
        <w:t xml:space="preserve">Figure </w:t>
      </w:r>
      <w:r w:rsidR="00E900AA">
        <w:fldChar w:fldCharType="begin"/>
      </w:r>
      <w:r w:rsidR="00FB7375">
        <w:instrText xml:space="preserve"> </w:instrText>
      </w:r>
      <w:r w:rsidR="00567E0A">
        <w:instrText>SEQ</w:instrText>
      </w:r>
      <w:r w:rsidR="00FB7375">
        <w:instrText xml:space="preserve"> Figure \* ARABIC </w:instrText>
      </w:r>
      <w:r w:rsidR="00E900AA">
        <w:fldChar w:fldCharType="separate"/>
      </w:r>
      <w:r w:rsidR="00FF3B3D">
        <w:rPr>
          <w:noProof/>
        </w:rPr>
        <w:t>67</w:t>
      </w:r>
      <w:r w:rsidR="00E900AA">
        <w:rPr>
          <w:noProof/>
        </w:rPr>
        <w:fldChar w:fldCharType="end"/>
      </w:r>
      <w:bookmarkEnd w:id="944"/>
      <w:r>
        <w:t>: Filter definition dialog</w:t>
      </w:r>
    </w:p>
    <w:p w:rsidR="00F90971" w:rsidRDefault="00F90971" w:rsidP="00A41FBF">
      <w:pPr>
        <w:pStyle w:val="Body"/>
      </w:pPr>
      <w:r>
        <w:t>To remove an existing filter region, select the region in the list and click ‘Remove’.</w:t>
      </w:r>
    </w:p>
    <w:p w:rsidR="00F90971" w:rsidRDefault="00F90971" w:rsidP="00A7583F">
      <w:pPr>
        <w:pStyle w:val="Heading3"/>
      </w:pPr>
      <w:bookmarkStart w:id="945" w:name="_Toc355280403"/>
      <w:bookmarkStart w:id="946" w:name="_Toc356807349"/>
      <w:r>
        <w:t xml:space="preserve">Broadband </w:t>
      </w:r>
      <w:r w:rsidR="00436FF7">
        <w:t>and Narrowband Filters</w:t>
      </w:r>
      <w:bookmarkEnd w:id="945"/>
      <w:bookmarkEnd w:id="946"/>
    </w:p>
    <w:p w:rsidR="00CE67ED" w:rsidRDefault="00CE67ED" w:rsidP="00A41FBF">
      <w:pPr>
        <w:pStyle w:val="Body"/>
      </w:pPr>
      <w:r>
        <w:t>The filters act on the element type of sensor elements. They are useful to process data of sensors that contain bands widely differing spectral resolutions.</w:t>
      </w:r>
    </w:p>
    <w:p w:rsidR="00CE67ED" w:rsidRDefault="00CE67ED" w:rsidP="00A41FBF">
      <w:pPr>
        <w:pStyle w:val="Body"/>
      </w:pPr>
      <w:r>
        <w:t xml:space="preserve">An example is the MFR sunphotometer, which features one panchromatic band and 6 narrower bands. The value ranges of the broad and narrow bands are very different and even a simple plot cannot be created satisfactorily (see </w:t>
      </w:r>
      <w:fldSimple w:instr=" REF _Ref97294709 \h  \* MERGEFORMAT ">
        <w:r w:rsidR="00FF3B3D">
          <w:t xml:space="preserve">Figure </w:t>
        </w:r>
        <w:r w:rsidR="00FF3B3D">
          <w:rPr>
            <w:noProof/>
          </w:rPr>
          <w:t>68</w:t>
        </w:r>
      </w:fldSimple>
      <w:r>
        <w:t>). The broadband channel has been placed at the likely centre wavelength of 673nm. As the bands of the MFR are defined in the order of the broadband followed by the narrowbands in the database, the plot shows two spectral lines. Mixing broad- and narrowbands should not be done from a physical point of view.</w:t>
      </w:r>
    </w:p>
    <w:p w:rsidR="00CE67ED" w:rsidRDefault="00CE67ED" w:rsidP="00EB49E0">
      <w:pPr>
        <w:pStyle w:val="Figure"/>
      </w:pPr>
      <w:r>
        <w:rPr>
          <w:lang w:val="en-AU"/>
        </w:rPr>
        <w:drawing>
          <wp:inline distT="0" distB="0" distL="0" distR="0">
            <wp:extent cx="2794000" cy="2051921"/>
            <wp:effectExtent l="25400" t="0" r="0" b="0"/>
            <wp:docPr id="1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98"/>
                    <a:srcRect/>
                    <a:stretch>
                      <a:fillRect/>
                    </a:stretch>
                  </pic:blipFill>
                  <pic:spPr bwMode="auto">
                    <a:xfrm>
                      <a:off x="0" y="0"/>
                      <a:ext cx="2796571" cy="2053809"/>
                    </a:xfrm>
                    <a:prstGeom prst="rect">
                      <a:avLst/>
                    </a:prstGeom>
                    <a:noFill/>
                    <a:ln w="9525">
                      <a:noFill/>
                      <a:miter lim="800000"/>
                      <a:headEnd/>
                      <a:tailEnd/>
                    </a:ln>
                  </pic:spPr>
                </pic:pic>
              </a:graphicData>
            </a:graphic>
          </wp:inline>
        </w:drawing>
      </w:r>
    </w:p>
    <w:p w:rsidR="00F90971" w:rsidRPr="00F90971" w:rsidRDefault="00CE67ED" w:rsidP="00EB49E0">
      <w:pPr>
        <w:pStyle w:val="Caption"/>
      </w:pPr>
      <w:bookmarkStart w:id="947" w:name="_Ref97294709"/>
      <w:r>
        <w:t xml:space="preserve">Figure </w:t>
      </w:r>
      <w:r w:rsidR="00E900AA">
        <w:fldChar w:fldCharType="begin"/>
      </w:r>
      <w:r w:rsidR="00FB7375">
        <w:instrText xml:space="preserve"> </w:instrText>
      </w:r>
      <w:r w:rsidR="00567E0A">
        <w:instrText>SEQ</w:instrText>
      </w:r>
      <w:r w:rsidR="00FB7375">
        <w:instrText xml:space="preserve"> Figure \* ARABIC </w:instrText>
      </w:r>
      <w:r w:rsidR="00E900AA">
        <w:fldChar w:fldCharType="separate"/>
      </w:r>
      <w:r w:rsidR="00FF3B3D">
        <w:rPr>
          <w:noProof/>
        </w:rPr>
        <w:t>68</w:t>
      </w:r>
      <w:r w:rsidR="00E900AA">
        <w:rPr>
          <w:noProof/>
        </w:rPr>
        <w:fldChar w:fldCharType="end"/>
      </w:r>
      <w:bookmarkEnd w:id="947"/>
      <w:r>
        <w:t xml:space="preserve">: Spectral plot of </w:t>
      </w:r>
      <w:r w:rsidR="009D718F">
        <w:t>broad- and narrowband</w:t>
      </w:r>
      <w:r>
        <w:t xml:space="preserve"> MFR </w:t>
      </w:r>
      <w:r w:rsidR="009D718F">
        <w:t xml:space="preserve">channels </w:t>
      </w:r>
    </w:p>
    <w:p w:rsidR="00CE67ED" w:rsidRDefault="00E900AA" w:rsidP="00EB49E0">
      <w:pPr>
        <w:pStyle w:val="Figure"/>
      </w:pPr>
      <w:r>
        <w:fldChar w:fldCharType="begin"/>
      </w:r>
      <w:r w:rsidR="00F2338E">
        <w:instrText xml:space="preserve"> </w:instrText>
      </w:r>
      <w:r w:rsidR="00567E0A">
        <w:instrText>REF</w:instrText>
      </w:r>
      <w:r w:rsidR="00F2338E">
        <w:instrText xml:space="preserve"> _Ref97303290 \h </w:instrText>
      </w:r>
      <w:r>
        <w:fldChar w:fldCharType="separate"/>
      </w:r>
      <w:r w:rsidR="00FF3B3D">
        <w:t>Figure 69</w:t>
      </w:r>
      <w:r>
        <w:fldChar w:fldCharType="end"/>
      </w:r>
      <w:r w:rsidR="00F2338E">
        <w:t xml:space="preserve"> shows a space processing network tha</w:t>
      </w:r>
      <w:r w:rsidR="009D718F">
        <w:t>t illustrates the function of</w:t>
      </w:r>
      <w:r w:rsidR="00F2338E">
        <w:t xml:space="preserve"> broad- and narrowband filters.</w:t>
      </w:r>
    </w:p>
    <w:p w:rsidR="004E081F" w:rsidRDefault="00DF0B18" w:rsidP="00EB49E0">
      <w:pPr>
        <w:pStyle w:val="Figure"/>
      </w:pPr>
      <w:r>
        <w:rPr>
          <w:lang w:val="en-AU"/>
        </w:rPr>
        <w:drawing>
          <wp:inline distT="0" distB="0" distL="0" distR="0">
            <wp:extent cx="5580380" cy="2061668"/>
            <wp:effectExtent l="25400" t="0" r="7620" b="0"/>
            <wp:docPr id="1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99"/>
                    <a:srcRect/>
                    <a:stretch>
                      <a:fillRect/>
                    </a:stretch>
                  </pic:blipFill>
                  <pic:spPr bwMode="auto">
                    <a:xfrm>
                      <a:off x="0" y="0"/>
                      <a:ext cx="5580380" cy="2061668"/>
                    </a:xfrm>
                    <a:prstGeom prst="rect">
                      <a:avLst/>
                    </a:prstGeom>
                    <a:noFill/>
                    <a:ln w="9525">
                      <a:noFill/>
                      <a:miter lim="800000"/>
                      <a:headEnd/>
                      <a:tailEnd/>
                    </a:ln>
                  </pic:spPr>
                </pic:pic>
              </a:graphicData>
            </a:graphic>
          </wp:inline>
        </w:drawing>
      </w:r>
    </w:p>
    <w:p w:rsidR="003E55CD" w:rsidRDefault="004E081F" w:rsidP="00EB49E0">
      <w:pPr>
        <w:pStyle w:val="Caption"/>
      </w:pPr>
      <w:bookmarkStart w:id="948" w:name="_Ref97303290"/>
      <w:r>
        <w:t xml:space="preserve">Figure </w:t>
      </w:r>
      <w:r w:rsidR="00E900AA">
        <w:fldChar w:fldCharType="begin"/>
      </w:r>
      <w:r w:rsidR="00FB7375">
        <w:instrText xml:space="preserve"> </w:instrText>
      </w:r>
      <w:r w:rsidR="00567E0A">
        <w:instrText>SEQ</w:instrText>
      </w:r>
      <w:r w:rsidR="00FB7375">
        <w:instrText xml:space="preserve"> Figure \* ARABIC </w:instrText>
      </w:r>
      <w:r w:rsidR="00E900AA">
        <w:fldChar w:fldCharType="separate"/>
      </w:r>
      <w:r w:rsidR="00FF3B3D">
        <w:rPr>
          <w:noProof/>
        </w:rPr>
        <w:t>69</w:t>
      </w:r>
      <w:r w:rsidR="00E900AA">
        <w:rPr>
          <w:noProof/>
        </w:rPr>
        <w:fldChar w:fldCharType="end"/>
      </w:r>
      <w:bookmarkEnd w:id="948"/>
      <w:r>
        <w:t>: A space processing network demonstrating the function o</w:t>
      </w:r>
      <w:r w:rsidR="003E55CD">
        <w:t>f broad- and narrowband filters</w:t>
      </w:r>
    </w:p>
    <w:p w:rsidR="00F2338E" w:rsidRDefault="00F2338E" w:rsidP="00A41FBF">
      <w:pPr>
        <w:pStyle w:val="Body"/>
      </w:pPr>
      <w:r>
        <w:t xml:space="preserve">The plot shown in </w:t>
      </w:r>
      <w:fldSimple w:instr=" REF _Ref97294709 \h  \* MERGEFORMAT ">
        <w:r w:rsidR="00FF3B3D">
          <w:t xml:space="preserve">Figure </w:t>
        </w:r>
        <w:r w:rsidR="00FF3B3D">
          <w:rPr>
            <w:noProof/>
          </w:rPr>
          <w:t>68</w:t>
        </w:r>
      </w:fldSimple>
      <w:r>
        <w:t xml:space="preserve"> was generated by the ‘Spectral Line Plot’ of space number 0.</w:t>
      </w:r>
    </w:p>
    <w:p w:rsidR="00F2338E" w:rsidRDefault="00E900AA" w:rsidP="00A41FBF">
      <w:pPr>
        <w:pStyle w:val="Body"/>
      </w:pPr>
      <w:fldSimple w:instr=" REF _Ref97303558 \h  \* MERGEFORMAT ">
        <w:r w:rsidR="00FF3B3D">
          <w:t xml:space="preserve">Figure </w:t>
        </w:r>
        <w:r w:rsidR="00FF3B3D">
          <w:rPr>
            <w:noProof/>
          </w:rPr>
          <w:t>70</w:t>
        </w:r>
      </w:fldSimple>
      <w:r w:rsidR="00F2338E">
        <w:t xml:space="preserve"> shows the plots of space 2 (Broadband value as a scatter plot) and space 3 (Narrowband channels as a spectral curve).</w:t>
      </w:r>
    </w:p>
    <w:p w:rsidR="00A41FBF" w:rsidRDefault="00A41FBF" w:rsidP="00EB49E0">
      <w:pPr>
        <w:pStyle w:val="Figure"/>
      </w:pPr>
      <w:r>
        <w:rPr>
          <w:lang w:val="en-AU"/>
        </w:rPr>
        <w:drawing>
          <wp:inline distT="0" distB="0" distL="0" distR="0">
            <wp:extent cx="2679065" cy="2022967"/>
            <wp:effectExtent l="25400" t="0" r="0" b="0"/>
            <wp:docPr id="67"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100"/>
                    <a:srcRect/>
                    <a:stretch>
                      <a:fillRect/>
                    </a:stretch>
                  </pic:blipFill>
                  <pic:spPr bwMode="auto">
                    <a:xfrm>
                      <a:off x="0" y="0"/>
                      <a:ext cx="2677385" cy="2021698"/>
                    </a:xfrm>
                    <a:prstGeom prst="rect">
                      <a:avLst/>
                    </a:prstGeom>
                    <a:noFill/>
                    <a:ln w="9525">
                      <a:noFill/>
                      <a:miter lim="800000"/>
                      <a:headEnd/>
                      <a:tailEnd/>
                    </a:ln>
                  </pic:spPr>
                </pic:pic>
              </a:graphicData>
            </a:graphic>
          </wp:inline>
        </w:drawing>
      </w:r>
      <w:r>
        <w:rPr>
          <w:lang w:val="en-AU"/>
        </w:rPr>
        <w:drawing>
          <wp:inline distT="0" distB="0" distL="0" distR="0">
            <wp:extent cx="2697480" cy="1988016"/>
            <wp:effectExtent l="25400" t="0" r="0" b="0"/>
            <wp:docPr id="70"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101"/>
                    <a:srcRect/>
                    <a:stretch>
                      <a:fillRect/>
                    </a:stretch>
                  </pic:blipFill>
                  <pic:spPr bwMode="auto">
                    <a:xfrm>
                      <a:off x="0" y="0"/>
                      <a:ext cx="2705216" cy="1993717"/>
                    </a:xfrm>
                    <a:prstGeom prst="rect">
                      <a:avLst/>
                    </a:prstGeom>
                    <a:noFill/>
                    <a:ln w="9525">
                      <a:noFill/>
                      <a:miter lim="800000"/>
                      <a:headEnd/>
                      <a:tailEnd/>
                    </a:ln>
                  </pic:spPr>
                </pic:pic>
              </a:graphicData>
            </a:graphic>
          </wp:inline>
        </w:drawing>
      </w:r>
    </w:p>
    <w:p w:rsidR="00DF0B18" w:rsidRDefault="00F2338E" w:rsidP="00EB49E0">
      <w:pPr>
        <w:pStyle w:val="Caption"/>
      </w:pPr>
      <w:bookmarkStart w:id="949" w:name="_Ref97303558"/>
      <w:r>
        <w:t xml:space="preserve">Figure </w:t>
      </w:r>
      <w:r w:rsidR="00E900AA">
        <w:fldChar w:fldCharType="begin"/>
      </w:r>
      <w:r w:rsidR="00FB7375">
        <w:instrText xml:space="preserve"> </w:instrText>
      </w:r>
      <w:r w:rsidR="00567E0A">
        <w:instrText>SEQ</w:instrText>
      </w:r>
      <w:r w:rsidR="00FB7375">
        <w:instrText xml:space="preserve"> Figure \* ARABIC </w:instrText>
      </w:r>
      <w:r w:rsidR="00E900AA">
        <w:fldChar w:fldCharType="separate"/>
      </w:r>
      <w:r w:rsidR="00FF3B3D">
        <w:rPr>
          <w:noProof/>
        </w:rPr>
        <w:t>70</w:t>
      </w:r>
      <w:r w:rsidR="00E900AA">
        <w:rPr>
          <w:noProof/>
        </w:rPr>
        <w:fldChar w:fldCharType="end"/>
      </w:r>
      <w:bookmarkEnd w:id="949"/>
      <w:r>
        <w:t>: Plots of the narrowband channels (left) and of the broadband channel (right)</w:t>
      </w:r>
    </w:p>
    <w:p w:rsidR="00F04290" w:rsidRDefault="00F04290" w:rsidP="00E5047C">
      <w:pPr>
        <w:pStyle w:val="Heading2"/>
      </w:pPr>
      <w:bookmarkStart w:id="950" w:name="_Toc355280404"/>
      <w:bookmarkStart w:id="951" w:name="_Toc356807350"/>
      <w:r>
        <w:t>Visualisation Module</w:t>
      </w:r>
      <w:r w:rsidR="00897F15">
        <w:t>s</w:t>
      </w:r>
      <w:bookmarkEnd w:id="950"/>
      <w:bookmarkEnd w:id="951"/>
    </w:p>
    <w:p w:rsidR="00ED6903" w:rsidRDefault="00F04290" w:rsidP="00A41FBF">
      <w:pPr>
        <w:pStyle w:val="Body"/>
      </w:pPr>
      <w:r>
        <w:t>Visualisation modules can be attached to any space and do not generate an output space but display a new window containing the respective plot or data explorer.</w:t>
      </w:r>
      <w:r w:rsidR="00DD3363">
        <w:t xml:space="preserve"> A visualisation module can be configured to produce a number of plots/explorers as listed in the following sections. </w:t>
      </w:r>
      <w:r>
        <w:t>Data explorers are graphical components that allow interactive data exploration.</w:t>
      </w:r>
    </w:p>
    <w:p w:rsidR="00ED6903" w:rsidRDefault="00ED6903" w:rsidP="00A41FBF">
      <w:pPr>
        <w:pStyle w:val="Body"/>
      </w:pPr>
      <w:r>
        <w:t>The titles</w:t>
      </w:r>
      <w:r w:rsidR="009D718F">
        <w:t xml:space="preserve"> of the plot windows</w:t>
      </w:r>
      <w:r>
        <w:t xml:space="preserve"> do contain information about the plot type and the space the data was read from (</w:t>
      </w:r>
      <w:fldSimple w:instr=" REF _Ref97305807 \h  \* MERGEFORMAT ">
        <w:r w:rsidR="00FF3B3D">
          <w:t xml:space="preserve">Figure </w:t>
        </w:r>
        <w:r w:rsidR="00FF3B3D">
          <w:rPr>
            <w:noProof/>
          </w:rPr>
          <w:t>71</w:t>
        </w:r>
      </w:fldSimple>
      <w:r>
        <w:t>).</w:t>
      </w:r>
    </w:p>
    <w:p w:rsidR="00ED6903" w:rsidRDefault="00ED6903" w:rsidP="00EB49E0">
      <w:pPr>
        <w:pStyle w:val="Figure"/>
      </w:pPr>
      <w:r>
        <w:rPr>
          <w:lang w:val="en-AU"/>
        </w:rPr>
        <w:drawing>
          <wp:inline distT="0" distB="0" distL="0" distR="0">
            <wp:extent cx="2879367" cy="814705"/>
            <wp:effectExtent l="25400" t="0" r="0" b="0"/>
            <wp:docPr id="155"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102"/>
                    <a:srcRect/>
                    <a:stretch>
                      <a:fillRect/>
                    </a:stretch>
                  </pic:blipFill>
                  <pic:spPr bwMode="auto">
                    <a:xfrm>
                      <a:off x="0" y="0"/>
                      <a:ext cx="2892280" cy="818359"/>
                    </a:xfrm>
                    <a:prstGeom prst="rect">
                      <a:avLst/>
                    </a:prstGeom>
                    <a:noFill/>
                    <a:ln w="9525">
                      <a:noFill/>
                      <a:miter lim="800000"/>
                      <a:headEnd/>
                      <a:tailEnd/>
                    </a:ln>
                  </pic:spPr>
                </pic:pic>
              </a:graphicData>
            </a:graphic>
          </wp:inline>
        </w:drawing>
      </w:r>
    </w:p>
    <w:p w:rsidR="00F04290" w:rsidRDefault="00ED6903" w:rsidP="00EB49E0">
      <w:pPr>
        <w:pStyle w:val="Caption"/>
      </w:pPr>
      <w:bookmarkStart w:id="952" w:name="_Ref97305807"/>
      <w:r>
        <w:t xml:space="preserve">Figure </w:t>
      </w:r>
      <w:r w:rsidR="00E900AA">
        <w:fldChar w:fldCharType="begin"/>
      </w:r>
      <w:r w:rsidR="00FB7375">
        <w:instrText xml:space="preserve"> </w:instrText>
      </w:r>
      <w:r w:rsidR="00567E0A">
        <w:instrText>SEQ</w:instrText>
      </w:r>
      <w:r w:rsidR="00FB7375">
        <w:instrText xml:space="preserve"> Figure \* ARABIC </w:instrText>
      </w:r>
      <w:r w:rsidR="00E900AA">
        <w:fldChar w:fldCharType="separate"/>
      </w:r>
      <w:r w:rsidR="00FF3B3D">
        <w:rPr>
          <w:noProof/>
        </w:rPr>
        <w:t>71</w:t>
      </w:r>
      <w:r w:rsidR="00E900AA">
        <w:rPr>
          <w:noProof/>
        </w:rPr>
        <w:fldChar w:fldCharType="end"/>
      </w:r>
      <w:bookmarkEnd w:id="952"/>
      <w:r>
        <w:t>: Information displayed in the window title</w:t>
      </w:r>
    </w:p>
    <w:p w:rsidR="00F04290" w:rsidRDefault="00F04290" w:rsidP="00A7583F">
      <w:pPr>
        <w:pStyle w:val="Heading3"/>
      </w:pPr>
      <w:bookmarkStart w:id="953" w:name="_Toc355280405"/>
      <w:bookmarkStart w:id="954" w:name="_Toc356807351"/>
      <w:r>
        <w:t>Spectral Line Plot</w:t>
      </w:r>
      <w:bookmarkEnd w:id="953"/>
      <w:bookmarkEnd w:id="954"/>
    </w:p>
    <w:p w:rsidR="00F04290" w:rsidRDefault="00F04290" w:rsidP="00EB49E0">
      <w:pPr>
        <w:pStyle w:val="Figure"/>
      </w:pPr>
      <w:r>
        <w:t>Use this plot to display one or more spectra as continuous curves. Spectra are plotted with an automatic colour shift from red to blue for easier interpretation.</w:t>
      </w:r>
    </w:p>
    <w:p w:rsidR="00F04290" w:rsidRDefault="00F04290" w:rsidP="00EB49E0">
      <w:pPr>
        <w:pStyle w:val="Figure"/>
      </w:pPr>
      <w:r>
        <w:rPr>
          <w:lang w:val="en-AU"/>
        </w:rPr>
        <w:drawing>
          <wp:inline distT="0" distB="0" distL="0" distR="0">
            <wp:extent cx="3663780" cy="2843530"/>
            <wp:effectExtent l="25400" t="0" r="0" b="0"/>
            <wp:docPr id="151"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103"/>
                    <a:srcRect/>
                    <a:stretch>
                      <a:fillRect/>
                    </a:stretch>
                  </pic:blipFill>
                  <pic:spPr bwMode="auto">
                    <a:xfrm>
                      <a:off x="0" y="0"/>
                      <a:ext cx="3669036" cy="2847609"/>
                    </a:xfrm>
                    <a:prstGeom prst="rect">
                      <a:avLst/>
                    </a:prstGeom>
                    <a:noFill/>
                    <a:ln w="9525">
                      <a:noFill/>
                      <a:miter lim="800000"/>
                      <a:headEnd/>
                      <a:tailEnd/>
                    </a:ln>
                  </pic:spPr>
                </pic:pic>
              </a:graphicData>
            </a:graphic>
          </wp:inline>
        </w:drawing>
      </w:r>
    </w:p>
    <w:p w:rsidR="00F04290" w:rsidRDefault="00F04290" w:rsidP="00EB49E0">
      <w:pPr>
        <w:pStyle w:val="Caption"/>
      </w:pPr>
      <w:r>
        <w:t xml:space="preserve">Figure </w:t>
      </w:r>
      <w:r w:rsidR="00E900AA">
        <w:fldChar w:fldCharType="begin"/>
      </w:r>
      <w:r w:rsidR="00FB7375">
        <w:instrText xml:space="preserve"> </w:instrText>
      </w:r>
      <w:r w:rsidR="00567E0A">
        <w:instrText>SEQ</w:instrText>
      </w:r>
      <w:r w:rsidR="00FB7375">
        <w:instrText xml:space="preserve"> Figure \* ARABIC </w:instrText>
      </w:r>
      <w:r w:rsidR="00E900AA">
        <w:fldChar w:fldCharType="separate"/>
      </w:r>
      <w:r w:rsidR="00FF3B3D">
        <w:rPr>
          <w:noProof/>
        </w:rPr>
        <w:t>72</w:t>
      </w:r>
      <w:r w:rsidR="00E900AA">
        <w:rPr>
          <w:noProof/>
        </w:rPr>
        <w:fldChar w:fldCharType="end"/>
      </w:r>
      <w:r>
        <w:t>: Spectral line plot of snow avalanche reflectance spectra</w:t>
      </w:r>
    </w:p>
    <w:p w:rsidR="00F04290" w:rsidRDefault="00F04290" w:rsidP="00A7583F">
      <w:pPr>
        <w:pStyle w:val="Heading3"/>
      </w:pPr>
      <w:bookmarkStart w:id="955" w:name="_Toc355280406"/>
      <w:bookmarkStart w:id="956" w:name="_Toc356807352"/>
      <w:r>
        <w:t>Spectral Scatter Plot</w:t>
      </w:r>
      <w:bookmarkEnd w:id="955"/>
      <w:bookmarkEnd w:id="956"/>
    </w:p>
    <w:p w:rsidR="00F04290" w:rsidRDefault="00F04290" w:rsidP="00A41FBF">
      <w:pPr>
        <w:pStyle w:val="Body"/>
      </w:pPr>
      <w:r>
        <w:t xml:space="preserve">Use this plot to display values per spectral band as singular points. This is useful to plot e.g. data of sensors with just one band, e.g. MFR broadband, as single values cannot be visualized as line plots. Scatter plots are also useful to show the variation of the values per band. </w:t>
      </w:r>
      <w:fldSimple w:instr=" REF _Ref97305442 \h  \* MERGEFORMAT ">
        <w:r w:rsidR="00FF3B3D">
          <w:t xml:space="preserve">Figure </w:t>
        </w:r>
        <w:r w:rsidR="00FF3B3D">
          <w:rPr>
            <w:noProof/>
          </w:rPr>
          <w:t>73</w:t>
        </w:r>
      </w:fldSimple>
      <w:r>
        <w:t xml:space="preserve"> shows an example of the variation per channel for several MFR sunphotometer readings.</w:t>
      </w:r>
    </w:p>
    <w:p w:rsidR="00F04290" w:rsidRDefault="00F04290" w:rsidP="00A41FBF">
      <w:pPr>
        <w:pStyle w:val="Body"/>
      </w:pPr>
      <w:r w:rsidRPr="00F04290">
        <w:rPr>
          <w:b/>
        </w:rPr>
        <w:t>Note</w:t>
      </w:r>
      <w:r>
        <w:t>: the generation of scatter plots of several spectra with high dimensionality tends to be quite slow.</w:t>
      </w:r>
    </w:p>
    <w:p w:rsidR="00F04290" w:rsidRDefault="00F04290" w:rsidP="00EB49E0">
      <w:pPr>
        <w:pStyle w:val="Figure"/>
      </w:pPr>
      <w:r>
        <w:rPr>
          <w:lang w:val="en-AU"/>
        </w:rPr>
        <w:drawing>
          <wp:inline distT="0" distB="0" distL="0" distR="0">
            <wp:extent cx="3598545" cy="2700185"/>
            <wp:effectExtent l="25400" t="0" r="8255" b="0"/>
            <wp:docPr id="152"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104"/>
                    <a:srcRect/>
                    <a:stretch>
                      <a:fillRect/>
                    </a:stretch>
                  </pic:blipFill>
                  <pic:spPr bwMode="auto">
                    <a:xfrm>
                      <a:off x="0" y="0"/>
                      <a:ext cx="3599700" cy="2701052"/>
                    </a:xfrm>
                    <a:prstGeom prst="rect">
                      <a:avLst/>
                    </a:prstGeom>
                    <a:noFill/>
                    <a:ln w="9525">
                      <a:noFill/>
                      <a:miter lim="800000"/>
                      <a:headEnd/>
                      <a:tailEnd/>
                    </a:ln>
                  </pic:spPr>
                </pic:pic>
              </a:graphicData>
            </a:graphic>
          </wp:inline>
        </w:drawing>
      </w:r>
    </w:p>
    <w:p w:rsidR="00F04290" w:rsidRDefault="00F04290" w:rsidP="00EB49E0">
      <w:pPr>
        <w:pStyle w:val="Caption"/>
      </w:pPr>
      <w:bookmarkStart w:id="957" w:name="_Ref97305442"/>
      <w:r>
        <w:t xml:space="preserve">Figure </w:t>
      </w:r>
      <w:r w:rsidR="00E900AA">
        <w:fldChar w:fldCharType="begin"/>
      </w:r>
      <w:r w:rsidR="00FB7375">
        <w:instrText xml:space="preserve"> </w:instrText>
      </w:r>
      <w:r w:rsidR="00567E0A">
        <w:instrText>SEQ</w:instrText>
      </w:r>
      <w:r w:rsidR="00FB7375">
        <w:instrText xml:space="preserve"> Figure \* ARABIC </w:instrText>
      </w:r>
      <w:r w:rsidR="00E900AA">
        <w:fldChar w:fldCharType="separate"/>
      </w:r>
      <w:r w:rsidR="00FF3B3D">
        <w:rPr>
          <w:noProof/>
        </w:rPr>
        <w:t>73</w:t>
      </w:r>
      <w:r w:rsidR="00E900AA">
        <w:rPr>
          <w:noProof/>
        </w:rPr>
        <w:fldChar w:fldCharType="end"/>
      </w:r>
      <w:bookmarkEnd w:id="957"/>
      <w:r>
        <w:t>: Scatterplot showing the variation per channel for several MFR sunphotometer readings</w:t>
      </w:r>
    </w:p>
    <w:p w:rsidR="00F04290" w:rsidRDefault="00F04290" w:rsidP="00A7583F">
      <w:pPr>
        <w:pStyle w:val="Heading3"/>
      </w:pPr>
      <w:bookmarkStart w:id="958" w:name="_Toc355280407"/>
      <w:bookmarkStart w:id="959" w:name="_Toc356807353"/>
      <w:r>
        <w:t>Gonio Sampling Points Plot</w:t>
      </w:r>
      <w:bookmarkEnd w:id="958"/>
      <w:bookmarkEnd w:id="959"/>
    </w:p>
    <w:p w:rsidR="00DD3363" w:rsidRDefault="00DD3363" w:rsidP="00A41FBF">
      <w:pPr>
        <w:pStyle w:val="Body"/>
      </w:pPr>
      <w:r>
        <w:t>Use this plot to visualise the sampling positions of directional measurements acquired by a goniometer system. The plot is not expecting any specific number of points or particular geometry.</w:t>
      </w:r>
    </w:p>
    <w:p w:rsidR="00DD3363" w:rsidRDefault="00DD3363" w:rsidP="00A41FBF">
      <w:pPr>
        <w:pStyle w:val="Body"/>
      </w:pPr>
      <w:r>
        <w:t xml:space="preserve">The sampling points are </w:t>
      </w:r>
      <w:r w:rsidRPr="00A71C6E">
        <w:t>projected</w:t>
      </w:r>
      <w:r>
        <w:t xml:space="preserve"> from their angular definition (zenith/azimuth)</w:t>
      </w:r>
      <w:r w:rsidRPr="00A71C6E">
        <w:t xml:space="preserve"> onto a 2d Cartesian coordinate system</w:t>
      </w:r>
      <w:r>
        <w:t xml:space="preserve"> (</w:t>
      </w:r>
      <w:fldSimple w:instr=" REF _Ref97344728 \h  \* MERGEFORMAT ">
        <w:r w:rsidR="00FF3B3D">
          <w:t xml:space="preserve">Figure </w:t>
        </w:r>
        <w:r w:rsidR="00FF3B3D">
          <w:rPr>
            <w:noProof/>
          </w:rPr>
          <w:t>74</w:t>
        </w:r>
      </w:fldSimple>
      <w:r>
        <w:t>).</w:t>
      </w:r>
    </w:p>
    <w:p w:rsidR="00DD3363" w:rsidRDefault="00ED6903" w:rsidP="00EB49E0">
      <w:pPr>
        <w:pStyle w:val="Figure"/>
      </w:pPr>
      <w:r>
        <w:rPr>
          <w:lang w:val="en-AU"/>
        </w:rPr>
        <w:drawing>
          <wp:inline distT="0" distB="0" distL="0" distR="0">
            <wp:extent cx="1874520" cy="1867140"/>
            <wp:effectExtent l="25400" t="0" r="5080" b="0"/>
            <wp:docPr id="154"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105"/>
                    <a:srcRect/>
                    <a:stretch>
                      <a:fillRect/>
                    </a:stretch>
                  </pic:blipFill>
                  <pic:spPr bwMode="auto">
                    <a:xfrm>
                      <a:off x="0" y="0"/>
                      <a:ext cx="1876238" cy="1868852"/>
                    </a:xfrm>
                    <a:prstGeom prst="rect">
                      <a:avLst/>
                    </a:prstGeom>
                    <a:noFill/>
                    <a:ln w="9525">
                      <a:noFill/>
                      <a:miter lim="800000"/>
                      <a:headEnd/>
                      <a:tailEnd/>
                    </a:ln>
                  </pic:spPr>
                </pic:pic>
              </a:graphicData>
            </a:graphic>
          </wp:inline>
        </w:drawing>
      </w:r>
    </w:p>
    <w:p w:rsidR="00ED6903" w:rsidRDefault="00DD3363" w:rsidP="00EB49E0">
      <w:pPr>
        <w:pStyle w:val="Caption"/>
      </w:pPr>
      <w:bookmarkStart w:id="960" w:name="_Ref97344728"/>
      <w:r>
        <w:t xml:space="preserve">Figure </w:t>
      </w:r>
      <w:r w:rsidR="00E900AA">
        <w:fldChar w:fldCharType="begin"/>
      </w:r>
      <w:r w:rsidR="00FB7375">
        <w:instrText xml:space="preserve"> </w:instrText>
      </w:r>
      <w:r w:rsidR="00567E0A">
        <w:instrText>SEQ</w:instrText>
      </w:r>
      <w:r w:rsidR="00FB7375">
        <w:instrText xml:space="preserve"> Figure \* ARABIC </w:instrText>
      </w:r>
      <w:r w:rsidR="00E900AA">
        <w:fldChar w:fldCharType="separate"/>
      </w:r>
      <w:r w:rsidR="00FF3B3D">
        <w:rPr>
          <w:noProof/>
        </w:rPr>
        <w:t>74</w:t>
      </w:r>
      <w:r w:rsidR="00E900AA">
        <w:rPr>
          <w:noProof/>
        </w:rPr>
        <w:fldChar w:fldCharType="end"/>
      </w:r>
      <w:bookmarkEnd w:id="960"/>
      <w:r>
        <w:t>: Goniometer sampling point positions</w:t>
      </w:r>
    </w:p>
    <w:p w:rsidR="00ED6903" w:rsidRDefault="00F04290" w:rsidP="00A7583F">
      <w:pPr>
        <w:pStyle w:val="Heading3"/>
      </w:pPr>
      <w:bookmarkStart w:id="961" w:name="_Toc355280408"/>
      <w:bookmarkStart w:id="962" w:name="_Toc356807354"/>
      <w:r>
        <w:t>Gonio Hemisphere Explorer</w:t>
      </w:r>
      <w:bookmarkEnd w:id="961"/>
      <w:bookmarkEnd w:id="962"/>
    </w:p>
    <w:p w:rsidR="00484682" w:rsidRDefault="00484682" w:rsidP="00A41FBF">
      <w:pPr>
        <w:pStyle w:val="Body"/>
      </w:pPr>
      <w:r>
        <w:t xml:space="preserve">The Hemisphere Explorer allows the interactive exploration of a spectrodirectional dataset, typically acquired by a goniometer system. </w:t>
      </w:r>
      <w:fldSimple w:instr=" REF _Ref97345025 \h  \* MERGEFORMAT ">
        <w:r w:rsidR="00FF3B3D">
          <w:t xml:space="preserve">Figure </w:t>
        </w:r>
        <w:r w:rsidR="00FF3B3D">
          <w:rPr>
            <w:noProof/>
          </w:rPr>
          <w:t>75</w:t>
        </w:r>
      </w:fldSimple>
      <w:r>
        <w:t xml:space="preserve"> shows an explorer window displaying a LAGOS (Laboratory goniometer system) dataset </w:t>
      </w:r>
      <w:r w:rsidR="00E900AA">
        <w:fldChar w:fldCharType="begin"/>
      </w:r>
      <w:r w:rsidR="006B5382">
        <w:instrText xml:space="preserve"> ADDIN EN.CITE &lt;EndNote&gt;&lt;Cite&gt;&lt;Author&gt;Schopfer&lt;/Author&gt;&lt;Year&gt;2008&lt;/Year&gt;&lt;RecNum&gt;288&lt;/RecNum&gt;&lt;record&gt;&lt;rec-number&gt;288&lt;/rec-number&gt;&lt;foreign-keys&gt;&lt;key app="EN" db-id="0svr2tdvgevw2ned2pb5tt5ur5tdf0savr9s"&gt;288&lt;/key&gt;&lt;/foreign-keys&gt;&lt;ref-type name="Book"&gt;6&lt;/ref-type&gt;&lt;contributors&gt;&lt;authors&gt;&lt;author&gt;Schopfer, J.&lt;/author&gt;&lt;/authors&gt;&lt;/contributors&gt;&lt;titles&gt;&lt;title&gt;SPECTRODIRECTIONAL GROUND-BASED REMOTE SENSING USING DUAL-VIEW &amp;#xD;GONIOMETRY&lt;/title&gt;&lt;secondary-title&gt;Remote Sensing Series&lt;/secondary-title&gt;&lt;/titles&gt;&lt;dates&gt;&lt;year&gt;2008&lt;/year&gt;&lt;/dates&gt;&lt;pub-location&gt;Zurich&lt;/pub-location&gt;&lt;publisher&gt;Remote Sensing Laboratories&lt;/publisher&gt;&lt;urls&gt;&lt;/urls&gt;&lt;/record&gt;&lt;/Cite&gt;&lt;/EndNote&gt;</w:instrText>
      </w:r>
      <w:r w:rsidR="00E900AA">
        <w:fldChar w:fldCharType="separate"/>
      </w:r>
      <w:r>
        <w:rPr>
          <w:noProof/>
        </w:rPr>
        <w:t>(Schopfer 2008)</w:t>
      </w:r>
      <w:r w:rsidR="00E900AA">
        <w:fldChar w:fldCharType="end"/>
      </w:r>
      <w:r>
        <w:t>.</w:t>
      </w:r>
    </w:p>
    <w:p w:rsidR="00484682" w:rsidRDefault="00ED6903" w:rsidP="00EB49E0">
      <w:pPr>
        <w:pStyle w:val="Figure"/>
      </w:pPr>
      <w:r>
        <w:rPr>
          <w:lang w:val="en-AU"/>
        </w:rPr>
        <w:drawing>
          <wp:inline distT="0" distB="0" distL="0" distR="0">
            <wp:extent cx="5580380" cy="3459836"/>
            <wp:effectExtent l="25400" t="0" r="7620" b="0"/>
            <wp:docPr id="156"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106"/>
                    <a:srcRect/>
                    <a:stretch>
                      <a:fillRect/>
                    </a:stretch>
                  </pic:blipFill>
                  <pic:spPr bwMode="auto">
                    <a:xfrm>
                      <a:off x="0" y="0"/>
                      <a:ext cx="5580380" cy="3459836"/>
                    </a:xfrm>
                    <a:prstGeom prst="rect">
                      <a:avLst/>
                    </a:prstGeom>
                    <a:noFill/>
                    <a:ln w="9525">
                      <a:noFill/>
                      <a:miter lim="800000"/>
                      <a:headEnd/>
                      <a:tailEnd/>
                    </a:ln>
                  </pic:spPr>
                </pic:pic>
              </a:graphicData>
            </a:graphic>
          </wp:inline>
        </w:drawing>
      </w:r>
    </w:p>
    <w:p w:rsidR="00ED6903" w:rsidRDefault="00484682" w:rsidP="00EB49E0">
      <w:pPr>
        <w:pStyle w:val="Caption"/>
      </w:pPr>
      <w:bookmarkStart w:id="963" w:name="_Ref97345025"/>
      <w:r>
        <w:t xml:space="preserve">Figure </w:t>
      </w:r>
      <w:r w:rsidR="00E900AA">
        <w:fldChar w:fldCharType="begin"/>
      </w:r>
      <w:r w:rsidR="00FB7375">
        <w:instrText xml:space="preserve"> </w:instrText>
      </w:r>
      <w:r w:rsidR="00567E0A">
        <w:instrText>SEQ</w:instrText>
      </w:r>
      <w:r w:rsidR="00FB7375">
        <w:instrText xml:space="preserve"> Figure \* ARABIC </w:instrText>
      </w:r>
      <w:r w:rsidR="00E900AA">
        <w:fldChar w:fldCharType="separate"/>
      </w:r>
      <w:r w:rsidR="00FF3B3D">
        <w:rPr>
          <w:noProof/>
        </w:rPr>
        <w:t>75</w:t>
      </w:r>
      <w:r w:rsidR="00E900AA">
        <w:rPr>
          <w:noProof/>
        </w:rPr>
        <w:fldChar w:fldCharType="end"/>
      </w:r>
      <w:bookmarkEnd w:id="963"/>
      <w:r>
        <w:t>: Gonio Hemisphere Explorer window</w:t>
      </w:r>
    </w:p>
    <w:p w:rsidR="00484682" w:rsidRDefault="00484682" w:rsidP="00A41FBF">
      <w:pPr>
        <w:pStyle w:val="Body"/>
      </w:pPr>
      <w:r>
        <w:t>The explorer window comprises a number of components interacting with each other as described hereafter.</w:t>
      </w:r>
    </w:p>
    <w:p w:rsidR="00484682" w:rsidRDefault="00484682" w:rsidP="00A41FBF">
      <w:pPr>
        <w:pStyle w:val="Body"/>
      </w:pPr>
      <w:r>
        <w:t>The hemispherical plot (</w:t>
      </w:r>
      <w:fldSimple w:instr=" REF _Ref97345670 \h  \* MERGEFORMAT ">
        <w:r w:rsidR="00FF3B3D">
          <w:t xml:space="preserve">Figure </w:t>
        </w:r>
        <w:r w:rsidR="00FF3B3D">
          <w:rPr>
            <w:noProof/>
          </w:rPr>
          <w:t>76</w:t>
        </w:r>
      </w:fldSimple>
      <w:r>
        <w:t>) displays an interpolated surface of a specific wavelength. Clicking the icon in the top-left of the plot brings up a control panel for plot adjustments (rotations).</w:t>
      </w:r>
    </w:p>
    <w:p w:rsidR="00A41FBF" w:rsidRDefault="00A41FBF" w:rsidP="00EB49E0">
      <w:pPr>
        <w:pStyle w:val="Figure"/>
      </w:pPr>
      <w:r w:rsidRPr="00484682">
        <w:rPr>
          <w:lang w:val="en-AU"/>
        </w:rPr>
        <w:drawing>
          <wp:inline distT="0" distB="0" distL="0" distR="0">
            <wp:extent cx="2564130" cy="2549506"/>
            <wp:effectExtent l="25400" t="0" r="1270" b="0"/>
            <wp:docPr id="71"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107"/>
                    <a:srcRect/>
                    <a:stretch>
                      <a:fillRect/>
                    </a:stretch>
                  </pic:blipFill>
                  <pic:spPr bwMode="auto">
                    <a:xfrm>
                      <a:off x="0" y="0"/>
                      <a:ext cx="2566570" cy="2551932"/>
                    </a:xfrm>
                    <a:prstGeom prst="rect">
                      <a:avLst/>
                    </a:prstGeom>
                    <a:noFill/>
                    <a:ln w="9525">
                      <a:noFill/>
                      <a:miter lim="800000"/>
                      <a:headEnd/>
                      <a:tailEnd/>
                    </a:ln>
                  </pic:spPr>
                </pic:pic>
              </a:graphicData>
            </a:graphic>
          </wp:inline>
        </w:drawing>
      </w:r>
      <w:r>
        <w:t xml:space="preserve">       </w:t>
      </w:r>
      <w:r>
        <w:rPr>
          <w:lang w:val="en-AU"/>
        </w:rPr>
        <w:drawing>
          <wp:inline distT="0" distB="0" distL="0" distR="0">
            <wp:extent cx="1548130" cy="2048376"/>
            <wp:effectExtent l="25400" t="0" r="1270" b="0"/>
            <wp:docPr id="72"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108"/>
                    <a:srcRect/>
                    <a:stretch>
                      <a:fillRect/>
                    </a:stretch>
                  </pic:blipFill>
                  <pic:spPr bwMode="auto">
                    <a:xfrm>
                      <a:off x="0" y="0"/>
                      <a:ext cx="1550449" cy="2051444"/>
                    </a:xfrm>
                    <a:prstGeom prst="rect">
                      <a:avLst/>
                    </a:prstGeom>
                    <a:noFill/>
                    <a:ln w="9525">
                      <a:noFill/>
                      <a:miter lim="800000"/>
                      <a:headEnd/>
                      <a:tailEnd/>
                    </a:ln>
                  </pic:spPr>
                </pic:pic>
              </a:graphicData>
            </a:graphic>
          </wp:inline>
        </w:drawing>
      </w:r>
    </w:p>
    <w:p w:rsidR="00484682" w:rsidRDefault="00484682" w:rsidP="00EB49E0">
      <w:pPr>
        <w:pStyle w:val="Caption"/>
      </w:pPr>
      <w:bookmarkStart w:id="964" w:name="_Ref97345670"/>
      <w:r>
        <w:t xml:space="preserve">Figure </w:t>
      </w:r>
      <w:r w:rsidR="00E900AA">
        <w:fldChar w:fldCharType="begin"/>
      </w:r>
      <w:r w:rsidR="00FB7375">
        <w:instrText xml:space="preserve"> </w:instrText>
      </w:r>
      <w:r w:rsidR="00567E0A">
        <w:instrText>SEQ</w:instrText>
      </w:r>
      <w:r w:rsidR="00FB7375">
        <w:instrText xml:space="preserve"> Figure \* ARABIC </w:instrText>
      </w:r>
      <w:r w:rsidR="00E900AA">
        <w:fldChar w:fldCharType="separate"/>
      </w:r>
      <w:r w:rsidR="00FF3B3D">
        <w:rPr>
          <w:noProof/>
        </w:rPr>
        <w:t>76</w:t>
      </w:r>
      <w:r w:rsidR="00E900AA">
        <w:rPr>
          <w:noProof/>
        </w:rPr>
        <w:fldChar w:fldCharType="end"/>
      </w:r>
      <w:bookmarkEnd w:id="964"/>
      <w:r>
        <w:t>: Interpolated 3D plot for a chosen wavelength (left) and rotation toolbox to manipulate the 3D plot</w:t>
      </w:r>
    </w:p>
    <w:p w:rsidR="00484682" w:rsidRPr="00484682" w:rsidRDefault="00484682" w:rsidP="00A41FBF">
      <w:pPr>
        <w:pStyle w:val="Body"/>
      </w:pPr>
      <w:r>
        <w:t>Use the band selection slider to select a spectral band for display (</w:t>
      </w:r>
      <w:r w:rsidR="00E900AA">
        <w:fldChar w:fldCharType="begin"/>
      </w:r>
      <w:r>
        <w:instrText xml:space="preserve"> </w:instrText>
      </w:r>
      <w:r w:rsidR="00567E0A">
        <w:instrText>REF</w:instrText>
      </w:r>
      <w:r>
        <w:instrText xml:space="preserve"> _Ref97346093 \h </w:instrText>
      </w:r>
      <w:r w:rsidR="00E900AA">
        <w:fldChar w:fldCharType="separate"/>
      </w:r>
      <w:r w:rsidR="00FF3B3D">
        <w:t xml:space="preserve">Figure </w:t>
      </w:r>
      <w:r w:rsidR="00FF3B3D">
        <w:rPr>
          <w:noProof/>
        </w:rPr>
        <w:t>77</w:t>
      </w:r>
      <w:r w:rsidR="00E900AA">
        <w:fldChar w:fldCharType="end"/>
      </w:r>
      <w:r>
        <w:t xml:space="preserve">). The wavelength text field below is reflecting the wavelength of the chosen band. Selecting a band triggers a re-plotting of both hemispherical plot and spectral plot. </w:t>
      </w:r>
    </w:p>
    <w:p w:rsidR="00484682" w:rsidRDefault="00484682" w:rsidP="00EB49E0">
      <w:pPr>
        <w:pStyle w:val="Figure"/>
      </w:pPr>
      <w:r>
        <w:rPr>
          <w:lang w:val="en-AU"/>
        </w:rPr>
        <w:drawing>
          <wp:inline distT="0" distB="0" distL="0" distR="0">
            <wp:extent cx="2794000" cy="451899"/>
            <wp:effectExtent l="25400" t="0" r="0" b="0"/>
            <wp:docPr id="160"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109"/>
                    <a:srcRect/>
                    <a:stretch>
                      <a:fillRect/>
                    </a:stretch>
                  </pic:blipFill>
                  <pic:spPr bwMode="auto">
                    <a:xfrm>
                      <a:off x="0" y="0"/>
                      <a:ext cx="2814620" cy="455234"/>
                    </a:xfrm>
                    <a:prstGeom prst="rect">
                      <a:avLst/>
                    </a:prstGeom>
                    <a:noFill/>
                    <a:ln w="9525">
                      <a:noFill/>
                      <a:miter lim="800000"/>
                      <a:headEnd/>
                      <a:tailEnd/>
                    </a:ln>
                  </pic:spPr>
                </pic:pic>
              </a:graphicData>
            </a:graphic>
          </wp:inline>
        </w:drawing>
      </w:r>
    </w:p>
    <w:p w:rsidR="00484682" w:rsidRDefault="00484682" w:rsidP="00EB49E0">
      <w:pPr>
        <w:pStyle w:val="Caption"/>
      </w:pPr>
      <w:bookmarkStart w:id="965" w:name="_Ref97346093"/>
      <w:r>
        <w:t xml:space="preserve">Figure </w:t>
      </w:r>
      <w:r w:rsidR="00E900AA">
        <w:fldChar w:fldCharType="begin"/>
      </w:r>
      <w:r w:rsidR="00FB7375">
        <w:instrText xml:space="preserve"> </w:instrText>
      </w:r>
      <w:r w:rsidR="00567E0A">
        <w:instrText>SEQ</w:instrText>
      </w:r>
      <w:r w:rsidR="00FB7375">
        <w:instrText xml:space="preserve"> Figure \* ARABIC </w:instrText>
      </w:r>
      <w:r w:rsidR="00E900AA">
        <w:fldChar w:fldCharType="separate"/>
      </w:r>
      <w:r w:rsidR="00FF3B3D">
        <w:rPr>
          <w:noProof/>
        </w:rPr>
        <w:t>77</w:t>
      </w:r>
      <w:r w:rsidR="00E900AA">
        <w:rPr>
          <w:noProof/>
        </w:rPr>
        <w:fldChar w:fldCharType="end"/>
      </w:r>
      <w:bookmarkEnd w:id="965"/>
      <w:r>
        <w:t>: Band selection slider and wavelength text field</w:t>
      </w:r>
    </w:p>
    <w:p w:rsidR="003738CB" w:rsidRDefault="00484682" w:rsidP="00A41FBF">
      <w:pPr>
        <w:pStyle w:val="Body"/>
      </w:pPr>
      <w:r>
        <w:t xml:space="preserve">The sampling points plot shows the sampling point positions </w:t>
      </w:r>
      <w:r w:rsidRPr="00A71C6E">
        <w:t>projected</w:t>
      </w:r>
      <w:r>
        <w:t xml:space="preserve"> </w:t>
      </w:r>
      <w:r w:rsidRPr="00A71C6E">
        <w:t>onto a 2d Cartesian coordinate system</w:t>
      </w:r>
      <w:r>
        <w:t xml:space="preserve"> (</w:t>
      </w:r>
      <w:fldSimple w:instr=" REF _Ref97346691 \h  \* MERGEFORMAT ">
        <w:r w:rsidR="00FF3B3D">
          <w:t xml:space="preserve">Figure </w:t>
        </w:r>
        <w:r w:rsidR="00FF3B3D">
          <w:rPr>
            <w:noProof/>
          </w:rPr>
          <w:t>78</w:t>
        </w:r>
      </w:fldSimple>
      <w:r>
        <w:t>). One of these points is always selected (indicated by the little square around it). Information about the selected point is shown in the text fields on the right of the plot: filename of the respective spectrum, azimuth and zenith angles of the observation geometry. Changing the selected sampling point (by clicking the mouse on another point) changes the spectrum displayed in the spectrum plot automatically.</w:t>
      </w:r>
    </w:p>
    <w:p w:rsidR="00484682" w:rsidRDefault="003738CB" w:rsidP="00A41FBF">
      <w:pPr>
        <w:pStyle w:val="Body"/>
      </w:pPr>
      <w:r>
        <w:t xml:space="preserve">The azimuth angle is measured relative to the solar principal plane, i.e. 0° = principal plane opposite of the illumination source. </w:t>
      </w:r>
    </w:p>
    <w:p w:rsidR="00484682" w:rsidRDefault="00484682" w:rsidP="00EB49E0">
      <w:pPr>
        <w:pStyle w:val="Figure"/>
      </w:pPr>
      <w:r>
        <w:rPr>
          <w:lang w:val="en-AU"/>
        </w:rPr>
        <w:drawing>
          <wp:inline distT="0" distB="0" distL="0" distR="0">
            <wp:extent cx="3023870" cy="1278751"/>
            <wp:effectExtent l="25400" t="0" r="0" b="0"/>
            <wp:docPr id="166"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110"/>
                    <a:srcRect/>
                    <a:stretch>
                      <a:fillRect/>
                    </a:stretch>
                  </pic:blipFill>
                  <pic:spPr bwMode="auto">
                    <a:xfrm>
                      <a:off x="0" y="0"/>
                      <a:ext cx="3027388" cy="1280239"/>
                    </a:xfrm>
                    <a:prstGeom prst="rect">
                      <a:avLst/>
                    </a:prstGeom>
                    <a:noFill/>
                    <a:ln w="9525">
                      <a:noFill/>
                      <a:miter lim="800000"/>
                      <a:headEnd/>
                      <a:tailEnd/>
                    </a:ln>
                  </pic:spPr>
                </pic:pic>
              </a:graphicData>
            </a:graphic>
          </wp:inline>
        </w:drawing>
      </w:r>
    </w:p>
    <w:p w:rsidR="00484682" w:rsidRDefault="00484682" w:rsidP="00EB49E0">
      <w:pPr>
        <w:pStyle w:val="Caption"/>
      </w:pPr>
      <w:bookmarkStart w:id="966" w:name="_Ref97346691"/>
      <w:r>
        <w:t xml:space="preserve">Figure </w:t>
      </w:r>
      <w:r w:rsidR="00E900AA">
        <w:fldChar w:fldCharType="begin"/>
      </w:r>
      <w:r w:rsidR="00FB7375">
        <w:instrText xml:space="preserve"> </w:instrText>
      </w:r>
      <w:r w:rsidR="00567E0A">
        <w:instrText>SEQ</w:instrText>
      </w:r>
      <w:r w:rsidR="00FB7375">
        <w:instrText xml:space="preserve"> Figure \* ARABIC </w:instrText>
      </w:r>
      <w:r w:rsidR="00E900AA">
        <w:fldChar w:fldCharType="separate"/>
      </w:r>
      <w:r w:rsidR="00FF3B3D">
        <w:rPr>
          <w:noProof/>
        </w:rPr>
        <w:t>78</w:t>
      </w:r>
      <w:r w:rsidR="00E900AA">
        <w:rPr>
          <w:noProof/>
        </w:rPr>
        <w:fldChar w:fldCharType="end"/>
      </w:r>
      <w:bookmarkEnd w:id="966"/>
      <w:r>
        <w:t>: Sampling point position plot and information about the selected sampling point</w:t>
      </w:r>
    </w:p>
    <w:p w:rsidR="00484682" w:rsidRDefault="00484682" w:rsidP="00A41FBF">
      <w:pPr>
        <w:pStyle w:val="Body"/>
      </w:pPr>
      <w:r>
        <w:t>The spectral plot component displays the spectrum of the selected sampling point (</w:t>
      </w:r>
      <w:r w:rsidR="00E900AA">
        <w:fldChar w:fldCharType="begin"/>
      </w:r>
      <w:r>
        <w:instrText xml:space="preserve"> </w:instrText>
      </w:r>
      <w:r w:rsidR="00567E0A">
        <w:instrText>REF</w:instrText>
      </w:r>
      <w:r>
        <w:instrText xml:space="preserve"> _Ref97346783 \h </w:instrText>
      </w:r>
      <w:r w:rsidR="00E900AA">
        <w:fldChar w:fldCharType="separate"/>
      </w:r>
      <w:r w:rsidR="00FF3B3D">
        <w:t xml:space="preserve">Figure </w:t>
      </w:r>
      <w:r w:rsidR="00FF3B3D">
        <w:rPr>
          <w:noProof/>
        </w:rPr>
        <w:t>79</w:t>
      </w:r>
      <w:r w:rsidR="00E900AA">
        <w:fldChar w:fldCharType="end"/>
      </w:r>
      <w:r>
        <w:t>). A red, vertical line indicates the current wavelength as selected by the band selection slider. The text fields on the right of the plot display spectral statistics of the current spectrum.</w:t>
      </w:r>
    </w:p>
    <w:p w:rsidR="00484682" w:rsidRPr="00484682" w:rsidRDefault="00484682" w:rsidP="00EB49E0">
      <w:pPr>
        <w:pStyle w:val="Figure"/>
      </w:pPr>
      <w:r>
        <w:rPr>
          <w:lang w:val="en-AU"/>
        </w:rPr>
        <w:drawing>
          <wp:inline distT="0" distB="0" distL="0" distR="0">
            <wp:extent cx="3368675" cy="1455669"/>
            <wp:effectExtent l="25400" t="0" r="9525" b="0"/>
            <wp:docPr id="165"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111"/>
                    <a:srcRect/>
                    <a:stretch>
                      <a:fillRect/>
                    </a:stretch>
                  </pic:blipFill>
                  <pic:spPr bwMode="auto">
                    <a:xfrm>
                      <a:off x="0" y="0"/>
                      <a:ext cx="3373528" cy="1457766"/>
                    </a:xfrm>
                    <a:prstGeom prst="rect">
                      <a:avLst/>
                    </a:prstGeom>
                    <a:noFill/>
                    <a:ln w="9525">
                      <a:noFill/>
                      <a:miter lim="800000"/>
                      <a:headEnd/>
                      <a:tailEnd/>
                    </a:ln>
                  </pic:spPr>
                </pic:pic>
              </a:graphicData>
            </a:graphic>
          </wp:inline>
        </w:drawing>
      </w:r>
    </w:p>
    <w:p w:rsidR="00484682" w:rsidRDefault="00484682" w:rsidP="00EB49E0">
      <w:pPr>
        <w:pStyle w:val="Caption"/>
      </w:pPr>
      <w:bookmarkStart w:id="967" w:name="_Ref97346783"/>
      <w:r>
        <w:t xml:space="preserve">Figure </w:t>
      </w:r>
      <w:r w:rsidR="00E900AA">
        <w:fldChar w:fldCharType="begin"/>
      </w:r>
      <w:r w:rsidR="00FB7375">
        <w:instrText xml:space="preserve"> </w:instrText>
      </w:r>
      <w:r w:rsidR="00567E0A">
        <w:instrText>SEQ</w:instrText>
      </w:r>
      <w:r w:rsidR="00FB7375">
        <w:instrText xml:space="preserve"> Figure \* ARABIC </w:instrText>
      </w:r>
      <w:r w:rsidR="00E900AA">
        <w:fldChar w:fldCharType="separate"/>
      </w:r>
      <w:r w:rsidR="00FF3B3D">
        <w:rPr>
          <w:noProof/>
        </w:rPr>
        <w:t>79</w:t>
      </w:r>
      <w:r w:rsidR="00E900AA">
        <w:rPr>
          <w:noProof/>
        </w:rPr>
        <w:fldChar w:fldCharType="end"/>
      </w:r>
      <w:bookmarkEnd w:id="967"/>
      <w:r>
        <w:t>: Spectral plot component with wavelength indicator and spectrum statistic information</w:t>
      </w:r>
    </w:p>
    <w:p w:rsidR="00484682" w:rsidRDefault="00F04290" w:rsidP="00A7583F">
      <w:pPr>
        <w:pStyle w:val="Heading3"/>
      </w:pPr>
      <w:bookmarkStart w:id="968" w:name="_Toc355280409"/>
      <w:bookmarkStart w:id="969" w:name="_Toc356807355"/>
      <w:r>
        <w:t>Time Line Plot</w:t>
      </w:r>
      <w:bookmarkEnd w:id="968"/>
      <w:bookmarkEnd w:id="969"/>
    </w:p>
    <w:p w:rsidR="007A25D6" w:rsidRDefault="00EF3153" w:rsidP="00A41FBF">
      <w:pPr>
        <w:pStyle w:val="Body"/>
      </w:pPr>
      <w:r>
        <w:t xml:space="preserve">Use a time line plot to plot a spectral band versus time. </w:t>
      </w:r>
      <w:r w:rsidR="00E900AA">
        <w:fldChar w:fldCharType="begin"/>
      </w:r>
      <w:r>
        <w:instrText xml:space="preserve"> </w:instrText>
      </w:r>
      <w:r w:rsidR="00567E0A">
        <w:instrText>REF</w:instrText>
      </w:r>
      <w:r>
        <w:instrText xml:space="preserve"> _Ref97347357 \h </w:instrText>
      </w:r>
      <w:r w:rsidR="00E900AA">
        <w:fldChar w:fldCharType="separate"/>
      </w:r>
      <w:r w:rsidR="00FF3B3D">
        <w:t xml:space="preserve">Figure </w:t>
      </w:r>
      <w:r w:rsidR="00FF3B3D">
        <w:rPr>
          <w:noProof/>
        </w:rPr>
        <w:t>80</w:t>
      </w:r>
      <w:r w:rsidR="00E900AA">
        <w:fldChar w:fldCharType="end"/>
      </w:r>
      <w:r>
        <w:t xml:space="preserve"> shows showing the direct irradiance over time for an MFR sunphotometer band with centre wavelength 496.4nm. The channel to be plotted can be chosen in the list below the plot. Time information is retrieved from the sampling time of the spectra.</w:t>
      </w:r>
    </w:p>
    <w:p w:rsidR="007A25D6" w:rsidRDefault="007A25D6" w:rsidP="00EB49E0">
      <w:pPr>
        <w:pStyle w:val="Figure"/>
      </w:pPr>
      <w:r>
        <w:rPr>
          <w:lang w:val="en-AU"/>
        </w:rPr>
        <w:drawing>
          <wp:inline distT="0" distB="0" distL="0" distR="0">
            <wp:extent cx="2334260" cy="2992530"/>
            <wp:effectExtent l="25400" t="0" r="2540" b="0"/>
            <wp:docPr id="167"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112"/>
                    <a:srcRect/>
                    <a:stretch>
                      <a:fillRect/>
                    </a:stretch>
                  </pic:blipFill>
                  <pic:spPr bwMode="auto">
                    <a:xfrm>
                      <a:off x="0" y="0"/>
                      <a:ext cx="2334260" cy="2992530"/>
                    </a:xfrm>
                    <a:prstGeom prst="rect">
                      <a:avLst/>
                    </a:prstGeom>
                    <a:noFill/>
                    <a:ln w="9525">
                      <a:noFill/>
                      <a:miter lim="800000"/>
                      <a:headEnd/>
                      <a:tailEnd/>
                    </a:ln>
                  </pic:spPr>
                </pic:pic>
              </a:graphicData>
            </a:graphic>
          </wp:inline>
        </w:drawing>
      </w:r>
    </w:p>
    <w:p w:rsidR="00F04290" w:rsidRPr="00484682" w:rsidRDefault="007A25D6" w:rsidP="00EB49E0">
      <w:pPr>
        <w:pStyle w:val="Caption"/>
      </w:pPr>
      <w:bookmarkStart w:id="970" w:name="_Ref97347357"/>
      <w:r>
        <w:t xml:space="preserve">Figure </w:t>
      </w:r>
      <w:r w:rsidR="00E900AA">
        <w:fldChar w:fldCharType="begin"/>
      </w:r>
      <w:r w:rsidR="00FB7375">
        <w:instrText xml:space="preserve"> </w:instrText>
      </w:r>
      <w:r w:rsidR="00567E0A">
        <w:instrText>SEQ</w:instrText>
      </w:r>
      <w:r w:rsidR="00FB7375">
        <w:instrText xml:space="preserve"> Figure \* ARABIC </w:instrText>
      </w:r>
      <w:r w:rsidR="00E900AA">
        <w:fldChar w:fldCharType="separate"/>
      </w:r>
      <w:r w:rsidR="00FF3B3D">
        <w:rPr>
          <w:noProof/>
        </w:rPr>
        <w:t>80</w:t>
      </w:r>
      <w:r w:rsidR="00E900AA">
        <w:rPr>
          <w:noProof/>
        </w:rPr>
        <w:fldChar w:fldCharType="end"/>
      </w:r>
      <w:bookmarkEnd w:id="970"/>
      <w:r>
        <w:t>:</w:t>
      </w:r>
      <w:r w:rsidR="00EF3153">
        <w:t xml:space="preserve"> Time Line Plot showing the direct irradiance over time for centre wavelength 496.4nm</w:t>
      </w:r>
    </w:p>
    <w:p w:rsidR="00792893" w:rsidRDefault="00F04290" w:rsidP="00A7583F">
      <w:pPr>
        <w:pStyle w:val="Heading3"/>
      </w:pPr>
      <w:bookmarkStart w:id="971" w:name="_Toc355280410"/>
      <w:bookmarkStart w:id="972" w:name="_Toc356807356"/>
      <w:r>
        <w:t>Time Line Explorer</w:t>
      </w:r>
      <w:bookmarkEnd w:id="971"/>
      <w:bookmarkEnd w:id="972"/>
    </w:p>
    <w:p w:rsidR="00792893" w:rsidRDefault="00A0057F" w:rsidP="00A41FBF">
      <w:pPr>
        <w:pStyle w:val="Body"/>
      </w:pPr>
      <w:r>
        <w:t>The time line explorer consists of a time line plot and a spectral plot (</w:t>
      </w:r>
      <w:fldSimple w:instr=" REF _Ref97350704 \h  \* MERGEFORMAT ">
        <w:r w:rsidR="00FF3B3D">
          <w:t xml:space="preserve">Figure </w:t>
        </w:r>
        <w:r w:rsidR="00FF3B3D">
          <w:rPr>
            <w:noProof/>
          </w:rPr>
          <w:t>81</w:t>
        </w:r>
      </w:fldSimple>
      <w:r>
        <w:t>). The red bar in the time plot indicates what spectrum is plotted in the spectral plot, i.e. the spectral plot shows the spectrum taken at a certain time. The red bar in the spectral plot shows the currently selected instrument channel, which is plotted versus time in the time line plot.</w:t>
      </w:r>
    </w:p>
    <w:p w:rsidR="00A0057F" w:rsidRDefault="00792893" w:rsidP="00EB49E0">
      <w:pPr>
        <w:pStyle w:val="Figure"/>
      </w:pPr>
      <w:r>
        <w:rPr>
          <w:lang w:val="en-AU"/>
        </w:rPr>
        <w:drawing>
          <wp:inline distT="0" distB="0" distL="0" distR="0">
            <wp:extent cx="3713480" cy="2742670"/>
            <wp:effectExtent l="25400" t="0" r="0" b="0"/>
            <wp:docPr id="168"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113"/>
                    <a:srcRect/>
                    <a:stretch>
                      <a:fillRect/>
                    </a:stretch>
                  </pic:blipFill>
                  <pic:spPr bwMode="auto">
                    <a:xfrm>
                      <a:off x="0" y="0"/>
                      <a:ext cx="3710373" cy="2740375"/>
                    </a:xfrm>
                    <a:prstGeom prst="rect">
                      <a:avLst/>
                    </a:prstGeom>
                    <a:noFill/>
                    <a:ln w="9525">
                      <a:noFill/>
                      <a:miter lim="800000"/>
                      <a:headEnd/>
                      <a:tailEnd/>
                    </a:ln>
                  </pic:spPr>
                </pic:pic>
              </a:graphicData>
            </a:graphic>
          </wp:inline>
        </w:drawing>
      </w:r>
    </w:p>
    <w:p w:rsidR="00A0057F" w:rsidRDefault="00A0057F" w:rsidP="00EB49E0">
      <w:pPr>
        <w:pStyle w:val="Caption"/>
      </w:pPr>
      <w:bookmarkStart w:id="973" w:name="_Ref97350704"/>
      <w:r>
        <w:t xml:space="preserve">Figure </w:t>
      </w:r>
      <w:r w:rsidR="00E900AA">
        <w:fldChar w:fldCharType="begin"/>
      </w:r>
      <w:r w:rsidR="00FB7375">
        <w:instrText xml:space="preserve"> </w:instrText>
      </w:r>
      <w:r w:rsidR="00567E0A">
        <w:instrText>SEQ</w:instrText>
      </w:r>
      <w:r w:rsidR="00FB7375">
        <w:instrText xml:space="preserve"> Figure \* ARABIC </w:instrText>
      </w:r>
      <w:r w:rsidR="00E900AA">
        <w:fldChar w:fldCharType="separate"/>
      </w:r>
      <w:r w:rsidR="00FF3B3D">
        <w:rPr>
          <w:noProof/>
        </w:rPr>
        <w:t>81</w:t>
      </w:r>
      <w:r w:rsidR="00E900AA">
        <w:rPr>
          <w:noProof/>
        </w:rPr>
        <w:fldChar w:fldCharType="end"/>
      </w:r>
      <w:bookmarkEnd w:id="973"/>
      <w:r>
        <w:t>: Time Line Explorer window</w:t>
      </w:r>
    </w:p>
    <w:p w:rsidR="00792893" w:rsidRPr="00A0057F" w:rsidRDefault="00A0057F" w:rsidP="00A41FBF">
      <w:pPr>
        <w:pStyle w:val="Body"/>
      </w:pPr>
      <w:r>
        <w:t xml:space="preserve">The example given in </w:t>
      </w:r>
      <w:r w:rsidR="00E900AA">
        <w:fldChar w:fldCharType="begin"/>
      </w:r>
      <w:r>
        <w:instrText xml:space="preserve"> </w:instrText>
      </w:r>
      <w:r w:rsidR="00567E0A">
        <w:instrText>REF</w:instrText>
      </w:r>
      <w:r>
        <w:instrText xml:space="preserve"> _Ref97350704 \h </w:instrText>
      </w:r>
      <w:r w:rsidR="00E900AA">
        <w:fldChar w:fldCharType="separate"/>
      </w:r>
      <w:r w:rsidR="00FF3B3D">
        <w:t xml:space="preserve">Figure </w:t>
      </w:r>
      <w:r w:rsidR="00FF3B3D">
        <w:rPr>
          <w:noProof/>
        </w:rPr>
        <w:t>81</w:t>
      </w:r>
      <w:r w:rsidR="00E900AA">
        <w:fldChar w:fldCharType="end"/>
      </w:r>
      <w:r>
        <w:t xml:space="preserve"> is using MFR sunphotometer data. A removal of the broadband channel is needed for the spectral plot to work properly. The according processing chain is shown in </w:t>
      </w:r>
      <w:r w:rsidR="00E900AA">
        <w:fldChar w:fldCharType="begin"/>
      </w:r>
      <w:r>
        <w:instrText xml:space="preserve"> </w:instrText>
      </w:r>
      <w:r w:rsidR="00567E0A">
        <w:instrText>REF</w:instrText>
      </w:r>
      <w:r>
        <w:instrText xml:space="preserve"> _Ref97351016 \h </w:instrText>
      </w:r>
      <w:r w:rsidR="00E900AA">
        <w:fldChar w:fldCharType="separate"/>
      </w:r>
      <w:r w:rsidR="00FF3B3D">
        <w:t xml:space="preserve">Figure </w:t>
      </w:r>
      <w:r w:rsidR="00FF3B3D">
        <w:rPr>
          <w:noProof/>
        </w:rPr>
        <w:t>82</w:t>
      </w:r>
      <w:r w:rsidR="00E900AA">
        <w:fldChar w:fldCharType="end"/>
      </w:r>
      <w:r>
        <w:t>.</w:t>
      </w:r>
    </w:p>
    <w:p w:rsidR="00A0057F" w:rsidRDefault="00A0057F" w:rsidP="00EB49E0">
      <w:pPr>
        <w:pStyle w:val="Figure"/>
      </w:pPr>
      <w:r>
        <w:rPr>
          <w:lang w:val="en-AU"/>
        </w:rPr>
        <w:drawing>
          <wp:inline distT="0" distB="0" distL="0" distR="0">
            <wp:extent cx="5580380" cy="1407107"/>
            <wp:effectExtent l="25400" t="0" r="7620" b="0"/>
            <wp:docPr id="169"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114"/>
                    <a:srcRect/>
                    <a:stretch>
                      <a:fillRect/>
                    </a:stretch>
                  </pic:blipFill>
                  <pic:spPr bwMode="auto">
                    <a:xfrm>
                      <a:off x="0" y="0"/>
                      <a:ext cx="5580380" cy="1407107"/>
                    </a:xfrm>
                    <a:prstGeom prst="rect">
                      <a:avLst/>
                    </a:prstGeom>
                    <a:noFill/>
                    <a:ln w="9525">
                      <a:noFill/>
                      <a:miter lim="800000"/>
                      <a:headEnd/>
                      <a:tailEnd/>
                    </a:ln>
                  </pic:spPr>
                </pic:pic>
              </a:graphicData>
            </a:graphic>
          </wp:inline>
        </w:drawing>
      </w:r>
    </w:p>
    <w:p w:rsidR="00792893" w:rsidRDefault="00A0057F" w:rsidP="00EB49E0">
      <w:pPr>
        <w:pStyle w:val="Caption"/>
      </w:pPr>
      <w:bookmarkStart w:id="974" w:name="_Ref97351016"/>
      <w:r>
        <w:t xml:space="preserve">Figure </w:t>
      </w:r>
      <w:r w:rsidR="00E900AA">
        <w:fldChar w:fldCharType="begin"/>
      </w:r>
      <w:r w:rsidR="00FB7375">
        <w:instrText xml:space="preserve"> </w:instrText>
      </w:r>
      <w:r w:rsidR="00567E0A">
        <w:instrText>SEQ</w:instrText>
      </w:r>
      <w:r w:rsidR="00FB7375">
        <w:instrText xml:space="preserve"> Figure \* ARABIC </w:instrText>
      </w:r>
      <w:r w:rsidR="00E900AA">
        <w:fldChar w:fldCharType="separate"/>
      </w:r>
      <w:r w:rsidR="00FF3B3D">
        <w:rPr>
          <w:noProof/>
        </w:rPr>
        <w:t>82</w:t>
      </w:r>
      <w:r w:rsidR="00E900AA">
        <w:rPr>
          <w:noProof/>
        </w:rPr>
        <w:fldChar w:fldCharType="end"/>
      </w:r>
      <w:bookmarkEnd w:id="974"/>
      <w:r>
        <w:t>: Processing chain for the exploration of the narrowband MFR channels in the Time Line Explorer</w:t>
      </w:r>
    </w:p>
    <w:p w:rsidR="00897F15" w:rsidRDefault="00897F15" w:rsidP="00E5047C">
      <w:pPr>
        <w:pStyle w:val="Heading2"/>
      </w:pPr>
      <w:bookmarkStart w:id="975" w:name="_Toc355280411"/>
      <w:bookmarkStart w:id="976" w:name="_Toc356807357"/>
      <w:r>
        <w:t>File Export Module</w:t>
      </w:r>
      <w:bookmarkEnd w:id="975"/>
      <w:bookmarkEnd w:id="976"/>
    </w:p>
    <w:p w:rsidR="00897F15" w:rsidRDefault="00897F15" w:rsidP="00A41FBF">
      <w:pPr>
        <w:pStyle w:val="Body"/>
      </w:pPr>
      <w:r>
        <w:t>File export modules can be attached to any space and do not generate an output space but write the data to a file.</w:t>
      </w:r>
    </w:p>
    <w:p w:rsidR="00897F15" w:rsidRDefault="00897F15" w:rsidP="00A41FBF">
      <w:pPr>
        <w:pStyle w:val="Body"/>
      </w:pPr>
      <w:r>
        <w:t xml:space="preserve">A file export module must be configured using its </w:t>
      </w:r>
      <w:r w:rsidR="0051485C">
        <w:t>configuration dialog</w:t>
      </w:r>
      <w:r>
        <w:t xml:space="preserve"> (</w:t>
      </w:r>
      <w:fldSimple w:instr=" REF _Ref97811200 \h  \* MERGEFORMAT ">
        <w:r w:rsidR="00FF3B3D">
          <w:t xml:space="preserve">Figure </w:t>
        </w:r>
        <w:r w:rsidR="00FF3B3D">
          <w:rPr>
            <w:noProof/>
          </w:rPr>
          <w:t>83</w:t>
        </w:r>
      </w:fldSimple>
      <w:r>
        <w:t>).</w:t>
      </w:r>
      <w:r w:rsidR="0051485C">
        <w:t xml:space="preserve"> The dialog is identical to the one described in </w:t>
      </w:r>
      <w:fldSimple w:instr=" REF _Ref153761992 \r \h  \* MERGEFORMAT ">
        <w:r w:rsidR="00FF3B3D">
          <w:t>8.4</w:t>
        </w:r>
      </w:fldSimple>
      <w:r w:rsidR="0051485C">
        <w:t>.</w:t>
      </w:r>
    </w:p>
    <w:p w:rsidR="00897F15" w:rsidRDefault="00897F15" w:rsidP="00EB49E0">
      <w:pPr>
        <w:pStyle w:val="Figure"/>
      </w:pPr>
      <w:r>
        <w:rPr>
          <w:lang w:val="en-AU"/>
        </w:rPr>
        <w:drawing>
          <wp:inline distT="0" distB="0" distL="0" distR="0">
            <wp:extent cx="4058285" cy="1646017"/>
            <wp:effectExtent l="25400" t="0" r="5715" b="0"/>
            <wp:docPr id="43"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15"/>
                    <a:srcRect/>
                    <a:stretch>
                      <a:fillRect/>
                    </a:stretch>
                  </pic:blipFill>
                  <pic:spPr bwMode="auto">
                    <a:xfrm>
                      <a:off x="0" y="0"/>
                      <a:ext cx="4054594" cy="1644520"/>
                    </a:xfrm>
                    <a:prstGeom prst="rect">
                      <a:avLst/>
                    </a:prstGeom>
                    <a:noFill/>
                    <a:ln w="9525">
                      <a:noFill/>
                      <a:miter lim="800000"/>
                      <a:headEnd/>
                      <a:tailEnd/>
                    </a:ln>
                  </pic:spPr>
                </pic:pic>
              </a:graphicData>
            </a:graphic>
          </wp:inline>
        </w:drawing>
      </w:r>
    </w:p>
    <w:p w:rsidR="00897F15" w:rsidRDefault="00897F15" w:rsidP="00EB49E0">
      <w:pPr>
        <w:pStyle w:val="Caption"/>
      </w:pPr>
      <w:bookmarkStart w:id="977" w:name="_Ref97811200"/>
      <w:r>
        <w:t xml:space="preserve">Figure </w:t>
      </w:r>
      <w:r w:rsidR="00E900AA">
        <w:fldChar w:fldCharType="begin"/>
      </w:r>
      <w:r w:rsidR="00FB7375">
        <w:instrText xml:space="preserve"> </w:instrText>
      </w:r>
      <w:r w:rsidR="00567E0A">
        <w:instrText>SEQ</w:instrText>
      </w:r>
      <w:r w:rsidR="00FB7375">
        <w:instrText xml:space="preserve"> Figure \* ARABIC </w:instrText>
      </w:r>
      <w:r w:rsidR="00E900AA">
        <w:fldChar w:fldCharType="separate"/>
      </w:r>
      <w:r w:rsidR="00FF3B3D">
        <w:rPr>
          <w:noProof/>
        </w:rPr>
        <w:t>83</w:t>
      </w:r>
      <w:r w:rsidR="00E900AA">
        <w:rPr>
          <w:noProof/>
        </w:rPr>
        <w:fldChar w:fldCharType="end"/>
      </w:r>
      <w:bookmarkEnd w:id="977"/>
      <w:r>
        <w:t>: File export configuration</w:t>
      </w:r>
    </w:p>
    <w:p w:rsidR="00F04290" w:rsidRPr="00897F15" w:rsidRDefault="0051485C" w:rsidP="00A41FBF">
      <w:pPr>
        <w:pStyle w:val="Body"/>
      </w:pPr>
      <w:r>
        <w:t xml:space="preserve">The spectral data written to the file reflects the data content of the space. The metadata is however </w:t>
      </w:r>
      <w:r w:rsidR="007026B3">
        <w:t xml:space="preserve">mainly </w:t>
      </w:r>
      <w:r>
        <w:t xml:space="preserve">read from the database and may show some contradictions to the </w:t>
      </w:r>
      <w:r w:rsidR="007026B3">
        <w:t>state of the space</w:t>
      </w:r>
      <w:r>
        <w:t xml:space="preserve">. </w:t>
      </w:r>
    </w:p>
    <w:p w:rsidR="002A0FFE" w:rsidRPr="00084655" w:rsidRDefault="002A0FFE" w:rsidP="00E5047C">
      <w:pPr>
        <w:pStyle w:val="Heading1"/>
      </w:pPr>
      <w:bookmarkStart w:id="978" w:name="_Toc355280412"/>
      <w:bookmarkStart w:id="979" w:name="_Toc356807358"/>
      <w:r w:rsidRPr="00084655">
        <w:t>Data Administration</w:t>
      </w:r>
      <w:bookmarkEnd w:id="978"/>
      <w:bookmarkEnd w:id="979"/>
    </w:p>
    <w:p w:rsidR="005035EE" w:rsidRDefault="005035EE" w:rsidP="005035EE">
      <w:pPr>
        <w:pStyle w:val="Body"/>
      </w:pPr>
      <w:r>
        <w:t>The Data Administration functions are useful for managing the integrity of the Specchio database.</w:t>
      </w:r>
    </w:p>
    <w:p w:rsidR="005035EE" w:rsidRDefault="005035EE" w:rsidP="005035EE">
      <w:pPr>
        <w:pStyle w:val="Body"/>
      </w:pPr>
      <w:r>
        <w:t>The following functions are restricted to users with Administrator permission.</w:t>
      </w:r>
    </w:p>
    <w:tbl>
      <w:tblPr>
        <w:tblStyle w:val="TableGeneral"/>
        <w:tblW w:w="0" w:type="auto"/>
        <w:tblLook w:val="04A0"/>
      </w:tblPr>
      <w:tblGrid>
        <w:gridCol w:w="2738"/>
        <w:gridCol w:w="5727"/>
      </w:tblGrid>
      <w:tr w:rsidR="00D0645C" w:rsidRPr="005035EE" w:rsidTr="00D0645C">
        <w:trPr>
          <w:cnfStyle w:val="100000000000"/>
        </w:trPr>
        <w:tc>
          <w:tcPr>
            <w:tcW w:w="0" w:type="auto"/>
          </w:tcPr>
          <w:p w:rsidR="00D0645C" w:rsidRPr="005035EE" w:rsidRDefault="00D0645C" w:rsidP="00334E6C">
            <w:pPr>
              <w:pStyle w:val="HangingIndent"/>
              <w:ind w:left="0" w:firstLine="0"/>
            </w:pPr>
            <w:r>
              <w:t>Menu item</w:t>
            </w:r>
          </w:p>
        </w:tc>
        <w:tc>
          <w:tcPr>
            <w:tcW w:w="0" w:type="auto"/>
          </w:tcPr>
          <w:p w:rsidR="00D0645C" w:rsidRPr="005035EE" w:rsidRDefault="00D0645C" w:rsidP="00334E6C">
            <w:pPr>
              <w:pStyle w:val="HangingIndent"/>
              <w:ind w:left="0" w:firstLine="0"/>
            </w:pPr>
            <w:r>
              <w:t>Restricted operations</w:t>
            </w:r>
          </w:p>
        </w:tc>
      </w:tr>
      <w:tr w:rsidR="005035EE" w:rsidRPr="005035EE" w:rsidTr="00D0645C">
        <w:tc>
          <w:tcPr>
            <w:tcW w:w="0" w:type="auto"/>
          </w:tcPr>
          <w:p w:rsidR="005035EE" w:rsidRPr="005035EE" w:rsidRDefault="005035EE" w:rsidP="00334E6C">
            <w:pPr>
              <w:pStyle w:val="HangingIndent"/>
              <w:ind w:left="0" w:firstLine="0"/>
            </w:pPr>
            <w:r w:rsidRPr="005035EE">
              <w:t>Data remover</w:t>
            </w:r>
          </w:p>
        </w:tc>
        <w:tc>
          <w:tcPr>
            <w:tcW w:w="0" w:type="auto"/>
          </w:tcPr>
          <w:p w:rsidR="005035EE" w:rsidRPr="005035EE" w:rsidRDefault="005035EE" w:rsidP="00334E6C">
            <w:pPr>
              <w:pStyle w:val="HangingIndent"/>
              <w:ind w:left="0" w:firstLine="0"/>
            </w:pPr>
            <w:r w:rsidRPr="005035EE">
              <w:t>Removing data belonging to other users</w:t>
            </w:r>
          </w:p>
        </w:tc>
      </w:tr>
      <w:tr w:rsidR="005035EE" w:rsidRPr="005035EE" w:rsidTr="00D0645C">
        <w:trPr>
          <w:cnfStyle w:val="000000010000"/>
        </w:trPr>
        <w:tc>
          <w:tcPr>
            <w:tcW w:w="0" w:type="auto"/>
          </w:tcPr>
          <w:p w:rsidR="005035EE" w:rsidRPr="005035EE" w:rsidRDefault="005035EE" w:rsidP="00334E6C">
            <w:pPr>
              <w:pStyle w:val="HangingIndent"/>
              <w:ind w:left="0" w:firstLine="0"/>
            </w:pPr>
            <w:r w:rsidRPr="005035EE">
              <w:t>Import campaign</w:t>
            </w:r>
          </w:p>
        </w:tc>
        <w:tc>
          <w:tcPr>
            <w:tcW w:w="0" w:type="auto"/>
          </w:tcPr>
          <w:p w:rsidR="005035EE" w:rsidRPr="005035EE" w:rsidRDefault="005035EE" w:rsidP="00334E6C">
            <w:pPr>
              <w:pStyle w:val="HangingIndent"/>
              <w:ind w:left="0" w:firstLine="0"/>
            </w:pPr>
            <w:r w:rsidRPr="005035EE">
              <w:t>All functions</w:t>
            </w:r>
          </w:p>
        </w:tc>
      </w:tr>
      <w:tr w:rsidR="005035EE" w:rsidRPr="005035EE" w:rsidTr="00D0645C">
        <w:tc>
          <w:tcPr>
            <w:tcW w:w="0" w:type="auto"/>
          </w:tcPr>
          <w:p w:rsidR="005035EE" w:rsidRPr="005035EE" w:rsidRDefault="005035EE" w:rsidP="00334E6C">
            <w:pPr>
              <w:pStyle w:val="HangingIndent"/>
              <w:ind w:left="0" w:firstLine="0"/>
            </w:pPr>
            <w:r w:rsidRPr="005035EE">
              <w:t>Load sensor definition</w:t>
            </w:r>
          </w:p>
        </w:tc>
        <w:tc>
          <w:tcPr>
            <w:tcW w:w="0" w:type="auto"/>
          </w:tcPr>
          <w:p w:rsidR="005035EE" w:rsidRPr="005035EE" w:rsidRDefault="005035EE" w:rsidP="00334E6C">
            <w:pPr>
              <w:pStyle w:val="HangingIndent"/>
              <w:ind w:left="0" w:firstLine="0"/>
            </w:pPr>
            <w:r w:rsidRPr="005035EE">
              <w:t>All functions</w:t>
            </w:r>
          </w:p>
        </w:tc>
      </w:tr>
      <w:tr w:rsidR="005035EE" w:rsidRPr="005035EE" w:rsidTr="00D0645C">
        <w:trPr>
          <w:cnfStyle w:val="000000010000"/>
        </w:trPr>
        <w:tc>
          <w:tcPr>
            <w:tcW w:w="0" w:type="auto"/>
          </w:tcPr>
          <w:p w:rsidR="005035EE" w:rsidRPr="005035EE" w:rsidRDefault="005035EE" w:rsidP="00334E6C">
            <w:pPr>
              <w:pStyle w:val="HangingIndent"/>
              <w:ind w:left="0" w:firstLine="0"/>
            </w:pPr>
            <w:r w:rsidRPr="005035EE">
              <w:t>Instrument administration</w:t>
            </w:r>
          </w:p>
        </w:tc>
        <w:tc>
          <w:tcPr>
            <w:tcW w:w="0" w:type="auto"/>
          </w:tcPr>
          <w:p w:rsidR="005035EE" w:rsidRPr="005035EE" w:rsidRDefault="005035EE" w:rsidP="00334E6C">
            <w:pPr>
              <w:pStyle w:val="HangingIndent"/>
              <w:ind w:left="0" w:firstLine="0"/>
            </w:pPr>
            <w:r w:rsidRPr="005035EE">
              <w:t>Changing, adding or deleting any instrument information</w:t>
            </w:r>
          </w:p>
        </w:tc>
      </w:tr>
    </w:tbl>
    <w:p w:rsidR="002A0FFE" w:rsidRPr="00084655" w:rsidRDefault="002A0FFE" w:rsidP="00E5047C">
      <w:pPr>
        <w:pStyle w:val="Heading2"/>
      </w:pPr>
      <w:bookmarkStart w:id="980" w:name="_Toc355280413"/>
      <w:bookmarkStart w:id="981" w:name="_Toc356807359"/>
      <w:r w:rsidRPr="00084655">
        <w:t>Removing data</w:t>
      </w:r>
      <w:bookmarkEnd w:id="980"/>
      <w:bookmarkEnd w:id="981"/>
    </w:p>
    <w:p w:rsidR="00334E6C" w:rsidRDefault="002A0FFE" w:rsidP="00630C6D">
      <w:pPr>
        <w:pStyle w:val="Body"/>
      </w:pPr>
      <w:r w:rsidRPr="00084655">
        <w:t xml:space="preserve">Spectra, hierarchies </w:t>
      </w:r>
      <w:r w:rsidR="00D0645C">
        <w:t>or entire</w:t>
      </w:r>
      <w:r w:rsidRPr="00084655">
        <w:t xml:space="preserve"> </w:t>
      </w:r>
      <w:r w:rsidR="00D0645C">
        <w:t>C</w:t>
      </w:r>
      <w:r w:rsidRPr="00084655">
        <w:t>ampaigns can be removed from the database using the Data Remover</w:t>
      </w:r>
      <w:r w:rsidR="00334E6C">
        <w:t>.</w:t>
      </w:r>
    </w:p>
    <w:p w:rsidR="002A0FFE" w:rsidRPr="00084655" w:rsidRDefault="002A0FFE" w:rsidP="00630C6D">
      <w:pPr>
        <w:pStyle w:val="Body"/>
      </w:pPr>
      <w:r w:rsidRPr="00084655">
        <w:t>Users can only remove data from the database</w:t>
      </w:r>
      <w:r w:rsidR="00334E6C">
        <w:t xml:space="preserve"> if they are a member of the Campaign’s Research Group (see </w:t>
      </w:r>
      <w:fldSimple w:instr=" REF _Ref354084379 \r \h  \* MERGEFORMAT ">
        <w:r w:rsidR="00FF3B3D" w:rsidRPr="00FF3B3D">
          <w:rPr>
            <w:rStyle w:val="CrossReference"/>
          </w:rPr>
          <w:t>4.12.1</w:t>
        </w:r>
      </w:fldSimple>
      <w:r w:rsidR="00334E6C" w:rsidRPr="00334E6C">
        <w:rPr>
          <w:rStyle w:val="CrossReference"/>
        </w:rPr>
        <w:t xml:space="preserve"> </w:t>
      </w:r>
      <w:fldSimple w:instr=" REF _Ref354084379 \h  \* MERGEFORMAT ">
        <w:r w:rsidR="00FF3B3D" w:rsidRPr="00FF3B3D">
          <w:rPr>
            <w:rStyle w:val="CrossReference"/>
          </w:rPr>
          <w:t>Campaign-related Metadata</w:t>
        </w:r>
      </w:fldSimple>
      <w:r w:rsidR="00334E6C">
        <w:t>)</w:t>
      </w:r>
      <w:r w:rsidRPr="00084655">
        <w:t>.</w:t>
      </w:r>
      <w:r w:rsidR="009D7C8A">
        <w:t xml:space="preserve"> </w:t>
      </w:r>
      <w:r w:rsidR="00493F81">
        <w:t xml:space="preserve">A user with Administrator permissions </w:t>
      </w:r>
      <w:r w:rsidR="009D7C8A">
        <w:t>can remove all datasets irrespective of their owner.</w:t>
      </w:r>
    </w:p>
    <w:p w:rsidR="00493F81" w:rsidRDefault="00493F81" w:rsidP="00BA72CF">
      <w:pPr>
        <w:pStyle w:val="ProcessHeading"/>
      </w:pPr>
      <w:r>
        <w:t>To remove data...</w:t>
      </w:r>
    </w:p>
    <w:tbl>
      <w:tblPr>
        <w:tblStyle w:val="Instructions"/>
        <w:tblW w:w="0" w:type="auto"/>
        <w:tblLook w:val="04A0"/>
      </w:tblPr>
      <w:tblGrid>
        <w:gridCol w:w="8862"/>
      </w:tblGrid>
      <w:tr w:rsidR="00D0645C" w:rsidTr="00D0645C">
        <w:tc>
          <w:tcPr>
            <w:tcW w:w="9571" w:type="dxa"/>
          </w:tcPr>
          <w:p w:rsidR="00D0645C" w:rsidRDefault="00D0645C" w:rsidP="00D0645C">
            <w:pPr>
              <w:pStyle w:val="ProcessStep"/>
            </w:pPr>
            <w:r>
              <w:t xml:space="preserve">Select </w:t>
            </w:r>
            <w:r w:rsidRPr="00493F81">
              <w:rPr>
                <w:rStyle w:val="GUIWord"/>
              </w:rPr>
              <w:t>Data Maintenance</w:t>
            </w:r>
            <w:r>
              <w:t xml:space="preserve"> and </w:t>
            </w:r>
            <w:r w:rsidRPr="00493F81">
              <w:rPr>
                <w:rStyle w:val="GUIWord"/>
              </w:rPr>
              <w:t>Remove data</w:t>
            </w:r>
            <w:r>
              <w:t xml:space="preserve"> from the Main Window menus. The following window is displayed. Only the Campaigns which you have permission to remove will be displayed.</w:t>
            </w:r>
          </w:p>
          <w:p w:rsidR="00D0645C" w:rsidRDefault="00D0645C" w:rsidP="00D0645C">
            <w:pPr>
              <w:pStyle w:val="Figure"/>
            </w:pPr>
            <w:r>
              <w:rPr>
                <w:lang w:val="en-AU"/>
              </w:rPr>
              <w:drawing>
                <wp:inline distT="0" distB="0" distL="0" distR="0">
                  <wp:extent cx="1560979" cy="2656911"/>
                  <wp:effectExtent l="19050" t="0" r="1121" b="0"/>
                  <wp:docPr id="103"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6"/>
                          <a:srcRect/>
                          <a:stretch>
                            <a:fillRect/>
                          </a:stretch>
                        </pic:blipFill>
                        <pic:spPr bwMode="auto">
                          <a:xfrm>
                            <a:off x="0" y="0"/>
                            <a:ext cx="1560979" cy="2656911"/>
                          </a:xfrm>
                          <a:prstGeom prst="rect">
                            <a:avLst/>
                          </a:prstGeom>
                          <a:noFill/>
                          <a:ln w="9525">
                            <a:noFill/>
                            <a:miter lim="800000"/>
                            <a:headEnd/>
                            <a:tailEnd/>
                          </a:ln>
                        </pic:spPr>
                      </pic:pic>
                    </a:graphicData>
                  </a:graphic>
                </wp:inline>
              </w:drawing>
            </w:r>
          </w:p>
          <w:p w:rsidR="00D0645C" w:rsidRPr="00084655" w:rsidRDefault="00D0645C" w:rsidP="00D0645C">
            <w:pPr>
              <w:pStyle w:val="Caption"/>
            </w:pPr>
            <w:r w:rsidRPr="00084655">
              <w:t xml:space="preserve">Figure </w:t>
            </w:r>
            <w:fldSimple w:instr=" SEQ Figure \* ARABIC ">
              <w:r w:rsidR="00FF3B3D">
                <w:rPr>
                  <w:noProof/>
                </w:rPr>
                <w:t>84</w:t>
              </w:r>
            </w:fldSimple>
            <w:r w:rsidRPr="00084655">
              <w:t>: Data Remover dialog</w:t>
            </w:r>
          </w:p>
          <w:p w:rsidR="00D0645C" w:rsidRDefault="00D0645C" w:rsidP="00D0645C">
            <w:pPr>
              <w:pStyle w:val="ProcessStep"/>
            </w:pPr>
            <w:r w:rsidRPr="00084655">
              <w:t xml:space="preserve">Use the spectral data browser to select the nodes </w:t>
            </w:r>
            <w:r>
              <w:t xml:space="preserve">or spectra that you wish to remove. Multiple spectra and nodes can be selected by using the Shift and Control keys. You can select any node except the </w:t>
            </w:r>
            <w:r w:rsidRPr="00334E6C">
              <w:rPr>
                <w:rStyle w:val="GUIWord"/>
              </w:rPr>
              <w:t>specchio</w:t>
            </w:r>
            <w:r>
              <w:t xml:space="preserve"> root node. Selecting a Campaign node is valid.</w:t>
            </w:r>
          </w:p>
          <w:p w:rsidR="00D0645C" w:rsidRDefault="00D0645C" w:rsidP="00D0645C">
            <w:pPr>
              <w:pStyle w:val="ProcessStep"/>
            </w:pPr>
            <w:r>
              <w:t>C</w:t>
            </w:r>
            <w:r w:rsidRPr="00084655">
              <w:t xml:space="preserve">lick the </w:t>
            </w:r>
            <w:r w:rsidRPr="00493F81">
              <w:rPr>
                <w:rStyle w:val="ActionButton"/>
              </w:rPr>
              <w:t> Remove </w:t>
            </w:r>
            <w:r w:rsidRPr="00084655">
              <w:t xml:space="preserve"> button. All data that is below the selected node</w:t>
            </w:r>
            <w:r>
              <w:t xml:space="preserve"> or nodes</w:t>
            </w:r>
            <w:r w:rsidRPr="00084655">
              <w:t xml:space="preserve"> will be deleted. </w:t>
            </w:r>
            <w:r>
              <w:t xml:space="preserve">For example, </w:t>
            </w:r>
            <w:r w:rsidRPr="00084655">
              <w:t xml:space="preserve">if a Campaign is selected then all hierarchies and spectra belonging to this Campaign will be deleted. In addition, all metadata that has been entered for </w:t>
            </w:r>
            <w:r>
              <w:t>the deleted</w:t>
            </w:r>
            <w:r w:rsidRPr="00084655">
              <w:t xml:space="preserve"> object</w:t>
            </w:r>
            <w:r>
              <w:t>s</w:t>
            </w:r>
            <w:r w:rsidRPr="00084655">
              <w:t xml:space="preserve"> will be removed along with th</w:t>
            </w:r>
            <w:r>
              <w:t>e</w:t>
            </w:r>
            <w:r w:rsidRPr="00084655">
              <w:t xml:space="preserve"> object</w:t>
            </w:r>
            <w:r>
              <w:t>s</w:t>
            </w:r>
            <w:r w:rsidRPr="00084655">
              <w:t>.</w:t>
            </w:r>
          </w:p>
          <w:p w:rsidR="00D0645C" w:rsidRPr="00084655" w:rsidRDefault="00D0645C" w:rsidP="00684760">
            <w:pPr>
              <w:pStyle w:val="ProcessStepWarning"/>
            </w:pPr>
            <w:r>
              <w:t>Warning</w:t>
            </w:r>
            <w:r>
              <w:tab/>
            </w:r>
            <w:r w:rsidRPr="00084655">
              <w:t>There is no further prompt to warn you</w:t>
            </w:r>
            <w:r>
              <w:t>.</w:t>
            </w:r>
            <w:r w:rsidRPr="00084655">
              <w:t xml:space="preserve"> </w:t>
            </w:r>
            <w:r>
              <w:t xml:space="preserve">The data are deleted as soon as you click the </w:t>
            </w:r>
            <w:r w:rsidRPr="005035EE">
              <w:rPr>
                <w:rStyle w:val="ActionButton"/>
              </w:rPr>
              <w:t> Remove </w:t>
            </w:r>
            <w:r>
              <w:t xml:space="preserve"> button. This action cannot be undone.</w:t>
            </w:r>
          </w:p>
          <w:p w:rsidR="00D0645C" w:rsidRDefault="00D0645C" w:rsidP="00684760">
            <w:pPr>
              <w:pStyle w:val="ProcessStep"/>
            </w:pPr>
            <w:r>
              <w:t xml:space="preserve">Close the dialog box by clicking on </w:t>
            </w:r>
            <w:r w:rsidRPr="005035EE">
              <w:rPr>
                <w:rStyle w:val="ActionButton"/>
              </w:rPr>
              <w:t xml:space="preserve"> Cancel </w:t>
            </w:r>
            <w:r>
              <w:t>.</w:t>
            </w:r>
          </w:p>
        </w:tc>
      </w:tr>
    </w:tbl>
    <w:p w:rsidR="002A0FFE" w:rsidRPr="00084655" w:rsidRDefault="002A0FFE" w:rsidP="00630C6D">
      <w:pPr>
        <w:pStyle w:val="Body"/>
      </w:pPr>
      <w:r w:rsidRPr="00084655">
        <w:t>Rem</w:t>
      </w:r>
      <w:r w:rsidR="009D7C8A">
        <w:t>oving data can take a long time</w:t>
      </w:r>
      <w:r w:rsidR="005035EE">
        <w:t>. A</w:t>
      </w:r>
      <w:r w:rsidR="009D7C8A">
        <w:t xml:space="preserve"> progress </w:t>
      </w:r>
      <w:r w:rsidR="005035EE">
        <w:t xml:space="preserve">bar </w:t>
      </w:r>
      <w:r w:rsidR="009D7C8A">
        <w:t>shows which hierarchy is currently being removed</w:t>
      </w:r>
      <w:r w:rsidRPr="00084655">
        <w:t xml:space="preserve">. </w:t>
      </w:r>
    </w:p>
    <w:p w:rsidR="002A0FFE" w:rsidRPr="00084655" w:rsidRDefault="002A0FFE" w:rsidP="00E5047C">
      <w:pPr>
        <w:pStyle w:val="Heading2"/>
      </w:pPr>
      <w:bookmarkStart w:id="982" w:name="_Toc355280414"/>
      <w:bookmarkStart w:id="983" w:name="_Toc356807360"/>
      <w:r w:rsidRPr="00084655">
        <w:t>Campaign Export</w:t>
      </w:r>
      <w:bookmarkEnd w:id="982"/>
      <w:bookmarkEnd w:id="983"/>
    </w:p>
    <w:p w:rsidR="00E0577E" w:rsidRDefault="00E0577E" w:rsidP="00E0577E">
      <w:pPr>
        <w:pStyle w:val="DocAction"/>
      </w:pPr>
      <w:r>
        <w:t>%%% Review</w:t>
      </w:r>
    </w:p>
    <w:p w:rsidR="009B73BB" w:rsidRDefault="002A0FFE" w:rsidP="00630C6D">
      <w:pPr>
        <w:pStyle w:val="Body"/>
      </w:pPr>
      <w:r w:rsidRPr="00084655">
        <w:t xml:space="preserve">The </w:t>
      </w:r>
      <w:r w:rsidR="00413DFD">
        <w:t>C</w:t>
      </w:r>
      <w:r w:rsidRPr="00084655">
        <w:t xml:space="preserve">ampaign export functionality </w:t>
      </w:r>
      <w:r w:rsidR="00413DFD">
        <w:t>w</w:t>
      </w:r>
      <w:r w:rsidRPr="00084655">
        <w:t>rite</w:t>
      </w:r>
      <w:r w:rsidR="00413DFD">
        <w:t>s</w:t>
      </w:r>
      <w:r w:rsidRPr="00084655">
        <w:t xml:space="preserve"> all data of a </w:t>
      </w:r>
      <w:r w:rsidR="00413DFD">
        <w:t>Campaign to a single</w:t>
      </w:r>
      <w:r w:rsidRPr="00084655">
        <w:t xml:space="preserve"> </w:t>
      </w:r>
      <w:r w:rsidR="00413DFD">
        <w:t>XML</w:t>
      </w:r>
      <w:r w:rsidRPr="00084655">
        <w:t xml:space="preserve"> file </w:t>
      </w:r>
      <w:r w:rsidR="00413DFD">
        <w:t>which</w:t>
      </w:r>
      <w:r w:rsidRPr="00084655">
        <w:t xml:space="preserve"> retain</w:t>
      </w:r>
      <w:r w:rsidR="00413DFD">
        <w:t>s</w:t>
      </w:r>
      <w:r w:rsidRPr="00084655">
        <w:t xml:space="preserve"> the </w:t>
      </w:r>
      <w:r w:rsidR="00413DFD">
        <w:t>hierarchy</w:t>
      </w:r>
      <w:r w:rsidRPr="00084655">
        <w:t xml:space="preserve"> </w:t>
      </w:r>
      <w:r w:rsidR="00413DFD">
        <w:t xml:space="preserve">and metadata </w:t>
      </w:r>
      <w:r w:rsidRPr="00084655">
        <w:t>structure</w:t>
      </w:r>
      <w:r w:rsidR="00413DFD">
        <w:t xml:space="preserve"> of the Campaign</w:t>
      </w:r>
      <w:r w:rsidRPr="00084655">
        <w:t xml:space="preserve">. </w:t>
      </w:r>
      <w:r w:rsidR="009B73BB">
        <w:t>The information from the Sensors, Instruments and Calibrations used by the Campaign are also copied into the XML file.</w:t>
      </w:r>
    </w:p>
    <w:p w:rsidR="002A0FFE" w:rsidRDefault="002A0FFE" w:rsidP="00630C6D">
      <w:pPr>
        <w:pStyle w:val="Body"/>
      </w:pPr>
      <w:r w:rsidRPr="00084655">
        <w:t xml:space="preserve">These </w:t>
      </w:r>
      <w:r w:rsidR="00413DFD">
        <w:t>XML</w:t>
      </w:r>
      <w:r w:rsidRPr="00084655">
        <w:t xml:space="preserve"> files can be used to import the campaign into another SPECCHIO database instance.</w:t>
      </w:r>
    </w:p>
    <w:p w:rsidR="009B73BB" w:rsidRDefault="009B73BB" w:rsidP="00630C6D">
      <w:pPr>
        <w:pStyle w:val="Body"/>
      </w:pPr>
      <w:r>
        <w:t>The exported XML file will be named with the Campaign name, date and time of export.</w:t>
      </w:r>
    </w:p>
    <w:p w:rsidR="00090A5F" w:rsidRDefault="00090A5F" w:rsidP="00090A5F">
      <w:pPr>
        <w:pStyle w:val="Warning"/>
      </w:pPr>
      <w:r>
        <w:t>Warning</w:t>
      </w:r>
      <w:r>
        <w:tab/>
        <w:t xml:space="preserve">The User names used by the Campaign are exported, but sufficient information to set up these Users is not. It is best to record these User Names manually so that they can be set up in the new database before Import. Note these are the short User Names which appear in the </w:t>
      </w:r>
      <w:r w:rsidRPr="00090A5F">
        <w:rPr>
          <w:rStyle w:val="CodeChar"/>
        </w:rPr>
        <w:t>db_config.txt</w:t>
      </w:r>
      <w:r>
        <w:t xml:space="preserve"> file.</w:t>
      </w:r>
    </w:p>
    <w:p w:rsidR="00413DFD" w:rsidRPr="00084655" w:rsidRDefault="00413DFD" w:rsidP="00413DFD">
      <w:pPr>
        <w:pStyle w:val="ProcessHeading"/>
      </w:pPr>
      <w:r>
        <w:t>To export a Campaign...</w:t>
      </w:r>
    </w:p>
    <w:tbl>
      <w:tblPr>
        <w:tblStyle w:val="Instructions"/>
        <w:tblW w:w="0" w:type="auto"/>
        <w:tblLook w:val="04A0"/>
      </w:tblPr>
      <w:tblGrid>
        <w:gridCol w:w="8862"/>
      </w:tblGrid>
      <w:tr w:rsidR="00413DFD" w:rsidTr="00413DFD">
        <w:tc>
          <w:tcPr>
            <w:tcW w:w="8862" w:type="dxa"/>
          </w:tcPr>
          <w:p w:rsidR="00090A5F" w:rsidRDefault="00090A5F" w:rsidP="00413DFD">
            <w:pPr>
              <w:pStyle w:val="ProcessStep"/>
            </w:pPr>
            <w:r>
              <w:t xml:space="preserve">Select </w:t>
            </w:r>
            <w:r w:rsidRPr="00090A5F">
              <w:rPr>
                <w:rStyle w:val="GUIWord"/>
              </w:rPr>
              <w:t>Data Input</w:t>
            </w:r>
            <w:r>
              <w:t xml:space="preserve"> and </w:t>
            </w:r>
            <w:r w:rsidRPr="00090A5F">
              <w:rPr>
                <w:rStyle w:val="GUIWord"/>
              </w:rPr>
              <w:t>Edit Metadata</w:t>
            </w:r>
            <w:r>
              <w:t xml:space="preserve"> from the menu on the Main Window.</w:t>
            </w:r>
          </w:p>
          <w:p w:rsidR="00090A5F" w:rsidRDefault="00090A5F" w:rsidP="00413DFD">
            <w:pPr>
              <w:pStyle w:val="ProcessStep"/>
            </w:pPr>
            <w:r>
              <w:t>Click on the name of the Campaign that you wish to export to highlight it.</w:t>
            </w:r>
          </w:p>
          <w:p w:rsidR="00090A5F" w:rsidRDefault="00090A5F" w:rsidP="00413DFD">
            <w:pPr>
              <w:pStyle w:val="ProcessStep"/>
            </w:pPr>
            <w:r>
              <w:t>Examine the Campaign metadata that is shown and manually record the names of all Researchers in the Research Group Members box. If possible, also note the Short Usernames for these Researchers, but you will probably need to ask the individuals concerned to learn this information.</w:t>
            </w:r>
          </w:p>
          <w:p w:rsidR="00090A5F" w:rsidRDefault="00090A5F" w:rsidP="00413DFD">
            <w:pPr>
              <w:pStyle w:val="ProcessStep"/>
            </w:pPr>
            <w:r>
              <w:t>Close the Metadata Editor.</w:t>
            </w:r>
            <w:r w:rsidR="002E2FCF">
              <w:t xml:space="preserve"> </w:t>
            </w:r>
            <w:r w:rsidR="002E2FCF" w:rsidRPr="002E2FCF">
              <w:rPr>
                <w:rStyle w:val="DocActionChar"/>
              </w:rPr>
              <w:t>%%% Is this really needed? How about the Research Group only?</w:t>
            </w:r>
          </w:p>
          <w:p w:rsidR="00413DFD" w:rsidRDefault="00413DFD" w:rsidP="00413DFD">
            <w:pPr>
              <w:pStyle w:val="ProcessStep"/>
            </w:pPr>
            <w:r>
              <w:t xml:space="preserve">Select </w:t>
            </w:r>
            <w:r w:rsidRPr="00413DFD">
              <w:rPr>
                <w:rStyle w:val="GUIWord"/>
              </w:rPr>
              <w:t>Data Maintenance</w:t>
            </w:r>
            <w:r>
              <w:t xml:space="preserve"> and </w:t>
            </w:r>
            <w:r w:rsidRPr="00413DFD">
              <w:rPr>
                <w:rStyle w:val="GUIWord"/>
              </w:rPr>
              <w:t>Export campaign</w:t>
            </w:r>
            <w:r>
              <w:t xml:space="preserve"> from the menu of the Main Window.</w:t>
            </w:r>
          </w:p>
          <w:p w:rsidR="00413DFD" w:rsidRDefault="00413DFD" w:rsidP="00413DFD">
            <w:pPr>
              <w:pStyle w:val="Figure"/>
            </w:pPr>
            <w:r>
              <w:rPr>
                <w:lang w:val="en-AU"/>
              </w:rPr>
              <w:drawing>
                <wp:inline distT="0" distB="0" distL="0" distR="0">
                  <wp:extent cx="4335060" cy="1105480"/>
                  <wp:effectExtent l="19050" t="0" r="8340" b="0"/>
                  <wp:docPr id="6"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117"/>
                          <a:srcRect/>
                          <a:stretch>
                            <a:fillRect/>
                          </a:stretch>
                        </pic:blipFill>
                        <pic:spPr bwMode="auto">
                          <a:xfrm>
                            <a:off x="0" y="0"/>
                            <a:ext cx="4344323" cy="1107842"/>
                          </a:xfrm>
                          <a:prstGeom prst="rect">
                            <a:avLst/>
                          </a:prstGeom>
                          <a:noFill/>
                          <a:ln w="9525">
                            <a:noFill/>
                            <a:miter lim="800000"/>
                            <a:headEnd/>
                            <a:tailEnd/>
                          </a:ln>
                        </pic:spPr>
                      </pic:pic>
                    </a:graphicData>
                  </a:graphic>
                </wp:inline>
              </w:drawing>
            </w:r>
          </w:p>
          <w:p w:rsidR="00413DFD" w:rsidRDefault="00413DFD" w:rsidP="00413DFD">
            <w:pPr>
              <w:pStyle w:val="Caption"/>
            </w:pPr>
            <w:r w:rsidRPr="00084655">
              <w:t xml:space="preserve">Figure </w:t>
            </w:r>
            <w:fldSimple w:instr=" SEQ Figure \* ARABIC ">
              <w:r w:rsidR="00FF3B3D">
                <w:rPr>
                  <w:noProof/>
                </w:rPr>
                <w:t>85</w:t>
              </w:r>
            </w:fldSimple>
            <w:r w:rsidRPr="00084655">
              <w:t>: Campaign Export Dialog</w:t>
            </w:r>
          </w:p>
          <w:p w:rsidR="00413DFD" w:rsidRDefault="00413DFD" w:rsidP="00413DFD">
            <w:pPr>
              <w:pStyle w:val="ProcessStep"/>
            </w:pPr>
            <w:r>
              <w:t xml:space="preserve">Select the Campaign you wish to export from the </w:t>
            </w:r>
            <w:r w:rsidRPr="00413DFD">
              <w:rPr>
                <w:rStyle w:val="GUIWord"/>
              </w:rPr>
              <w:t>Campaign name:</w:t>
            </w:r>
            <w:r w:rsidR="003669B0">
              <w:t xml:space="preserve"> drop</w:t>
            </w:r>
            <w:r>
              <w:t>down list.</w:t>
            </w:r>
          </w:p>
          <w:p w:rsidR="00413DFD" w:rsidRDefault="00413DFD" w:rsidP="00413DFD">
            <w:pPr>
              <w:pStyle w:val="ProcessStep"/>
            </w:pPr>
            <w:r>
              <w:t xml:space="preserve">Click the </w:t>
            </w:r>
            <w:r w:rsidR="009B73BB" w:rsidRPr="009B73BB">
              <w:rPr>
                <w:rStyle w:val="ActionButton"/>
              </w:rPr>
              <w:t> </w:t>
            </w:r>
            <w:r w:rsidRPr="009B73BB">
              <w:rPr>
                <w:rStyle w:val="ActionButton"/>
              </w:rPr>
              <w:t>Browse</w:t>
            </w:r>
            <w:r w:rsidR="009B73BB" w:rsidRPr="009B73BB">
              <w:rPr>
                <w:rStyle w:val="ActionButton"/>
              </w:rPr>
              <w:t> </w:t>
            </w:r>
            <w:r>
              <w:t xml:space="preserve"> button to open a file dialog box.</w:t>
            </w:r>
          </w:p>
          <w:p w:rsidR="00413DFD" w:rsidRDefault="009B73BB" w:rsidP="00413DFD">
            <w:pPr>
              <w:pStyle w:val="ProcessStep"/>
            </w:pPr>
            <w:r>
              <w:t xml:space="preserve">Select the directory </w:t>
            </w:r>
            <w:r w:rsidR="00413DFD">
              <w:t>into which you want the XML file to be written</w:t>
            </w:r>
            <w:r>
              <w:t xml:space="preserve"> and close the dialog box</w:t>
            </w:r>
            <w:r w:rsidR="00413DFD">
              <w:t>.</w:t>
            </w:r>
          </w:p>
          <w:p w:rsidR="00413DFD" w:rsidRDefault="00413DFD" w:rsidP="009B73BB">
            <w:pPr>
              <w:pStyle w:val="ProcessStep"/>
            </w:pPr>
            <w:r>
              <w:t xml:space="preserve">Click </w:t>
            </w:r>
            <w:r w:rsidR="009B73BB" w:rsidRPr="009B73BB">
              <w:rPr>
                <w:rStyle w:val="ActionButton"/>
              </w:rPr>
              <w:t> </w:t>
            </w:r>
            <w:r w:rsidRPr="009B73BB">
              <w:rPr>
                <w:rStyle w:val="ActionButton"/>
              </w:rPr>
              <w:t>Export</w:t>
            </w:r>
            <w:r w:rsidR="009B73BB" w:rsidRPr="009B73BB">
              <w:rPr>
                <w:rStyle w:val="ActionButton"/>
              </w:rPr>
              <w:t> </w:t>
            </w:r>
            <w:r>
              <w:t>. Th</w:t>
            </w:r>
            <w:r w:rsidR="009B73BB">
              <w:t xml:space="preserve">e Campaign Export </w:t>
            </w:r>
            <w:r>
              <w:t xml:space="preserve">dialog box will close and </w:t>
            </w:r>
            <w:r w:rsidR="009B73BB">
              <w:t>a progress box will appear. When the export is complete, it will close.</w:t>
            </w:r>
          </w:p>
        </w:tc>
      </w:tr>
    </w:tbl>
    <w:p w:rsidR="002A0FFE" w:rsidRDefault="002A0FFE" w:rsidP="00E5047C">
      <w:pPr>
        <w:pStyle w:val="Heading2"/>
      </w:pPr>
      <w:bookmarkStart w:id="984" w:name="_Toc355280415"/>
      <w:bookmarkStart w:id="985" w:name="_Toc356807361"/>
      <w:r>
        <w:t>Campaign Import</w:t>
      </w:r>
      <w:bookmarkEnd w:id="984"/>
      <w:bookmarkEnd w:id="985"/>
    </w:p>
    <w:p w:rsidR="009B73BB" w:rsidRDefault="009B73BB" w:rsidP="009B73BB">
      <w:pPr>
        <w:pStyle w:val="Note"/>
      </w:pPr>
      <w:r>
        <w:t>Note</w:t>
      </w:r>
      <w:r>
        <w:tab/>
        <w:t>In order to use this option, you must be logged in as an Administrator.</w:t>
      </w:r>
    </w:p>
    <w:p w:rsidR="002A0FFE" w:rsidRDefault="002A0FFE" w:rsidP="00561BB8">
      <w:pPr>
        <w:pStyle w:val="Body"/>
      </w:pPr>
      <w:r>
        <w:t xml:space="preserve">The import function </w:t>
      </w:r>
      <w:r w:rsidR="009B73BB">
        <w:t>reads</w:t>
      </w:r>
      <w:r>
        <w:t xml:space="preserve"> an </w:t>
      </w:r>
      <w:r w:rsidR="009B73BB">
        <w:t>XML</w:t>
      </w:r>
      <w:r>
        <w:t xml:space="preserve"> file </w:t>
      </w:r>
      <w:r w:rsidR="009B73BB">
        <w:t xml:space="preserve">that was </w:t>
      </w:r>
      <w:r>
        <w:t xml:space="preserve">created by the </w:t>
      </w:r>
      <w:r w:rsidR="009B73BB">
        <w:t xml:space="preserve">Specchio </w:t>
      </w:r>
      <w:r w:rsidR="009B73BB" w:rsidRPr="009B73BB">
        <w:rPr>
          <w:rStyle w:val="GUIWord"/>
        </w:rPr>
        <w:t xml:space="preserve">Export </w:t>
      </w:r>
      <w:r w:rsidRPr="009B73BB">
        <w:rPr>
          <w:rStyle w:val="GUIWord"/>
        </w:rPr>
        <w:t>campaign</w:t>
      </w:r>
      <w:r>
        <w:t xml:space="preserve"> function. The import will create an exact copy of the exported </w:t>
      </w:r>
      <w:r w:rsidR="009B73BB">
        <w:t>C</w:t>
      </w:r>
      <w:r>
        <w:t>ampaign</w:t>
      </w:r>
      <w:r w:rsidR="009B73BB">
        <w:t>. It will also add any Sensor Instrument or Calibration information that is referenced by this Campaign if it does not already appear in this database</w:t>
      </w:r>
      <w:r>
        <w:t>.</w:t>
      </w:r>
    </w:p>
    <w:p w:rsidR="009B73BB" w:rsidRPr="00084655" w:rsidRDefault="00090A5F" w:rsidP="009B73BB">
      <w:pPr>
        <w:pStyle w:val="ProcessHeading"/>
      </w:pPr>
      <w:r>
        <w:t>To im</w:t>
      </w:r>
      <w:r w:rsidR="009B73BB">
        <w:t>port a Campaign...</w:t>
      </w:r>
    </w:p>
    <w:tbl>
      <w:tblPr>
        <w:tblStyle w:val="Instructions"/>
        <w:tblW w:w="0" w:type="auto"/>
        <w:tblLook w:val="04A0"/>
      </w:tblPr>
      <w:tblGrid>
        <w:gridCol w:w="8862"/>
      </w:tblGrid>
      <w:tr w:rsidR="009B73BB" w:rsidTr="009B73BB">
        <w:tc>
          <w:tcPr>
            <w:tcW w:w="8862" w:type="dxa"/>
          </w:tcPr>
          <w:p w:rsidR="00090A5F" w:rsidRDefault="00090A5F" w:rsidP="009B73BB">
            <w:pPr>
              <w:pStyle w:val="ProcessStep"/>
            </w:pPr>
            <w:r>
              <w:t xml:space="preserve">Note the User Names which were recorded as used by the Campaign when it was exported to the XML file. Set up a User Account record in the target database for any User Name which does not exist in this database. See </w:t>
            </w:r>
            <w:fldSimple w:instr=" REF _Ref353786217 \r \h  \* MERGEFORMAT ">
              <w:r w:rsidR="00FF3B3D" w:rsidRPr="00FF3B3D">
                <w:rPr>
                  <w:rStyle w:val="CrossReference"/>
                </w:rPr>
                <w:t>4.1</w:t>
              </w:r>
            </w:fldSimple>
            <w:r w:rsidRPr="00090A5F">
              <w:rPr>
                <w:rStyle w:val="CrossReference"/>
              </w:rPr>
              <w:t xml:space="preserve"> </w:t>
            </w:r>
            <w:fldSimple w:instr=" REF _Ref353786217 \h  \* MERGEFORMAT ">
              <w:r w:rsidR="00FF3B3D" w:rsidRPr="00FF3B3D">
                <w:rPr>
                  <w:rStyle w:val="CrossReference"/>
                </w:rPr>
                <w:t>User Accounts</w:t>
              </w:r>
            </w:fldSimple>
            <w:r>
              <w:t xml:space="preserve"> for instructions for setting up User Accounts.</w:t>
            </w:r>
            <w:r w:rsidR="002E2FCF" w:rsidRPr="002E2FCF">
              <w:rPr>
                <w:rStyle w:val="DocActionChar"/>
              </w:rPr>
              <w:t xml:space="preserve"> %%% Is this really needed? How about the Research Group only?</w:t>
            </w:r>
          </w:p>
          <w:p w:rsidR="009B73BB" w:rsidRDefault="009B73BB" w:rsidP="009B73BB">
            <w:pPr>
              <w:pStyle w:val="ProcessStep"/>
            </w:pPr>
            <w:r>
              <w:t xml:space="preserve">Select </w:t>
            </w:r>
            <w:r w:rsidRPr="00413DFD">
              <w:rPr>
                <w:rStyle w:val="GUIWord"/>
              </w:rPr>
              <w:t>Data Maintenance</w:t>
            </w:r>
            <w:r>
              <w:t xml:space="preserve"> and </w:t>
            </w:r>
            <w:r>
              <w:rPr>
                <w:rStyle w:val="GUIWord"/>
              </w:rPr>
              <w:t>Im</w:t>
            </w:r>
            <w:r w:rsidRPr="00413DFD">
              <w:rPr>
                <w:rStyle w:val="GUIWord"/>
              </w:rPr>
              <w:t>port campaign</w:t>
            </w:r>
            <w:r>
              <w:t xml:space="preserve"> from the menu of the Main Window.</w:t>
            </w:r>
          </w:p>
          <w:p w:rsidR="009B73BB" w:rsidRDefault="002E2FCF" w:rsidP="009B73BB">
            <w:pPr>
              <w:pStyle w:val="Figure"/>
            </w:pPr>
            <w:r>
              <w:rPr>
                <w:lang w:val="en-AU"/>
              </w:rPr>
              <w:drawing>
                <wp:inline distT="0" distB="0" distL="0" distR="0">
                  <wp:extent cx="3536192" cy="1609911"/>
                  <wp:effectExtent l="19050" t="0" r="7108"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18"/>
                          <a:srcRect/>
                          <a:stretch>
                            <a:fillRect/>
                          </a:stretch>
                        </pic:blipFill>
                        <pic:spPr bwMode="auto">
                          <a:xfrm>
                            <a:off x="0" y="0"/>
                            <a:ext cx="3534306" cy="1609052"/>
                          </a:xfrm>
                          <a:prstGeom prst="rect">
                            <a:avLst/>
                          </a:prstGeom>
                          <a:noFill/>
                          <a:ln w="9525">
                            <a:noFill/>
                            <a:miter lim="800000"/>
                            <a:headEnd/>
                            <a:tailEnd/>
                          </a:ln>
                        </pic:spPr>
                      </pic:pic>
                    </a:graphicData>
                  </a:graphic>
                </wp:inline>
              </w:drawing>
            </w:r>
          </w:p>
          <w:p w:rsidR="009B73BB" w:rsidRDefault="009B73BB" w:rsidP="009B73BB">
            <w:pPr>
              <w:pStyle w:val="Caption"/>
            </w:pPr>
            <w:r>
              <w:t xml:space="preserve">Figure </w:t>
            </w:r>
            <w:fldSimple w:instr=" SEQ Figure \* ARABIC ">
              <w:r w:rsidR="00FF3B3D">
                <w:rPr>
                  <w:noProof/>
                </w:rPr>
                <w:t>86</w:t>
              </w:r>
            </w:fldSimple>
            <w:r>
              <w:t>: Campaign Import Dialog</w:t>
            </w:r>
          </w:p>
          <w:p w:rsidR="009B73BB" w:rsidRDefault="009B73BB" w:rsidP="009B73BB">
            <w:pPr>
              <w:pStyle w:val="ProcessStep"/>
            </w:pPr>
            <w:r>
              <w:t xml:space="preserve">Click the </w:t>
            </w:r>
            <w:r w:rsidRPr="009B73BB">
              <w:rPr>
                <w:rStyle w:val="ActionButton"/>
              </w:rPr>
              <w:t> Browse </w:t>
            </w:r>
            <w:r>
              <w:t xml:space="preserve"> button to open a file dialog box.</w:t>
            </w:r>
          </w:p>
          <w:p w:rsidR="009B73BB" w:rsidRDefault="009B73BB" w:rsidP="009B73BB">
            <w:pPr>
              <w:pStyle w:val="ProcessStep"/>
            </w:pPr>
            <w:r>
              <w:t>Select the XML file that you want to import into your current Specchio database and close the dialog box.</w:t>
            </w:r>
          </w:p>
          <w:p w:rsidR="002E2FCF" w:rsidRDefault="002E2FCF" w:rsidP="009B73BB">
            <w:pPr>
              <w:pStyle w:val="ProcessStep"/>
            </w:pPr>
            <w:r>
              <w:t xml:space="preserve">In the </w:t>
            </w:r>
            <w:r w:rsidRPr="002E2FCF">
              <w:rPr>
                <w:rStyle w:val="GUIWord"/>
              </w:rPr>
              <w:t>Campaign Owner</w:t>
            </w:r>
            <w:r>
              <w:rPr>
                <w:rStyle w:val="GUIWord"/>
              </w:rPr>
              <w:t>:</w:t>
            </w:r>
            <w:r>
              <w:t xml:space="preserve"> box, select the name of the Researcher who will be the new Campaign’s owner.</w:t>
            </w:r>
          </w:p>
          <w:p w:rsidR="009B73BB" w:rsidRDefault="009B73BB" w:rsidP="002E2FCF">
            <w:pPr>
              <w:pStyle w:val="ProcessStep"/>
            </w:pPr>
            <w:r>
              <w:t xml:space="preserve">Click </w:t>
            </w:r>
            <w:r w:rsidRPr="009B73BB">
              <w:rPr>
                <w:rStyle w:val="ActionButton"/>
              </w:rPr>
              <w:t> </w:t>
            </w:r>
            <w:r>
              <w:rPr>
                <w:rStyle w:val="ActionButton"/>
              </w:rPr>
              <w:t>Im</w:t>
            </w:r>
            <w:r w:rsidRPr="009B73BB">
              <w:rPr>
                <w:rStyle w:val="ActionButton"/>
              </w:rPr>
              <w:t>port </w:t>
            </w:r>
            <w:r>
              <w:t xml:space="preserve">. When the import is complete, </w:t>
            </w:r>
            <w:r w:rsidR="002E2FCF">
              <w:t>the Campaign Import dialog</w:t>
            </w:r>
            <w:r>
              <w:t xml:space="preserve"> will close.</w:t>
            </w:r>
          </w:p>
        </w:tc>
      </w:tr>
    </w:tbl>
    <w:p w:rsidR="00561BB8" w:rsidRDefault="00561BB8" w:rsidP="00561BB8">
      <w:pPr>
        <w:pStyle w:val="Note"/>
      </w:pPr>
      <w:r>
        <w:t>Note</w:t>
      </w:r>
      <w:r w:rsidR="002E2FCF">
        <w:t>s</w:t>
      </w:r>
      <w:r>
        <w:tab/>
        <w:t>T</w:t>
      </w:r>
      <w:r w:rsidR="00D50C98">
        <w:t xml:space="preserve">he </w:t>
      </w:r>
      <w:r w:rsidR="002E2FCF">
        <w:t>E</w:t>
      </w:r>
      <w:r>
        <w:t>xport and Import database versions must be the same. Specchio does not check this.</w:t>
      </w:r>
      <w:r w:rsidR="009B73BB">
        <w:t xml:space="preserve"> If they are not the same, the new Campaign will not be readable and the database may give unpredictable results.</w:t>
      </w:r>
    </w:p>
    <w:p w:rsidR="002E2FCF" w:rsidRPr="002E2FCF" w:rsidRDefault="002E2FCF" w:rsidP="002E2FCF">
      <w:pPr>
        <w:pStyle w:val="Note"/>
      </w:pPr>
      <w:r>
        <w:tab/>
        <w:t>The name of the imported Campaign will be identical to the name of the exported Campaign. If you import into the same database you exported from, you will have two identically named Campaigns.</w:t>
      </w:r>
    </w:p>
    <w:p w:rsidR="002A0FFE" w:rsidRPr="00084655" w:rsidRDefault="002A0FFE" w:rsidP="00E5047C">
      <w:pPr>
        <w:pStyle w:val="Heading2"/>
      </w:pPr>
      <w:bookmarkStart w:id="986" w:name="_Toc355280416"/>
      <w:bookmarkStart w:id="987" w:name="_Toc356807362"/>
      <w:bookmarkStart w:id="988" w:name="_Ref357089162"/>
      <w:bookmarkStart w:id="989" w:name="_Ref357089166"/>
      <w:r w:rsidRPr="00084655">
        <w:t>Definition of new Sensors</w:t>
      </w:r>
      <w:bookmarkEnd w:id="986"/>
      <w:bookmarkEnd w:id="987"/>
      <w:bookmarkEnd w:id="988"/>
      <w:bookmarkEnd w:id="989"/>
    </w:p>
    <w:p w:rsidR="00684366" w:rsidRDefault="002E2FCF" w:rsidP="00561BB8">
      <w:pPr>
        <w:pStyle w:val="Body"/>
      </w:pPr>
      <w:r>
        <w:t>A n</w:t>
      </w:r>
      <w:r w:rsidR="002A0FFE" w:rsidRPr="00084655">
        <w:t>ew sensor can be defined by lo</w:t>
      </w:r>
      <w:r w:rsidR="00561BB8">
        <w:t>ading a sensor definition file.</w:t>
      </w:r>
      <w:r w:rsidR="00684366">
        <w:t xml:space="preserve"> Once defined, it will appear in the dropdown list of sensor names which appears at several places within Specchio.</w:t>
      </w:r>
    </w:p>
    <w:p w:rsidR="00561BB8" w:rsidRDefault="00684366" w:rsidP="00684366">
      <w:pPr>
        <w:pStyle w:val="Warning"/>
      </w:pPr>
      <w:r>
        <w:t>Warning</w:t>
      </w:r>
      <w:r>
        <w:tab/>
        <w:t>Take care when defining new sensors.</w:t>
      </w:r>
      <w:r w:rsidRPr="00684366">
        <w:t xml:space="preserve"> </w:t>
      </w:r>
      <w:r>
        <w:t>There is no method of editing or inspecting sensor information using the Specchio Client. Therefore, there is no method of confirming that your data was entered correctly, so prepare your input sensor definition file very carefully.</w:t>
      </w:r>
    </w:p>
    <w:p w:rsidR="002A0FFE" w:rsidRPr="00084655" w:rsidRDefault="002A0FFE" w:rsidP="00561BB8">
      <w:pPr>
        <w:pStyle w:val="Body"/>
      </w:pPr>
      <w:r w:rsidRPr="00084655">
        <w:t xml:space="preserve">Select </w:t>
      </w:r>
      <w:r w:rsidRPr="00561BB8">
        <w:rPr>
          <w:rStyle w:val="GUIWord"/>
        </w:rPr>
        <w:t>Data Maintenance</w:t>
      </w:r>
      <w:r w:rsidR="00561BB8">
        <w:t xml:space="preserve"> and </w:t>
      </w:r>
      <w:r w:rsidRPr="00561BB8">
        <w:rPr>
          <w:rStyle w:val="GUIWord"/>
        </w:rPr>
        <w:t>Load sensor definition</w:t>
      </w:r>
      <w:r w:rsidRPr="00084655">
        <w:t xml:space="preserve"> from </w:t>
      </w:r>
      <w:r w:rsidR="00561BB8">
        <w:t>the menu on Specchio’s Main Window. The following dialog is displayed.</w:t>
      </w:r>
    </w:p>
    <w:p w:rsidR="002A0FFE" w:rsidRPr="00084655" w:rsidRDefault="00410FC7" w:rsidP="00561BB8">
      <w:pPr>
        <w:pStyle w:val="Figure"/>
      </w:pPr>
      <w:r>
        <w:rPr>
          <w:lang w:val="en-AU"/>
        </w:rPr>
        <w:drawing>
          <wp:inline distT="0" distB="0" distL="0" distR="0">
            <wp:extent cx="3877860" cy="763113"/>
            <wp:effectExtent l="19050" t="0" r="834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a:blip r:embed="rId119"/>
                    <a:srcRect/>
                    <a:stretch>
                      <a:fillRect/>
                    </a:stretch>
                  </pic:blipFill>
                  <pic:spPr bwMode="auto">
                    <a:xfrm>
                      <a:off x="0" y="0"/>
                      <a:ext cx="3878848" cy="763307"/>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990" w:name="_Ref153771867"/>
      <w:r w:rsidRPr="00084655">
        <w:t xml:space="preserve">Figure </w:t>
      </w:r>
      <w:r w:rsidR="00E900AA">
        <w:fldChar w:fldCharType="begin"/>
      </w:r>
      <w:r w:rsidR="00FB7375">
        <w:instrText xml:space="preserve"> </w:instrText>
      </w:r>
      <w:r w:rsidR="00567E0A">
        <w:instrText>SEQ</w:instrText>
      </w:r>
      <w:r w:rsidR="00FB7375">
        <w:instrText xml:space="preserve"> Figure \* ARABIC </w:instrText>
      </w:r>
      <w:r w:rsidR="00E900AA">
        <w:fldChar w:fldCharType="separate"/>
      </w:r>
      <w:r w:rsidR="00FF3B3D">
        <w:rPr>
          <w:noProof/>
        </w:rPr>
        <w:t>87</w:t>
      </w:r>
      <w:r w:rsidR="00E900AA">
        <w:rPr>
          <w:noProof/>
        </w:rPr>
        <w:fldChar w:fldCharType="end"/>
      </w:r>
      <w:bookmarkEnd w:id="990"/>
      <w:r w:rsidRPr="00084655">
        <w:t>: Read Sensor Definition File dialog</w:t>
      </w:r>
    </w:p>
    <w:p w:rsidR="005E5DF0" w:rsidRDefault="005E5DF0" w:rsidP="005E5DF0">
      <w:pPr>
        <w:pStyle w:val="DocAction"/>
      </w:pPr>
      <w:r>
        <w:t>%%% Shouldn’t this also read an ASD calibration file? Does it do this?</w:t>
      </w:r>
    </w:p>
    <w:p w:rsidR="00561BB8" w:rsidRPr="00084655" w:rsidRDefault="00561BB8" w:rsidP="00561BB8">
      <w:pPr>
        <w:pStyle w:val="Body"/>
      </w:pPr>
      <w:r w:rsidRPr="00084655">
        <w:t>In th</w:t>
      </w:r>
      <w:r>
        <w:t>is</w:t>
      </w:r>
      <w:r w:rsidRPr="00084655">
        <w:t xml:space="preserve"> dialog</w:t>
      </w:r>
      <w:r>
        <w:t>,</w:t>
      </w:r>
      <w:r w:rsidRPr="00084655">
        <w:t xml:space="preserve"> specify the sensor definition file and click </w:t>
      </w:r>
      <w:r w:rsidR="00564907" w:rsidRPr="00564907">
        <w:rPr>
          <w:rStyle w:val="ActionButton"/>
        </w:rPr>
        <w:t> </w:t>
      </w:r>
      <w:r w:rsidRPr="00FC40BE">
        <w:rPr>
          <w:rStyle w:val="ActionButton"/>
        </w:rPr>
        <w:t>OK</w:t>
      </w:r>
      <w:r w:rsidR="00564907">
        <w:rPr>
          <w:rStyle w:val="ActionButton"/>
        </w:rPr>
        <w:t> </w:t>
      </w:r>
      <w:r w:rsidRPr="00084655">
        <w:t xml:space="preserve"> to read the file and insert a new sensor into the database.</w:t>
      </w:r>
    </w:p>
    <w:p w:rsidR="002A0FFE" w:rsidRPr="00084655" w:rsidRDefault="002A0FFE" w:rsidP="00561BB8">
      <w:pPr>
        <w:pStyle w:val="Body"/>
      </w:pPr>
      <w:r w:rsidRPr="00084655">
        <w:t xml:space="preserve">Sensor definition files are tab separated text files that can be edited in </w:t>
      </w:r>
      <w:r w:rsidR="00FC40BE">
        <w:t xml:space="preserve">a text editor or in </w:t>
      </w:r>
      <w:r w:rsidRPr="00084655">
        <w:t xml:space="preserve">Excel (cf. </w:t>
      </w:r>
      <w:fldSimple w:instr=" REF _Ref153772038 \h  \* MERGEFORMAT ">
        <w:r w:rsidR="00FF3B3D" w:rsidRPr="00084655">
          <w:t xml:space="preserve">Figure </w:t>
        </w:r>
        <w:r w:rsidR="00FF3B3D">
          <w:t>88</w:t>
        </w:r>
      </w:fldSimple>
      <w:r w:rsidRPr="00084655">
        <w:t>).</w:t>
      </w:r>
    </w:p>
    <w:p w:rsidR="002A0FFE" w:rsidRPr="00084655" w:rsidRDefault="002A0FFE" w:rsidP="00561BB8">
      <w:pPr>
        <w:pStyle w:val="Body"/>
      </w:pPr>
      <w:r w:rsidRPr="00084655">
        <w:t>The file format is as follows:</w:t>
      </w:r>
    </w:p>
    <w:p w:rsidR="002A0FFE" w:rsidRPr="00084655" w:rsidRDefault="002A0FFE" w:rsidP="007E356B">
      <w:pPr>
        <w:pStyle w:val="Code"/>
        <w:tabs>
          <w:tab w:val="left" w:pos="3969"/>
          <w:tab w:val="left" w:pos="5670"/>
          <w:tab w:val="left" w:pos="7230"/>
        </w:tabs>
      </w:pPr>
      <w:r w:rsidRPr="00084655">
        <w:t>Name</w:t>
      </w:r>
      <w:r w:rsidRPr="00084655">
        <w:tab/>
        <w:t>Description</w:t>
      </w:r>
      <w:r w:rsidRPr="00084655">
        <w:tab/>
        <w:t>Company</w:t>
      </w:r>
      <w:r w:rsidRPr="00084655">
        <w:tab/>
        <w:t>Type no</w:t>
      </w:r>
      <w:r w:rsidRPr="00084655">
        <w:tab/>
        <w:t>no of channels</w:t>
      </w:r>
    </w:p>
    <w:p w:rsidR="002A0FFE" w:rsidRPr="00084655" w:rsidRDefault="002A0FFE" w:rsidP="007E356B">
      <w:pPr>
        <w:pStyle w:val="Code"/>
        <w:tabs>
          <w:tab w:val="left" w:pos="3969"/>
          <w:tab w:val="left" w:pos="5670"/>
          <w:tab w:val="left" w:pos="7230"/>
        </w:tabs>
      </w:pPr>
      <w:r w:rsidRPr="00084655">
        <w:t>&lt;sensor name&gt;</w:t>
      </w:r>
      <w:r w:rsidRPr="00084655">
        <w:tab/>
        <w:t>&lt;sensor descr&gt;</w:t>
      </w:r>
      <w:r w:rsidRPr="00084655">
        <w:tab/>
        <w:t>&lt;company name&gt;</w:t>
      </w:r>
      <w:r w:rsidRPr="00084655">
        <w:tab/>
        <w:t>&lt;type number&gt;</w:t>
      </w:r>
      <w:r w:rsidRPr="00084655">
        <w:tab/>
        <w:t>&lt;no of channels&gt;</w:t>
      </w:r>
    </w:p>
    <w:p w:rsidR="002A0FFE" w:rsidRPr="00084655" w:rsidRDefault="002A0FFE" w:rsidP="007E356B">
      <w:pPr>
        <w:pStyle w:val="Code"/>
        <w:tabs>
          <w:tab w:val="left" w:pos="4820"/>
        </w:tabs>
      </w:pPr>
      <w:r w:rsidRPr="00084655">
        <w:t>Band</w:t>
      </w:r>
      <w:r w:rsidRPr="00084655">
        <w:tab/>
        <w:t>Average Wavelength(nm)</w:t>
      </w:r>
      <w:r w:rsidRPr="00084655">
        <w:tab/>
        <w:t>FWHM (nm)</w:t>
      </w:r>
      <w:r w:rsidRPr="00084655">
        <w:tab/>
      </w:r>
      <w:r w:rsidRPr="00084655">
        <w:tab/>
      </w:r>
      <w:r w:rsidRPr="00084655">
        <w:tab/>
      </w:r>
      <w:r w:rsidRPr="00084655">
        <w:tab/>
      </w:r>
      <w:r w:rsidRPr="00084655">
        <w:tab/>
      </w:r>
    </w:p>
    <w:p w:rsidR="00FC40BE" w:rsidRPr="00084655" w:rsidRDefault="00FC40BE" w:rsidP="007E356B">
      <w:pPr>
        <w:pStyle w:val="Code"/>
        <w:tabs>
          <w:tab w:val="left" w:pos="4820"/>
        </w:tabs>
      </w:pPr>
      <w:r w:rsidRPr="00084655">
        <w:t>&lt;band number&gt;</w:t>
      </w:r>
      <w:r w:rsidRPr="00084655">
        <w:tab/>
        <w:t>&lt;wavelength&gt;</w:t>
      </w:r>
      <w:r w:rsidRPr="00084655">
        <w:tab/>
        <w:t>&lt;fwhm&gt;</w:t>
      </w:r>
    </w:p>
    <w:p w:rsidR="00FC40BE" w:rsidRPr="00084655" w:rsidRDefault="00FC40BE" w:rsidP="007E356B">
      <w:pPr>
        <w:pStyle w:val="Code"/>
        <w:tabs>
          <w:tab w:val="left" w:pos="4820"/>
        </w:tabs>
      </w:pPr>
      <w:r w:rsidRPr="00084655">
        <w:t>&lt;band number&gt;</w:t>
      </w:r>
      <w:r w:rsidRPr="00084655">
        <w:tab/>
        <w:t>&lt;wavelength&gt;</w:t>
      </w:r>
      <w:r w:rsidRPr="00084655">
        <w:tab/>
        <w:t>&lt;fwhm&gt;</w:t>
      </w:r>
    </w:p>
    <w:p w:rsidR="00FC40BE" w:rsidRDefault="00FC40BE" w:rsidP="007E356B">
      <w:pPr>
        <w:pStyle w:val="Code"/>
        <w:tabs>
          <w:tab w:val="left" w:pos="4820"/>
        </w:tabs>
      </w:pPr>
      <w:r w:rsidRPr="00084655">
        <w:t>&lt;band number&gt;</w:t>
      </w:r>
      <w:r w:rsidRPr="00084655">
        <w:tab/>
        <w:t>&lt;wavelength&gt;</w:t>
      </w:r>
      <w:r w:rsidRPr="00084655">
        <w:tab/>
        <w:t>&lt;fwhm&gt;</w:t>
      </w:r>
    </w:p>
    <w:p w:rsidR="00FC40BE" w:rsidRPr="00084655" w:rsidRDefault="00FC40BE" w:rsidP="00C96D90">
      <w:pPr>
        <w:pStyle w:val="Code"/>
      </w:pPr>
      <w:r>
        <w:t xml:space="preserve">    :</w:t>
      </w:r>
    </w:p>
    <w:p w:rsidR="00FC40BE" w:rsidRPr="00084655" w:rsidRDefault="00FC40BE" w:rsidP="00C96D90">
      <w:pPr>
        <w:pStyle w:val="Code"/>
      </w:pPr>
      <w:r>
        <w:t xml:space="preserve">    :</w:t>
      </w:r>
    </w:p>
    <w:p w:rsidR="00D0611E" w:rsidRDefault="00D0611E" w:rsidP="00D0611E">
      <w:pPr>
        <w:pStyle w:val="DocAction"/>
      </w:pPr>
      <w:r>
        <w:t>%%% Company Name exactly matches Manufacturer ID in system table to get Manufacturer ID in Sensor table. Andy will check whether it matters if you don’t get a match. Uses short name in following table.</w:t>
      </w:r>
    </w:p>
    <w:p w:rsidR="00D0611E" w:rsidRPr="00D0611E" w:rsidRDefault="00D0611E" w:rsidP="00D0611E">
      <w:pPr>
        <w:pStyle w:val="Body"/>
      </w:pPr>
      <w:r>
        <w:rPr>
          <w:noProof/>
          <w:lang w:val="en-AU" w:eastAsia="ja-JP"/>
        </w:rPr>
        <w:drawing>
          <wp:inline distT="0" distB="0" distL="0" distR="0">
            <wp:extent cx="3727261" cy="1556744"/>
            <wp:effectExtent l="19050" t="0" r="6539" b="0"/>
            <wp:docPr id="1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0"/>
                    <a:srcRect l="25979" t="8677" r="26206" b="66572"/>
                    <a:stretch>
                      <a:fillRect/>
                    </a:stretch>
                  </pic:blipFill>
                  <pic:spPr bwMode="auto">
                    <a:xfrm>
                      <a:off x="0" y="0"/>
                      <a:ext cx="3730794" cy="1558220"/>
                    </a:xfrm>
                    <a:prstGeom prst="rect">
                      <a:avLst/>
                    </a:prstGeom>
                    <a:noFill/>
                    <a:ln w="9525">
                      <a:noFill/>
                      <a:miter lim="800000"/>
                      <a:headEnd/>
                      <a:tailEnd/>
                    </a:ln>
                  </pic:spPr>
                </pic:pic>
              </a:graphicData>
            </a:graphic>
          </wp:inline>
        </w:drawing>
      </w:r>
    </w:p>
    <w:p w:rsidR="00432D97" w:rsidRDefault="00432D97" w:rsidP="00432D97">
      <w:pPr>
        <w:pStyle w:val="Body"/>
        <w:rPr>
          <w:rStyle w:val="DocActionChar"/>
        </w:rPr>
      </w:pPr>
      <w:r>
        <w:t xml:space="preserve">The first two rows define basic parameters of this Sensor, the first row being the names of the five parameters which are required and the second row being their values. These parameters must be provided in the given sequence. The names in the first row are required and must be correct. </w:t>
      </w:r>
      <w:r w:rsidRPr="00432D97">
        <w:rPr>
          <w:rStyle w:val="DocActionChar"/>
        </w:rPr>
        <w:t>%%% Confirm this by testing.</w:t>
      </w:r>
    </w:p>
    <w:p w:rsidR="00432D97" w:rsidRPr="00432D97" w:rsidRDefault="00432D97" w:rsidP="00432D97">
      <w:pPr>
        <w:pStyle w:val="Body"/>
        <w:rPr>
          <w:rStyle w:val="DocActionChar"/>
          <w:i w:val="0"/>
          <w:color w:val="auto"/>
        </w:rPr>
      </w:pPr>
      <w:r w:rsidRPr="00432D97">
        <w:rPr>
          <w:rStyle w:val="DocActionChar"/>
          <w:i w:val="0"/>
          <w:color w:val="auto"/>
        </w:rPr>
        <w:t>The third row must have the headings of the parameters for each band.</w:t>
      </w:r>
    </w:p>
    <w:p w:rsidR="00432D97" w:rsidRPr="00432D97" w:rsidRDefault="00432D97" w:rsidP="00432D97">
      <w:pPr>
        <w:pStyle w:val="Body"/>
      </w:pPr>
      <w:r w:rsidRPr="00432D97">
        <w:rPr>
          <w:rStyle w:val="DocActionChar"/>
          <w:i w:val="0"/>
          <w:color w:val="auto"/>
        </w:rPr>
        <w:t>Rows 4 to 3 + &lt;no of channels&gt; must have three numeric values on each line. The band number must be a column of incrementing integers, the second column must be a valid wavelength in increasing order. The third column must be valid, but it is presently ignored. (It is included for possible later new features.)</w:t>
      </w:r>
    </w:p>
    <w:p w:rsidR="00432D97" w:rsidRDefault="00432D97" w:rsidP="00432D97">
      <w:pPr>
        <w:pStyle w:val="DocAction"/>
      </w:pPr>
      <w:r>
        <w:t>%%% From chat with Andy... (in green)</w:t>
      </w:r>
    </w:p>
    <w:p w:rsidR="00432D97" w:rsidRPr="00432D97" w:rsidRDefault="00432D97" w:rsidP="0059008C">
      <w:pPr>
        <w:pStyle w:val="ListParagraph"/>
        <w:numPr>
          <w:ilvl w:val="0"/>
          <w:numId w:val="9"/>
        </w:numPr>
        <w:spacing w:after="200" w:line="276" w:lineRule="auto"/>
        <w:rPr>
          <w:i/>
          <w:color w:val="00B050"/>
        </w:rPr>
      </w:pPr>
      <w:r w:rsidRPr="00432D97">
        <w:rPr>
          <w:i/>
          <w:color w:val="00B050"/>
        </w:rPr>
        <w:t>How fussy is the file format? For example, are multiple tabs treated as one separator? The example in the User Guide had multiple tabs. I assumed these were not required, but would that file work if it were copied, pasted and read?</w:t>
      </w:r>
    </w:p>
    <w:p w:rsidR="00432D97" w:rsidRPr="00432D97" w:rsidRDefault="00432D97" w:rsidP="0059008C">
      <w:pPr>
        <w:pStyle w:val="ListParagraph"/>
        <w:numPr>
          <w:ilvl w:val="1"/>
          <w:numId w:val="9"/>
        </w:numPr>
        <w:spacing w:after="200" w:line="276" w:lineRule="auto"/>
        <w:rPr>
          <w:i/>
          <w:color w:val="00B050"/>
        </w:rPr>
      </w:pPr>
      <w:r w:rsidRPr="00432D97">
        <w:rPr>
          <w:i/>
          <w:color w:val="00B050"/>
        </w:rPr>
        <w:t>It looks like it was just done to make it print correctly. The number of tabs is important.</w:t>
      </w:r>
    </w:p>
    <w:p w:rsidR="00432D97" w:rsidRPr="00432D97" w:rsidRDefault="00432D97" w:rsidP="0059008C">
      <w:pPr>
        <w:pStyle w:val="ListParagraph"/>
        <w:numPr>
          <w:ilvl w:val="0"/>
          <w:numId w:val="9"/>
        </w:numPr>
        <w:spacing w:after="200" w:line="276" w:lineRule="auto"/>
        <w:rPr>
          <w:i/>
          <w:color w:val="00B050"/>
        </w:rPr>
      </w:pPr>
      <w:r w:rsidRPr="00432D97">
        <w:rPr>
          <w:i/>
          <w:color w:val="00B050"/>
        </w:rPr>
        <w:t>Are the column headings read at all, or are those lines just skipped? The two examples in the doc show different text for these lines.</w:t>
      </w:r>
    </w:p>
    <w:p w:rsidR="00432D97" w:rsidRPr="00432D97" w:rsidRDefault="00432D97" w:rsidP="0059008C">
      <w:pPr>
        <w:pStyle w:val="ListParagraph"/>
        <w:numPr>
          <w:ilvl w:val="1"/>
          <w:numId w:val="9"/>
        </w:numPr>
        <w:spacing w:after="200" w:line="276" w:lineRule="auto"/>
        <w:rPr>
          <w:i/>
          <w:color w:val="00B050"/>
        </w:rPr>
      </w:pPr>
      <w:r w:rsidRPr="00432D97">
        <w:rPr>
          <w:i/>
          <w:color w:val="00B050"/>
        </w:rPr>
        <w:t>They are read and inserted into the database. Sensor metadata? Also links to manufacturer.</w:t>
      </w:r>
    </w:p>
    <w:p w:rsidR="00432D97" w:rsidRPr="00432D97" w:rsidRDefault="00432D97" w:rsidP="0059008C">
      <w:pPr>
        <w:pStyle w:val="ListParagraph"/>
        <w:numPr>
          <w:ilvl w:val="0"/>
          <w:numId w:val="9"/>
        </w:numPr>
        <w:spacing w:after="200" w:line="276" w:lineRule="auto"/>
        <w:rPr>
          <w:i/>
          <w:color w:val="00B050"/>
        </w:rPr>
      </w:pPr>
      <w:r w:rsidRPr="00432D97">
        <w:rPr>
          <w:i/>
          <w:color w:val="00B050"/>
        </w:rPr>
        <w:t>What is the Sensor Type No in this file, and where is this list defined?</w:t>
      </w:r>
    </w:p>
    <w:p w:rsidR="00432D97" w:rsidRPr="00432D97" w:rsidRDefault="00432D97" w:rsidP="0059008C">
      <w:pPr>
        <w:pStyle w:val="ListParagraph"/>
        <w:numPr>
          <w:ilvl w:val="1"/>
          <w:numId w:val="9"/>
        </w:numPr>
        <w:spacing w:after="200" w:line="276" w:lineRule="auto"/>
        <w:rPr>
          <w:i/>
          <w:color w:val="00B050"/>
        </w:rPr>
      </w:pPr>
      <w:r w:rsidRPr="00432D97">
        <w:rPr>
          <w:i/>
          <w:color w:val="00B050"/>
        </w:rPr>
        <w:t>That matches manufacturer’s internally given type number. E.g. ASD 1, 3, 4. It’s just entered into the ASD sensor definition. Used when trying to identify the sensor – checks the manufacturer name and/or type number.</w:t>
      </w:r>
    </w:p>
    <w:p w:rsidR="00432D97" w:rsidRPr="00432D97" w:rsidRDefault="00432D97" w:rsidP="0059008C">
      <w:pPr>
        <w:pStyle w:val="ListParagraph"/>
        <w:numPr>
          <w:ilvl w:val="0"/>
          <w:numId w:val="9"/>
        </w:numPr>
        <w:spacing w:after="200" w:line="276" w:lineRule="auto"/>
        <w:rPr>
          <w:i/>
          <w:color w:val="00B050"/>
        </w:rPr>
      </w:pPr>
      <w:r w:rsidRPr="00432D97">
        <w:rPr>
          <w:i/>
          <w:color w:val="00B050"/>
        </w:rPr>
        <w:t>FWHM is not read into the database (according to the doc), so is it required to be present in the file?</w:t>
      </w:r>
    </w:p>
    <w:p w:rsidR="00432D97" w:rsidRPr="00432D97" w:rsidRDefault="00432D97" w:rsidP="0059008C">
      <w:pPr>
        <w:pStyle w:val="ListParagraph"/>
        <w:numPr>
          <w:ilvl w:val="1"/>
          <w:numId w:val="9"/>
        </w:numPr>
        <w:spacing w:after="200" w:line="276" w:lineRule="auto"/>
        <w:rPr>
          <w:i/>
          <w:color w:val="00B050"/>
        </w:rPr>
      </w:pPr>
      <w:r w:rsidRPr="00432D97">
        <w:rPr>
          <w:i/>
          <w:color w:val="00B050"/>
        </w:rPr>
        <w:t>Third column must be there, but it is currently discarded.</w:t>
      </w:r>
    </w:p>
    <w:p w:rsidR="002A0FFE" w:rsidRDefault="002A0FFE" w:rsidP="00561BB8">
      <w:pPr>
        <w:pStyle w:val="Body"/>
      </w:pPr>
      <w:r w:rsidRPr="00084655">
        <w:t>The type number is a number given to a sensor, e.g. the ASD FSFR sensor has type number 4. The type number is usually part of spectral data files and the data loader can use it to automatically assign the correct sensor to a spectrum.</w:t>
      </w:r>
    </w:p>
    <w:p w:rsidR="00FC40BE" w:rsidRPr="00084655" w:rsidRDefault="00FC40BE" w:rsidP="00FC40BE">
      <w:pPr>
        <w:pStyle w:val="DocAction"/>
      </w:pPr>
      <w:r>
        <w:t>%%% Where is the list of Sensor type numbers defined? Or does the User assign the number they want? If so, what’s it used for? What’s it used for anyhow? Why do the Name and Type no effectively provide the same information?</w:t>
      </w:r>
      <w:r w:rsidR="00684366">
        <w:t xml:space="preserve"> Perhaps all of these fields need a clear definition. This is INPUT.</w:t>
      </w:r>
    </w:p>
    <w:p w:rsidR="002A0FFE" w:rsidRPr="00084655" w:rsidRDefault="002A0FFE" w:rsidP="00561BB8">
      <w:pPr>
        <w:pStyle w:val="Body"/>
      </w:pPr>
      <w:r w:rsidRPr="00084655">
        <w:t>The FWHM is currently not read into the database.</w:t>
      </w:r>
      <w:r w:rsidR="00FC40BE">
        <w:t xml:space="preserve"> </w:t>
      </w:r>
      <w:r w:rsidR="00FC40BE" w:rsidRPr="00FC40BE">
        <w:rPr>
          <w:rStyle w:val="DocActionChar"/>
        </w:rPr>
        <w:t>%%% Does it need to be present? Can you have other unused columns?</w:t>
      </w:r>
    </w:p>
    <w:p w:rsidR="002A0FFE" w:rsidRPr="00084655" w:rsidRDefault="00410FC7" w:rsidP="00561BB8">
      <w:pPr>
        <w:pStyle w:val="Figure"/>
      </w:pPr>
      <w:r>
        <w:rPr>
          <w:lang w:val="en-AU"/>
        </w:rPr>
        <w:drawing>
          <wp:inline distT="0" distB="0" distL="0" distR="0">
            <wp:extent cx="4862830" cy="1736092"/>
            <wp:effectExtent l="25400" t="0" r="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121"/>
                    <a:srcRect/>
                    <a:stretch>
                      <a:fillRect/>
                    </a:stretch>
                  </pic:blipFill>
                  <pic:spPr bwMode="auto">
                    <a:xfrm>
                      <a:off x="0" y="0"/>
                      <a:ext cx="4862830" cy="1736092"/>
                    </a:xfrm>
                    <a:prstGeom prst="rect">
                      <a:avLst/>
                    </a:prstGeom>
                    <a:noFill/>
                    <a:ln w="9525">
                      <a:noFill/>
                      <a:miter lim="800000"/>
                      <a:headEnd/>
                      <a:tailEnd/>
                    </a:ln>
                  </pic:spPr>
                </pic:pic>
              </a:graphicData>
            </a:graphic>
          </wp:inline>
        </w:drawing>
      </w:r>
    </w:p>
    <w:p w:rsidR="002A0FFE" w:rsidRDefault="002A0FFE" w:rsidP="00EB49E0">
      <w:pPr>
        <w:pStyle w:val="Caption"/>
      </w:pPr>
      <w:bookmarkStart w:id="991" w:name="_Ref153772038"/>
      <w:r w:rsidRPr="00084655">
        <w:t xml:space="preserve">Figure </w:t>
      </w:r>
      <w:r w:rsidR="00E900AA">
        <w:fldChar w:fldCharType="begin"/>
      </w:r>
      <w:r w:rsidR="00FB7375">
        <w:instrText xml:space="preserve"> </w:instrText>
      </w:r>
      <w:r w:rsidR="00567E0A">
        <w:instrText>SEQ</w:instrText>
      </w:r>
      <w:r w:rsidR="00FB7375">
        <w:instrText xml:space="preserve"> Figure \* ARABIC </w:instrText>
      </w:r>
      <w:r w:rsidR="00E900AA">
        <w:fldChar w:fldCharType="separate"/>
      </w:r>
      <w:r w:rsidR="00FF3B3D">
        <w:rPr>
          <w:noProof/>
        </w:rPr>
        <w:t>88</w:t>
      </w:r>
      <w:r w:rsidR="00E900AA">
        <w:rPr>
          <w:noProof/>
        </w:rPr>
        <w:fldChar w:fldCharType="end"/>
      </w:r>
      <w:bookmarkEnd w:id="991"/>
      <w:r w:rsidRPr="00084655">
        <w:t>: Part of a sensor definition file being edited in Excel</w:t>
      </w:r>
    </w:p>
    <w:p w:rsidR="00B41D28" w:rsidRDefault="00B41D28" w:rsidP="00B41D28">
      <w:pPr>
        <w:pStyle w:val="DocAction"/>
      </w:pPr>
      <w:r>
        <w:t>%%% Andy also forwarded the following database screen shot</w:t>
      </w:r>
      <w:r w:rsidR="00826992">
        <w:t xml:space="preserve"> and sensor file to me following a chat on 16</w:t>
      </w:r>
      <w:r w:rsidR="00826992" w:rsidRPr="00826992">
        <w:rPr>
          <w:vertAlign w:val="superscript"/>
        </w:rPr>
        <w:t>th</w:t>
      </w:r>
      <w:r w:rsidR="00826992">
        <w:t xml:space="preserve"> May</w:t>
      </w:r>
      <w:r>
        <w:t>.</w:t>
      </w:r>
    </w:p>
    <w:p w:rsidR="00B41D28" w:rsidRDefault="00B41D28" w:rsidP="00B41D28">
      <w:r>
        <w:rPr>
          <w:noProof/>
          <w:lang w:val="en-AU" w:eastAsia="ja-JP"/>
        </w:rPr>
        <w:drawing>
          <wp:inline distT="0" distB="0" distL="0" distR="0">
            <wp:extent cx="5940425" cy="1518507"/>
            <wp:effectExtent l="19050" t="0" r="3175" b="0"/>
            <wp:docPr id="2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2"/>
                    <a:srcRect/>
                    <a:stretch>
                      <a:fillRect/>
                    </a:stretch>
                  </pic:blipFill>
                  <pic:spPr bwMode="auto">
                    <a:xfrm>
                      <a:off x="0" y="0"/>
                      <a:ext cx="5940425" cy="1518507"/>
                    </a:xfrm>
                    <a:prstGeom prst="rect">
                      <a:avLst/>
                    </a:prstGeom>
                    <a:noFill/>
                    <a:ln w="9525">
                      <a:noFill/>
                      <a:miter lim="800000"/>
                      <a:headEnd/>
                      <a:tailEnd/>
                    </a:ln>
                  </pic:spPr>
                </pic:pic>
              </a:graphicData>
            </a:graphic>
          </wp:inline>
        </w:drawing>
      </w:r>
    </w:p>
    <w:p w:rsidR="00826992" w:rsidRDefault="00826992" w:rsidP="00B41D28"/>
    <w:p w:rsidR="00826992" w:rsidRDefault="00826992" w:rsidP="00826992">
      <w:pPr>
        <w:pStyle w:val="Code"/>
        <w:tabs>
          <w:tab w:val="left" w:pos="4678"/>
          <w:tab w:val="left" w:pos="5954"/>
          <w:tab w:val="left" w:pos="7230"/>
        </w:tabs>
      </w:pPr>
      <w:r>
        <w:t>Name</w:t>
      </w:r>
      <w:r>
        <w:tab/>
        <w:t>Description</w:t>
      </w:r>
      <w:r>
        <w:tab/>
        <w:t>Company</w:t>
      </w:r>
      <w:r>
        <w:tab/>
        <w:t>Type no</w:t>
      </w:r>
      <w:r>
        <w:tab/>
        <w:t>no of channels</w:t>
      </w:r>
    </w:p>
    <w:p w:rsidR="00826992" w:rsidRDefault="00826992" w:rsidP="00826992">
      <w:pPr>
        <w:pStyle w:val="Code"/>
        <w:tabs>
          <w:tab w:val="left" w:pos="4678"/>
          <w:tab w:val="left" w:pos="5954"/>
          <w:tab w:val="left" w:pos="7230"/>
        </w:tabs>
      </w:pPr>
      <w:r>
        <w:t>ASD FSFR</w:t>
      </w:r>
      <w:r>
        <w:tab/>
        <w:t>ASD Fieldspec FR</w:t>
      </w:r>
      <w:r>
        <w:tab/>
        <w:t>ASD</w:t>
      </w:r>
      <w:r>
        <w:tab/>
        <w:t>4</w:t>
      </w:r>
      <w:r>
        <w:tab/>
        <w:t>2151</w:t>
      </w:r>
    </w:p>
    <w:p w:rsidR="00826992" w:rsidRDefault="00826992" w:rsidP="00826992">
      <w:pPr>
        <w:pStyle w:val="Code"/>
        <w:tabs>
          <w:tab w:val="left" w:pos="4678"/>
          <w:tab w:val="left" w:pos="5954"/>
          <w:tab w:val="left" w:pos="7230"/>
        </w:tabs>
      </w:pPr>
      <w:r>
        <w:t>Band</w:t>
      </w:r>
      <w:r>
        <w:tab/>
        <w:t>Average Wavelength (nm)</w:t>
      </w:r>
      <w:r>
        <w:tab/>
        <w:t>Full Width at Half the Maximum FWHM (nm)</w:t>
      </w:r>
      <w:r>
        <w:tab/>
      </w:r>
      <w:r>
        <w:tab/>
      </w:r>
    </w:p>
    <w:p w:rsidR="00826992" w:rsidRDefault="00826992" w:rsidP="00826992">
      <w:pPr>
        <w:pStyle w:val="Code"/>
        <w:tabs>
          <w:tab w:val="left" w:pos="4678"/>
          <w:tab w:val="left" w:pos="5954"/>
          <w:tab w:val="left" w:pos="7230"/>
        </w:tabs>
      </w:pPr>
      <w:r>
        <w:t>1</w:t>
      </w:r>
      <w:r>
        <w:tab/>
        <w:t>350</w:t>
      </w:r>
      <w:r>
        <w:tab/>
        <w:t>2</w:t>
      </w:r>
      <w:r>
        <w:tab/>
      </w:r>
      <w:r>
        <w:tab/>
      </w:r>
    </w:p>
    <w:p w:rsidR="00826992" w:rsidRDefault="00826992" w:rsidP="00826992">
      <w:pPr>
        <w:pStyle w:val="Code"/>
        <w:tabs>
          <w:tab w:val="left" w:pos="4678"/>
          <w:tab w:val="left" w:pos="5954"/>
          <w:tab w:val="left" w:pos="7230"/>
        </w:tabs>
      </w:pPr>
      <w:r>
        <w:t>2</w:t>
      </w:r>
      <w:r>
        <w:tab/>
        <w:t>351</w:t>
      </w:r>
      <w:r>
        <w:tab/>
        <w:t>2</w:t>
      </w:r>
      <w:r>
        <w:tab/>
      </w:r>
      <w:r>
        <w:tab/>
      </w:r>
    </w:p>
    <w:p w:rsidR="00826992" w:rsidRDefault="00826992" w:rsidP="00826992">
      <w:pPr>
        <w:pStyle w:val="Code"/>
        <w:tabs>
          <w:tab w:val="left" w:pos="4678"/>
          <w:tab w:val="left" w:pos="5954"/>
          <w:tab w:val="left" w:pos="7230"/>
        </w:tabs>
      </w:pPr>
      <w:r>
        <w:t>3</w:t>
      </w:r>
      <w:r>
        <w:tab/>
        <w:t>352</w:t>
      </w:r>
      <w:r>
        <w:tab/>
        <w:t>2</w:t>
      </w:r>
      <w:r>
        <w:tab/>
      </w:r>
      <w:r>
        <w:tab/>
      </w:r>
    </w:p>
    <w:p w:rsidR="00826992" w:rsidRDefault="00826992" w:rsidP="00826992">
      <w:pPr>
        <w:pStyle w:val="Code"/>
        <w:tabs>
          <w:tab w:val="left" w:pos="4678"/>
          <w:tab w:val="left" w:pos="5954"/>
          <w:tab w:val="left" w:pos="7230"/>
        </w:tabs>
      </w:pPr>
      <w:r>
        <w:t>4</w:t>
      </w:r>
      <w:r>
        <w:tab/>
        <w:t>353</w:t>
      </w:r>
      <w:r>
        <w:tab/>
        <w:t>2</w:t>
      </w:r>
      <w:r>
        <w:tab/>
      </w:r>
      <w:r>
        <w:tab/>
      </w:r>
    </w:p>
    <w:p w:rsidR="00826992" w:rsidRDefault="00826992" w:rsidP="00826992">
      <w:pPr>
        <w:pStyle w:val="Code"/>
        <w:tabs>
          <w:tab w:val="left" w:pos="4678"/>
          <w:tab w:val="left" w:pos="5954"/>
          <w:tab w:val="left" w:pos="7230"/>
        </w:tabs>
      </w:pPr>
      <w:r>
        <w:t>5</w:t>
      </w:r>
      <w:r>
        <w:tab/>
        <w:t>354</w:t>
      </w:r>
      <w:r>
        <w:tab/>
        <w:t>2</w:t>
      </w:r>
      <w:r>
        <w:tab/>
      </w:r>
      <w:r>
        <w:tab/>
      </w:r>
    </w:p>
    <w:p w:rsidR="00826992" w:rsidRDefault="00826992" w:rsidP="00826992">
      <w:pPr>
        <w:pStyle w:val="Code"/>
        <w:tabs>
          <w:tab w:val="left" w:pos="4678"/>
          <w:tab w:val="left" w:pos="5954"/>
          <w:tab w:val="left" w:pos="7230"/>
        </w:tabs>
      </w:pPr>
      <w:r>
        <w:t>6</w:t>
      </w:r>
      <w:r>
        <w:tab/>
        <w:t>355</w:t>
      </w:r>
      <w:r>
        <w:tab/>
        <w:t>2</w:t>
      </w:r>
      <w:r>
        <w:tab/>
      </w:r>
      <w:r>
        <w:tab/>
      </w:r>
    </w:p>
    <w:p w:rsidR="00826992" w:rsidRDefault="00826992" w:rsidP="00826992">
      <w:pPr>
        <w:pStyle w:val="Code"/>
        <w:tabs>
          <w:tab w:val="left" w:pos="4678"/>
          <w:tab w:val="left" w:pos="5954"/>
          <w:tab w:val="left" w:pos="7230"/>
        </w:tabs>
      </w:pPr>
      <w:r>
        <w:t>7</w:t>
      </w:r>
      <w:r>
        <w:tab/>
        <w:t>356</w:t>
      </w:r>
      <w:r>
        <w:tab/>
        <w:t>2</w:t>
      </w:r>
      <w:r>
        <w:tab/>
      </w:r>
      <w:r>
        <w:tab/>
      </w:r>
    </w:p>
    <w:p w:rsidR="00826992" w:rsidRDefault="00826992" w:rsidP="00826992">
      <w:pPr>
        <w:pStyle w:val="Code"/>
        <w:tabs>
          <w:tab w:val="left" w:pos="4678"/>
          <w:tab w:val="left" w:pos="5954"/>
          <w:tab w:val="left" w:pos="7230"/>
        </w:tabs>
      </w:pPr>
      <w:r>
        <w:t>8</w:t>
      </w:r>
      <w:r>
        <w:tab/>
        <w:t>357</w:t>
      </w:r>
      <w:r>
        <w:tab/>
        <w:t>2</w:t>
      </w:r>
      <w:r>
        <w:tab/>
      </w:r>
      <w:r>
        <w:tab/>
      </w:r>
    </w:p>
    <w:p w:rsidR="00826992" w:rsidRDefault="00826992" w:rsidP="00826992">
      <w:pPr>
        <w:pStyle w:val="Code"/>
        <w:tabs>
          <w:tab w:val="left" w:pos="4678"/>
          <w:tab w:val="left" w:pos="5954"/>
          <w:tab w:val="left" w:pos="7230"/>
        </w:tabs>
      </w:pPr>
      <w:r>
        <w:t>9</w:t>
      </w:r>
      <w:r>
        <w:tab/>
        <w:t>358</w:t>
      </w:r>
      <w:r>
        <w:tab/>
        <w:t>2</w:t>
      </w:r>
      <w:r>
        <w:tab/>
      </w:r>
      <w:r>
        <w:tab/>
      </w:r>
    </w:p>
    <w:p w:rsidR="00826992" w:rsidRDefault="00826992" w:rsidP="00826992">
      <w:pPr>
        <w:pStyle w:val="Code"/>
        <w:tabs>
          <w:tab w:val="left" w:pos="4678"/>
          <w:tab w:val="left" w:pos="5954"/>
          <w:tab w:val="left" w:pos="7230"/>
        </w:tabs>
      </w:pPr>
      <w:r>
        <w:t>10</w:t>
      </w:r>
      <w:r>
        <w:tab/>
        <w:t>359</w:t>
      </w:r>
      <w:r>
        <w:tab/>
        <w:t>2</w:t>
      </w:r>
      <w:r>
        <w:tab/>
      </w:r>
      <w:r>
        <w:tab/>
      </w:r>
    </w:p>
    <w:p w:rsidR="00826992" w:rsidRDefault="00826992" w:rsidP="00826992">
      <w:pPr>
        <w:pStyle w:val="Code"/>
        <w:tabs>
          <w:tab w:val="left" w:pos="4678"/>
          <w:tab w:val="left" w:pos="5954"/>
          <w:tab w:val="left" w:pos="7230"/>
        </w:tabs>
      </w:pPr>
      <w:r>
        <w:t>11</w:t>
      </w:r>
      <w:r>
        <w:tab/>
        <w:t>360</w:t>
      </w:r>
      <w:r>
        <w:tab/>
        <w:t>2</w:t>
      </w:r>
      <w:r>
        <w:tab/>
      </w:r>
      <w:r>
        <w:tab/>
      </w:r>
    </w:p>
    <w:p w:rsidR="00826992" w:rsidRDefault="00826992" w:rsidP="00826992">
      <w:pPr>
        <w:pStyle w:val="Code"/>
        <w:tabs>
          <w:tab w:val="left" w:pos="4678"/>
          <w:tab w:val="left" w:pos="5954"/>
          <w:tab w:val="left" w:pos="7230"/>
        </w:tabs>
      </w:pPr>
      <w:r>
        <w:t>12</w:t>
      </w:r>
      <w:r>
        <w:tab/>
        <w:t>361</w:t>
      </w:r>
      <w:r>
        <w:tab/>
        <w:t>2</w:t>
      </w:r>
      <w:r>
        <w:tab/>
      </w:r>
      <w:r>
        <w:tab/>
      </w:r>
    </w:p>
    <w:p w:rsidR="00826992" w:rsidRDefault="00826992" w:rsidP="00826992">
      <w:pPr>
        <w:pStyle w:val="Code"/>
        <w:tabs>
          <w:tab w:val="left" w:pos="4678"/>
          <w:tab w:val="left" w:pos="5954"/>
          <w:tab w:val="left" w:pos="7230"/>
        </w:tabs>
      </w:pPr>
      <w:r>
        <w:t>13</w:t>
      </w:r>
      <w:r>
        <w:tab/>
        <w:t>362</w:t>
      </w:r>
      <w:r>
        <w:tab/>
        <w:t>2</w:t>
      </w:r>
      <w:r>
        <w:tab/>
      </w:r>
      <w:r>
        <w:tab/>
      </w:r>
    </w:p>
    <w:p w:rsidR="00826992" w:rsidRDefault="00826992" w:rsidP="00826992">
      <w:pPr>
        <w:pStyle w:val="Code"/>
        <w:tabs>
          <w:tab w:val="left" w:pos="4678"/>
          <w:tab w:val="left" w:pos="5954"/>
          <w:tab w:val="left" w:pos="7230"/>
        </w:tabs>
      </w:pPr>
      <w:r>
        <w:t>14</w:t>
      </w:r>
      <w:r>
        <w:tab/>
        <w:t>363</w:t>
      </w:r>
      <w:r>
        <w:tab/>
        <w:t>2</w:t>
      </w:r>
    </w:p>
    <w:p w:rsidR="00826992" w:rsidRDefault="00826992" w:rsidP="00826992">
      <w:pPr>
        <w:pStyle w:val="Code"/>
        <w:tabs>
          <w:tab w:val="left" w:pos="4678"/>
          <w:tab w:val="left" w:pos="5954"/>
          <w:tab w:val="left" w:pos="7230"/>
        </w:tabs>
      </w:pPr>
      <w:r>
        <w:t>15</w:t>
      </w:r>
      <w:r>
        <w:tab/>
        <w:t>364</w:t>
      </w:r>
      <w:r>
        <w:tab/>
        <w:t>2</w:t>
      </w:r>
    </w:p>
    <w:p w:rsidR="00826992" w:rsidRDefault="00826992" w:rsidP="00826992">
      <w:pPr>
        <w:pStyle w:val="Code"/>
        <w:tabs>
          <w:tab w:val="left" w:pos="4678"/>
          <w:tab w:val="left" w:pos="5954"/>
          <w:tab w:val="left" w:pos="7230"/>
        </w:tabs>
      </w:pPr>
      <w:r>
        <w:t>16</w:t>
      </w:r>
      <w:r>
        <w:tab/>
        <w:t>365</w:t>
      </w:r>
      <w:r>
        <w:tab/>
        <w:t>2</w:t>
      </w:r>
    </w:p>
    <w:p w:rsidR="00826992" w:rsidRDefault="00826992" w:rsidP="00826992">
      <w:pPr>
        <w:pStyle w:val="Code"/>
        <w:tabs>
          <w:tab w:val="left" w:pos="4678"/>
          <w:tab w:val="left" w:pos="5954"/>
          <w:tab w:val="left" w:pos="7230"/>
        </w:tabs>
      </w:pPr>
      <w:r>
        <w:t>17</w:t>
      </w:r>
      <w:r>
        <w:tab/>
        <w:t>366</w:t>
      </w:r>
      <w:r>
        <w:tab/>
        <w:t>2</w:t>
      </w:r>
    </w:p>
    <w:p w:rsidR="00826992" w:rsidRDefault="00826992" w:rsidP="00826992">
      <w:pPr>
        <w:pStyle w:val="Code"/>
        <w:tabs>
          <w:tab w:val="left" w:pos="4678"/>
          <w:tab w:val="left" w:pos="5954"/>
          <w:tab w:val="left" w:pos="7230"/>
        </w:tabs>
      </w:pPr>
      <w:r>
        <w:t>18</w:t>
      </w:r>
      <w:r>
        <w:tab/>
        <w:t>367</w:t>
      </w:r>
      <w:r>
        <w:tab/>
        <w:t>2</w:t>
      </w:r>
    </w:p>
    <w:p w:rsidR="00826992" w:rsidRDefault="00826992" w:rsidP="00826992">
      <w:pPr>
        <w:pStyle w:val="Code"/>
        <w:tabs>
          <w:tab w:val="left" w:pos="4678"/>
          <w:tab w:val="left" w:pos="5954"/>
          <w:tab w:val="left" w:pos="7230"/>
        </w:tabs>
      </w:pPr>
      <w:r>
        <w:t>19</w:t>
      </w:r>
      <w:r>
        <w:tab/>
        <w:t>368</w:t>
      </w:r>
      <w:r>
        <w:tab/>
        <w:t>2</w:t>
      </w:r>
    </w:p>
    <w:p w:rsidR="00826992" w:rsidRDefault="00826992" w:rsidP="00826992">
      <w:pPr>
        <w:pStyle w:val="Code"/>
        <w:tabs>
          <w:tab w:val="left" w:pos="4678"/>
          <w:tab w:val="left" w:pos="5954"/>
          <w:tab w:val="left" w:pos="7230"/>
        </w:tabs>
      </w:pPr>
      <w:r>
        <w:t>20</w:t>
      </w:r>
      <w:r>
        <w:tab/>
        <w:t>369</w:t>
      </w:r>
      <w:r>
        <w:tab/>
        <w:t>2</w:t>
      </w:r>
    </w:p>
    <w:p w:rsidR="00826992" w:rsidRPr="00B41D28" w:rsidRDefault="00826992" w:rsidP="00826992">
      <w:pPr>
        <w:pStyle w:val="Code"/>
        <w:tabs>
          <w:tab w:val="left" w:pos="4678"/>
          <w:tab w:val="left" w:pos="5954"/>
          <w:tab w:val="left" w:pos="7230"/>
        </w:tabs>
      </w:pPr>
      <w:r>
        <w:t>21</w:t>
      </w:r>
      <w:r>
        <w:tab/>
        <w:t>370</w:t>
      </w:r>
      <w:r>
        <w:tab/>
        <w:t>2</w:t>
      </w:r>
    </w:p>
    <w:p w:rsidR="006600FE" w:rsidRDefault="008F153A" w:rsidP="00E5047C">
      <w:pPr>
        <w:pStyle w:val="Heading2"/>
      </w:pPr>
      <w:bookmarkStart w:id="992" w:name="_Ref97355090"/>
      <w:bookmarkStart w:id="993" w:name="_Toc355280417"/>
      <w:bookmarkStart w:id="994" w:name="_Toc356807363"/>
      <w:r>
        <w:t>Instrument Administration</w:t>
      </w:r>
      <w:bookmarkEnd w:id="992"/>
      <w:bookmarkEnd w:id="993"/>
      <w:bookmarkEnd w:id="994"/>
    </w:p>
    <w:p w:rsidR="00684366" w:rsidRDefault="00684366" w:rsidP="00FF7036">
      <w:pPr>
        <w:pStyle w:val="Body"/>
      </w:pPr>
      <w:r>
        <w:t>Any user can open the Instrument Administration dialogs but only Administrators can commit changes to the database.</w:t>
      </w:r>
    </w:p>
    <w:p w:rsidR="00FF7036" w:rsidRDefault="00FF7036" w:rsidP="00FF7036">
      <w:pPr>
        <w:pStyle w:val="ProcessHeading"/>
      </w:pPr>
      <w:r>
        <w:t>To open the Instrument Administration dialog...</w:t>
      </w:r>
    </w:p>
    <w:tbl>
      <w:tblPr>
        <w:tblStyle w:val="Instructions"/>
        <w:tblW w:w="0" w:type="auto"/>
        <w:tblLook w:val="04A0"/>
      </w:tblPr>
      <w:tblGrid>
        <w:gridCol w:w="8862"/>
      </w:tblGrid>
      <w:tr w:rsidR="00FF7036" w:rsidTr="00FF7036">
        <w:tc>
          <w:tcPr>
            <w:tcW w:w="8862" w:type="dxa"/>
          </w:tcPr>
          <w:p w:rsidR="00FF7036" w:rsidRDefault="00FF7036" w:rsidP="00FF7036">
            <w:pPr>
              <w:pStyle w:val="ProcessStep"/>
            </w:pPr>
            <w:r>
              <w:t xml:space="preserve">Select </w:t>
            </w:r>
            <w:r w:rsidRPr="00FF7036">
              <w:rPr>
                <w:rStyle w:val="GUIWord"/>
              </w:rPr>
              <w:t>Data Maintenance</w:t>
            </w:r>
            <w:r>
              <w:t xml:space="preserve"> and </w:t>
            </w:r>
            <w:r w:rsidRPr="00FF7036">
              <w:rPr>
                <w:rStyle w:val="GUIWord"/>
              </w:rPr>
              <w:t>Instrumentation Admin.</w:t>
            </w:r>
            <w:r>
              <w:t xml:space="preserve"> from the </w:t>
            </w:r>
            <w:r w:rsidR="00D73FA4">
              <w:t>m</w:t>
            </w:r>
            <w:r>
              <w:t>enu on the Main Window.</w:t>
            </w:r>
          </w:p>
          <w:p w:rsidR="00FF7036" w:rsidRDefault="00FF7036" w:rsidP="00FF7036">
            <w:pPr>
              <w:pStyle w:val="ProcessStep"/>
            </w:pPr>
            <w:r>
              <w:t xml:space="preserve">Click in the </w:t>
            </w:r>
            <w:r w:rsidRPr="00FF7036">
              <w:rPr>
                <w:rStyle w:val="GUIWord"/>
              </w:rPr>
              <w:t>Instrument Data</w:t>
            </w:r>
            <w:r>
              <w:t xml:space="preserve"> tab if the Instrument editor is not shown.</w:t>
            </w:r>
          </w:p>
        </w:tc>
      </w:tr>
    </w:tbl>
    <w:p w:rsidR="00FF7036" w:rsidRDefault="00FF7036" w:rsidP="00FF7036">
      <w:pPr>
        <w:pStyle w:val="Figure"/>
      </w:pPr>
      <w:r>
        <w:rPr>
          <w:lang w:val="en-AU"/>
        </w:rPr>
        <w:drawing>
          <wp:inline distT="0" distB="0" distL="0" distR="0">
            <wp:extent cx="5317225" cy="2974851"/>
            <wp:effectExtent l="1905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123"/>
                    <a:srcRect/>
                    <a:stretch>
                      <a:fillRect/>
                    </a:stretch>
                  </pic:blipFill>
                  <pic:spPr bwMode="auto">
                    <a:xfrm>
                      <a:off x="0" y="0"/>
                      <a:ext cx="5317683" cy="2975107"/>
                    </a:xfrm>
                    <a:prstGeom prst="rect">
                      <a:avLst/>
                    </a:prstGeom>
                    <a:noFill/>
                    <a:ln w="9525">
                      <a:noFill/>
                      <a:miter lim="800000"/>
                      <a:headEnd/>
                      <a:tailEnd/>
                    </a:ln>
                  </pic:spPr>
                </pic:pic>
              </a:graphicData>
            </a:graphic>
          </wp:inline>
        </w:drawing>
      </w:r>
    </w:p>
    <w:p w:rsidR="00FF7036" w:rsidRPr="00084655" w:rsidRDefault="00FF7036" w:rsidP="00FF7036">
      <w:pPr>
        <w:pStyle w:val="Caption"/>
      </w:pPr>
      <w:r w:rsidRPr="00084655">
        <w:t xml:space="preserve">Figure </w:t>
      </w:r>
      <w:fldSimple w:instr=" SEQ Figure \* ARABIC ">
        <w:r w:rsidR="00FF3B3D">
          <w:rPr>
            <w:noProof/>
          </w:rPr>
          <w:t>89</w:t>
        </w:r>
      </w:fldSimple>
      <w:r w:rsidRPr="00084655">
        <w:t xml:space="preserve">: </w:t>
      </w:r>
      <w:r>
        <w:t>Instrument Data Editor</w:t>
      </w:r>
    </w:p>
    <w:p w:rsidR="00FF7036" w:rsidRDefault="00FF7036" w:rsidP="00FF7036">
      <w:pPr>
        <w:pStyle w:val="Figure"/>
        <w:rPr>
          <w:lang w:val="en-GB"/>
        </w:rPr>
      </w:pPr>
      <w:r>
        <w:rPr>
          <w:lang w:val="en-GB"/>
        </w:rPr>
        <w:t xml:space="preserve">The various parts of this dialog and their operation </w:t>
      </w:r>
      <w:r w:rsidR="00D73FA4">
        <w:rPr>
          <w:lang w:val="en-GB"/>
        </w:rPr>
        <w:t>are</w:t>
      </w:r>
      <w:r>
        <w:rPr>
          <w:lang w:val="en-GB"/>
        </w:rPr>
        <w:t xml:space="preserve"> explained in the following table.</w:t>
      </w:r>
    </w:p>
    <w:p w:rsidR="00733DC8" w:rsidRDefault="00733DC8" w:rsidP="00733DC8">
      <w:pPr>
        <w:pStyle w:val="HangingIndent"/>
      </w:pPr>
      <w:r>
        <w:t xml:space="preserve">Instrument selector   </w:t>
      </w:r>
      <w:r>
        <w:tab/>
        <w:t>%%%%%</w:t>
      </w:r>
    </w:p>
    <w:p w:rsidR="00733DC8" w:rsidRPr="00FF7036" w:rsidRDefault="00733DC8" w:rsidP="00FF7036">
      <w:pPr>
        <w:pStyle w:val="Figure"/>
        <w:rPr>
          <w:lang w:val="en-GB"/>
        </w:rPr>
      </w:pPr>
    </w:p>
    <w:p w:rsidR="00684366" w:rsidRDefault="00684366" w:rsidP="00FF7036">
      <w:pPr>
        <w:pStyle w:val="Figure"/>
      </w:pPr>
      <w:r>
        <w:t>Editing data is identical with the function of the Metadata editor for spectral data. Every change of a field activates the ‘Update’ button.</w:t>
      </w:r>
    </w:p>
    <w:p w:rsidR="00684366" w:rsidRDefault="00684366" w:rsidP="00684366">
      <w:r>
        <w:t>The dialog consists of two tabs: (a) Instrument Data and (b) Reference Data.</w:t>
      </w:r>
    </w:p>
    <w:p w:rsidR="00E1158C" w:rsidRDefault="00E1158C" w:rsidP="00E5047C">
      <w:r>
        <w:t>The instrument data tab allows adding, editing and removing instruments</w:t>
      </w:r>
      <w:r w:rsidR="00CC337F">
        <w:t xml:space="preserve"> and editing their metadata</w:t>
      </w:r>
      <w:r>
        <w:t xml:space="preserve"> (</w:t>
      </w:r>
      <w:r w:rsidR="00E900AA">
        <w:fldChar w:fldCharType="begin"/>
      </w:r>
      <w:r>
        <w:instrText xml:space="preserve"> </w:instrText>
      </w:r>
      <w:r w:rsidR="00567E0A">
        <w:instrText>REF</w:instrText>
      </w:r>
      <w:r>
        <w:instrText xml:space="preserve"> _Ref97364821 \h </w:instrText>
      </w:r>
      <w:r w:rsidR="00E900AA">
        <w:fldChar w:fldCharType="separate"/>
      </w:r>
      <w:r w:rsidR="00FF3B3D">
        <w:t xml:space="preserve">Figure </w:t>
      </w:r>
      <w:r w:rsidR="00FF3B3D">
        <w:rPr>
          <w:noProof/>
        </w:rPr>
        <w:t>90</w:t>
      </w:r>
      <w:r w:rsidR="00E900AA">
        <w:fldChar w:fldCharType="end"/>
      </w:r>
      <w:r>
        <w:t xml:space="preserve">). </w:t>
      </w:r>
    </w:p>
    <w:p w:rsidR="00E1158C" w:rsidRDefault="00E1158C" w:rsidP="00E5047C"/>
    <w:p w:rsidR="00E1158C" w:rsidRDefault="006B3C7E" w:rsidP="00E5047C">
      <w:r>
        <w:rPr>
          <w:noProof/>
          <w:lang w:val="en-AU" w:eastAsia="ja-JP"/>
        </w:rPr>
        <w:drawing>
          <wp:inline distT="0" distB="0" distL="0" distR="0">
            <wp:extent cx="5580380" cy="3745578"/>
            <wp:effectExtent l="25400" t="0" r="7620" b="0"/>
            <wp:docPr id="10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4"/>
                    <a:srcRect/>
                    <a:stretch>
                      <a:fillRect/>
                    </a:stretch>
                  </pic:blipFill>
                  <pic:spPr bwMode="auto">
                    <a:xfrm>
                      <a:off x="0" y="0"/>
                      <a:ext cx="5580380" cy="3745578"/>
                    </a:xfrm>
                    <a:prstGeom prst="rect">
                      <a:avLst/>
                    </a:prstGeom>
                    <a:noFill/>
                    <a:ln w="9525">
                      <a:noFill/>
                      <a:miter lim="800000"/>
                      <a:headEnd/>
                      <a:tailEnd/>
                    </a:ln>
                  </pic:spPr>
                </pic:pic>
              </a:graphicData>
            </a:graphic>
          </wp:inline>
        </w:drawing>
      </w:r>
    </w:p>
    <w:p w:rsidR="00E1158C" w:rsidRDefault="00E1158C" w:rsidP="00EB49E0">
      <w:pPr>
        <w:pStyle w:val="Caption"/>
      </w:pPr>
      <w:bookmarkStart w:id="995" w:name="_Ref97364821"/>
      <w:r>
        <w:t xml:space="preserve">Figure </w:t>
      </w:r>
      <w:r w:rsidR="00E900AA">
        <w:fldChar w:fldCharType="begin"/>
      </w:r>
      <w:r w:rsidR="00FB7375">
        <w:instrText xml:space="preserve"> </w:instrText>
      </w:r>
      <w:r w:rsidR="00567E0A">
        <w:instrText>SEQ</w:instrText>
      </w:r>
      <w:r w:rsidR="00FB7375">
        <w:instrText xml:space="preserve"> Figure \* ARABIC </w:instrText>
      </w:r>
      <w:r w:rsidR="00E900AA">
        <w:fldChar w:fldCharType="separate"/>
      </w:r>
      <w:r w:rsidR="00FF3B3D">
        <w:rPr>
          <w:noProof/>
        </w:rPr>
        <w:t>90</w:t>
      </w:r>
      <w:r w:rsidR="00E900AA">
        <w:rPr>
          <w:noProof/>
        </w:rPr>
        <w:fldChar w:fldCharType="end"/>
      </w:r>
      <w:bookmarkEnd w:id="995"/>
      <w:r>
        <w:t>: Instrument data tab of the instrumentation administration window</w:t>
      </w:r>
    </w:p>
    <w:p w:rsidR="00E1158C" w:rsidRPr="00E1158C" w:rsidRDefault="00E1158C" w:rsidP="00E5047C"/>
    <w:p w:rsidR="00E1158C" w:rsidRDefault="00E1158C" w:rsidP="00E5047C">
      <w:r>
        <w:t>To edit or remove an instrument, select the instrument in the instrument list first.</w:t>
      </w:r>
    </w:p>
    <w:p w:rsidR="00E1158C" w:rsidRDefault="00E1158C" w:rsidP="00E5047C">
      <w:r>
        <w:t>Removing an instrument is achieved by clicking ‘Delete instrument’. A confirmation dialog will be displayed (</w:t>
      </w:r>
      <w:r w:rsidR="00E900AA">
        <w:fldChar w:fldCharType="begin"/>
      </w:r>
      <w:r>
        <w:instrText xml:space="preserve"> </w:instrText>
      </w:r>
      <w:r w:rsidR="00567E0A">
        <w:instrText>REF</w:instrText>
      </w:r>
      <w:r>
        <w:instrText xml:space="preserve"> _Ref97365182 \h </w:instrText>
      </w:r>
      <w:r w:rsidR="00E900AA">
        <w:fldChar w:fldCharType="separate"/>
      </w:r>
      <w:r w:rsidR="00FF3B3D">
        <w:t xml:space="preserve">Figure </w:t>
      </w:r>
      <w:r w:rsidR="00FF3B3D">
        <w:rPr>
          <w:noProof/>
        </w:rPr>
        <w:t>91</w:t>
      </w:r>
      <w:r w:rsidR="00E900AA">
        <w:fldChar w:fldCharType="end"/>
      </w:r>
      <w:r>
        <w:t>):</w:t>
      </w:r>
    </w:p>
    <w:p w:rsidR="00E1158C" w:rsidRDefault="00E1158C" w:rsidP="00E5047C"/>
    <w:p w:rsidR="00E1158C" w:rsidRDefault="00E1158C" w:rsidP="00E5047C">
      <w:r>
        <w:rPr>
          <w:noProof/>
          <w:lang w:val="en-AU" w:eastAsia="ja-JP"/>
        </w:rPr>
        <w:drawing>
          <wp:inline distT="0" distB="0" distL="0" distR="0">
            <wp:extent cx="3368675" cy="1108745"/>
            <wp:effectExtent l="25400" t="0" r="9525" b="0"/>
            <wp:docPr id="190"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125"/>
                    <a:srcRect/>
                    <a:stretch>
                      <a:fillRect/>
                    </a:stretch>
                  </pic:blipFill>
                  <pic:spPr bwMode="auto">
                    <a:xfrm>
                      <a:off x="0" y="0"/>
                      <a:ext cx="3365611" cy="1107737"/>
                    </a:xfrm>
                    <a:prstGeom prst="rect">
                      <a:avLst/>
                    </a:prstGeom>
                    <a:noFill/>
                    <a:ln w="9525">
                      <a:noFill/>
                      <a:miter lim="800000"/>
                      <a:headEnd/>
                      <a:tailEnd/>
                    </a:ln>
                  </pic:spPr>
                </pic:pic>
              </a:graphicData>
            </a:graphic>
          </wp:inline>
        </w:drawing>
      </w:r>
    </w:p>
    <w:p w:rsidR="00E1158C" w:rsidRDefault="00E1158C" w:rsidP="00EB49E0">
      <w:pPr>
        <w:pStyle w:val="Caption"/>
      </w:pPr>
      <w:bookmarkStart w:id="996" w:name="_Ref97365182"/>
      <w:r>
        <w:t xml:space="preserve">Figure </w:t>
      </w:r>
      <w:r w:rsidR="00E900AA">
        <w:fldChar w:fldCharType="begin"/>
      </w:r>
      <w:r w:rsidR="00FB7375">
        <w:instrText xml:space="preserve"> </w:instrText>
      </w:r>
      <w:r w:rsidR="00567E0A">
        <w:instrText>SEQ</w:instrText>
      </w:r>
      <w:r w:rsidR="00FB7375">
        <w:instrText xml:space="preserve"> Figure \* ARABIC </w:instrText>
      </w:r>
      <w:r w:rsidR="00E900AA">
        <w:fldChar w:fldCharType="separate"/>
      </w:r>
      <w:r w:rsidR="00FF3B3D">
        <w:rPr>
          <w:noProof/>
        </w:rPr>
        <w:t>91</w:t>
      </w:r>
      <w:r w:rsidR="00E900AA">
        <w:rPr>
          <w:noProof/>
        </w:rPr>
        <w:fldChar w:fldCharType="end"/>
      </w:r>
      <w:bookmarkEnd w:id="996"/>
      <w:r>
        <w:t>: Instrument deletion confirmation dialog</w:t>
      </w:r>
    </w:p>
    <w:p w:rsidR="00E1158C" w:rsidRDefault="00E1158C" w:rsidP="00E5047C">
      <w:r>
        <w:t>An instrument cannot be deleted while still referenced by one or more spectra in the database. An according message will be shown if the delete action failed (</w:t>
      </w:r>
      <w:r w:rsidR="00E900AA">
        <w:fldChar w:fldCharType="begin"/>
      </w:r>
      <w:r>
        <w:instrText xml:space="preserve"> </w:instrText>
      </w:r>
      <w:r w:rsidR="00567E0A">
        <w:instrText>REF</w:instrText>
      </w:r>
      <w:r>
        <w:instrText xml:space="preserve"> _Ref97365872 \h </w:instrText>
      </w:r>
      <w:r w:rsidR="00E900AA">
        <w:fldChar w:fldCharType="separate"/>
      </w:r>
      <w:r w:rsidR="00FF3B3D">
        <w:t xml:space="preserve">Figure </w:t>
      </w:r>
      <w:r w:rsidR="00FF3B3D">
        <w:rPr>
          <w:noProof/>
        </w:rPr>
        <w:t>92</w:t>
      </w:r>
      <w:r w:rsidR="00E900AA">
        <w:fldChar w:fldCharType="end"/>
      </w:r>
      <w:r>
        <w:t>):</w:t>
      </w:r>
    </w:p>
    <w:p w:rsidR="00E1158C" w:rsidRDefault="00E1158C" w:rsidP="00E5047C"/>
    <w:p w:rsidR="00E1158C" w:rsidRDefault="00E1158C" w:rsidP="00E5047C">
      <w:r>
        <w:rPr>
          <w:noProof/>
          <w:lang w:val="en-AU" w:eastAsia="ja-JP"/>
        </w:rPr>
        <w:drawing>
          <wp:inline distT="0" distB="0" distL="0" distR="0">
            <wp:extent cx="3713480" cy="997581"/>
            <wp:effectExtent l="25400" t="0" r="0" b="0"/>
            <wp:docPr id="191"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
                    <pic:cNvPicPr>
                      <a:picLocks noChangeAspect="1" noChangeArrowheads="1"/>
                    </pic:cNvPicPr>
                  </pic:nvPicPr>
                  <pic:blipFill>
                    <a:blip r:embed="rId126"/>
                    <a:srcRect/>
                    <a:stretch>
                      <a:fillRect/>
                    </a:stretch>
                  </pic:blipFill>
                  <pic:spPr bwMode="auto">
                    <a:xfrm>
                      <a:off x="0" y="0"/>
                      <a:ext cx="3710103" cy="996674"/>
                    </a:xfrm>
                    <a:prstGeom prst="rect">
                      <a:avLst/>
                    </a:prstGeom>
                    <a:noFill/>
                    <a:ln w="9525">
                      <a:noFill/>
                      <a:miter lim="800000"/>
                      <a:headEnd/>
                      <a:tailEnd/>
                    </a:ln>
                  </pic:spPr>
                </pic:pic>
              </a:graphicData>
            </a:graphic>
          </wp:inline>
        </w:drawing>
      </w:r>
    </w:p>
    <w:p w:rsidR="00E1158C" w:rsidRDefault="00E1158C" w:rsidP="00EB49E0">
      <w:pPr>
        <w:pStyle w:val="Caption"/>
      </w:pPr>
      <w:bookmarkStart w:id="997" w:name="_Ref97365872"/>
      <w:r>
        <w:t xml:space="preserve">Figure </w:t>
      </w:r>
      <w:r w:rsidR="00E900AA">
        <w:fldChar w:fldCharType="begin"/>
      </w:r>
      <w:r w:rsidR="00FB7375">
        <w:instrText xml:space="preserve"> </w:instrText>
      </w:r>
      <w:r w:rsidR="00567E0A">
        <w:instrText>SEQ</w:instrText>
      </w:r>
      <w:r w:rsidR="00FB7375">
        <w:instrText xml:space="preserve"> Figure \* ARABIC </w:instrText>
      </w:r>
      <w:r w:rsidR="00E900AA">
        <w:fldChar w:fldCharType="separate"/>
      </w:r>
      <w:r w:rsidR="00FF3B3D">
        <w:rPr>
          <w:noProof/>
        </w:rPr>
        <w:t>92</w:t>
      </w:r>
      <w:r w:rsidR="00E900AA">
        <w:rPr>
          <w:noProof/>
        </w:rPr>
        <w:fldChar w:fldCharType="end"/>
      </w:r>
      <w:bookmarkEnd w:id="997"/>
      <w:r>
        <w:t>: Instrument deletion error</w:t>
      </w:r>
    </w:p>
    <w:p w:rsidR="00E1158C" w:rsidRDefault="00E1158C" w:rsidP="00E5047C"/>
    <w:p w:rsidR="00E1158C" w:rsidRDefault="00E1158C" w:rsidP="00E5047C">
      <w:r>
        <w:t xml:space="preserve">The currently selected instrument will only be removed if no database constraints </w:t>
      </w:r>
      <w:r w:rsidR="00104037">
        <w:t>are violated</w:t>
      </w:r>
      <w:r>
        <w:t>.</w:t>
      </w:r>
    </w:p>
    <w:p w:rsidR="006600FE" w:rsidRDefault="006600FE" w:rsidP="00E5047C"/>
    <w:p w:rsidR="006600FE" w:rsidRDefault="006600FE" w:rsidP="00E5047C"/>
    <w:p w:rsidR="00E1158C" w:rsidRDefault="00E1158C" w:rsidP="00E5047C">
      <w:r>
        <w:t>To insert a new instrument, click ‘Insert new instrument’. A new record is created in the database and the instrument name is set to ‘dummy’ (</w:t>
      </w:r>
      <w:r w:rsidR="00E900AA">
        <w:fldChar w:fldCharType="begin"/>
      </w:r>
      <w:r>
        <w:instrText xml:space="preserve"> </w:instrText>
      </w:r>
      <w:r w:rsidR="00567E0A">
        <w:instrText>REF</w:instrText>
      </w:r>
      <w:r>
        <w:instrText xml:space="preserve"> _Ref97365009 \h </w:instrText>
      </w:r>
      <w:r w:rsidR="00E900AA">
        <w:fldChar w:fldCharType="separate"/>
      </w:r>
      <w:r w:rsidR="00FF3B3D">
        <w:t xml:space="preserve">Figure </w:t>
      </w:r>
      <w:r w:rsidR="00FF3B3D">
        <w:rPr>
          <w:noProof/>
        </w:rPr>
        <w:t>93</w:t>
      </w:r>
      <w:r w:rsidR="00E900AA">
        <w:fldChar w:fldCharType="end"/>
      </w:r>
      <w:r>
        <w:t>).</w:t>
      </w:r>
    </w:p>
    <w:p w:rsidR="00E1158C" w:rsidRDefault="00E1158C" w:rsidP="00E5047C"/>
    <w:p w:rsidR="00E1158C" w:rsidRDefault="00E1158C" w:rsidP="00E5047C">
      <w:r>
        <w:rPr>
          <w:noProof/>
          <w:lang w:val="en-AU" w:eastAsia="ja-JP"/>
        </w:rPr>
        <w:drawing>
          <wp:inline distT="0" distB="0" distL="0" distR="0">
            <wp:extent cx="3368675" cy="1034575"/>
            <wp:effectExtent l="25400" t="0" r="9525" b="0"/>
            <wp:docPr id="189"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
                    <pic:cNvPicPr>
                      <a:picLocks noChangeAspect="1" noChangeArrowheads="1"/>
                    </pic:cNvPicPr>
                  </pic:nvPicPr>
                  <pic:blipFill>
                    <a:blip r:embed="rId127"/>
                    <a:srcRect/>
                    <a:stretch>
                      <a:fillRect/>
                    </a:stretch>
                  </pic:blipFill>
                  <pic:spPr bwMode="auto">
                    <a:xfrm>
                      <a:off x="0" y="0"/>
                      <a:ext cx="3365611" cy="1033634"/>
                    </a:xfrm>
                    <a:prstGeom prst="rect">
                      <a:avLst/>
                    </a:prstGeom>
                    <a:noFill/>
                    <a:ln w="9525">
                      <a:noFill/>
                      <a:miter lim="800000"/>
                      <a:headEnd/>
                      <a:tailEnd/>
                    </a:ln>
                  </pic:spPr>
                </pic:pic>
              </a:graphicData>
            </a:graphic>
          </wp:inline>
        </w:drawing>
      </w:r>
    </w:p>
    <w:p w:rsidR="00E1158C" w:rsidRDefault="00E1158C" w:rsidP="00EB49E0">
      <w:pPr>
        <w:pStyle w:val="Caption"/>
      </w:pPr>
      <w:bookmarkStart w:id="998" w:name="_Ref97365009"/>
      <w:r>
        <w:t xml:space="preserve">Figure </w:t>
      </w:r>
      <w:r w:rsidR="00E900AA">
        <w:fldChar w:fldCharType="begin"/>
      </w:r>
      <w:r w:rsidR="00FB7375">
        <w:instrText xml:space="preserve"> </w:instrText>
      </w:r>
      <w:r w:rsidR="00567E0A">
        <w:instrText>SEQ</w:instrText>
      </w:r>
      <w:r w:rsidR="00FB7375">
        <w:instrText xml:space="preserve"> Figure \* ARABIC </w:instrText>
      </w:r>
      <w:r w:rsidR="00E900AA">
        <w:fldChar w:fldCharType="separate"/>
      </w:r>
      <w:r w:rsidR="00FF3B3D">
        <w:rPr>
          <w:noProof/>
        </w:rPr>
        <w:t>93</w:t>
      </w:r>
      <w:r w:rsidR="00E900AA">
        <w:rPr>
          <w:noProof/>
        </w:rPr>
        <w:fldChar w:fldCharType="end"/>
      </w:r>
      <w:bookmarkEnd w:id="998"/>
      <w:r>
        <w:t>: New 'dummy' instrument</w:t>
      </w:r>
    </w:p>
    <w:p w:rsidR="006600FE" w:rsidRPr="00E1158C" w:rsidRDefault="00E1158C" w:rsidP="00E5047C">
      <w:r>
        <w:t>The instrument can now be renamed and it’s metadata filled accordingly.</w:t>
      </w:r>
    </w:p>
    <w:p w:rsidR="008F153A" w:rsidRPr="006600FE" w:rsidRDefault="008F153A" w:rsidP="00E5047C"/>
    <w:p w:rsidR="00424291" w:rsidRDefault="006B3C7E" w:rsidP="00E5047C">
      <w:r>
        <w:t>To add a new calibration to an instrument, click the menu button over the ‘Calibrations’ section of the Instrumentation Metadata Editor and choose ‘Add calibration’ or ‘Add calibration from file’</w:t>
      </w:r>
      <w:r w:rsidR="00424291">
        <w:t xml:space="preserve"> (</w:t>
      </w:r>
      <w:r w:rsidR="00E900AA">
        <w:fldChar w:fldCharType="begin"/>
      </w:r>
      <w:r w:rsidR="00424291">
        <w:instrText xml:space="preserve"> </w:instrText>
      </w:r>
      <w:r w:rsidR="00567E0A">
        <w:instrText>REF</w:instrText>
      </w:r>
      <w:r w:rsidR="00424291">
        <w:instrText xml:space="preserve"> _Ref145056658 \h </w:instrText>
      </w:r>
      <w:r w:rsidR="00E900AA">
        <w:fldChar w:fldCharType="separate"/>
      </w:r>
      <w:r w:rsidR="00FF3B3D">
        <w:t xml:space="preserve">Figure </w:t>
      </w:r>
      <w:r w:rsidR="00FF3B3D">
        <w:rPr>
          <w:noProof/>
        </w:rPr>
        <w:t>94</w:t>
      </w:r>
      <w:r w:rsidR="00E900AA">
        <w:fldChar w:fldCharType="end"/>
      </w:r>
      <w:r w:rsidR="00424291">
        <w:t>)</w:t>
      </w:r>
      <w:r>
        <w:t>.</w:t>
      </w:r>
      <w:r w:rsidR="00424291">
        <w:t xml:space="preserve"> </w:t>
      </w:r>
    </w:p>
    <w:p w:rsidR="006B3C7E" w:rsidRDefault="00424291" w:rsidP="00E5047C">
      <w:r>
        <w:t xml:space="preserve">Selecting ‘Add calibration from file’ will bring up a </w:t>
      </w:r>
      <w:r w:rsidR="005A4139">
        <w:t>file-choosing</w:t>
      </w:r>
      <w:r>
        <w:t xml:space="preserve"> dialog. Two file types can be currently used to load calibration factors from: (a) HR-1024 spectral files (for loading the wavelengths calibration) and (b) TXT files as further detailed in the section on reference panels below (there is currently no real use in loading TXT files for instrument calibrations as only wavelengths are actively used in the system and these can currently only be loaded from HR-1024 spectral files).</w:t>
      </w:r>
    </w:p>
    <w:p w:rsidR="006B3C7E" w:rsidRDefault="006B3C7E" w:rsidP="00E5047C"/>
    <w:p w:rsidR="00424291" w:rsidRDefault="006B3C7E" w:rsidP="007221BB">
      <w:pPr>
        <w:pStyle w:val="Figure"/>
      </w:pPr>
      <w:r>
        <w:rPr>
          <w:lang w:val="en-AU"/>
        </w:rPr>
        <w:drawing>
          <wp:inline distT="0" distB="0" distL="0" distR="0">
            <wp:extent cx="1989455" cy="1945245"/>
            <wp:effectExtent l="25400" t="0" r="0" b="0"/>
            <wp:docPr id="110"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8"/>
                    <a:srcRect/>
                    <a:stretch>
                      <a:fillRect/>
                    </a:stretch>
                  </pic:blipFill>
                  <pic:spPr bwMode="auto">
                    <a:xfrm>
                      <a:off x="0" y="0"/>
                      <a:ext cx="1989455" cy="1945245"/>
                    </a:xfrm>
                    <a:prstGeom prst="rect">
                      <a:avLst/>
                    </a:prstGeom>
                    <a:noFill/>
                    <a:ln w="9525">
                      <a:noFill/>
                      <a:miter lim="800000"/>
                      <a:headEnd/>
                      <a:tailEnd/>
                    </a:ln>
                  </pic:spPr>
                </pic:pic>
              </a:graphicData>
            </a:graphic>
          </wp:inline>
        </w:drawing>
      </w:r>
    </w:p>
    <w:p w:rsidR="008F153A" w:rsidRDefault="00424291" w:rsidP="00EB49E0">
      <w:pPr>
        <w:pStyle w:val="Caption"/>
      </w:pPr>
      <w:bookmarkStart w:id="999" w:name="_Ref145056658"/>
      <w:r>
        <w:t xml:space="preserve">Figure </w:t>
      </w:r>
      <w:r w:rsidR="00E900AA">
        <w:fldChar w:fldCharType="begin"/>
      </w:r>
      <w:r w:rsidR="00FB7375">
        <w:instrText xml:space="preserve"> </w:instrText>
      </w:r>
      <w:r w:rsidR="00567E0A">
        <w:instrText>SEQ</w:instrText>
      </w:r>
      <w:r w:rsidR="00FB7375">
        <w:instrText xml:space="preserve"> Figure \* ARABIC </w:instrText>
      </w:r>
      <w:r w:rsidR="00E900AA">
        <w:fldChar w:fldCharType="separate"/>
      </w:r>
      <w:r w:rsidR="00FF3B3D">
        <w:rPr>
          <w:noProof/>
        </w:rPr>
        <w:t>94</w:t>
      </w:r>
      <w:r w:rsidR="00E900AA">
        <w:rPr>
          <w:noProof/>
        </w:rPr>
        <w:fldChar w:fldCharType="end"/>
      </w:r>
      <w:bookmarkEnd w:id="999"/>
      <w:r>
        <w:t>: Adding calibrations</w:t>
      </w:r>
    </w:p>
    <w:p w:rsidR="00E1158C" w:rsidRDefault="00E1158C" w:rsidP="00E5047C"/>
    <w:p w:rsidR="00AF572A" w:rsidRDefault="00AF572A" w:rsidP="00684366">
      <w:pPr>
        <w:pStyle w:val="Heading2"/>
      </w:pPr>
      <w:bookmarkStart w:id="1000" w:name="_Toc355280419"/>
      <w:bookmarkStart w:id="1001" w:name="_Toc356807365"/>
      <w:r>
        <w:t>Reference Panel Administration</w:t>
      </w:r>
      <w:bookmarkEnd w:id="1000"/>
      <w:bookmarkEnd w:id="1001"/>
    </w:p>
    <w:p w:rsidR="00684366" w:rsidRDefault="00684366" w:rsidP="00684366">
      <w:r>
        <w:t>The instrumentation administration comprises metadata editing for instruments and reference panels. Any user can open the dialogs but only administrators will be able to commit any changes to the database.</w:t>
      </w:r>
    </w:p>
    <w:p w:rsidR="00684366" w:rsidRDefault="00684366" w:rsidP="00684366">
      <w:r>
        <w:t>Editing data is identical with the function of the Metadata editor for spectral data. Every change of a field activates the ‘Update’ button.</w:t>
      </w:r>
    </w:p>
    <w:p w:rsidR="00684366" w:rsidRDefault="00684366" w:rsidP="00684366">
      <w:r>
        <w:t>The dialog consists of two tabs: (a) Instrument Data and (b) Reference Data.</w:t>
      </w:r>
    </w:p>
    <w:p w:rsidR="00AF572A" w:rsidRDefault="00CC337F" w:rsidP="00E5047C">
      <w:r>
        <w:t>The reference data tab allows adding, editing and removing reference panels and related metadata, in particular panel calibration data</w:t>
      </w:r>
      <w:r w:rsidR="00255BE8">
        <w:t xml:space="preserve"> (</w:t>
      </w:r>
      <w:r w:rsidR="00E900AA">
        <w:fldChar w:fldCharType="begin"/>
      </w:r>
      <w:r w:rsidR="00A7040E">
        <w:instrText xml:space="preserve"> </w:instrText>
      </w:r>
      <w:r w:rsidR="00567E0A">
        <w:instrText>REF</w:instrText>
      </w:r>
      <w:r w:rsidR="00A7040E">
        <w:instrText xml:space="preserve"> _Ref97706995 \h </w:instrText>
      </w:r>
      <w:r w:rsidR="00E900AA">
        <w:fldChar w:fldCharType="separate"/>
      </w:r>
      <w:r w:rsidR="00FF3B3D">
        <w:t xml:space="preserve">Figure </w:t>
      </w:r>
      <w:r w:rsidR="00FF3B3D">
        <w:rPr>
          <w:noProof/>
        </w:rPr>
        <w:t>95</w:t>
      </w:r>
      <w:r w:rsidR="00E900AA">
        <w:fldChar w:fldCharType="end"/>
      </w:r>
      <w:r w:rsidR="00255BE8">
        <w:t>)</w:t>
      </w:r>
      <w:r>
        <w:t>.</w:t>
      </w:r>
    </w:p>
    <w:p w:rsidR="00CC337F" w:rsidRDefault="00CC337F" w:rsidP="00E5047C"/>
    <w:p w:rsidR="00CC337F" w:rsidRDefault="00CC337F" w:rsidP="00E5047C"/>
    <w:p w:rsidR="00CC337F" w:rsidRDefault="00CC337F" w:rsidP="007221BB">
      <w:pPr>
        <w:pStyle w:val="Figure"/>
      </w:pPr>
      <w:r>
        <w:rPr>
          <w:lang w:val="en-AU"/>
        </w:rPr>
        <w:drawing>
          <wp:inline distT="0" distB="0" distL="0" distR="0">
            <wp:extent cx="5580380" cy="3423819"/>
            <wp:effectExtent l="25400" t="0" r="7620" b="0"/>
            <wp:docPr id="192"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pic:cNvPicPr>
                      <a:picLocks noChangeAspect="1" noChangeArrowheads="1"/>
                    </pic:cNvPicPr>
                  </pic:nvPicPr>
                  <pic:blipFill>
                    <a:blip r:embed="rId129"/>
                    <a:srcRect/>
                    <a:stretch>
                      <a:fillRect/>
                    </a:stretch>
                  </pic:blipFill>
                  <pic:spPr bwMode="auto">
                    <a:xfrm>
                      <a:off x="0" y="0"/>
                      <a:ext cx="5580380" cy="3423819"/>
                    </a:xfrm>
                    <a:prstGeom prst="rect">
                      <a:avLst/>
                    </a:prstGeom>
                    <a:noFill/>
                    <a:ln w="9525">
                      <a:noFill/>
                      <a:miter lim="800000"/>
                      <a:headEnd/>
                      <a:tailEnd/>
                    </a:ln>
                  </pic:spPr>
                </pic:pic>
              </a:graphicData>
            </a:graphic>
          </wp:inline>
        </w:drawing>
      </w:r>
    </w:p>
    <w:p w:rsidR="00E1158C" w:rsidRPr="00AF572A" w:rsidRDefault="00CC337F" w:rsidP="00EB49E0">
      <w:pPr>
        <w:pStyle w:val="Caption"/>
      </w:pPr>
      <w:bookmarkStart w:id="1002" w:name="_Ref97706995"/>
      <w:r>
        <w:t xml:space="preserve">Figure </w:t>
      </w:r>
      <w:r w:rsidR="00E900AA">
        <w:fldChar w:fldCharType="begin"/>
      </w:r>
      <w:r w:rsidR="00FB7375">
        <w:instrText xml:space="preserve"> </w:instrText>
      </w:r>
      <w:r w:rsidR="00567E0A">
        <w:instrText>SEQ</w:instrText>
      </w:r>
      <w:r w:rsidR="00FB7375">
        <w:instrText xml:space="preserve"> Figure \* ARABIC </w:instrText>
      </w:r>
      <w:r w:rsidR="00E900AA">
        <w:fldChar w:fldCharType="separate"/>
      </w:r>
      <w:r w:rsidR="00FF3B3D">
        <w:rPr>
          <w:noProof/>
        </w:rPr>
        <w:t>95</w:t>
      </w:r>
      <w:r w:rsidR="00E900AA">
        <w:rPr>
          <w:noProof/>
        </w:rPr>
        <w:fldChar w:fldCharType="end"/>
      </w:r>
      <w:bookmarkEnd w:id="1002"/>
      <w:r>
        <w:t>: Reference data tab of the instrumentation administration window</w:t>
      </w:r>
    </w:p>
    <w:p w:rsidR="008F153A" w:rsidRPr="00E1158C" w:rsidRDefault="008F153A" w:rsidP="00E5047C"/>
    <w:p w:rsidR="001866F7" w:rsidRDefault="001866F7" w:rsidP="00E5047C">
      <w:r>
        <w:t>To edit or remove a reference panel, select the reference in the reference list first.</w:t>
      </w:r>
    </w:p>
    <w:p w:rsidR="001866F7" w:rsidRDefault="001866F7" w:rsidP="00E5047C">
      <w:r>
        <w:t>Removing a reference is achieved by clicking ‘Delete reference. A confirmation dialog will be displayed</w:t>
      </w:r>
    </w:p>
    <w:p w:rsidR="00104037" w:rsidRDefault="00104037" w:rsidP="00E5047C"/>
    <w:p w:rsidR="00104037" w:rsidRDefault="00104037" w:rsidP="007221BB">
      <w:pPr>
        <w:pStyle w:val="Figure"/>
      </w:pPr>
      <w:r>
        <w:rPr>
          <w:lang w:val="en-AU"/>
        </w:rPr>
        <w:drawing>
          <wp:inline distT="0" distB="0" distL="0" distR="0">
            <wp:extent cx="2908935" cy="855569"/>
            <wp:effectExtent l="25400" t="0" r="12065" b="0"/>
            <wp:docPr id="195"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
                    <pic:cNvPicPr>
                      <a:picLocks noChangeAspect="1" noChangeArrowheads="1"/>
                    </pic:cNvPicPr>
                  </pic:nvPicPr>
                  <pic:blipFill>
                    <a:blip r:embed="rId130"/>
                    <a:srcRect/>
                    <a:stretch>
                      <a:fillRect/>
                    </a:stretch>
                  </pic:blipFill>
                  <pic:spPr bwMode="auto">
                    <a:xfrm>
                      <a:off x="0" y="0"/>
                      <a:ext cx="2906289" cy="854791"/>
                    </a:xfrm>
                    <a:prstGeom prst="rect">
                      <a:avLst/>
                    </a:prstGeom>
                    <a:noFill/>
                    <a:ln w="9525">
                      <a:noFill/>
                      <a:miter lim="800000"/>
                      <a:headEnd/>
                      <a:tailEnd/>
                    </a:ln>
                  </pic:spPr>
                </pic:pic>
              </a:graphicData>
            </a:graphic>
          </wp:inline>
        </w:drawing>
      </w:r>
    </w:p>
    <w:p w:rsidR="001866F7" w:rsidRDefault="00104037" w:rsidP="00EB49E0">
      <w:pPr>
        <w:pStyle w:val="Caption"/>
      </w:pPr>
      <w:bookmarkStart w:id="1003" w:name="_Ref97708093"/>
      <w:r>
        <w:t xml:space="preserve">Figure </w:t>
      </w:r>
      <w:r w:rsidR="00E900AA">
        <w:fldChar w:fldCharType="begin"/>
      </w:r>
      <w:r w:rsidR="00FB7375">
        <w:instrText xml:space="preserve"> </w:instrText>
      </w:r>
      <w:r w:rsidR="00567E0A">
        <w:instrText>SEQ</w:instrText>
      </w:r>
      <w:r w:rsidR="00FB7375">
        <w:instrText xml:space="preserve"> Figure \* ARABIC </w:instrText>
      </w:r>
      <w:r w:rsidR="00E900AA">
        <w:fldChar w:fldCharType="separate"/>
      </w:r>
      <w:r w:rsidR="00FF3B3D">
        <w:rPr>
          <w:noProof/>
        </w:rPr>
        <w:t>96</w:t>
      </w:r>
      <w:r w:rsidR="00E900AA">
        <w:rPr>
          <w:noProof/>
        </w:rPr>
        <w:fldChar w:fldCharType="end"/>
      </w:r>
      <w:bookmarkEnd w:id="1003"/>
      <w:r>
        <w:t>: Reference deletion confirmation dialog</w:t>
      </w:r>
    </w:p>
    <w:p w:rsidR="00104037" w:rsidRDefault="00104037" w:rsidP="00E5047C"/>
    <w:p w:rsidR="00104037" w:rsidRDefault="00104037" w:rsidP="00E5047C">
      <w:r>
        <w:t>A reference panel cannot be deleted while still being referenced by one or more spectra in the database. An according message will be shown if the delete action failed (</w:t>
      </w:r>
      <w:r w:rsidR="00E900AA">
        <w:fldChar w:fldCharType="begin"/>
      </w:r>
      <w:r>
        <w:instrText xml:space="preserve"> </w:instrText>
      </w:r>
      <w:r w:rsidR="00567E0A">
        <w:instrText>REF</w:instrText>
      </w:r>
      <w:r>
        <w:instrText xml:space="preserve"> _Ref97708093 \h </w:instrText>
      </w:r>
      <w:r w:rsidR="00E900AA">
        <w:fldChar w:fldCharType="separate"/>
      </w:r>
      <w:r w:rsidR="00FF3B3D">
        <w:t xml:space="preserve">Figure </w:t>
      </w:r>
      <w:r w:rsidR="00FF3B3D">
        <w:rPr>
          <w:noProof/>
        </w:rPr>
        <w:t>96</w:t>
      </w:r>
      <w:r w:rsidR="00E900AA">
        <w:fldChar w:fldCharType="end"/>
      </w:r>
      <w:r>
        <w:t>). The currently selected reference will only be removed if no database constraints are violated.</w:t>
      </w:r>
    </w:p>
    <w:p w:rsidR="00104037" w:rsidRDefault="00104037" w:rsidP="00E5047C"/>
    <w:p w:rsidR="00104037" w:rsidRDefault="00104037" w:rsidP="00E5047C"/>
    <w:p w:rsidR="00104037" w:rsidRDefault="00104037" w:rsidP="007221BB">
      <w:pPr>
        <w:pStyle w:val="Figure"/>
      </w:pPr>
      <w:r>
        <w:rPr>
          <w:lang w:val="en-AU"/>
        </w:rPr>
        <w:drawing>
          <wp:inline distT="0" distB="0" distL="0" distR="0">
            <wp:extent cx="3253740" cy="839144"/>
            <wp:effectExtent l="25400" t="0" r="0" b="0"/>
            <wp:docPr id="196"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
                    <pic:cNvPicPr>
                      <a:picLocks noChangeAspect="1" noChangeArrowheads="1"/>
                    </pic:cNvPicPr>
                  </pic:nvPicPr>
                  <pic:blipFill>
                    <a:blip r:embed="rId131"/>
                    <a:srcRect/>
                    <a:stretch>
                      <a:fillRect/>
                    </a:stretch>
                  </pic:blipFill>
                  <pic:spPr bwMode="auto">
                    <a:xfrm>
                      <a:off x="0" y="0"/>
                      <a:ext cx="3256830" cy="839941"/>
                    </a:xfrm>
                    <a:prstGeom prst="rect">
                      <a:avLst/>
                    </a:prstGeom>
                    <a:noFill/>
                    <a:ln w="9525">
                      <a:noFill/>
                      <a:miter lim="800000"/>
                      <a:headEnd/>
                      <a:tailEnd/>
                    </a:ln>
                  </pic:spPr>
                </pic:pic>
              </a:graphicData>
            </a:graphic>
          </wp:inline>
        </w:drawing>
      </w:r>
    </w:p>
    <w:p w:rsidR="008F153A" w:rsidRDefault="00104037" w:rsidP="00EB49E0">
      <w:pPr>
        <w:pStyle w:val="Caption"/>
      </w:pPr>
      <w:r>
        <w:t xml:space="preserve">Figure </w:t>
      </w:r>
      <w:r w:rsidR="00E900AA">
        <w:fldChar w:fldCharType="begin"/>
      </w:r>
      <w:r w:rsidR="00FB7375">
        <w:instrText xml:space="preserve"> </w:instrText>
      </w:r>
      <w:r w:rsidR="00567E0A">
        <w:instrText>SEQ</w:instrText>
      </w:r>
      <w:r w:rsidR="00FB7375">
        <w:instrText xml:space="preserve"> Figure \* ARABIC </w:instrText>
      </w:r>
      <w:r w:rsidR="00E900AA">
        <w:fldChar w:fldCharType="separate"/>
      </w:r>
      <w:r w:rsidR="00FF3B3D">
        <w:rPr>
          <w:noProof/>
        </w:rPr>
        <w:t>97</w:t>
      </w:r>
      <w:r w:rsidR="00E900AA">
        <w:rPr>
          <w:noProof/>
        </w:rPr>
        <w:fldChar w:fldCharType="end"/>
      </w:r>
      <w:r>
        <w:t>: Panel deletion error</w:t>
      </w:r>
    </w:p>
    <w:p w:rsidR="00104037" w:rsidRDefault="00104037" w:rsidP="00E5047C"/>
    <w:p w:rsidR="00104037" w:rsidRDefault="00104037" w:rsidP="00E5047C"/>
    <w:p w:rsidR="00104037" w:rsidRDefault="00104037" w:rsidP="00E5047C">
      <w:r>
        <w:t>To insert a new reference, click ‘Insert new reference. A new record is created in the database and the reference name is set to ‘dummy’ (</w:t>
      </w:r>
      <w:r w:rsidR="00E900AA">
        <w:fldChar w:fldCharType="begin"/>
      </w:r>
      <w:r>
        <w:instrText xml:space="preserve"> </w:instrText>
      </w:r>
      <w:r w:rsidR="00567E0A">
        <w:instrText>REF</w:instrText>
      </w:r>
      <w:r>
        <w:instrText xml:space="preserve"> _Ref97707371 \h </w:instrText>
      </w:r>
      <w:r w:rsidR="00E900AA">
        <w:fldChar w:fldCharType="separate"/>
      </w:r>
      <w:r w:rsidR="00FF3B3D">
        <w:t xml:space="preserve">Figure </w:t>
      </w:r>
      <w:r w:rsidR="00FF3B3D">
        <w:rPr>
          <w:noProof/>
        </w:rPr>
        <w:t>98</w:t>
      </w:r>
      <w:r w:rsidR="00E900AA">
        <w:fldChar w:fldCharType="end"/>
      </w:r>
      <w:r>
        <w:t>).</w:t>
      </w:r>
    </w:p>
    <w:p w:rsidR="00104037" w:rsidRDefault="00104037" w:rsidP="00E5047C"/>
    <w:p w:rsidR="00104037" w:rsidRDefault="00104037" w:rsidP="007221BB">
      <w:pPr>
        <w:pStyle w:val="Figure"/>
      </w:pPr>
      <w:r>
        <w:rPr>
          <w:lang w:val="en-AU"/>
        </w:rPr>
        <w:drawing>
          <wp:inline distT="0" distB="0" distL="0" distR="0">
            <wp:extent cx="3138805" cy="991981"/>
            <wp:effectExtent l="25400" t="0" r="10795" b="0"/>
            <wp:docPr id="194"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
                    <pic:cNvPicPr>
                      <a:picLocks noChangeAspect="1" noChangeArrowheads="1"/>
                    </pic:cNvPicPr>
                  </pic:nvPicPr>
                  <pic:blipFill>
                    <a:blip r:embed="rId132"/>
                    <a:srcRect/>
                    <a:stretch>
                      <a:fillRect/>
                    </a:stretch>
                  </pic:blipFill>
                  <pic:spPr bwMode="auto">
                    <a:xfrm>
                      <a:off x="0" y="0"/>
                      <a:ext cx="3135950" cy="991079"/>
                    </a:xfrm>
                    <a:prstGeom prst="rect">
                      <a:avLst/>
                    </a:prstGeom>
                    <a:noFill/>
                    <a:ln w="9525">
                      <a:noFill/>
                      <a:miter lim="800000"/>
                      <a:headEnd/>
                      <a:tailEnd/>
                    </a:ln>
                  </pic:spPr>
                </pic:pic>
              </a:graphicData>
            </a:graphic>
          </wp:inline>
        </w:drawing>
      </w:r>
    </w:p>
    <w:p w:rsidR="008F153A" w:rsidRDefault="00104037" w:rsidP="00EB49E0">
      <w:pPr>
        <w:pStyle w:val="Caption"/>
      </w:pPr>
      <w:bookmarkStart w:id="1004" w:name="_Ref97707371"/>
      <w:r>
        <w:t xml:space="preserve">Figure </w:t>
      </w:r>
      <w:r w:rsidR="00E900AA">
        <w:fldChar w:fldCharType="begin"/>
      </w:r>
      <w:r w:rsidR="00FB7375">
        <w:instrText xml:space="preserve"> </w:instrText>
      </w:r>
      <w:r w:rsidR="00567E0A">
        <w:instrText>SEQ</w:instrText>
      </w:r>
      <w:r w:rsidR="00FB7375">
        <w:instrText xml:space="preserve"> Figure \* ARABIC </w:instrText>
      </w:r>
      <w:r w:rsidR="00E900AA">
        <w:fldChar w:fldCharType="separate"/>
      </w:r>
      <w:r w:rsidR="00FF3B3D">
        <w:rPr>
          <w:noProof/>
        </w:rPr>
        <w:t>98</w:t>
      </w:r>
      <w:r w:rsidR="00E900AA">
        <w:rPr>
          <w:noProof/>
        </w:rPr>
        <w:fldChar w:fldCharType="end"/>
      </w:r>
      <w:bookmarkEnd w:id="1004"/>
      <w:r>
        <w:t>: New ‘dummy’ reference</w:t>
      </w:r>
    </w:p>
    <w:p w:rsidR="008F153A" w:rsidRDefault="00104037" w:rsidP="00E5047C">
      <w:r>
        <w:t xml:space="preserve">The reference can now be renamed and </w:t>
      </w:r>
      <w:r w:rsidR="00663B55">
        <w:t>its</w:t>
      </w:r>
      <w:r>
        <w:t xml:space="preserve"> metadata filled accordingly.</w:t>
      </w:r>
    </w:p>
    <w:p w:rsidR="008F153A" w:rsidRDefault="008F153A" w:rsidP="00E5047C"/>
    <w:p w:rsidR="008F153A" w:rsidRDefault="008F153A" w:rsidP="00E5047C"/>
    <w:p w:rsidR="005771D5" w:rsidRDefault="005771D5" w:rsidP="00E5047C">
      <w:r>
        <w:t>To add a new calibration to a reference, click the menu button over the ‘Calibrations’ section of the Instrumentation Metadata Editor and choose ‘Add calibration’ (</w:t>
      </w:r>
      <w:r w:rsidR="00E900AA">
        <w:fldChar w:fldCharType="begin"/>
      </w:r>
      <w:r w:rsidR="00A7040E">
        <w:instrText xml:space="preserve"> </w:instrText>
      </w:r>
      <w:r w:rsidR="00567E0A">
        <w:instrText>REF</w:instrText>
      </w:r>
      <w:r w:rsidR="00A7040E">
        <w:instrText xml:space="preserve"> _Ref97708523 \h </w:instrText>
      </w:r>
      <w:r w:rsidR="00E900AA">
        <w:fldChar w:fldCharType="separate"/>
      </w:r>
      <w:r w:rsidR="00FF3B3D">
        <w:t xml:space="preserve">Figure </w:t>
      </w:r>
      <w:r w:rsidR="00FF3B3D">
        <w:rPr>
          <w:noProof/>
        </w:rPr>
        <w:t>99</w:t>
      </w:r>
      <w:r w:rsidR="00E900AA">
        <w:fldChar w:fldCharType="end"/>
      </w:r>
      <w:r>
        <w:t>).</w:t>
      </w:r>
    </w:p>
    <w:p w:rsidR="005771D5" w:rsidRDefault="005771D5" w:rsidP="00E5047C"/>
    <w:p w:rsidR="005771D5" w:rsidRDefault="005771D5" w:rsidP="007221BB">
      <w:pPr>
        <w:pStyle w:val="Figure"/>
      </w:pPr>
      <w:r>
        <w:rPr>
          <w:lang w:val="en-AU"/>
        </w:rPr>
        <w:drawing>
          <wp:inline distT="0" distB="0" distL="0" distR="0">
            <wp:extent cx="2564130" cy="954917"/>
            <wp:effectExtent l="25400" t="0" r="1270" b="0"/>
            <wp:docPr id="197"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
                    <pic:cNvPicPr>
                      <a:picLocks noChangeAspect="1" noChangeArrowheads="1"/>
                    </pic:cNvPicPr>
                  </pic:nvPicPr>
                  <pic:blipFill>
                    <a:blip r:embed="rId133"/>
                    <a:srcRect/>
                    <a:stretch>
                      <a:fillRect/>
                    </a:stretch>
                  </pic:blipFill>
                  <pic:spPr bwMode="auto">
                    <a:xfrm>
                      <a:off x="0" y="0"/>
                      <a:ext cx="2561798" cy="954048"/>
                    </a:xfrm>
                    <a:prstGeom prst="rect">
                      <a:avLst/>
                    </a:prstGeom>
                    <a:noFill/>
                    <a:ln w="9525">
                      <a:noFill/>
                      <a:miter lim="800000"/>
                      <a:headEnd/>
                      <a:tailEnd/>
                    </a:ln>
                  </pic:spPr>
                </pic:pic>
              </a:graphicData>
            </a:graphic>
          </wp:inline>
        </w:drawing>
      </w:r>
    </w:p>
    <w:p w:rsidR="005771D5" w:rsidRDefault="005771D5" w:rsidP="00EB49E0">
      <w:pPr>
        <w:pStyle w:val="Caption"/>
      </w:pPr>
      <w:bookmarkStart w:id="1005" w:name="_Ref97708523"/>
      <w:r>
        <w:t xml:space="preserve">Figure </w:t>
      </w:r>
      <w:r w:rsidR="00E900AA">
        <w:fldChar w:fldCharType="begin"/>
      </w:r>
      <w:r w:rsidR="00FB7375">
        <w:instrText xml:space="preserve"> </w:instrText>
      </w:r>
      <w:r w:rsidR="00567E0A">
        <w:instrText>SEQ</w:instrText>
      </w:r>
      <w:r w:rsidR="00FB7375">
        <w:instrText xml:space="preserve"> Figure \* ARABIC </w:instrText>
      </w:r>
      <w:r w:rsidR="00E900AA">
        <w:fldChar w:fldCharType="separate"/>
      </w:r>
      <w:r w:rsidR="00FF3B3D">
        <w:rPr>
          <w:noProof/>
        </w:rPr>
        <w:t>99</w:t>
      </w:r>
      <w:r w:rsidR="00E900AA">
        <w:rPr>
          <w:noProof/>
        </w:rPr>
        <w:fldChar w:fldCharType="end"/>
      </w:r>
      <w:bookmarkEnd w:id="1005"/>
      <w:r>
        <w:t>: Popup menu for the reference calibrations</w:t>
      </w:r>
    </w:p>
    <w:p w:rsidR="005771D5" w:rsidRDefault="005771D5" w:rsidP="00E5047C"/>
    <w:p w:rsidR="005771D5" w:rsidRDefault="005771D5" w:rsidP="00E5047C">
      <w:r>
        <w:t>Use the file browser to select a calibration file (see below for a description of the file format) and click ‘Open’ (</w:t>
      </w:r>
      <w:r w:rsidR="00E900AA">
        <w:fldChar w:fldCharType="begin"/>
      </w:r>
      <w:r w:rsidR="00A7040E">
        <w:instrText xml:space="preserve"> </w:instrText>
      </w:r>
      <w:r w:rsidR="00567E0A">
        <w:instrText>REF</w:instrText>
      </w:r>
      <w:r w:rsidR="00A7040E">
        <w:instrText xml:space="preserve"> _Ref97708781 \h </w:instrText>
      </w:r>
      <w:r w:rsidR="00E900AA">
        <w:fldChar w:fldCharType="separate"/>
      </w:r>
      <w:r w:rsidR="00FF3B3D">
        <w:t xml:space="preserve">Figure </w:t>
      </w:r>
      <w:r w:rsidR="00FF3B3D">
        <w:rPr>
          <w:noProof/>
        </w:rPr>
        <w:t>100</w:t>
      </w:r>
      <w:r w:rsidR="00E900AA">
        <w:fldChar w:fldCharType="end"/>
      </w:r>
      <w:r>
        <w:t>).</w:t>
      </w:r>
    </w:p>
    <w:p w:rsidR="005771D5" w:rsidRDefault="005771D5" w:rsidP="007221BB">
      <w:pPr>
        <w:pStyle w:val="Figure"/>
      </w:pPr>
      <w:r>
        <w:rPr>
          <w:lang w:val="en-AU"/>
        </w:rPr>
        <w:drawing>
          <wp:inline distT="0" distB="0" distL="0" distR="0">
            <wp:extent cx="3943350" cy="1906726"/>
            <wp:effectExtent l="25400" t="0" r="0" b="0"/>
            <wp:docPr id="198"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
                    <pic:cNvPicPr>
                      <a:picLocks noChangeAspect="1" noChangeArrowheads="1"/>
                    </pic:cNvPicPr>
                  </pic:nvPicPr>
                  <pic:blipFill>
                    <a:blip r:embed="rId134"/>
                    <a:srcRect/>
                    <a:stretch>
                      <a:fillRect/>
                    </a:stretch>
                  </pic:blipFill>
                  <pic:spPr bwMode="auto">
                    <a:xfrm>
                      <a:off x="0" y="0"/>
                      <a:ext cx="3939764" cy="1904992"/>
                    </a:xfrm>
                    <a:prstGeom prst="rect">
                      <a:avLst/>
                    </a:prstGeom>
                    <a:noFill/>
                    <a:ln w="9525">
                      <a:noFill/>
                      <a:miter lim="800000"/>
                      <a:headEnd/>
                      <a:tailEnd/>
                    </a:ln>
                  </pic:spPr>
                </pic:pic>
              </a:graphicData>
            </a:graphic>
          </wp:inline>
        </w:drawing>
      </w:r>
    </w:p>
    <w:p w:rsidR="00FA40A6" w:rsidRDefault="005771D5" w:rsidP="00EB49E0">
      <w:pPr>
        <w:pStyle w:val="Caption"/>
      </w:pPr>
      <w:bookmarkStart w:id="1006" w:name="_Ref97708781"/>
      <w:r>
        <w:t xml:space="preserve">Figure </w:t>
      </w:r>
      <w:r w:rsidR="00E900AA">
        <w:fldChar w:fldCharType="begin"/>
      </w:r>
      <w:r w:rsidR="00FB7375">
        <w:instrText xml:space="preserve"> </w:instrText>
      </w:r>
      <w:r w:rsidR="00567E0A">
        <w:instrText>SEQ</w:instrText>
      </w:r>
      <w:r w:rsidR="00FB7375">
        <w:instrText xml:space="preserve"> Figure \* ARABIC </w:instrText>
      </w:r>
      <w:r w:rsidR="00E900AA">
        <w:fldChar w:fldCharType="separate"/>
      </w:r>
      <w:r w:rsidR="00FF3B3D">
        <w:rPr>
          <w:noProof/>
        </w:rPr>
        <w:t>100</w:t>
      </w:r>
      <w:r w:rsidR="00E900AA">
        <w:rPr>
          <w:noProof/>
        </w:rPr>
        <w:fldChar w:fldCharType="end"/>
      </w:r>
      <w:bookmarkEnd w:id="1006"/>
      <w:r>
        <w:t>: Calibration file selection dialog</w:t>
      </w:r>
    </w:p>
    <w:p w:rsidR="00FA40A6" w:rsidRDefault="00FA40A6" w:rsidP="00E5047C"/>
    <w:p w:rsidR="00FA40A6" w:rsidRDefault="00FA40A6" w:rsidP="00E5047C">
      <w:r>
        <w:t xml:space="preserve">A calibration file holds the calibration factors and uncertainty estimations for </w:t>
      </w:r>
      <w:r w:rsidR="00027485">
        <w:t xml:space="preserve">a </w:t>
      </w:r>
      <w:r>
        <w:t>reference panel in a tab separated value file:</w:t>
      </w:r>
    </w:p>
    <w:p w:rsidR="00FA40A6" w:rsidRDefault="00FA40A6" w:rsidP="00E5047C"/>
    <w:p w:rsidR="00FA40A6" w:rsidRPr="00FA40A6" w:rsidRDefault="00FA40A6" w:rsidP="00C96D90">
      <w:pPr>
        <w:pStyle w:val="Code"/>
      </w:pPr>
      <w:r w:rsidRPr="00FA40A6">
        <w:t>wvl</w:t>
      </w:r>
      <w:r w:rsidRPr="00FA40A6">
        <w:tab/>
        <w:t>rho</w:t>
      </w:r>
      <w:r w:rsidRPr="00FA40A6">
        <w:tab/>
        <w:t>sigma</w:t>
      </w:r>
    </w:p>
    <w:p w:rsidR="00FA40A6" w:rsidRPr="00FA40A6" w:rsidRDefault="00FA40A6" w:rsidP="00C96D90">
      <w:pPr>
        <w:pStyle w:val="Code"/>
      </w:pPr>
      <w:r w:rsidRPr="00FA40A6">
        <w:t>250</w:t>
      </w:r>
      <w:r w:rsidRPr="00FA40A6">
        <w:tab/>
        <w:t>0.98</w:t>
      </w:r>
      <w:r w:rsidRPr="00FA40A6">
        <w:tab/>
        <w:t>0.02</w:t>
      </w:r>
    </w:p>
    <w:p w:rsidR="00FA40A6" w:rsidRPr="00FA40A6" w:rsidRDefault="00FA40A6" w:rsidP="00C96D90">
      <w:pPr>
        <w:pStyle w:val="Code"/>
      </w:pPr>
      <w:r w:rsidRPr="00FA40A6">
        <w:t>251</w:t>
      </w:r>
      <w:r w:rsidRPr="00FA40A6">
        <w:tab/>
        <w:t>0.98</w:t>
      </w:r>
      <w:r w:rsidRPr="00FA40A6">
        <w:tab/>
        <w:t>0.02</w:t>
      </w:r>
    </w:p>
    <w:p w:rsidR="00FA40A6" w:rsidRPr="00FA40A6" w:rsidRDefault="00FA40A6" w:rsidP="00C96D90">
      <w:pPr>
        <w:pStyle w:val="Code"/>
      </w:pPr>
      <w:r w:rsidRPr="00FA40A6">
        <w:t>252</w:t>
      </w:r>
      <w:r w:rsidRPr="00FA40A6">
        <w:tab/>
        <w:t>0.981</w:t>
      </w:r>
      <w:r w:rsidRPr="00FA40A6">
        <w:tab/>
        <w:t>0.02</w:t>
      </w:r>
    </w:p>
    <w:p w:rsidR="00FA40A6" w:rsidRPr="00FA40A6" w:rsidRDefault="00FA40A6" w:rsidP="00C96D90">
      <w:pPr>
        <w:pStyle w:val="Code"/>
      </w:pPr>
      <w:r w:rsidRPr="00FA40A6">
        <w:t>253</w:t>
      </w:r>
      <w:r w:rsidRPr="00FA40A6">
        <w:tab/>
        <w:t>0.98</w:t>
      </w:r>
      <w:r w:rsidRPr="00FA40A6">
        <w:tab/>
        <w:t>0.02</w:t>
      </w:r>
    </w:p>
    <w:p w:rsidR="00FA40A6" w:rsidRPr="00FA40A6" w:rsidRDefault="00FA40A6" w:rsidP="00C96D90">
      <w:pPr>
        <w:pStyle w:val="Code"/>
      </w:pPr>
      <w:r w:rsidRPr="00FA40A6">
        <w:t>254</w:t>
      </w:r>
      <w:r w:rsidRPr="00FA40A6">
        <w:tab/>
        <w:t>0.98</w:t>
      </w:r>
      <w:r w:rsidRPr="00FA40A6">
        <w:tab/>
        <w:t>0.02</w:t>
      </w:r>
    </w:p>
    <w:p w:rsidR="00FA40A6" w:rsidRPr="00FA40A6" w:rsidRDefault="00FA40A6" w:rsidP="00C96D90">
      <w:pPr>
        <w:pStyle w:val="Code"/>
      </w:pPr>
      <w:r w:rsidRPr="00FA40A6">
        <w:t>255</w:t>
      </w:r>
      <w:r w:rsidRPr="00FA40A6">
        <w:tab/>
        <w:t>0.981</w:t>
      </w:r>
      <w:r w:rsidRPr="00FA40A6">
        <w:tab/>
        <w:t>0.02</w:t>
      </w:r>
    </w:p>
    <w:p w:rsidR="00FA40A6" w:rsidRPr="00FA40A6" w:rsidRDefault="00FA40A6" w:rsidP="00C96D90">
      <w:pPr>
        <w:pStyle w:val="Code"/>
      </w:pPr>
      <w:r w:rsidRPr="00FA40A6">
        <w:t>256</w:t>
      </w:r>
      <w:r w:rsidRPr="00FA40A6">
        <w:tab/>
        <w:t>0.98</w:t>
      </w:r>
      <w:r w:rsidRPr="00FA40A6">
        <w:tab/>
        <w:t>0.02</w:t>
      </w:r>
    </w:p>
    <w:p w:rsidR="00FA40A6" w:rsidRPr="00FA40A6" w:rsidRDefault="00FA40A6" w:rsidP="00C96D90">
      <w:pPr>
        <w:pStyle w:val="Code"/>
      </w:pPr>
      <w:r w:rsidRPr="00FA40A6">
        <w:t>257</w:t>
      </w:r>
      <w:r w:rsidRPr="00FA40A6">
        <w:tab/>
        <w:t>0.98</w:t>
      </w:r>
      <w:r w:rsidRPr="00FA40A6">
        <w:tab/>
        <w:t>0.02</w:t>
      </w:r>
    </w:p>
    <w:p w:rsidR="00FA40A6" w:rsidRPr="00FA40A6" w:rsidRDefault="00FA40A6" w:rsidP="00C96D90">
      <w:pPr>
        <w:pStyle w:val="Code"/>
      </w:pPr>
      <w:r w:rsidRPr="00FA40A6">
        <w:t>258</w:t>
      </w:r>
      <w:r w:rsidRPr="00FA40A6">
        <w:tab/>
        <w:t>0.98</w:t>
      </w:r>
      <w:r w:rsidRPr="00FA40A6">
        <w:tab/>
        <w:t>0.02</w:t>
      </w:r>
    </w:p>
    <w:p w:rsidR="00FA40A6" w:rsidRPr="00FA40A6" w:rsidRDefault="00FA40A6" w:rsidP="00C96D90">
      <w:pPr>
        <w:pStyle w:val="Code"/>
      </w:pPr>
      <w:r w:rsidRPr="00FA40A6">
        <w:t>259</w:t>
      </w:r>
      <w:r w:rsidRPr="00FA40A6">
        <w:tab/>
        <w:t>0.981</w:t>
      </w:r>
      <w:r w:rsidRPr="00FA40A6">
        <w:tab/>
        <w:t>0.02</w:t>
      </w:r>
    </w:p>
    <w:p w:rsidR="00FA40A6" w:rsidRPr="00FA40A6" w:rsidRDefault="00FA40A6" w:rsidP="00C96D90">
      <w:pPr>
        <w:pStyle w:val="Code"/>
      </w:pPr>
      <w:r w:rsidRPr="00FA40A6">
        <w:t>260</w:t>
      </w:r>
      <w:r w:rsidRPr="00FA40A6">
        <w:tab/>
        <w:t>0.98</w:t>
      </w:r>
      <w:r w:rsidRPr="00FA40A6">
        <w:tab/>
        <w:t>0.02</w:t>
      </w:r>
    </w:p>
    <w:p w:rsidR="00FA40A6" w:rsidRPr="00FA40A6" w:rsidRDefault="00FA40A6" w:rsidP="00C96D90">
      <w:pPr>
        <w:pStyle w:val="Code"/>
      </w:pPr>
      <w:r w:rsidRPr="00FA40A6">
        <w:t>261</w:t>
      </w:r>
      <w:r w:rsidRPr="00FA40A6">
        <w:tab/>
        <w:t>0.98</w:t>
      </w:r>
      <w:r w:rsidRPr="00FA40A6">
        <w:tab/>
        <w:t>0.02</w:t>
      </w:r>
    </w:p>
    <w:p w:rsidR="00FA40A6" w:rsidRPr="00FA40A6" w:rsidRDefault="00FA40A6" w:rsidP="00C96D90">
      <w:pPr>
        <w:pStyle w:val="Code"/>
      </w:pPr>
      <w:r w:rsidRPr="00FA40A6">
        <w:t>262</w:t>
      </w:r>
      <w:r w:rsidRPr="00FA40A6">
        <w:tab/>
        <w:t>0.978</w:t>
      </w:r>
      <w:r w:rsidRPr="00FA40A6">
        <w:tab/>
        <w:t>0.02</w:t>
      </w:r>
    </w:p>
    <w:p w:rsidR="00FA40A6" w:rsidRPr="00FA40A6" w:rsidRDefault="00FA40A6" w:rsidP="00C96D90">
      <w:pPr>
        <w:pStyle w:val="Code"/>
      </w:pPr>
      <w:r w:rsidRPr="00FA40A6">
        <w:t>263</w:t>
      </w:r>
      <w:r w:rsidRPr="00FA40A6">
        <w:tab/>
        <w:t>0.979</w:t>
      </w:r>
      <w:r w:rsidRPr="00FA40A6">
        <w:tab/>
        <w:t>0.02</w:t>
      </w:r>
    </w:p>
    <w:p w:rsidR="00FA40A6" w:rsidRDefault="00FA40A6" w:rsidP="00E5047C"/>
    <w:p w:rsidR="00FA40A6" w:rsidRDefault="00FA40A6" w:rsidP="00E5047C"/>
    <w:p w:rsidR="002A413C" w:rsidRDefault="00FA40A6" w:rsidP="00E5047C">
      <w:r>
        <w:t>The wvl column holds the wavelength in nanometers, rho is the calibration factor linking the measured reference panel to the laboratory or national reference. I.e. in the above example, the panel is 98% reflective compared with an ideal panel. Sigma is the uncertainty estimate of rho, expressed as one standard deviation.</w:t>
      </w:r>
    </w:p>
    <w:p w:rsidR="002A413C" w:rsidRDefault="002A413C" w:rsidP="00E5047C">
      <w:r>
        <w:t xml:space="preserve">Note that before loading the calibration file, a sensor definition fitting the wavelengths of the calibration must be loaded to the database. E.g. in the case of Spectralon reference panels, the sensor definition is the Perkin-Elmer Lambda </w:t>
      </w:r>
      <w:r w:rsidRPr="002A413C">
        <w:t>19</w:t>
      </w:r>
      <w:r>
        <w:t xml:space="preserve"> sensor.</w:t>
      </w:r>
    </w:p>
    <w:p w:rsidR="00FA40A6" w:rsidRDefault="002A413C" w:rsidP="00E5047C">
      <w:r>
        <w:t xml:space="preserve">The calibration factors are used during the reference panel correction procedure as described in </w:t>
      </w:r>
      <w:r w:rsidR="00E900AA">
        <w:fldChar w:fldCharType="begin"/>
      </w:r>
      <w:r w:rsidR="00213E8E">
        <w:instrText xml:space="preserve"> </w:instrText>
      </w:r>
      <w:r w:rsidR="00567E0A">
        <w:instrText>REF</w:instrText>
      </w:r>
      <w:r w:rsidR="00213E8E">
        <w:instrText xml:space="preserve"> _Ref97735916 \r \h </w:instrText>
      </w:r>
      <w:r w:rsidR="00E900AA">
        <w:fldChar w:fldCharType="separate"/>
      </w:r>
      <w:r w:rsidR="00FF3B3D">
        <w:t>11.4.2</w:t>
      </w:r>
      <w:r w:rsidR="00E900AA">
        <w:fldChar w:fldCharType="end"/>
      </w:r>
      <w:r>
        <w:t xml:space="preserve"> and </w:t>
      </w:r>
      <w:r w:rsidR="00E900AA">
        <w:fldChar w:fldCharType="begin"/>
      </w:r>
      <w:r w:rsidR="00213E8E">
        <w:instrText xml:space="preserve"> </w:instrText>
      </w:r>
      <w:r w:rsidR="00567E0A">
        <w:instrText>REF</w:instrText>
      </w:r>
      <w:r w:rsidR="00213E8E">
        <w:instrText xml:space="preserve"> _Ref97735928 \r \h </w:instrText>
      </w:r>
      <w:r w:rsidR="00E900AA">
        <w:fldChar w:fldCharType="separate"/>
      </w:r>
      <w:r w:rsidR="00FF3B3D">
        <w:t>11.4.3</w:t>
      </w:r>
      <w:r w:rsidR="00E900AA">
        <w:fldChar w:fldCharType="end"/>
      </w:r>
      <w:r>
        <w:t>.</w:t>
      </w:r>
    </w:p>
    <w:p w:rsidR="005771D5" w:rsidRPr="00FA40A6" w:rsidRDefault="005771D5" w:rsidP="00E5047C"/>
    <w:p w:rsidR="00AB5EB9" w:rsidRDefault="00AB5EB9" w:rsidP="00BA3445">
      <w:pPr>
        <w:pStyle w:val="Heading1"/>
      </w:pPr>
      <w:bookmarkStart w:id="1007" w:name="_Toc355280420"/>
      <w:bookmarkStart w:id="1008" w:name="_Toc356807366"/>
      <w:r>
        <w:t>Matlab Integration</w:t>
      </w:r>
      <w:bookmarkEnd w:id="1007"/>
      <w:bookmarkEnd w:id="1008"/>
    </w:p>
    <w:p w:rsidR="00383DF6" w:rsidRDefault="00844696" w:rsidP="00A41FBF">
      <w:pPr>
        <w:pStyle w:val="Body"/>
      </w:pPr>
      <w:r>
        <w:t xml:space="preserve">The Matlab environment is </w:t>
      </w:r>
      <w:r w:rsidR="007725A9">
        <w:t>a well-</w:t>
      </w:r>
      <w:r w:rsidR="00845E2B">
        <w:t>established tool in en</w:t>
      </w:r>
      <w:r w:rsidR="007725A9">
        <w:t xml:space="preserve">gineering, research and science. Matlab includes a Java Virtual Machine </w:t>
      </w:r>
      <w:r w:rsidR="00BC40D2">
        <w:t xml:space="preserve">and thus allows the use of Java classes within </w:t>
      </w:r>
      <w:r w:rsidR="00383DF6">
        <w:t>Matlab code.</w:t>
      </w:r>
    </w:p>
    <w:p w:rsidR="00383DF6" w:rsidRDefault="00383DF6" w:rsidP="00A41FBF">
      <w:pPr>
        <w:pStyle w:val="Body"/>
      </w:pPr>
      <w:r>
        <w:t>Starting from version 2.1.2, SPECCHIO includes new methods that allow the easy integration of SPECCHIO classes, giving easy access to the spectral data and metadata stored in SPECCHIO databases.</w:t>
      </w:r>
    </w:p>
    <w:p w:rsidR="00567E0A" w:rsidRDefault="009E74E0" w:rsidP="00A41FBF">
      <w:pPr>
        <w:pStyle w:val="Body"/>
      </w:pPr>
      <w:r>
        <w:t>To use Matlab with Specchio,</w:t>
      </w:r>
      <w:r w:rsidR="00567E0A">
        <w:t xml:space="preserve"> please refer to the </w:t>
      </w:r>
      <w:r>
        <w:t xml:space="preserve">Specchio </w:t>
      </w:r>
      <w:r w:rsidR="00567E0A">
        <w:t xml:space="preserve">MATLAB </w:t>
      </w:r>
      <w:r>
        <w:t>G</w:t>
      </w:r>
      <w:r w:rsidR="00567E0A">
        <w:t xml:space="preserve">uide </w:t>
      </w:r>
      <w:r w:rsidR="00567E0A" w:rsidRPr="009E74E0">
        <w:rPr>
          <w:rStyle w:val="Strong"/>
        </w:rPr>
        <w:t>SPECCHIO_MATLAB_Guide.pdf</w:t>
      </w:r>
      <w:r>
        <w:t>, which is</w:t>
      </w:r>
      <w:r w:rsidR="00567E0A">
        <w:t xml:space="preserve"> included in the deliverables of the SPECCHIO package.</w:t>
      </w:r>
    </w:p>
    <w:p w:rsidR="00F20CD9" w:rsidRPr="00F20CD9" w:rsidRDefault="00F20CD9" w:rsidP="00F20CD9">
      <w:pPr>
        <w:pStyle w:val="DocAction"/>
      </w:pPr>
      <w:r>
        <w:t>%%%% There is a menu for copying Matlab-ready query specs. It sort of replaces the SQL query method.</w:t>
      </w:r>
      <w:r w:rsidR="002B5ED5">
        <w:t xml:space="preserve"> – I don’t know who said this, but it seems not to be correct, at least, not in my app.</w:t>
      </w:r>
    </w:p>
    <w:p w:rsidR="00F20CD9" w:rsidRDefault="00E92E2C" w:rsidP="00E92E2C">
      <w:pPr>
        <w:pStyle w:val="DocAction"/>
      </w:pPr>
      <w:r>
        <w:t xml:space="preserve">%%% </w:t>
      </w:r>
      <w:r w:rsidR="002B5ED5">
        <w:t xml:space="preserve">Andy: </w:t>
      </w:r>
      <w:r>
        <w:t>Java app acts as system layer. You import the Specchio .jar file into Matlab and then Matlab knows about Specchio entities. It needs further testing. Nick has a Matlab licence.</w:t>
      </w:r>
    </w:p>
    <w:p w:rsidR="002A0FFE" w:rsidRPr="00084655" w:rsidRDefault="002A0FFE" w:rsidP="00306258">
      <w:pPr>
        <w:pStyle w:val="Heading1"/>
      </w:pPr>
      <w:bookmarkStart w:id="1009" w:name="_Toc355280421"/>
      <w:bookmarkStart w:id="1010" w:name="_Toc356807367"/>
      <w:r w:rsidRPr="00084655">
        <w:t>Tutorial</w:t>
      </w:r>
      <w:bookmarkEnd w:id="1009"/>
      <w:bookmarkEnd w:id="1010"/>
    </w:p>
    <w:p w:rsidR="002A0FFE" w:rsidRPr="00084655" w:rsidRDefault="002A0FFE" w:rsidP="006820AE">
      <w:pPr>
        <w:pStyle w:val="Body"/>
      </w:pPr>
      <w:r w:rsidRPr="00084655">
        <w:t>The tutorial is comprised of four parts illustrating the functionality of SPECCHIO:</w:t>
      </w:r>
    </w:p>
    <w:p w:rsidR="002A0FFE" w:rsidRPr="00084655" w:rsidRDefault="009D1966" w:rsidP="009D1966">
      <w:pPr>
        <w:pStyle w:val="HangingIndent"/>
      </w:pPr>
      <w:r>
        <w:t xml:space="preserve">Part 1: </w:t>
      </w:r>
      <w:r w:rsidR="002A0FFE" w:rsidRPr="00084655">
        <w:t>Loading, Editing and Retrieving Data:</w:t>
      </w:r>
      <w:r w:rsidR="002A0FFE" w:rsidRPr="00084655">
        <w:br/>
        <w:t>The folder and directory structure of a sampling campaign, the creation of a new campaign, loading of data, editing of metadata and data retrieval is shown on a vegetation example. The data set contains ASD spectra of New Zealand native plants.</w:t>
      </w:r>
    </w:p>
    <w:p w:rsidR="002A0FFE" w:rsidRPr="00084655" w:rsidRDefault="009D1966" w:rsidP="009D1966">
      <w:pPr>
        <w:pStyle w:val="HangingIndent"/>
      </w:pPr>
      <w:r>
        <w:t xml:space="preserve">Part 2: </w:t>
      </w:r>
      <w:r w:rsidR="002A0FFE" w:rsidRPr="00084655">
        <w:t>Handling of GER Files:</w:t>
      </w:r>
      <w:r w:rsidR="002A0FFE" w:rsidRPr="00084655">
        <w:br/>
        <w:t xml:space="preserve">The automatic splitting of GER files into target and reference radiances upon loading is demonstrated using a RSL GER3700 dataset. </w:t>
      </w:r>
    </w:p>
    <w:p w:rsidR="00153AAA" w:rsidRDefault="009D1966" w:rsidP="009D1966">
      <w:pPr>
        <w:pStyle w:val="HangingIndent"/>
      </w:pPr>
      <w:r>
        <w:t xml:space="preserve">Part 3: </w:t>
      </w:r>
      <w:r w:rsidR="002A0FFE" w:rsidRPr="00084655">
        <w:t>Directional Data:</w:t>
      </w:r>
      <w:r w:rsidR="002A0FFE" w:rsidRPr="00084655">
        <w:br/>
        <w:t>The handling of directional data including sun angle and sensor geometry calculation and automated linking of target to reference spectra is demonstrated using RSL FIGOS goniometer data.</w:t>
      </w:r>
    </w:p>
    <w:p w:rsidR="002A0FFE" w:rsidRPr="00084655" w:rsidRDefault="009D1966" w:rsidP="009D1966">
      <w:pPr>
        <w:pStyle w:val="HangingIndent"/>
      </w:pPr>
      <w:r>
        <w:t xml:space="preserve">Part 4: </w:t>
      </w:r>
      <w:r w:rsidR="00AF5843">
        <w:t xml:space="preserve">Data Querying, </w:t>
      </w:r>
      <w:r w:rsidR="00153AAA">
        <w:t xml:space="preserve">Processing and </w:t>
      </w:r>
      <w:r w:rsidR="00AF5843">
        <w:t>Exploration</w:t>
      </w:r>
    </w:p>
    <w:p w:rsidR="002A0FFE" w:rsidRPr="00084655" w:rsidRDefault="002A0FFE" w:rsidP="006820AE">
      <w:pPr>
        <w:pStyle w:val="Body"/>
      </w:pPr>
      <w:r w:rsidRPr="00084655">
        <w:t>Each part contains several exercises that are listed in a logical order. In order to support the learning process every exercise lists the relevant sections in the User Guide.</w:t>
      </w:r>
    </w:p>
    <w:p w:rsidR="002A0FFE" w:rsidRPr="00084655" w:rsidRDefault="002A0FFE" w:rsidP="006820AE">
      <w:pPr>
        <w:pStyle w:val="Body"/>
      </w:pPr>
      <w:r w:rsidRPr="00084655">
        <w:t xml:space="preserve">All tutorial data are available for downloading on </w:t>
      </w:r>
      <w:hyperlink r:id="rId135" w:history="1">
        <w:r w:rsidRPr="00084655">
          <w:rPr>
            <w:rStyle w:val="Hyperlink"/>
          </w:rPr>
          <w:t>www.specchio.ch</w:t>
        </w:r>
      </w:hyperlink>
      <w:r w:rsidRPr="00084655">
        <w:t>.</w:t>
      </w:r>
      <w:r w:rsidR="009D1966">
        <w:t xml:space="preserve"> </w:t>
      </w:r>
      <w:r w:rsidR="009D1966" w:rsidRPr="009D1966">
        <w:rPr>
          <w:rStyle w:val="DocActionChar"/>
        </w:rPr>
        <w:t>%%% Is this true? Wouldn’t it be a UOW test database, as below?</w:t>
      </w:r>
    </w:p>
    <w:p w:rsidR="002A0FFE" w:rsidRPr="00084655" w:rsidRDefault="002A0FFE" w:rsidP="006820AE">
      <w:pPr>
        <w:pStyle w:val="Body"/>
      </w:pPr>
      <w:r w:rsidRPr="00084655">
        <w:t>The test data sets used for the specific tutorial parts are explicitly specified at the start of the respective section.</w:t>
      </w:r>
    </w:p>
    <w:p w:rsidR="002A0FFE" w:rsidRDefault="002A0FFE" w:rsidP="009D1966">
      <w:pPr>
        <w:pStyle w:val="Heading2"/>
      </w:pPr>
      <w:bookmarkStart w:id="1011" w:name="_Toc355280422"/>
      <w:bookmarkStart w:id="1012" w:name="_Toc356807368"/>
      <w:r w:rsidRPr="00084655">
        <w:t>SPECCHIO Online Test Database</w:t>
      </w:r>
      <w:bookmarkEnd w:id="1011"/>
      <w:bookmarkEnd w:id="1012"/>
    </w:p>
    <w:p w:rsidR="006820AE" w:rsidRPr="006820AE" w:rsidRDefault="006820AE" w:rsidP="006820AE">
      <w:pPr>
        <w:pStyle w:val="DocAction"/>
      </w:pPr>
      <w:r>
        <w:t xml:space="preserve">%%% </w:t>
      </w:r>
      <w:r w:rsidR="009D1966">
        <w:t>Will UOW</w:t>
      </w:r>
      <w:r>
        <w:t xml:space="preserve"> set up a test database for Users to learn the system?</w:t>
      </w:r>
    </w:p>
    <w:p w:rsidR="002A0FFE" w:rsidRPr="00084655" w:rsidRDefault="002A0FFE" w:rsidP="006820AE">
      <w:pPr>
        <w:pStyle w:val="Body"/>
      </w:pPr>
      <w:r w:rsidRPr="00084655">
        <w:t xml:space="preserve">Relevant section: </w:t>
      </w:r>
      <w:r w:rsidR="00E900AA">
        <w:fldChar w:fldCharType="begin"/>
      </w:r>
      <w:r w:rsidR="00625CA9">
        <w:instrText xml:space="preserve"> </w:instrText>
      </w:r>
      <w:r w:rsidR="00567E0A">
        <w:instrText>REF</w:instrText>
      </w:r>
      <w:r w:rsidR="00625CA9">
        <w:instrText xml:space="preserve"> _Ref180396043 \r \h </w:instrText>
      </w:r>
      <w:r w:rsidR="00E900AA">
        <w:fldChar w:fldCharType="separate"/>
      </w:r>
      <w:r w:rsidR="00FF3B3D">
        <w:t>6.3</w:t>
      </w:r>
      <w:r w:rsidR="00E900AA">
        <w:fldChar w:fldCharType="end"/>
      </w:r>
    </w:p>
    <w:p w:rsidR="002A0FFE" w:rsidRDefault="002A0FFE" w:rsidP="006820AE">
      <w:pPr>
        <w:pStyle w:val="Body"/>
      </w:pPr>
      <w:r w:rsidRPr="00084655">
        <w:t xml:space="preserve">An online test database is provided on db.specchio.ch. Please use this database for the tutorial exercise and all other tests you would like to carry out. </w:t>
      </w:r>
    </w:p>
    <w:p w:rsidR="009D1966" w:rsidRPr="00084655" w:rsidRDefault="009D1966" w:rsidP="009D1966">
      <w:pPr>
        <w:pStyle w:val="DocAction"/>
      </w:pPr>
      <w:r>
        <w:t>%%% What are the restrictions of such a database – e.g. does it support Publishing to ANDS? Is it cleaned out and reset on a regular basis so it remains usable? Who to contact if there’s a problem or you want it hosed out?</w:t>
      </w:r>
    </w:p>
    <w:p w:rsidR="002A0FFE" w:rsidRPr="00084655" w:rsidRDefault="002A0FFE" w:rsidP="006820AE">
      <w:pPr>
        <w:pStyle w:val="Body"/>
      </w:pPr>
      <w:r w:rsidRPr="00084655">
        <w:t>To change you database connection to the test database, select ‘Database‘-&gt;‘Connect to database’ from the main menu.</w:t>
      </w:r>
    </w:p>
    <w:p w:rsidR="00C448CA" w:rsidRDefault="002A0FFE" w:rsidP="006820AE">
      <w:pPr>
        <w:pStyle w:val="Body"/>
      </w:pPr>
      <w:r w:rsidRPr="00084655">
        <w:t xml:space="preserve">Connect to the test database by entering ‘specchio_test’ in the database connection dialog (cf. </w:t>
      </w:r>
      <w:fldSimple w:instr=" REF _Ref157227343 \h  \* MERGEFORMAT ">
        <w:r w:rsidR="00FF3B3D" w:rsidRPr="00084655">
          <w:t xml:space="preserve">Figure </w:t>
        </w:r>
        <w:r w:rsidR="00FF3B3D">
          <w:rPr>
            <w:noProof/>
          </w:rPr>
          <w:t>101</w:t>
        </w:r>
      </w:fldSimple>
      <w:r w:rsidRPr="00084655">
        <w:t>). Note that the user name and password you received when creating a SPECCHIO ac</w:t>
      </w:r>
      <w:r w:rsidR="00D51283">
        <w:t>count are</w:t>
      </w:r>
      <w:r w:rsidRPr="00084655">
        <w:t xml:space="preserve"> identical for both the productive and the test databases (specchio, resp. specchio_test).</w:t>
      </w:r>
      <w:r w:rsidR="009D1966">
        <w:t xml:space="preserve"> </w:t>
      </w:r>
      <w:r w:rsidR="009D1966" w:rsidRPr="009D1966">
        <w:rPr>
          <w:rStyle w:val="DocActionChar"/>
        </w:rPr>
        <w:t>%%% Really? Seems odd that the password would be the same? Why is this?</w:t>
      </w:r>
    </w:p>
    <w:p w:rsidR="002A0FFE" w:rsidRPr="00084655" w:rsidRDefault="00410FC7" w:rsidP="00EB49E0">
      <w:pPr>
        <w:pStyle w:val="Figure"/>
      </w:pPr>
      <w:r>
        <w:rPr>
          <w:lang w:val="en-AU"/>
        </w:rPr>
        <w:drawing>
          <wp:inline distT="0" distB="0" distL="0" distR="0">
            <wp:extent cx="2794000" cy="1961173"/>
            <wp:effectExtent l="25400" t="0" r="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pic:cNvPicPr>
                      <a:picLocks noChangeAspect="1" noChangeArrowheads="1"/>
                    </pic:cNvPicPr>
                  </pic:nvPicPr>
                  <pic:blipFill>
                    <a:blip r:embed="rId136"/>
                    <a:srcRect/>
                    <a:stretch>
                      <a:fillRect/>
                    </a:stretch>
                  </pic:blipFill>
                  <pic:spPr bwMode="auto">
                    <a:xfrm>
                      <a:off x="0" y="0"/>
                      <a:ext cx="2794000" cy="1961173"/>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1013" w:name="_Ref157227343"/>
      <w:r w:rsidRPr="00084655">
        <w:t xml:space="preserve">Figure </w:t>
      </w:r>
      <w:r w:rsidR="00E900AA">
        <w:fldChar w:fldCharType="begin"/>
      </w:r>
      <w:r w:rsidR="00FB7375">
        <w:instrText xml:space="preserve"> </w:instrText>
      </w:r>
      <w:r w:rsidR="00567E0A">
        <w:instrText>SEQ</w:instrText>
      </w:r>
      <w:r w:rsidR="00FB7375">
        <w:instrText xml:space="preserve"> Figure \* ARABIC </w:instrText>
      </w:r>
      <w:r w:rsidR="00E900AA">
        <w:fldChar w:fldCharType="separate"/>
      </w:r>
      <w:r w:rsidR="00FF3B3D">
        <w:rPr>
          <w:noProof/>
        </w:rPr>
        <w:t>101</w:t>
      </w:r>
      <w:r w:rsidR="00E900AA">
        <w:rPr>
          <w:noProof/>
        </w:rPr>
        <w:fldChar w:fldCharType="end"/>
      </w:r>
      <w:bookmarkEnd w:id="1013"/>
      <w:r w:rsidRPr="00084655">
        <w:t>: Connecting to the specchio_test database</w:t>
      </w:r>
    </w:p>
    <w:p w:rsidR="002A0FFE" w:rsidRPr="00084655" w:rsidRDefault="002A0FFE" w:rsidP="00A7583F">
      <w:pPr>
        <w:pStyle w:val="Heading3"/>
      </w:pPr>
      <w:bookmarkStart w:id="1014" w:name="_Toc355280423"/>
      <w:bookmarkStart w:id="1015" w:name="_Toc356807369"/>
      <w:r w:rsidRPr="00084655">
        <w:t>Creating Campaigns on the Test Database</w:t>
      </w:r>
      <w:bookmarkEnd w:id="1014"/>
      <w:bookmarkEnd w:id="1015"/>
    </w:p>
    <w:p w:rsidR="006820AE" w:rsidRDefault="006820AE" w:rsidP="006820AE">
      <w:pPr>
        <w:pStyle w:val="DocAction"/>
      </w:pPr>
      <w:r>
        <w:t>%%% What conventions are going to be used in the UOW database? Should they be documented here? Will they be the same as Andy’s database conventions?</w:t>
      </w:r>
    </w:p>
    <w:p w:rsidR="002A0FFE" w:rsidRPr="00084655" w:rsidRDefault="002A0FFE" w:rsidP="006820AE">
      <w:pPr>
        <w:pStyle w:val="Body"/>
      </w:pPr>
      <w:r w:rsidRPr="00084655">
        <w:t>In order to keep things organised, always include your name in the campaign name by using the following template: &lt;your name&gt;_&lt;campaign name&gt;, e.g. Andy_veg_example. This will make it easier to find your campaigns in the Query Builder where you can see all campaigns of the other users as well</w:t>
      </w:r>
      <w:r w:rsidR="00D51283">
        <w:t xml:space="preserve"> (Note that the Query Browser includes a switch that will show only your own data)</w:t>
      </w:r>
      <w:r w:rsidRPr="00084655">
        <w:t>.</w:t>
      </w:r>
    </w:p>
    <w:p w:rsidR="002A0FFE" w:rsidRPr="00084655" w:rsidRDefault="002A0FFE" w:rsidP="00A7583F">
      <w:pPr>
        <w:pStyle w:val="Heading3"/>
      </w:pPr>
      <w:bookmarkStart w:id="1016" w:name="_Toc355280424"/>
      <w:bookmarkStart w:id="1017" w:name="_Toc356807370"/>
      <w:r w:rsidRPr="00084655">
        <w:t>Downloading Test Data Sets</w:t>
      </w:r>
      <w:bookmarkEnd w:id="1016"/>
      <w:bookmarkEnd w:id="1017"/>
    </w:p>
    <w:p w:rsidR="006820AE" w:rsidRDefault="006820AE" w:rsidP="006820AE">
      <w:pPr>
        <w:pStyle w:val="DocAction"/>
      </w:pPr>
      <w:r>
        <w:t>%%% Do we want Users to download from here?</w:t>
      </w:r>
    </w:p>
    <w:p w:rsidR="002A0FFE" w:rsidRPr="00084655" w:rsidRDefault="002A0FFE" w:rsidP="006820AE">
      <w:pPr>
        <w:pStyle w:val="Body"/>
      </w:pPr>
      <w:r w:rsidRPr="00084655">
        <w:t xml:space="preserve">The data sets used in this tutorial are available on the internet: </w:t>
      </w:r>
      <w:hyperlink r:id="rId137" w:history="1">
        <w:r w:rsidRPr="00084655">
          <w:rPr>
            <w:rStyle w:val="Hyperlink"/>
          </w:rPr>
          <w:t>http://specchio.ch/tutorial_data.php</w:t>
        </w:r>
      </w:hyperlink>
      <w:r w:rsidRPr="00084655">
        <w:t>.</w:t>
      </w:r>
    </w:p>
    <w:p w:rsidR="002A0FFE" w:rsidRPr="00084655" w:rsidRDefault="002A0FFE" w:rsidP="006820AE">
      <w:pPr>
        <w:pStyle w:val="Body"/>
      </w:pPr>
      <w:r w:rsidRPr="00084655">
        <w:t>The following data sets are provided as ZIP archives:</w:t>
      </w:r>
    </w:p>
    <w:p w:rsidR="002A0FFE" w:rsidRPr="00084655" w:rsidRDefault="002A0FFE" w:rsidP="006820AE">
      <w:pPr>
        <w:pStyle w:val="Bullet"/>
      </w:pPr>
      <w:r w:rsidRPr="00084655">
        <w:t>vegetation_example.zip</w:t>
      </w:r>
    </w:p>
    <w:p w:rsidR="002A0FFE" w:rsidRPr="00084655" w:rsidRDefault="002A0FFE" w:rsidP="006820AE">
      <w:pPr>
        <w:pStyle w:val="Bullet"/>
      </w:pPr>
      <w:r w:rsidRPr="00084655">
        <w:t>ger_example.zip</w:t>
      </w:r>
    </w:p>
    <w:p w:rsidR="002A0FFE" w:rsidRPr="00084655" w:rsidRDefault="002A0FFE" w:rsidP="006820AE">
      <w:pPr>
        <w:pStyle w:val="Bullet"/>
      </w:pPr>
      <w:r w:rsidRPr="00084655">
        <w:t>gonio_example.zip</w:t>
      </w:r>
    </w:p>
    <w:p w:rsidR="002A0FFE" w:rsidRPr="00084655" w:rsidRDefault="002A0FFE" w:rsidP="006820AE">
      <w:pPr>
        <w:pStyle w:val="Body"/>
      </w:pPr>
      <w:r w:rsidRPr="00084655">
        <w:t>To download the ZIP files click on the links and select ‘Save to Disk’ in the</w:t>
      </w:r>
      <w:r w:rsidR="00D51283">
        <w:t xml:space="preserve"> web browser dialog (see</w:t>
      </w:r>
      <w:r w:rsidRPr="00084655">
        <w:t xml:space="preserve"> </w:t>
      </w:r>
      <w:r w:rsidR="00E900AA">
        <w:fldChar w:fldCharType="begin"/>
      </w:r>
      <w:r w:rsidR="00625CA9">
        <w:instrText xml:space="preserve"> </w:instrText>
      </w:r>
      <w:r w:rsidR="00567E0A">
        <w:instrText>REF</w:instrText>
      </w:r>
      <w:r w:rsidR="00625CA9">
        <w:instrText xml:space="preserve"> _Ref180393511 \h </w:instrText>
      </w:r>
      <w:r w:rsidR="00E900AA">
        <w:fldChar w:fldCharType="separate"/>
      </w:r>
      <w:r w:rsidR="00FF3B3D" w:rsidRPr="00084655">
        <w:t xml:space="preserve">Figure </w:t>
      </w:r>
      <w:r w:rsidR="00FF3B3D">
        <w:rPr>
          <w:noProof/>
        </w:rPr>
        <w:t>102</w:t>
      </w:r>
      <w:r w:rsidR="00E900AA">
        <w:fldChar w:fldCharType="end"/>
      </w:r>
      <w:r w:rsidRPr="00084655">
        <w:t>).</w:t>
      </w:r>
    </w:p>
    <w:p w:rsidR="002A0FFE" w:rsidRPr="00084655" w:rsidRDefault="002A0FFE" w:rsidP="006820AE">
      <w:pPr>
        <w:pStyle w:val="Body"/>
      </w:pPr>
      <w:r w:rsidRPr="00084655">
        <w:t>Unzip the ZIP files to some working directory on your machine, e.g. create a new folder called ‘SPECCHIO_data’ and unzip all datasets into this directory.</w:t>
      </w:r>
    </w:p>
    <w:p w:rsidR="002A0FFE" w:rsidRPr="00084655" w:rsidRDefault="00410FC7" w:rsidP="00EB49E0">
      <w:pPr>
        <w:pStyle w:val="Figure"/>
      </w:pPr>
      <w:r>
        <w:rPr>
          <w:lang w:val="en-AU"/>
        </w:rPr>
        <w:drawing>
          <wp:inline distT="0" distB="0" distL="0" distR="0">
            <wp:extent cx="5567680" cy="1991360"/>
            <wp:effectExtent l="2540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138"/>
                    <a:srcRect/>
                    <a:stretch>
                      <a:fillRect/>
                    </a:stretch>
                  </pic:blipFill>
                  <pic:spPr bwMode="auto">
                    <a:xfrm>
                      <a:off x="0" y="0"/>
                      <a:ext cx="5567680" cy="1991360"/>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1018" w:name="_Ref180393511"/>
      <w:r w:rsidRPr="00084655">
        <w:t xml:space="preserve">Figure </w:t>
      </w:r>
      <w:r w:rsidR="00E900AA">
        <w:fldChar w:fldCharType="begin"/>
      </w:r>
      <w:r w:rsidR="00FB7375">
        <w:instrText xml:space="preserve"> </w:instrText>
      </w:r>
      <w:r w:rsidR="00567E0A">
        <w:instrText>SEQ</w:instrText>
      </w:r>
      <w:r w:rsidR="00FB7375">
        <w:instrText xml:space="preserve"> Figure \* ARABIC </w:instrText>
      </w:r>
      <w:r w:rsidR="00E900AA">
        <w:fldChar w:fldCharType="separate"/>
      </w:r>
      <w:r w:rsidR="00FF3B3D">
        <w:rPr>
          <w:noProof/>
        </w:rPr>
        <w:t>102</w:t>
      </w:r>
      <w:r w:rsidR="00E900AA">
        <w:rPr>
          <w:noProof/>
        </w:rPr>
        <w:fldChar w:fldCharType="end"/>
      </w:r>
      <w:bookmarkEnd w:id="1018"/>
      <w:r w:rsidRPr="00084655">
        <w:t>: Tutorial data download page</w:t>
      </w:r>
    </w:p>
    <w:p w:rsidR="002A0FFE" w:rsidRPr="00084655" w:rsidRDefault="002A0FFE" w:rsidP="00306258">
      <w:pPr>
        <w:pStyle w:val="Heading2"/>
      </w:pPr>
      <w:bookmarkStart w:id="1019" w:name="_Toc355280425"/>
      <w:bookmarkStart w:id="1020" w:name="_Toc356807371"/>
      <w:r w:rsidRPr="00084655">
        <w:t>Part 1: Loading, Editing and Retrieving Data</w:t>
      </w:r>
      <w:bookmarkEnd w:id="1019"/>
      <w:bookmarkEnd w:id="1020"/>
    </w:p>
    <w:p w:rsidR="002A0FFE" w:rsidRPr="00084655" w:rsidRDefault="002A0FFE" w:rsidP="006820AE">
      <w:pPr>
        <w:pStyle w:val="Body"/>
      </w:pPr>
      <w:r w:rsidRPr="00084655">
        <w:t>Data set: Vegetation_example</w:t>
      </w:r>
    </w:p>
    <w:p w:rsidR="002A0FFE" w:rsidRPr="00084655" w:rsidRDefault="002A0FFE" w:rsidP="00A7583F">
      <w:pPr>
        <w:pStyle w:val="Heading3"/>
      </w:pPr>
      <w:bookmarkStart w:id="1021" w:name="_Toc355280426"/>
      <w:bookmarkStart w:id="1022" w:name="_Toc356807372"/>
      <w:r w:rsidRPr="00084655">
        <w:t>Examine the Folder and File Structure</w:t>
      </w:r>
      <w:bookmarkEnd w:id="1021"/>
      <w:bookmarkEnd w:id="1022"/>
    </w:p>
    <w:p w:rsidR="002A0FFE" w:rsidRPr="00084655" w:rsidRDefault="002A0FFE" w:rsidP="006820AE">
      <w:pPr>
        <w:pStyle w:val="Body"/>
      </w:pPr>
      <w:r w:rsidRPr="00084655">
        <w:t xml:space="preserve">Relevant sections: </w:t>
      </w:r>
      <w:r w:rsidR="00E900AA">
        <w:fldChar w:fldCharType="begin"/>
      </w:r>
      <w:r w:rsidR="00625CA9">
        <w:instrText xml:space="preserve"> </w:instrText>
      </w:r>
      <w:r w:rsidR="00567E0A">
        <w:instrText>REF</w:instrText>
      </w:r>
      <w:r w:rsidR="00625CA9">
        <w:instrText xml:space="preserve"> _Ref130789600 \r \h </w:instrText>
      </w:r>
      <w:r w:rsidR="00E900AA">
        <w:fldChar w:fldCharType="separate"/>
      </w:r>
      <w:r w:rsidR="00FF3B3D">
        <w:rPr>
          <w:b/>
          <w:bCs/>
          <w:lang w:val="en-US"/>
        </w:rPr>
        <w:t>Error! Reference source not found.</w:t>
      </w:r>
      <w:r w:rsidR="00E900AA">
        <w:fldChar w:fldCharType="end"/>
      </w:r>
      <w:r w:rsidRPr="00084655">
        <w:t xml:space="preserve">, </w:t>
      </w:r>
      <w:r w:rsidR="00E900AA">
        <w:fldChar w:fldCharType="begin"/>
      </w:r>
      <w:r w:rsidR="00625CA9">
        <w:instrText xml:space="preserve"> </w:instrText>
      </w:r>
      <w:r w:rsidR="00567E0A">
        <w:instrText>REF</w:instrText>
      </w:r>
      <w:r w:rsidR="00625CA9">
        <w:instrText xml:space="preserve"> _Ref180463872 \r \h </w:instrText>
      </w:r>
      <w:r w:rsidR="00E900AA">
        <w:fldChar w:fldCharType="separate"/>
      </w:r>
      <w:r w:rsidR="00FF3B3D">
        <w:rPr>
          <w:b/>
          <w:bCs/>
          <w:lang w:val="en-US"/>
        </w:rPr>
        <w:t>Error! Reference source not found.</w:t>
      </w:r>
      <w:r w:rsidR="00E900AA">
        <w:fldChar w:fldCharType="end"/>
      </w:r>
    </w:p>
    <w:p w:rsidR="002A0FFE" w:rsidRPr="00084655" w:rsidRDefault="002A0FFE" w:rsidP="006820AE">
      <w:pPr>
        <w:pStyle w:val="Body"/>
      </w:pPr>
      <w:r w:rsidRPr="00084655">
        <w:t>Open a filing system window and browse the directory structure of the ‘Vegetation_example’ folder.</w:t>
      </w:r>
    </w:p>
    <w:p w:rsidR="002A0FFE" w:rsidRPr="00084655" w:rsidRDefault="002A0FFE" w:rsidP="006820AE">
      <w:pPr>
        <w:pStyle w:val="Body"/>
      </w:pPr>
      <w:r w:rsidRPr="00084655">
        <w:t xml:space="preserve">It contains three species folders: Blackfern, Cabbage tree and Lemonwood. Open each of these species folders and examine the contents of the site directories contained in them. Blackfern has only one sample site while Lemonwood and Cabbage tree have three resp. two. Also browse inside the site directories to find the ASD binary files (cf. </w:t>
      </w:r>
      <w:r w:rsidR="00E900AA">
        <w:fldChar w:fldCharType="begin"/>
      </w:r>
      <w:r w:rsidR="00625CA9">
        <w:instrText xml:space="preserve"> </w:instrText>
      </w:r>
      <w:r w:rsidR="00567E0A">
        <w:instrText>REF</w:instrText>
      </w:r>
      <w:r w:rsidR="00625CA9">
        <w:instrText xml:space="preserve"> _Ref157226500 \h </w:instrText>
      </w:r>
      <w:r w:rsidR="00E900AA">
        <w:fldChar w:fldCharType="separate"/>
      </w:r>
      <w:r w:rsidR="00FF3B3D" w:rsidRPr="00084655">
        <w:t xml:space="preserve">Figure </w:t>
      </w:r>
      <w:r w:rsidR="00FF3B3D">
        <w:rPr>
          <w:noProof/>
        </w:rPr>
        <w:t>103</w:t>
      </w:r>
      <w:r w:rsidR="00E900AA">
        <w:fldChar w:fldCharType="end"/>
      </w:r>
      <w:r w:rsidRPr="00084655">
        <w:t>).</w:t>
      </w:r>
    </w:p>
    <w:p w:rsidR="002A0FFE" w:rsidRPr="00084655" w:rsidRDefault="00410FC7" w:rsidP="00EB49E0">
      <w:pPr>
        <w:pStyle w:val="Figure"/>
      </w:pPr>
      <w:r>
        <w:rPr>
          <w:lang w:val="en-AU"/>
        </w:rPr>
        <w:drawing>
          <wp:inline distT="0" distB="0" distL="0" distR="0">
            <wp:extent cx="3901440" cy="1473200"/>
            <wp:effectExtent l="25400" t="0" r="10160" b="0"/>
            <wp:docPr id="75" name="Picture 75" descr="FileStru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descr="FileStructure"/>
                    <pic:cNvPicPr>
                      <a:picLocks noChangeAspect="1" noChangeArrowheads="1"/>
                    </pic:cNvPicPr>
                  </pic:nvPicPr>
                  <pic:blipFill>
                    <a:blip r:embed="rId26"/>
                    <a:srcRect/>
                    <a:stretch>
                      <a:fillRect/>
                    </a:stretch>
                  </pic:blipFill>
                  <pic:spPr bwMode="auto">
                    <a:xfrm>
                      <a:off x="0" y="0"/>
                      <a:ext cx="3901440" cy="1473200"/>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1023" w:name="_Ref157226500"/>
      <w:r w:rsidRPr="00084655">
        <w:t xml:space="preserve">Figure </w:t>
      </w:r>
      <w:r w:rsidR="00E900AA">
        <w:fldChar w:fldCharType="begin"/>
      </w:r>
      <w:r w:rsidR="00FB7375">
        <w:instrText xml:space="preserve"> </w:instrText>
      </w:r>
      <w:r w:rsidR="00567E0A">
        <w:instrText>SEQ</w:instrText>
      </w:r>
      <w:r w:rsidR="00FB7375">
        <w:instrText xml:space="preserve"> Figure \* ARABIC </w:instrText>
      </w:r>
      <w:r w:rsidR="00E900AA">
        <w:fldChar w:fldCharType="separate"/>
      </w:r>
      <w:r w:rsidR="00FF3B3D">
        <w:rPr>
          <w:noProof/>
        </w:rPr>
        <w:t>103</w:t>
      </w:r>
      <w:r w:rsidR="00E900AA">
        <w:rPr>
          <w:noProof/>
        </w:rPr>
        <w:fldChar w:fldCharType="end"/>
      </w:r>
      <w:bookmarkEnd w:id="1023"/>
      <w:r w:rsidRPr="00084655">
        <w:t>: Folder and file structure of the Vegetation_example campaign</w:t>
      </w:r>
    </w:p>
    <w:p w:rsidR="002A0FFE" w:rsidRPr="00084655" w:rsidRDefault="002A0FFE" w:rsidP="00A7583F">
      <w:pPr>
        <w:pStyle w:val="Heading3"/>
      </w:pPr>
      <w:bookmarkStart w:id="1024" w:name="_Toc355280427"/>
      <w:bookmarkStart w:id="1025" w:name="_Toc356807373"/>
      <w:r w:rsidRPr="00084655">
        <w:t>Creating a new Campaign and Loading the Spectra</w:t>
      </w:r>
      <w:bookmarkEnd w:id="1024"/>
      <w:bookmarkEnd w:id="1025"/>
    </w:p>
    <w:p w:rsidR="002A0FFE" w:rsidRPr="00084655" w:rsidRDefault="002A0FFE" w:rsidP="006820AE">
      <w:pPr>
        <w:pStyle w:val="Body"/>
      </w:pPr>
      <w:r w:rsidRPr="00084655">
        <w:t xml:space="preserve">Relevant sections: </w:t>
      </w:r>
      <w:r w:rsidR="00E900AA">
        <w:fldChar w:fldCharType="begin"/>
      </w:r>
      <w:r w:rsidR="00625CA9">
        <w:instrText xml:space="preserve"> </w:instrText>
      </w:r>
      <w:r w:rsidR="00567E0A">
        <w:instrText>REF</w:instrText>
      </w:r>
      <w:r w:rsidR="00625CA9">
        <w:instrText xml:space="preserve"> _Ref153711531 \r \h </w:instrText>
      </w:r>
      <w:r w:rsidR="00E900AA">
        <w:fldChar w:fldCharType="separate"/>
      </w:r>
      <w:r w:rsidR="00FF3B3D">
        <w:t>6.4</w:t>
      </w:r>
      <w:r w:rsidR="00E900AA">
        <w:fldChar w:fldCharType="end"/>
      </w:r>
      <w:r w:rsidRPr="00084655">
        <w:t xml:space="preserve">, </w:t>
      </w:r>
      <w:r w:rsidR="00E900AA">
        <w:fldChar w:fldCharType="begin"/>
      </w:r>
      <w:r w:rsidR="00625CA9">
        <w:instrText xml:space="preserve"> </w:instrText>
      </w:r>
      <w:r w:rsidR="00567E0A">
        <w:instrText>REF</w:instrText>
      </w:r>
      <w:r w:rsidR="00625CA9">
        <w:instrText xml:space="preserve"> _Ref153794251 \r \h </w:instrText>
      </w:r>
      <w:r w:rsidR="00E900AA">
        <w:fldChar w:fldCharType="separate"/>
      </w:r>
      <w:r w:rsidR="00FF3B3D">
        <w:t>1.1</w:t>
      </w:r>
      <w:r w:rsidR="00E900AA">
        <w:fldChar w:fldCharType="end"/>
      </w:r>
    </w:p>
    <w:p w:rsidR="002A0FFE" w:rsidRPr="00084655" w:rsidRDefault="002A0FFE" w:rsidP="006820AE">
      <w:pPr>
        <w:pStyle w:val="Body"/>
      </w:pPr>
      <w:r w:rsidRPr="00084655">
        <w:t xml:space="preserve">Create a new campaign by selecting ‘Data Input ‘-&gt;‘Create new campaign’. In the new dialog, enter &lt;your name&gt;_veg_example as campaign name, e.g. ahueni_veg_example. Set the Main directory to the Vegetation example folder (cf. </w:t>
      </w:r>
      <w:r w:rsidR="00E900AA">
        <w:fldChar w:fldCharType="begin"/>
      </w:r>
      <w:r w:rsidR="00625CA9">
        <w:instrText xml:space="preserve"> </w:instrText>
      </w:r>
      <w:r w:rsidR="00567E0A">
        <w:instrText>REF</w:instrText>
      </w:r>
      <w:r w:rsidR="00625CA9">
        <w:instrText xml:space="preserve"> _Ref157228148 \h </w:instrText>
      </w:r>
      <w:r w:rsidR="00E900AA">
        <w:fldChar w:fldCharType="separate"/>
      </w:r>
      <w:r w:rsidR="00FF3B3D" w:rsidRPr="00084655">
        <w:t xml:space="preserve">Figure </w:t>
      </w:r>
      <w:r w:rsidR="00FF3B3D">
        <w:rPr>
          <w:noProof/>
        </w:rPr>
        <w:t>104</w:t>
      </w:r>
      <w:r w:rsidR="00E900AA">
        <w:fldChar w:fldCharType="end"/>
      </w:r>
      <w:r w:rsidRPr="00084655">
        <w:t>).</w:t>
      </w:r>
    </w:p>
    <w:p w:rsidR="002A0FFE" w:rsidRPr="00084655" w:rsidRDefault="00410FC7" w:rsidP="00EB49E0">
      <w:pPr>
        <w:pStyle w:val="Figure"/>
      </w:pPr>
      <w:r>
        <w:rPr>
          <w:lang w:val="en-AU"/>
        </w:rPr>
        <w:drawing>
          <wp:inline distT="0" distB="0" distL="0" distR="0">
            <wp:extent cx="3332480" cy="1168400"/>
            <wp:effectExtent l="25400" t="0" r="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139"/>
                    <a:srcRect/>
                    <a:stretch>
                      <a:fillRect/>
                    </a:stretch>
                  </pic:blipFill>
                  <pic:spPr bwMode="auto">
                    <a:xfrm>
                      <a:off x="0" y="0"/>
                      <a:ext cx="3332480" cy="1168400"/>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1026" w:name="_Ref157228148"/>
      <w:r w:rsidRPr="00084655">
        <w:t xml:space="preserve">Figure </w:t>
      </w:r>
      <w:r w:rsidR="00E900AA">
        <w:fldChar w:fldCharType="begin"/>
      </w:r>
      <w:r w:rsidR="00FB7375">
        <w:instrText xml:space="preserve"> </w:instrText>
      </w:r>
      <w:r w:rsidR="00567E0A">
        <w:instrText>SEQ</w:instrText>
      </w:r>
      <w:r w:rsidR="00FB7375">
        <w:instrText xml:space="preserve"> Figure \* ARABIC </w:instrText>
      </w:r>
      <w:r w:rsidR="00E900AA">
        <w:fldChar w:fldCharType="separate"/>
      </w:r>
      <w:r w:rsidR="00FF3B3D">
        <w:rPr>
          <w:noProof/>
        </w:rPr>
        <w:t>104</w:t>
      </w:r>
      <w:r w:rsidR="00E900AA">
        <w:rPr>
          <w:noProof/>
        </w:rPr>
        <w:fldChar w:fldCharType="end"/>
      </w:r>
      <w:bookmarkEnd w:id="1026"/>
      <w:r w:rsidRPr="00084655">
        <w:t>: Creation of a new campaign for the vegetation example</w:t>
      </w:r>
    </w:p>
    <w:p w:rsidR="002A0FFE" w:rsidRPr="00084655" w:rsidRDefault="002A0FFE" w:rsidP="006820AE">
      <w:pPr>
        <w:pStyle w:val="Body"/>
      </w:pPr>
      <w:r w:rsidRPr="00084655">
        <w:t xml:space="preserve">Press the create button and a message box should pop up informing about the successful creation of the campaign (cf. </w:t>
      </w:r>
      <w:r w:rsidR="00E900AA">
        <w:fldChar w:fldCharType="begin"/>
      </w:r>
      <w:r w:rsidR="00625CA9">
        <w:instrText xml:space="preserve"> </w:instrText>
      </w:r>
      <w:r w:rsidR="00567E0A">
        <w:instrText>REF</w:instrText>
      </w:r>
      <w:r w:rsidR="00625CA9">
        <w:instrText xml:space="preserve"> _Ref180397127 \h </w:instrText>
      </w:r>
      <w:r w:rsidR="00E900AA">
        <w:fldChar w:fldCharType="separate"/>
      </w:r>
      <w:r w:rsidR="00FF3B3D" w:rsidRPr="00084655">
        <w:t xml:space="preserve">Figure </w:t>
      </w:r>
      <w:r w:rsidR="00FF3B3D">
        <w:rPr>
          <w:noProof/>
        </w:rPr>
        <w:t>105</w:t>
      </w:r>
      <w:r w:rsidR="00E900AA">
        <w:fldChar w:fldCharType="end"/>
      </w:r>
      <w:r w:rsidRPr="00084655">
        <w:t>).</w:t>
      </w:r>
    </w:p>
    <w:p w:rsidR="002A0FFE" w:rsidRPr="00084655" w:rsidRDefault="00410FC7" w:rsidP="00EB49E0">
      <w:pPr>
        <w:pStyle w:val="Figure"/>
      </w:pPr>
      <w:r>
        <w:rPr>
          <w:lang w:val="en-AU"/>
        </w:rPr>
        <w:drawing>
          <wp:inline distT="0" distB="0" distL="0" distR="0">
            <wp:extent cx="3383280" cy="1158240"/>
            <wp:effectExtent l="25400" t="0" r="0"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pic:cNvPicPr>
                      <a:picLocks noChangeAspect="1" noChangeArrowheads="1"/>
                    </pic:cNvPicPr>
                  </pic:nvPicPr>
                  <pic:blipFill>
                    <a:blip r:embed="rId140"/>
                    <a:srcRect/>
                    <a:stretch>
                      <a:fillRect/>
                    </a:stretch>
                  </pic:blipFill>
                  <pic:spPr bwMode="auto">
                    <a:xfrm>
                      <a:off x="0" y="0"/>
                      <a:ext cx="3383280" cy="1158240"/>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1027" w:name="_Ref180397127"/>
      <w:bookmarkStart w:id="1028" w:name="_Ref180397069"/>
      <w:r w:rsidRPr="00084655">
        <w:t xml:space="preserve">Figure </w:t>
      </w:r>
      <w:r w:rsidR="00E900AA">
        <w:fldChar w:fldCharType="begin"/>
      </w:r>
      <w:r w:rsidR="00FB7375">
        <w:instrText xml:space="preserve"> </w:instrText>
      </w:r>
      <w:r w:rsidR="00567E0A">
        <w:instrText>SEQ</w:instrText>
      </w:r>
      <w:r w:rsidR="00FB7375">
        <w:instrText xml:space="preserve"> Figure \* ARABIC </w:instrText>
      </w:r>
      <w:r w:rsidR="00E900AA">
        <w:fldChar w:fldCharType="separate"/>
      </w:r>
      <w:r w:rsidR="00FF3B3D">
        <w:rPr>
          <w:noProof/>
        </w:rPr>
        <w:t>105</w:t>
      </w:r>
      <w:r w:rsidR="00E900AA">
        <w:rPr>
          <w:noProof/>
        </w:rPr>
        <w:fldChar w:fldCharType="end"/>
      </w:r>
      <w:bookmarkEnd w:id="1027"/>
      <w:r w:rsidRPr="00084655">
        <w:t>: Message box informing on successful</w:t>
      </w:r>
      <w:r w:rsidRPr="00084655">
        <w:rPr>
          <w:noProof/>
        </w:rPr>
        <w:t xml:space="preserve"> campaign creation</w:t>
      </w:r>
      <w:bookmarkEnd w:id="1028"/>
    </w:p>
    <w:p w:rsidR="002A0FFE" w:rsidRPr="00084655" w:rsidRDefault="002A0FFE" w:rsidP="006820AE">
      <w:pPr>
        <w:pStyle w:val="Body"/>
      </w:pPr>
      <w:r w:rsidRPr="00084655">
        <w:t xml:space="preserve">Once the campaign has been created load the spectral data of your campaign by selecting ‘Data Input’-&gt;’Load campaign data’ and selecting the campaign you just created (cf. </w:t>
      </w:r>
      <w:r w:rsidR="00E900AA">
        <w:fldChar w:fldCharType="begin"/>
      </w:r>
      <w:r w:rsidR="00625CA9">
        <w:instrText xml:space="preserve"> </w:instrText>
      </w:r>
      <w:r w:rsidR="00567E0A">
        <w:instrText>REF</w:instrText>
      </w:r>
      <w:r w:rsidR="00625CA9">
        <w:instrText xml:space="preserve"> _Ref180397288 \h </w:instrText>
      </w:r>
      <w:r w:rsidR="00E900AA">
        <w:fldChar w:fldCharType="separate"/>
      </w:r>
      <w:r w:rsidR="00FF3B3D" w:rsidRPr="00084655">
        <w:t xml:space="preserve">Figure </w:t>
      </w:r>
      <w:r w:rsidR="00FF3B3D">
        <w:rPr>
          <w:noProof/>
        </w:rPr>
        <w:t>106</w:t>
      </w:r>
      <w:r w:rsidR="00E900AA">
        <w:fldChar w:fldCharType="end"/>
      </w:r>
      <w:r w:rsidRPr="00084655">
        <w:t>).</w:t>
      </w:r>
    </w:p>
    <w:p w:rsidR="002A0FFE" w:rsidRPr="00084655" w:rsidRDefault="00410FC7" w:rsidP="00EB49E0">
      <w:pPr>
        <w:pStyle w:val="Figure"/>
      </w:pPr>
      <w:r>
        <w:rPr>
          <w:lang w:val="en-AU"/>
        </w:rPr>
        <w:drawing>
          <wp:inline distT="0" distB="0" distL="0" distR="0">
            <wp:extent cx="3444240" cy="1320800"/>
            <wp:effectExtent l="25400" t="0" r="1016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141"/>
                    <a:srcRect/>
                    <a:stretch>
                      <a:fillRect/>
                    </a:stretch>
                  </pic:blipFill>
                  <pic:spPr bwMode="auto">
                    <a:xfrm>
                      <a:off x="0" y="0"/>
                      <a:ext cx="3444240" cy="1320800"/>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1029" w:name="_Ref180397288"/>
      <w:r w:rsidRPr="00084655">
        <w:t xml:space="preserve">Figure </w:t>
      </w:r>
      <w:r w:rsidR="00E900AA">
        <w:fldChar w:fldCharType="begin"/>
      </w:r>
      <w:r w:rsidR="00FB7375">
        <w:instrText xml:space="preserve"> </w:instrText>
      </w:r>
      <w:r w:rsidR="00567E0A">
        <w:instrText>SEQ</w:instrText>
      </w:r>
      <w:r w:rsidR="00FB7375">
        <w:instrText xml:space="preserve"> Figure \* ARABIC </w:instrText>
      </w:r>
      <w:r w:rsidR="00E900AA">
        <w:fldChar w:fldCharType="separate"/>
      </w:r>
      <w:r w:rsidR="00FF3B3D">
        <w:rPr>
          <w:noProof/>
        </w:rPr>
        <w:t>106</w:t>
      </w:r>
      <w:r w:rsidR="00E900AA">
        <w:rPr>
          <w:noProof/>
        </w:rPr>
        <w:fldChar w:fldCharType="end"/>
      </w:r>
      <w:bookmarkEnd w:id="1029"/>
      <w:r w:rsidRPr="00084655">
        <w:t>: Loading spectral data into a campaign</w:t>
      </w:r>
    </w:p>
    <w:p w:rsidR="002A0FFE" w:rsidRPr="00084655" w:rsidRDefault="002A0FFE" w:rsidP="006820AE">
      <w:pPr>
        <w:pStyle w:val="Body"/>
      </w:pPr>
      <w:r w:rsidRPr="00084655">
        <w:t>A message box pop</w:t>
      </w:r>
      <w:r w:rsidR="00D51283">
        <w:t>s</w:t>
      </w:r>
      <w:r w:rsidRPr="00084655">
        <w:t xml:space="preserve"> up when the campaign has been loaded (cf. </w:t>
      </w:r>
      <w:r w:rsidR="00E900AA">
        <w:fldChar w:fldCharType="begin"/>
      </w:r>
      <w:r w:rsidR="00625CA9">
        <w:instrText xml:space="preserve"> </w:instrText>
      </w:r>
      <w:r w:rsidR="00567E0A">
        <w:instrText>REF</w:instrText>
      </w:r>
      <w:r w:rsidR="00625CA9">
        <w:instrText xml:space="preserve"> _Ref180397501 \h </w:instrText>
      </w:r>
      <w:r w:rsidR="00E900AA">
        <w:fldChar w:fldCharType="separate"/>
      </w:r>
      <w:r w:rsidR="00FF3B3D" w:rsidRPr="00084655">
        <w:t xml:space="preserve">Figure </w:t>
      </w:r>
      <w:r w:rsidR="00FF3B3D">
        <w:rPr>
          <w:noProof/>
        </w:rPr>
        <w:t>107</w:t>
      </w:r>
      <w:r w:rsidR="00E900AA">
        <w:fldChar w:fldCharType="end"/>
      </w:r>
      <w:r w:rsidRPr="00084655">
        <w:t>). A total of 64 spectral files should now have been loaded into the database.</w:t>
      </w:r>
    </w:p>
    <w:p w:rsidR="002A0FFE" w:rsidRPr="00084655" w:rsidRDefault="00410FC7" w:rsidP="00EB49E0">
      <w:pPr>
        <w:pStyle w:val="Figure"/>
      </w:pPr>
      <w:r>
        <w:rPr>
          <w:lang w:val="en-AU"/>
        </w:rPr>
        <w:drawing>
          <wp:inline distT="0" distB="0" distL="0" distR="0">
            <wp:extent cx="2550160" cy="1158240"/>
            <wp:effectExtent l="25400" t="0" r="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pic:cNvPicPr>
                      <a:picLocks noChangeAspect="1" noChangeArrowheads="1"/>
                    </pic:cNvPicPr>
                  </pic:nvPicPr>
                  <pic:blipFill>
                    <a:blip r:embed="rId142"/>
                    <a:srcRect/>
                    <a:stretch>
                      <a:fillRect/>
                    </a:stretch>
                  </pic:blipFill>
                  <pic:spPr bwMode="auto">
                    <a:xfrm>
                      <a:off x="0" y="0"/>
                      <a:ext cx="2550160" cy="1158240"/>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1030" w:name="_Ref180397501"/>
      <w:r w:rsidRPr="00084655">
        <w:t xml:space="preserve">Figure </w:t>
      </w:r>
      <w:r w:rsidR="00E900AA">
        <w:fldChar w:fldCharType="begin"/>
      </w:r>
      <w:r w:rsidR="00FB7375">
        <w:instrText xml:space="preserve"> </w:instrText>
      </w:r>
      <w:r w:rsidR="00567E0A">
        <w:instrText>SEQ</w:instrText>
      </w:r>
      <w:r w:rsidR="00FB7375">
        <w:instrText xml:space="preserve"> Figure \* ARABIC </w:instrText>
      </w:r>
      <w:r w:rsidR="00E900AA">
        <w:fldChar w:fldCharType="separate"/>
      </w:r>
      <w:r w:rsidR="00FF3B3D">
        <w:rPr>
          <w:noProof/>
        </w:rPr>
        <w:t>107</w:t>
      </w:r>
      <w:r w:rsidR="00E900AA">
        <w:rPr>
          <w:noProof/>
        </w:rPr>
        <w:fldChar w:fldCharType="end"/>
      </w:r>
      <w:bookmarkEnd w:id="1030"/>
      <w:r w:rsidRPr="00084655">
        <w:t>: Message box showing the number of processed files during campaign loading</w:t>
      </w:r>
    </w:p>
    <w:p w:rsidR="002A0FFE" w:rsidRPr="00084655" w:rsidRDefault="002A0FFE" w:rsidP="00A7583F">
      <w:pPr>
        <w:pStyle w:val="Heading3"/>
      </w:pPr>
      <w:bookmarkStart w:id="1031" w:name="_Ref157230477"/>
      <w:bookmarkStart w:id="1032" w:name="_Toc355280428"/>
      <w:bookmarkStart w:id="1033" w:name="_Toc356807374"/>
      <w:r w:rsidRPr="00084655">
        <w:t>Get to Know Your Data</w:t>
      </w:r>
      <w:bookmarkEnd w:id="1031"/>
      <w:bookmarkEnd w:id="1032"/>
      <w:bookmarkEnd w:id="1033"/>
    </w:p>
    <w:p w:rsidR="002A0FFE" w:rsidRPr="00084655" w:rsidRDefault="002A0FFE" w:rsidP="006820AE">
      <w:pPr>
        <w:pStyle w:val="Body"/>
      </w:pPr>
      <w:r w:rsidRPr="00084655">
        <w:t xml:space="preserve">Relevant section: </w:t>
      </w:r>
      <w:fldSimple w:instr=" REF _Ref153765394 \r \h  \* MERGEFORMAT ">
        <w:r w:rsidR="00FF3B3D">
          <w:t>8</w:t>
        </w:r>
      </w:fldSimple>
    </w:p>
    <w:p w:rsidR="002A0FFE" w:rsidRPr="00084655" w:rsidRDefault="002A0FFE" w:rsidP="006820AE">
      <w:pPr>
        <w:pStyle w:val="Body"/>
      </w:pPr>
      <w:r w:rsidRPr="00084655">
        <w:t xml:space="preserve">Your data are now ready to be visualised and exported. Open the Query Builder by selecting ‘Data </w:t>
      </w:r>
      <w:r w:rsidR="005A3762">
        <w:t xml:space="preserve">Processing &amp; </w:t>
      </w:r>
      <w:r w:rsidRPr="00084655">
        <w:t>Output’-&gt;’Build query’. In the Spectral Data Browser (the tree like display on the left side of the dialog) select your campaign</w:t>
      </w:r>
      <w:r w:rsidR="005A3762">
        <w:t xml:space="preserve"> (tick the box ‘Show only my data’ to restrict the displayed campaigns to your own)</w:t>
      </w:r>
      <w:r w:rsidRPr="00084655">
        <w:t xml:space="preserve"> and explore the structure. Note that the database has stored the hierarchical structure of the campaign folder and displays it accordingly (cf. </w:t>
      </w:r>
      <w:fldSimple w:instr=" REF _Ref157229357 \h  \* MERGEFORMAT ">
        <w:r w:rsidR="00FF3B3D" w:rsidRPr="00084655">
          <w:t xml:space="preserve">Figure </w:t>
        </w:r>
        <w:r w:rsidR="00FF3B3D">
          <w:rPr>
            <w:noProof/>
          </w:rPr>
          <w:t>108</w:t>
        </w:r>
      </w:fldSimple>
      <w:r w:rsidRPr="00084655">
        <w:t>). Also note that as you click around the tree (selecting folders or files) the SQL query and the number of resulting rows on the right side are updated simultaneously. You can also use Ctrl and Shift keys to do multiple selections.</w:t>
      </w:r>
    </w:p>
    <w:p w:rsidR="002A0FFE" w:rsidRPr="00084655" w:rsidRDefault="002A0FFE" w:rsidP="006820AE">
      <w:pPr>
        <w:pStyle w:val="Body"/>
      </w:pPr>
      <w:r w:rsidRPr="00084655">
        <w:t xml:space="preserve">Now select the first 6 spectra of the Blackfern, site1, (the number of resulting rows should be 6) and click on ‘Show report’. A new window will appear looking similar to </w:t>
      </w:r>
      <w:fldSimple w:instr=" REF _Ref157230003 \h  \* MERGEFORMAT ">
        <w:r w:rsidR="00FF3B3D" w:rsidRPr="00084655">
          <w:t xml:space="preserve">Figure </w:t>
        </w:r>
        <w:r w:rsidR="00FF3B3D">
          <w:rPr>
            <w:noProof/>
          </w:rPr>
          <w:t>109</w:t>
        </w:r>
      </w:fldSimple>
      <w:r w:rsidRPr="00084655">
        <w:t>. Note that a scrollable list containing the metadata is associated with every spectrum. Have a look at the metadata and note the data filled in automatically: filename, capture date, spatial position, measurement unit, sensor name, number of spectral channels, instrument name, owner and serial number.</w:t>
      </w:r>
    </w:p>
    <w:p w:rsidR="002A0FFE" w:rsidRPr="00084655" w:rsidRDefault="002A0FFE" w:rsidP="006820AE">
      <w:pPr>
        <w:pStyle w:val="Body"/>
      </w:pPr>
      <w:r w:rsidRPr="00084655">
        <w:t>The strong noise in the water bands is due to the generally high humidity found in New Zealand (maritime climate coupled with high yearly rainfall (up to 10 metres in Fjordland)).</w:t>
      </w:r>
    </w:p>
    <w:p w:rsidR="002A0FFE" w:rsidRPr="00084655" w:rsidRDefault="00410FC7" w:rsidP="00EB49E0">
      <w:pPr>
        <w:pStyle w:val="Figure"/>
      </w:pPr>
      <w:r>
        <w:rPr>
          <w:lang w:val="en-AU"/>
        </w:rPr>
        <w:drawing>
          <wp:inline distT="0" distB="0" distL="0" distR="0">
            <wp:extent cx="1615440" cy="2611120"/>
            <wp:effectExtent l="25400" t="0" r="1016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pic:cNvPicPr>
                      <a:picLocks noChangeAspect="1" noChangeArrowheads="1"/>
                    </pic:cNvPicPr>
                  </pic:nvPicPr>
                  <pic:blipFill>
                    <a:blip r:embed="rId143"/>
                    <a:srcRect/>
                    <a:stretch>
                      <a:fillRect/>
                    </a:stretch>
                  </pic:blipFill>
                  <pic:spPr bwMode="auto">
                    <a:xfrm>
                      <a:off x="0" y="0"/>
                      <a:ext cx="1615440" cy="2611120"/>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1034" w:name="_Ref157229357"/>
      <w:r w:rsidRPr="00084655">
        <w:t xml:space="preserve">Figure </w:t>
      </w:r>
      <w:r w:rsidR="00E900AA">
        <w:fldChar w:fldCharType="begin"/>
      </w:r>
      <w:r w:rsidR="00FB7375">
        <w:instrText xml:space="preserve"> </w:instrText>
      </w:r>
      <w:r w:rsidR="00567E0A">
        <w:instrText>SEQ</w:instrText>
      </w:r>
      <w:r w:rsidR="00FB7375">
        <w:instrText xml:space="preserve"> Figure \* ARABIC </w:instrText>
      </w:r>
      <w:r w:rsidR="00E900AA">
        <w:fldChar w:fldCharType="separate"/>
      </w:r>
      <w:r w:rsidR="00FF3B3D">
        <w:rPr>
          <w:noProof/>
        </w:rPr>
        <w:t>108</w:t>
      </w:r>
      <w:r w:rsidR="00E900AA">
        <w:rPr>
          <w:noProof/>
        </w:rPr>
        <w:fldChar w:fldCharType="end"/>
      </w:r>
      <w:bookmarkEnd w:id="1034"/>
      <w:r w:rsidRPr="00084655">
        <w:t>: Vegetation example campaign shown in the Spectral Data Browser of the Query Builder</w:t>
      </w:r>
    </w:p>
    <w:p w:rsidR="002A0FFE" w:rsidRPr="00084655" w:rsidRDefault="006A3C4B" w:rsidP="00EB49E0">
      <w:pPr>
        <w:pStyle w:val="Figure"/>
      </w:pPr>
      <w:r>
        <w:rPr>
          <w:lang w:val="en-AU"/>
        </w:rPr>
        <w:drawing>
          <wp:inline distT="0" distB="0" distL="0" distR="0">
            <wp:extent cx="5580380" cy="1426157"/>
            <wp:effectExtent l="25400" t="0" r="7620" b="0"/>
            <wp:docPr id="2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4"/>
                    <a:srcRect/>
                    <a:stretch>
                      <a:fillRect/>
                    </a:stretch>
                  </pic:blipFill>
                  <pic:spPr bwMode="auto">
                    <a:xfrm>
                      <a:off x="0" y="0"/>
                      <a:ext cx="5580380" cy="1426157"/>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1035" w:name="_Ref157230003"/>
      <w:r w:rsidRPr="00084655">
        <w:t xml:space="preserve">Figure </w:t>
      </w:r>
      <w:r w:rsidR="00E900AA">
        <w:fldChar w:fldCharType="begin"/>
      </w:r>
      <w:r w:rsidR="00FB7375">
        <w:instrText xml:space="preserve"> </w:instrText>
      </w:r>
      <w:r w:rsidR="00567E0A">
        <w:instrText>SEQ</w:instrText>
      </w:r>
      <w:r w:rsidR="00FB7375">
        <w:instrText xml:space="preserve"> Figure \* ARABIC </w:instrText>
      </w:r>
      <w:r w:rsidR="00E900AA">
        <w:fldChar w:fldCharType="separate"/>
      </w:r>
      <w:r w:rsidR="00FF3B3D">
        <w:rPr>
          <w:noProof/>
        </w:rPr>
        <w:t>109</w:t>
      </w:r>
      <w:r w:rsidR="00E900AA">
        <w:rPr>
          <w:noProof/>
        </w:rPr>
        <w:fldChar w:fldCharType="end"/>
      </w:r>
      <w:bookmarkEnd w:id="1035"/>
      <w:r w:rsidRPr="00084655">
        <w:t>: Part of the report on Blackfern spectra</w:t>
      </w:r>
    </w:p>
    <w:p w:rsidR="002A0FFE" w:rsidRPr="00084655" w:rsidRDefault="002A0FFE" w:rsidP="00A7583F">
      <w:pPr>
        <w:pStyle w:val="Heading3"/>
      </w:pPr>
      <w:bookmarkStart w:id="1036" w:name="_Ref180463132"/>
      <w:bookmarkStart w:id="1037" w:name="_Toc355280429"/>
      <w:bookmarkStart w:id="1038" w:name="_Toc356807375"/>
      <w:r w:rsidRPr="00084655">
        <w:t>Exporting Data to CSV</w:t>
      </w:r>
      <w:bookmarkEnd w:id="1036"/>
      <w:bookmarkEnd w:id="1037"/>
      <w:bookmarkEnd w:id="1038"/>
    </w:p>
    <w:p w:rsidR="002A0FFE" w:rsidRPr="00084655" w:rsidRDefault="002A0FFE" w:rsidP="006820AE">
      <w:pPr>
        <w:pStyle w:val="Body"/>
      </w:pPr>
      <w:r w:rsidRPr="00084655">
        <w:t xml:space="preserve">Relevant sections: </w:t>
      </w:r>
      <w:fldSimple w:instr=" REF _Ref153765394 \r \h  \* MERGEFORMAT ">
        <w:r w:rsidR="00FF3B3D">
          <w:t>8</w:t>
        </w:r>
      </w:fldSimple>
      <w:r w:rsidRPr="00084655">
        <w:t xml:space="preserve">, </w:t>
      </w:r>
      <w:fldSimple w:instr=" REF _Ref157230540 \r \h  \* MERGEFORMAT ">
        <w:r w:rsidR="00FF3B3D">
          <w:t>8.4</w:t>
        </w:r>
      </w:fldSimple>
    </w:p>
    <w:p w:rsidR="002A0FFE" w:rsidRPr="00084655" w:rsidRDefault="002A0FFE" w:rsidP="006820AE">
      <w:pPr>
        <w:pStyle w:val="Body"/>
      </w:pPr>
      <w:r w:rsidRPr="00084655">
        <w:t xml:space="preserve">Select File Export in the Query Builder (first select some data as described in </w:t>
      </w:r>
      <w:fldSimple w:instr=" REF _Ref157230477 \r \h  \* MERGEFORMAT ">
        <w:r w:rsidR="00FF3B3D">
          <w:t>14.2.3</w:t>
        </w:r>
      </w:fldSimple>
      <w:r w:rsidRPr="00084655">
        <w:t xml:space="preserve">). Specify CSV as file format, an output directory (use the Browse button to select a directory) and a base filename and then press ‘OK’ (cf. </w:t>
      </w:r>
      <w:fldSimple w:instr=" REF _Ref180461994 \h  \* MERGEFORMAT ">
        <w:r w:rsidR="00FF3B3D" w:rsidRPr="00084655">
          <w:t xml:space="preserve">Figure </w:t>
        </w:r>
        <w:r w:rsidR="00FF3B3D">
          <w:rPr>
            <w:noProof/>
          </w:rPr>
          <w:t>110</w:t>
        </w:r>
      </w:fldSimple>
      <w:r w:rsidRPr="00084655">
        <w:t xml:space="preserve">) (see also </w:t>
      </w:r>
      <w:fldSimple w:instr=" REF _Ref157230540 \r \h  \* MERGEFORMAT ">
        <w:r w:rsidR="00FF3B3D">
          <w:t>8.4</w:t>
        </w:r>
      </w:fldSimple>
      <w:r w:rsidRPr="00084655">
        <w:t>).</w:t>
      </w:r>
    </w:p>
    <w:p w:rsidR="002A0FFE" w:rsidRPr="00084655" w:rsidRDefault="00410FC7" w:rsidP="00EB49E0">
      <w:pPr>
        <w:pStyle w:val="Figure"/>
      </w:pPr>
      <w:r>
        <w:rPr>
          <w:lang w:val="en-AU"/>
        </w:rPr>
        <w:drawing>
          <wp:inline distT="0" distB="0" distL="0" distR="0">
            <wp:extent cx="5577840" cy="2275840"/>
            <wp:effectExtent l="25400" t="0" r="10160"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145"/>
                    <a:srcRect/>
                    <a:stretch>
                      <a:fillRect/>
                    </a:stretch>
                  </pic:blipFill>
                  <pic:spPr bwMode="auto">
                    <a:xfrm>
                      <a:off x="0" y="0"/>
                      <a:ext cx="5577840" cy="2275840"/>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1039" w:name="_Ref180461994"/>
      <w:r w:rsidRPr="00084655">
        <w:t xml:space="preserve">Figure </w:t>
      </w:r>
      <w:r w:rsidR="00E900AA">
        <w:fldChar w:fldCharType="begin"/>
      </w:r>
      <w:r w:rsidR="00FB7375">
        <w:instrText xml:space="preserve"> </w:instrText>
      </w:r>
      <w:r w:rsidR="00567E0A">
        <w:instrText>SEQ</w:instrText>
      </w:r>
      <w:r w:rsidR="00FB7375">
        <w:instrText xml:space="preserve"> Figure \* ARABIC </w:instrText>
      </w:r>
      <w:r w:rsidR="00E900AA">
        <w:fldChar w:fldCharType="separate"/>
      </w:r>
      <w:r w:rsidR="00FF3B3D">
        <w:rPr>
          <w:noProof/>
        </w:rPr>
        <w:t>110</w:t>
      </w:r>
      <w:r w:rsidR="00E900AA">
        <w:rPr>
          <w:noProof/>
        </w:rPr>
        <w:fldChar w:fldCharType="end"/>
      </w:r>
      <w:bookmarkEnd w:id="1039"/>
      <w:r w:rsidRPr="00084655">
        <w:t>: File export dialog</w:t>
      </w:r>
    </w:p>
    <w:p w:rsidR="002A0FFE" w:rsidRPr="00084655" w:rsidRDefault="002A0FFE" w:rsidP="00EB49E0">
      <w:pPr>
        <w:pStyle w:val="Figure"/>
      </w:pPr>
      <w:r w:rsidRPr="00084655">
        <w:t>A message box will appear once the export is finished.</w:t>
      </w:r>
    </w:p>
    <w:p w:rsidR="002A0FFE" w:rsidRPr="00084655" w:rsidRDefault="002A0FFE" w:rsidP="00EB49E0">
      <w:pPr>
        <w:pStyle w:val="Figure"/>
      </w:pPr>
      <w:r w:rsidRPr="00084655">
        <w:t xml:space="preserve">Use your file system browser to have a look at the output file that has been written into the output directory you specified (cf. </w:t>
      </w:r>
      <w:fldSimple w:instr=" REF _Ref180462512 \h  \* MERGEFORMAT ">
        <w:r w:rsidR="00FF3B3D" w:rsidRPr="00084655">
          <w:t xml:space="preserve">Figure </w:t>
        </w:r>
        <w:r w:rsidR="00FF3B3D">
          <w:t>111</w:t>
        </w:r>
      </w:fldSimple>
      <w:r w:rsidRPr="00084655">
        <w:t>). The file name is partly auto-generated and includes the following parts:</w:t>
      </w:r>
    </w:p>
    <w:p w:rsidR="002A0FFE" w:rsidRPr="00084655" w:rsidRDefault="002A0FFE" w:rsidP="006820AE">
      <w:pPr>
        <w:pStyle w:val="Bullet"/>
      </w:pPr>
      <w:r w:rsidRPr="00084655">
        <w:t>blackfern: the base name you specified</w:t>
      </w:r>
    </w:p>
    <w:p w:rsidR="002A0FFE" w:rsidRPr="00084655" w:rsidRDefault="002A0FFE" w:rsidP="006820AE">
      <w:pPr>
        <w:pStyle w:val="Bullet"/>
      </w:pPr>
      <w:r w:rsidRPr="00084655">
        <w:t xml:space="preserve">INR_ASD: name of the instrument used to sample the data </w:t>
      </w:r>
    </w:p>
    <w:p w:rsidR="008756B5" w:rsidRDefault="008756B5" w:rsidP="006820AE">
      <w:pPr>
        <w:pStyle w:val="Bullet"/>
      </w:pPr>
      <w:r>
        <w:t>ASD FS FR-3: the sensor type</w:t>
      </w:r>
    </w:p>
    <w:p w:rsidR="002A0FFE" w:rsidRPr="00084655" w:rsidRDefault="008756B5" w:rsidP="00EB49E0">
      <w:pPr>
        <w:pStyle w:val="Figure"/>
      </w:pPr>
      <w:r>
        <w:rPr>
          <w:lang w:val="en-AU"/>
        </w:rPr>
        <w:drawing>
          <wp:inline distT="0" distB="0" distL="0" distR="0">
            <wp:extent cx="2334260" cy="320064"/>
            <wp:effectExtent l="25400" t="0" r="2540" b="0"/>
            <wp:docPr id="31"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46"/>
                    <a:srcRect/>
                    <a:stretch>
                      <a:fillRect/>
                    </a:stretch>
                  </pic:blipFill>
                  <pic:spPr bwMode="auto">
                    <a:xfrm>
                      <a:off x="0" y="0"/>
                      <a:ext cx="2337022" cy="320443"/>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1040" w:name="_Ref180462512"/>
      <w:r w:rsidRPr="00084655">
        <w:t xml:space="preserve">Figure </w:t>
      </w:r>
      <w:r w:rsidR="00E900AA">
        <w:fldChar w:fldCharType="begin"/>
      </w:r>
      <w:r w:rsidR="00FB7375">
        <w:instrText xml:space="preserve"> </w:instrText>
      </w:r>
      <w:r w:rsidR="00567E0A">
        <w:instrText>SEQ</w:instrText>
      </w:r>
      <w:r w:rsidR="00FB7375">
        <w:instrText xml:space="preserve"> Figure \* ARABIC </w:instrText>
      </w:r>
      <w:r w:rsidR="00E900AA">
        <w:fldChar w:fldCharType="separate"/>
      </w:r>
      <w:r w:rsidR="00FF3B3D">
        <w:rPr>
          <w:noProof/>
        </w:rPr>
        <w:t>111</w:t>
      </w:r>
      <w:r w:rsidR="00E900AA">
        <w:rPr>
          <w:noProof/>
        </w:rPr>
        <w:fldChar w:fldCharType="end"/>
      </w:r>
      <w:bookmarkEnd w:id="1040"/>
      <w:r w:rsidRPr="00084655">
        <w:t>: Exported CSV file</w:t>
      </w:r>
    </w:p>
    <w:p w:rsidR="002A0FFE" w:rsidRPr="00084655" w:rsidRDefault="002A0FFE" w:rsidP="006820AE">
      <w:pPr>
        <w:pStyle w:val="Body"/>
      </w:pPr>
      <w:r w:rsidRPr="00084655">
        <w:t xml:space="preserve">CSV files can be conveniently loaded into spreadsheet and statistics applications. Alternatively you can view them in a text editor. </w:t>
      </w:r>
    </w:p>
    <w:p w:rsidR="002A0FFE" w:rsidRPr="00084655" w:rsidRDefault="002A0FFE" w:rsidP="006820AE">
      <w:pPr>
        <w:pStyle w:val="Body"/>
      </w:pPr>
      <w:r w:rsidRPr="00084655">
        <w:t>CSV files can be split into header and body</w:t>
      </w:r>
      <w:r w:rsidR="007B7944">
        <w:t>,</w:t>
      </w:r>
      <w:r w:rsidRPr="00084655">
        <w:t xml:space="preserve"> where the header contains all metadata and the body consists of the channel and spectral information. </w:t>
      </w:r>
    </w:p>
    <w:p w:rsidR="002A0FFE" w:rsidRPr="00084655" w:rsidRDefault="00E900AA" w:rsidP="006820AE">
      <w:pPr>
        <w:pStyle w:val="Body"/>
      </w:pPr>
      <w:fldSimple w:instr=" REF _Ref157231403 \h  \* MERGEFORMAT ">
        <w:r w:rsidR="00FF3B3D" w:rsidRPr="00084655">
          <w:t xml:space="preserve">Figure </w:t>
        </w:r>
        <w:r w:rsidR="00FF3B3D">
          <w:rPr>
            <w:noProof/>
          </w:rPr>
          <w:t>112</w:t>
        </w:r>
      </w:fldSimple>
      <w:r w:rsidR="002A0FFE" w:rsidRPr="00084655">
        <w:t xml:space="preserve"> shows a spectral plot of the first six Blackfern spectra in Micr</w:t>
      </w:r>
      <w:r w:rsidR="007B7944">
        <w:t>osoft Excel. The first column contains</w:t>
      </w:r>
      <w:r w:rsidR="002A0FFE" w:rsidRPr="00084655">
        <w:t xml:space="preserve"> the central wavelength of the </w:t>
      </w:r>
      <w:r w:rsidR="007B7944">
        <w:t>bands</w:t>
      </w:r>
      <w:r w:rsidR="002A0FFE" w:rsidRPr="00084655">
        <w:t xml:space="preserve"> in nanometres.</w:t>
      </w:r>
    </w:p>
    <w:p w:rsidR="002A0FFE" w:rsidRPr="00084655" w:rsidRDefault="00410FC7" w:rsidP="00EB49E0">
      <w:pPr>
        <w:pStyle w:val="Figure"/>
      </w:pPr>
      <w:r>
        <w:rPr>
          <w:lang w:val="en-AU"/>
        </w:rPr>
        <w:drawing>
          <wp:inline distT="0" distB="0" distL="0" distR="0">
            <wp:extent cx="3982720" cy="2164080"/>
            <wp:effectExtent l="25400" t="0" r="508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pic:cNvPicPr>
                      <a:picLocks noChangeAspect="1" noChangeArrowheads="1"/>
                    </pic:cNvPicPr>
                  </pic:nvPicPr>
                  <pic:blipFill>
                    <a:blip r:embed="rId147"/>
                    <a:srcRect/>
                    <a:stretch>
                      <a:fillRect/>
                    </a:stretch>
                  </pic:blipFill>
                  <pic:spPr bwMode="auto">
                    <a:xfrm>
                      <a:off x="0" y="0"/>
                      <a:ext cx="3982720" cy="2164080"/>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1041" w:name="_Ref157231403"/>
      <w:r w:rsidRPr="00084655">
        <w:t xml:space="preserve">Figure </w:t>
      </w:r>
      <w:r w:rsidR="00E900AA">
        <w:fldChar w:fldCharType="begin"/>
      </w:r>
      <w:r w:rsidR="00FB7375">
        <w:instrText xml:space="preserve"> </w:instrText>
      </w:r>
      <w:r w:rsidR="00567E0A">
        <w:instrText>SEQ</w:instrText>
      </w:r>
      <w:r w:rsidR="00FB7375">
        <w:instrText xml:space="preserve"> Figure \* ARABIC </w:instrText>
      </w:r>
      <w:r w:rsidR="00E900AA">
        <w:fldChar w:fldCharType="separate"/>
      </w:r>
      <w:r w:rsidR="00FF3B3D">
        <w:rPr>
          <w:noProof/>
        </w:rPr>
        <w:t>112</w:t>
      </w:r>
      <w:r w:rsidR="00E900AA">
        <w:rPr>
          <w:noProof/>
        </w:rPr>
        <w:fldChar w:fldCharType="end"/>
      </w:r>
      <w:bookmarkEnd w:id="1041"/>
      <w:r w:rsidRPr="00084655">
        <w:t>: Example of a spectral (XY) plot in Microsoft Excel</w:t>
      </w:r>
    </w:p>
    <w:p w:rsidR="002A0FFE" w:rsidRPr="00084655" w:rsidRDefault="002A0FFE" w:rsidP="00A7583F">
      <w:pPr>
        <w:pStyle w:val="Heading3"/>
      </w:pPr>
      <w:bookmarkStart w:id="1042" w:name="_Toc355280430"/>
      <w:bookmarkStart w:id="1043" w:name="_Toc356807376"/>
      <w:r w:rsidRPr="00084655">
        <w:t>Exporting Data to ENVI Spectral Libraries</w:t>
      </w:r>
      <w:bookmarkEnd w:id="1042"/>
      <w:bookmarkEnd w:id="1043"/>
    </w:p>
    <w:p w:rsidR="002A0FFE" w:rsidRPr="00084655" w:rsidRDefault="002A0FFE" w:rsidP="006820AE">
      <w:pPr>
        <w:pStyle w:val="Body"/>
      </w:pPr>
      <w:r w:rsidRPr="00084655">
        <w:t xml:space="preserve">Relevant sections: </w:t>
      </w:r>
      <w:fldSimple w:instr=" REF _Ref153765394 \r \h  \* MERGEFORMAT ">
        <w:r w:rsidR="00FF3B3D">
          <w:t>8</w:t>
        </w:r>
      </w:fldSimple>
      <w:r w:rsidRPr="00084655">
        <w:t xml:space="preserve">, </w:t>
      </w:r>
      <w:fldSimple w:instr=" REF _Ref157230540 \r \h  \* MERGEFORMAT ">
        <w:r w:rsidR="00FF3B3D">
          <w:t>8.4</w:t>
        </w:r>
      </w:fldSimple>
    </w:p>
    <w:p w:rsidR="002A0FFE" w:rsidRPr="00084655" w:rsidRDefault="002A0FFE" w:rsidP="006820AE">
      <w:pPr>
        <w:pStyle w:val="Note"/>
      </w:pPr>
      <w:r w:rsidRPr="006820AE">
        <w:t>Note</w:t>
      </w:r>
      <w:r w:rsidR="006820AE" w:rsidRPr="006820AE">
        <w:tab/>
        <w:t>T</w:t>
      </w:r>
      <w:r w:rsidRPr="006820AE">
        <w:t>his exercise assumes that you have access to ENVI. If this is not the case you may skip</w:t>
      </w:r>
      <w:r w:rsidRPr="00084655">
        <w:t xml:space="preserve"> it.</w:t>
      </w:r>
    </w:p>
    <w:p w:rsidR="002A0FFE" w:rsidRPr="00084655" w:rsidRDefault="002A0FFE" w:rsidP="006820AE">
      <w:pPr>
        <w:pStyle w:val="Body"/>
      </w:pPr>
      <w:r w:rsidRPr="00084655">
        <w:t xml:space="preserve">As a first step repeat the process of file exporting as described for CSV Files in </w:t>
      </w:r>
      <w:r w:rsidR="00E900AA">
        <w:fldChar w:fldCharType="begin"/>
      </w:r>
      <w:r w:rsidR="00625CA9">
        <w:instrText xml:space="preserve"> </w:instrText>
      </w:r>
      <w:r w:rsidR="00567E0A">
        <w:instrText>REF</w:instrText>
      </w:r>
      <w:r w:rsidR="00625CA9">
        <w:instrText xml:space="preserve"> _Ref180463132 \r \h </w:instrText>
      </w:r>
      <w:r w:rsidR="00E900AA">
        <w:fldChar w:fldCharType="separate"/>
      </w:r>
      <w:r w:rsidR="00FF3B3D">
        <w:t>14.2.4</w:t>
      </w:r>
      <w:r w:rsidR="00E900AA">
        <w:fldChar w:fldCharType="end"/>
      </w:r>
      <w:r w:rsidRPr="00084655">
        <w:t xml:space="preserve"> but change the file format to ENVI SLB.</w:t>
      </w:r>
    </w:p>
    <w:p w:rsidR="002A0FFE" w:rsidRPr="00084655" w:rsidRDefault="002A0FFE" w:rsidP="006820AE">
      <w:pPr>
        <w:pStyle w:val="Body"/>
      </w:pPr>
      <w:r w:rsidRPr="00084655">
        <w:t>To ope</w:t>
      </w:r>
      <w:r w:rsidR="00FC20CD">
        <w:t>n SLB files in ENVI, start ENVI</w:t>
      </w:r>
      <w:r w:rsidRPr="00084655">
        <w:t xml:space="preserve"> </w:t>
      </w:r>
      <w:r w:rsidR="00FC20CD">
        <w:t xml:space="preserve">and </w:t>
      </w:r>
      <w:r w:rsidRPr="00084655">
        <w:t xml:space="preserve">select ‘Spectral’-&gt;’Spectral Libraries’-&gt;Spectral Library Viewer’. Specify an input file by selecting the .slb file (cf. </w:t>
      </w:r>
      <w:r w:rsidR="00E900AA">
        <w:fldChar w:fldCharType="begin"/>
      </w:r>
      <w:r w:rsidR="00625CA9">
        <w:instrText xml:space="preserve"> </w:instrText>
      </w:r>
      <w:r w:rsidR="00567E0A">
        <w:instrText>REF</w:instrText>
      </w:r>
      <w:r w:rsidR="00625CA9">
        <w:instrText xml:space="preserve"> _Ref157235960 \h </w:instrText>
      </w:r>
      <w:r w:rsidR="00E900AA">
        <w:fldChar w:fldCharType="separate"/>
      </w:r>
      <w:r w:rsidR="00FF3B3D" w:rsidRPr="00084655">
        <w:t xml:space="preserve">Figure </w:t>
      </w:r>
      <w:r w:rsidR="00FF3B3D">
        <w:rPr>
          <w:noProof/>
        </w:rPr>
        <w:t>113</w:t>
      </w:r>
      <w:r w:rsidR="00E900AA">
        <w:fldChar w:fldCharType="end"/>
      </w:r>
      <w:r w:rsidRPr="00084655">
        <w:t>).</w:t>
      </w:r>
    </w:p>
    <w:p w:rsidR="002A0FFE" w:rsidRPr="00084655" w:rsidRDefault="00410FC7" w:rsidP="00EB49E0">
      <w:pPr>
        <w:pStyle w:val="Figure"/>
      </w:pPr>
      <w:r>
        <w:rPr>
          <w:lang w:val="en-AU"/>
        </w:rPr>
        <w:drawing>
          <wp:inline distT="0" distB="0" distL="0" distR="0">
            <wp:extent cx="2194560" cy="2143760"/>
            <wp:effectExtent l="25400" t="0" r="0" b="0"/>
            <wp:docPr id="85" name="Picture 85" descr="Screenshot-Please Select a Fi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 descr="Screenshot-Please Select a File"/>
                    <pic:cNvPicPr>
                      <a:picLocks noChangeAspect="1" noChangeArrowheads="1"/>
                    </pic:cNvPicPr>
                  </pic:nvPicPr>
                  <pic:blipFill>
                    <a:blip r:embed="rId148"/>
                    <a:srcRect/>
                    <a:stretch>
                      <a:fillRect/>
                    </a:stretch>
                  </pic:blipFill>
                  <pic:spPr bwMode="auto">
                    <a:xfrm>
                      <a:off x="0" y="0"/>
                      <a:ext cx="2194560" cy="2143760"/>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1044" w:name="_Ref157235960"/>
      <w:r w:rsidRPr="00084655">
        <w:t xml:space="preserve">Figure </w:t>
      </w:r>
      <w:r w:rsidR="00E900AA">
        <w:fldChar w:fldCharType="begin"/>
      </w:r>
      <w:r w:rsidR="00FB7375">
        <w:instrText xml:space="preserve"> </w:instrText>
      </w:r>
      <w:r w:rsidR="00567E0A">
        <w:instrText>SEQ</w:instrText>
      </w:r>
      <w:r w:rsidR="00FB7375">
        <w:instrText xml:space="preserve"> Figure \* ARABIC </w:instrText>
      </w:r>
      <w:r w:rsidR="00E900AA">
        <w:fldChar w:fldCharType="separate"/>
      </w:r>
      <w:r w:rsidR="00FF3B3D">
        <w:rPr>
          <w:noProof/>
        </w:rPr>
        <w:t>113</w:t>
      </w:r>
      <w:r w:rsidR="00E900AA">
        <w:rPr>
          <w:noProof/>
        </w:rPr>
        <w:fldChar w:fldCharType="end"/>
      </w:r>
      <w:bookmarkEnd w:id="1044"/>
      <w:r w:rsidRPr="00084655">
        <w:t>: Selecting an slb file to load as spectral library</w:t>
      </w:r>
    </w:p>
    <w:p w:rsidR="002A0FFE" w:rsidRPr="00084655" w:rsidRDefault="002A0FFE" w:rsidP="006820AE">
      <w:pPr>
        <w:pStyle w:val="Body"/>
      </w:pPr>
      <w:r w:rsidRPr="00084655">
        <w:t xml:space="preserve">The spectra names can then be displayed in the Spectral Library viewer (cf. </w:t>
      </w:r>
      <w:fldSimple w:instr=" REF _Ref157236300 \h  \* MERGEFORMAT ">
        <w:r w:rsidR="00FF3B3D" w:rsidRPr="00084655">
          <w:t xml:space="preserve">Figure </w:t>
        </w:r>
        <w:r w:rsidR="00FF3B3D">
          <w:rPr>
            <w:noProof/>
          </w:rPr>
          <w:t>114</w:t>
        </w:r>
      </w:fldSimple>
      <w:r w:rsidRPr="00084655">
        <w:t xml:space="preserve">) and plotted as Spectral Library Plots. Note that the maximum range of the Y axis must be set to 1 manually as otherwise only noise will be visible (cf. </w:t>
      </w:r>
      <w:fldSimple w:instr=" REF _Ref157236480 \h  \* MERGEFORMAT ">
        <w:r w:rsidR="00FF3B3D" w:rsidRPr="00084655">
          <w:t xml:space="preserve">Figure </w:t>
        </w:r>
        <w:r w:rsidR="00FF3B3D">
          <w:rPr>
            <w:noProof/>
          </w:rPr>
          <w:t>115</w:t>
        </w:r>
      </w:fldSimple>
      <w:r w:rsidRPr="00084655">
        <w:t>).</w:t>
      </w:r>
    </w:p>
    <w:p w:rsidR="002A0FFE" w:rsidRPr="00084655" w:rsidRDefault="00410FC7" w:rsidP="00EB49E0">
      <w:pPr>
        <w:pStyle w:val="Figure"/>
      </w:pPr>
      <w:r>
        <w:rPr>
          <w:lang w:val="en-AU"/>
        </w:rPr>
        <w:drawing>
          <wp:inline distT="0" distB="0" distL="0" distR="0">
            <wp:extent cx="1920240" cy="1747520"/>
            <wp:effectExtent l="25400" t="0" r="10160" b="0"/>
            <wp:docPr id="86" name="Picture 86" descr="Screenshot-Spectral Library View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 descr="Screenshot-Spectral Library Viewer"/>
                    <pic:cNvPicPr>
                      <a:picLocks noChangeAspect="1" noChangeArrowheads="1"/>
                    </pic:cNvPicPr>
                  </pic:nvPicPr>
                  <pic:blipFill>
                    <a:blip r:embed="rId149"/>
                    <a:srcRect/>
                    <a:stretch>
                      <a:fillRect/>
                    </a:stretch>
                  </pic:blipFill>
                  <pic:spPr bwMode="auto">
                    <a:xfrm>
                      <a:off x="0" y="0"/>
                      <a:ext cx="1920240" cy="1747520"/>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1045" w:name="_Ref157236300"/>
      <w:r w:rsidRPr="00084655">
        <w:t xml:space="preserve">Figure </w:t>
      </w:r>
      <w:r w:rsidR="00E900AA">
        <w:fldChar w:fldCharType="begin"/>
      </w:r>
      <w:r w:rsidR="00FB7375">
        <w:instrText xml:space="preserve"> </w:instrText>
      </w:r>
      <w:r w:rsidR="00567E0A">
        <w:instrText>SEQ</w:instrText>
      </w:r>
      <w:r w:rsidR="00FB7375">
        <w:instrText xml:space="preserve"> Figure \* ARABIC </w:instrText>
      </w:r>
      <w:r w:rsidR="00E900AA">
        <w:fldChar w:fldCharType="separate"/>
      </w:r>
      <w:r w:rsidR="00FF3B3D">
        <w:rPr>
          <w:noProof/>
        </w:rPr>
        <w:t>114</w:t>
      </w:r>
      <w:r w:rsidR="00E900AA">
        <w:rPr>
          <w:noProof/>
        </w:rPr>
        <w:fldChar w:fldCharType="end"/>
      </w:r>
      <w:bookmarkEnd w:id="1045"/>
      <w:r w:rsidRPr="00084655">
        <w:t>: Spectra listed in the Spectral Library Viewer</w:t>
      </w:r>
    </w:p>
    <w:p w:rsidR="002A0FFE" w:rsidRPr="00084655" w:rsidRDefault="00410FC7" w:rsidP="00EB49E0">
      <w:pPr>
        <w:pStyle w:val="Figure"/>
      </w:pPr>
      <w:r>
        <w:rPr>
          <w:lang w:val="en-AU"/>
        </w:rPr>
        <w:drawing>
          <wp:inline distT="0" distB="0" distL="0" distR="0">
            <wp:extent cx="2783840" cy="2377440"/>
            <wp:effectExtent l="25400" t="0" r="10160" b="0"/>
            <wp:docPr id="87" name="Picture 87" descr="Screenshot-Spectral Library Plo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 descr="Screenshot-Spectral Library Plots"/>
                    <pic:cNvPicPr>
                      <a:picLocks noChangeAspect="1" noChangeArrowheads="1"/>
                    </pic:cNvPicPr>
                  </pic:nvPicPr>
                  <pic:blipFill>
                    <a:blip r:embed="rId150"/>
                    <a:srcRect/>
                    <a:stretch>
                      <a:fillRect/>
                    </a:stretch>
                  </pic:blipFill>
                  <pic:spPr bwMode="auto">
                    <a:xfrm>
                      <a:off x="0" y="0"/>
                      <a:ext cx="2783840" cy="2377440"/>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1046" w:name="_Ref157236480"/>
      <w:r w:rsidRPr="00084655">
        <w:t xml:space="preserve">Figure </w:t>
      </w:r>
      <w:r w:rsidR="00E900AA">
        <w:fldChar w:fldCharType="begin"/>
      </w:r>
      <w:r w:rsidR="00FB7375">
        <w:instrText xml:space="preserve"> </w:instrText>
      </w:r>
      <w:r w:rsidR="00567E0A">
        <w:instrText>SEQ</w:instrText>
      </w:r>
      <w:r w:rsidR="00FB7375">
        <w:instrText xml:space="preserve"> Figure \* ARABIC </w:instrText>
      </w:r>
      <w:r w:rsidR="00E900AA">
        <w:fldChar w:fldCharType="separate"/>
      </w:r>
      <w:r w:rsidR="00FF3B3D">
        <w:rPr>
          <w:noProof/>
        </w:rPr>
        <w:t>115</w:t>
      </w:r>
      <w:r w:rsidR="00E900AA">
        <w:rPr>
          <w:noProof/>
        </w:rPr>
        <w:fldChar w:fldCharType="end"/>
      </w:r>
      <w:bookmarkEnd w:id="1046"/>
      <w:r w:rsidRPr="00084655">
        <w:t>: Blackfern spectra as Spectral Library Plots</w:t>
      </w:r>
    </w:p>
    <w:p w:rsidR="002A0FFE" w:rsidRPr="00084655" w:rsidRDefault="002A0FFE" w:rsidP="00A7583F">
      <w:pPr>
        <w:pStyle w:val="Heading3"/>
      </w:pPr>
      <w:bookmarkStart w:id="1047" w:name="_Toc355280431"/>
      <w:bookmarkStart w:id="1048" w:name="_Toc356807377"/>
      <w:r w:rsidRPr="00084655">
        <w:t>Editing Metadata</w:t>
      </w:r>
      <w:bookmarkEnd w:id="1047"/>
      <w:bookmarkEnd w:id="1048"/>
    </w:p>
    <w:p w:rsidR="002A0FFE" w:rsidRPr="00084655" w:rsidRDefault="002A0FFE" w:rsidP="006820AE">
      <w:pPr>
        <w:pStyle w:val="Body"/>
      </w:pPr>
      <w:r w:rsidRPr="00084655">
        <w:t xml:space="preserve">Relevant section: </w:t>
      </w:r>
      <w:fldSimple w:instr=" REF _Ref157236952 \r \h  \* MERGEFORMAT ">
        <w:r w:rsidR="00FF3B3D">
          <w:t>7.4</w:t>
        </w:r>
      </w:fldSimple>
    </w:p>
    <w:p w:rsidR="002A0FFE" w:rsidRPr="00084655" w:rsidRDefault="002A0FFE" w:rsidP="006820AE">
      <w:pPr>
        <w:pStyle w:val="Body"/>
      </w:pPr>
      <w:r w:rsidRPr="00084655">
        <w:t xml:space="preserve">Open the metadata editor by selecting ‘Data Input’-&gt;’Edit metadata’ from the main menu and select your campaign. Note that in the ‘Campaign Data’ tab your name is automatically listed as Investigator. </w:t>
      </w:r>
    </w:p>
    <w:p w:rsidR="002A0FFE" w:rsidRPr="00084655" w:rsidRDefault="002A0FFE" w:rsidP="006820AE">
      <w:pPr>
        <w:pStyle w:val="Body"/>
      </w:pPr>
      <w:r w:rsidRPr="00084655">
        <w:t xml:space="preserve">Enter some description into the description text field, e.g. ‘Just a test’. Note that as soon as you change some data in the metadata editor the relevant ‘Update’ button (in this case the button in the campaign data section) gets activated (cf. </w:t>
      </w:r>
      <w:fldSimple w:instr=" REF _Ref180464635 \h  \* MERGEFORMAT ">
        <w:r w:rsidR="00FF3B3D" w:rsidRPr="00084655">
          <w:t xml:space="preserve">Figure </w:t>
        </w:r>
        <w:r w:rsidR="00FF3B3D">
          <w:rPr>
            <w:noProof/>
          </w:rPr>
          <w:t>116</w:t>
        </w:r>
      </w:fldSimple>
      <w:r w:rsidRPr="00084655">
        <w:t>).</w:t>
      </w:r>
    </w:p>
    <w:p w:rsidR="002A0FFE" w:rsidRPr="00084655" w:rsidRDefault="002A0FFE" w:rsidP="006820AE">
      <w:pPr>
        <w:pStyle w:val="Body"/>
      </w:pPr>
      <w:r w:rsidRPr="00084655">
        <w:t>Perform the update by clicking on the update button. This stores your changes in the database. The update is done when the ‘Update’ button reverts to being grey and inactive.</w:t>
      </w:r>
    </w:p>
    <w:p w:rsidR="002A0FFE" w:rsidRPr="00084655" w:rsidRDefault="00410FC7" w:rsidP="00EB49E0">
      <w:pPr>
        <w:pStyle w:val="Figure"/>
      </w:pPr>
      <w:r>
        <w:rPr>
          <w:lang w:val="en-AU"/>
        </w:rPr>
        <w:drawing>
          <wp:inline distT="0" distB="0" distL="0" distR="0">
            <wp:extent cx="5577840" cy="2306320"/>
            <wp:effectExtent l="25400" t="0" r="10160"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
                    <pic:cNvPicPr>
                      <a:picLocks noChangeAspect="1" noChangeArrowheads="1"/>
                    </pic:cNvPicPr>
                  </pic:nvPicPr>
                  <pic:blipFill>
                    <a:blip r:embed="rId151"/>
                    <a:srcRect/>
                    <a:stretch>
                      <a:fillRect/>
                    </a:stretch>
                  </pic:blipFill>
                  <pic:spPr bwMode="auto">
                    <a:xfrm>
                      <a:off x="0" y="0"/>
                      <a:ext cx="5577840" cy="2306320"/>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1049" w:name="_Ref180464635"/>
      <w:r w:rsidRPr="00084655">
        <w:t xml:space="preserve">Figure </w:t>
      </w:r>
      <w:r w:rsidR="00E900AA">
        <w:fldChar w:fldCharType="begin"/>
      </w:r>
      <w:r w:rsidR="00FB7375">
        <w:instrText xml:space="preserve"> </w:instrText>
      </w:r>
      <w:r w:rsidR="00567E0A">
        <w:instrText>SEQ</w:instrText>
      </w:r>
      <w:r w:rsidR="00FB7375">
        <w:instrText xml:space="preserve"> Figure \* ARABIC </w:instrText>
      </w:r>
      <w:r w:rsidR="00E900AA">
        <w:fldChar w:fldCharType="separate"/>
      </w:r>
      <w:r w:rsidR="00FF3B3D">
        <w:rPr>
          <w:noProof/>
        </w:rPr>
        <w:t>116</w:t>
      </w:r>
      <w:r w:rsidR="00E900AA">
        <w:rPr>
          <w:noProof/>
        </w:rPr>
        <w:fldChar w:fldCharType="end"/>
      </w:r>
      <w:bookmarkEnd w:id="1049"/>
      <w:r w:rsidRPr="00084655">
        <w:t>: Editing the description of a campaign</w:t>
      </w:r>
    </w:p>
    <w:p w:rsidR="002A0FFE" w:rsidRPr="00084655" w:rsidRDefault="002A0FFE" w:rsidP="006820AE">
      <w:pPr>
        <w:pStyle w:val="Body"/>
      </w:pPr>
      <w:r w:rsidRPr="00084655">
        <w:t xml:space="preserve">Switch to the ‘Spectrum Data’ tab and select the ‘Blackfern’ folder in the Spectral Data Browser (cf. </w:t>
      </w:r>
      <w:r w:rsidR="00E900AA">
        <w:fldChar w:fldCharType="begin"/>
      </w:r>
      <w:r w:rsidR="00625CA9">
        <w:instrText xml:space="preserve"> </w:instrText>
      </w:r>
      <w:r w:rsidR="00567E0A">
        <w:instrText>REF</w:instrText>
      </w:r>
      <w:r w:rsidR="00625CA9">
        <w:instrText xml:space="preserve"> _Ref157237257 \h </w:instrText>
      </w:r>
      <w:r w:rsidR="00E900AA">
        <w:fldChar w:fldCharType="separate"/>
      </w:r>
      <w:r w:rsidR="00FF3B3D" w:rsidRPr="00084655">
        <w:t xml:space="preserve">Figure </w:t>
      </w:r>
      <w:r w:rsidR="00FF3B3D">
        <w:rPr>
          <w:noProof/>
        </w:rPr>
        <w:t>117</w:t>
      </w:r>
      <w:r w:rsidR="00E900AA">
        <w:fldChar w:fldCharType="end"/>
      </w:r>
      <w:r w:rsidRPr="00084655">
        <w:t>).</w:t>
      </w:r>
    </w:p>
    <w:p w:rsidR="002A0FFE" w:rsidRPr="00084655" w:rsidRDefault="00410FC7" w:rsidP="00EB49E0">
      <w:pPr>
        <w:pStyle w:val="Figure"/>
      </w:pPr>
      <w:r>
        <w:rPr>
          <w:lang w:val="en-AU"/>
        </w:rPr>
        <w:drawing>
          <wp:inline distT="0" distB="0" distL="0" distR="0">
            <wp:extent cx="1818640" cy="1330960"/>
            <wp:effectExtent l="25400" t="0" r="1016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
                    <pic:cNvPicPr>
                      <a:picLocks noChangeAspect="1" noChangeArrowheads="1"/>
                    </pic:cNvPicPr>
                  </pic:nvPicPr>
                  <pic:blipFill>
                    <a:blip r:embed="rId152"/>
                    <a:srcRect/>
                    <a:stretch>
                      <a:fillRect/>
                    </a:stretch>
                  </pic:blipFill>
                  <pic:spPr bwMode="auto">
                    <a:xfrm>
                      <a:off x="0" y="0"/>
                      <a:ext cx="1818640" cy="1330960"/>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1050" w:name="_Ref157237257"/>
      <w:r w:rsidRPr="00084655">
        <w:t xml:space="preserve">Figure </w:t>
      </w:r>
      <w:r w:rsidR="00E900AA">
        <w:fldChar w:fldCharType="begin"/>
      </w:r>
      <w:r w:rsidR="00FB7375">
        <w:instrText xml:space="preserve"> </w:instrText>
      </w:r>
      <w:r w:rsidR="00567E0A">
        <w:instrText>SEQ</w:instrText>
      </w:r>
      <w:r w:rsidR="00FB7375">
        <w:instrText xml:space="preserve"> Figure \* ARABIC </w:instrText>
      </w:r>
      <w:r w:rsidR="00E900AA">
        <w:fldChar w:fldCharType="separate"/>
      </w:r>
      <w:r w:rsidR="00FF3B3D">
        <w:rPr>
          <w:noProof/>
        </w:rPr>
        <w:t>117</w:t>
      </w:r>
      <w:r w:rsidR="00E900AA">
        <w:rPr>
          <w:noProof/>
        </w:rPr>
        <w:fldChar w:fldCharType="end"/>
      </w:r>
      <w:bookmarkEnd w:id="1050"/>
      <w:r w:rsidRPr="00084655">
        <w:t>: Selecting 'Blackfern' in the Spectral Data Browser of the Metadata Editor</w:t>
      </w:r>
    </w:p>
    <w:p w:rsidR="002A0FFE" w:rsidRPr="00084655" w:rsidRDefault="002A0FFE" w:rsidP="006820AE">
      <w:pPr>
        <w:pStyle w:val="Body"/>
      </w:pPr>
      <w:r w:rsidRPr="00084655">
        <w:t xml:space="preserve">By selecting multiple spectra (e.g. by selecting a folder or several single spectra) you automatically enter the so called ‘group update modus’. All data that you enter will apply to all the selected spectra. Note that some fields are not editable but greyed and inactive. These fields contain already individual spectrum </w:t>
      </w:r>
      <w:r w:rsidR="006F5275">
        <w:t>meta</w:t>
      </w:r>
      <w:r w:rsidRPr="00084655">
        <w:t xml:space="preserve">data and are therefore disabled. </w:t>
      </w:r>
    </w:p>
    <w:p w:rsidR="002A0FFE" w:rsidRPr="00084655" w:rsidRDefault="002A0FFE" w:rsidP="006820AE">
      <w:pPr>
        <w:pStyle w:val="Body"/>
      </w:pPr>
      <w:r w:rsidRPr="00084655">
        <w:t>As all the spectra under the Blackfern hierarch</w:t>
      </w:r>
      <w:r w:rsidR="006F5275">
        <w:t>y are of the same plant species and</w:t>
      </w:r>
      <w:r w:rsidRPr="00084655">
        <w:t xml:space="preserve"> entering the plant names can be done for all spectra </w:t>
      </w:r>
      <w:r w:rsidR="006F5275">
        <w:t>with a</w:t>
      </w:r>
      <w:r w:rsidRPr="00084655">
        <w:t xml:space="preserve"> </w:t>
      </w:r>
      <w:r w:rsidR="006F5275">
        <w:t xml:space="preserve">single </w:t>
      </w:r>
      <w:r w:rsidRPr="00084655">
        <w:t xml:space="preserve">operation. To enter a new name, click ‘Add’ in the ‘Names’ section. First type the common name ‘Blackfern’, then specify the type as ‘Common’ from the list (cf. </w:t>
      </w:r>
      <w:fldSimple w:instr=" REF _Ref157237726 \h  \* MERGEFORMAT ">
        <w:r w:rsidR="00FF3B3D" w:rsidRPr="00084655">
          <w:t xml:space="preserve">Figure </w:t>
        </w:r>
        <w:r w:rsidR="00FF3B3D">
          <w:rPr>
            <w:noProof/>
          </w:rPr>
          <w:t>118</w:t>
        </w:r>
      </w:fldSimple>
      <w:r w:rsidRPr="00084655">
        <w:t>). In a similar manner enter the Latin name: ‘Cyathea medullaris’.</w:t>
      </w:r>
    </w:p>
    <w:p w:rsidR="002A0FFE" w:rsidRPr="00084655" w:rsidRDefault="00410FC7" w:rsidP="00EB49E0">
      <w:pPr>
        <w:pStyle w:val="Figure"/>
      </w:pPr>
      <w:r>
        <w:rPr>
          <w:lang w:val="en-AU"/>
        </w:rPr>
        <w:drawing>
          <wp:inline distT="0" distB="0" distL="0" distR="0">
            <wp:extent cx="1869440" cy="1005840"/>
            <wp:effectExtent l="25400" t="0" r="10160" b="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
                    <pic:cNvPicPr>
                      <a:picLocks noChangeAspect="1" noChangeArrowheads="1"/>
                    </pic:cNvPicPr>
                  </pic:nvPicPr>
                  <pic:blipFill>
                    <a:blip r:embed="rId153"/>
                    <a:srcRect/>
                    <a:stretch>
                      <a:fillRect/>
                    </a:stretch>
                  </pic:blipFill>
                  <pic:spPr bwMode="auto">
                    <a:xfrm>
                      <a:off x="0" y="0"/>
                      <a:ext cx="1869440" cy="1005840"/>
                    </a:xfrm>
                    <a:prstGeom prst="rect">
                      <a:avLst/>
                    </a:prstGeom>
                    <a:noFill/>
                    <a:ln w="9525">
                      <a:noFill/>
                      <a:miter lim="800000"/>
                      <a:headEnd/>
                      <a:tailEnd/>
                    </a:ln>
                  </pic:spPr>
                </pic:pic>
              </a:graphicData>
            </a:graphic>
          </wp:inline>
        </w:drawing>
      </w:r>
      <w:r w:rsidR="002A0FFE" w:rsidRPr="00084655">
        <w:t xml:space="preserve"> </w:t>
      </w:r>
    </w:p>
    <w:p w:rsidR="002A0FFE" w:rsidRPr="00084655" w:rsidRDefault="002A0FFE" w:rsidP="00EB49E0">
      <w:pPr>
        <w:pStyle w:val="Caption"/>
      </w:pPr>
      <w:bookmarkStart w:id="1051" w:name="_Ref157237726"/>
      <w:r w:rsidRPr="00084655">
        <w:t xml:space="preserve">Figure </w:t>
      </w:r>
      <w:r w:rsidR="00E900AA">
        <w:fldChar w:fldCharType="begin"/>
      </w:r>
      <w:r w:rsidR="00FB7375">
        <w:instrText xml:space="preserve"> </w:instrText>
      </w:r>
      <w:r w:rsidR="00567E0A">
        <w:instrText>SEQ</w:instrText>
      </w:r>
      <w:r w:rsidR="00FB7375">
        <w:instrText xml:space="preserve"> Figure \* ARABIC </w:instrText>
      </w:r>
      <w:r w:rsidR="00E900AA">
        <w:fldChar w:fldCharType="separate"/>
      </w:r>
      <w:r w:rsidR="00FF3B3D">
        <w:rPr>
          <w:noProof/>
        </w:rPr>
        <w:t>118</w:t>
      </w:r>
      <w:r w:rsidR="00E900AA">
        <w:rPr>
          <w:noProof/>
        </w:rPr>
        <w:fldChar w:fldCharType="end"/>
      </w:r>
      <w:bookmarkEnd w:id="1051"/>
      <w:r w:rsidRPr="00084655">
        <w:t>: Entering a common name</w:t>
      </w:r>
    </w:p>
    <w:p w:rsidR="002A0FFE" w:rsidRPr="00084655" w:rsidRDefault="002A0FFE" w:rsidP="00EB49E0">
      <w:pPr>
        <w:pStyle w:val="Figure"/>
      </w:pPr>
      <w:r w:rsidRPr="00084655">
        <w:t xml:space="preserve">The names now appear as shown in </w:t>
      </w:r>
      <w:r w:rsidR="00E900AA">
        <w:fldChar w:fldCharType="begin"/>
      </w:r>
      <w:r w:rsidR="00625CA9">
        <w:instrText xml:space="preserve"> </w:instrText>
      </w:r>
      <w:r w:rsidR="00567E0A">
        <w:instrText>REF</w:instrText>
      </w:r>
      <w:r w:rsidR="00625CA9">
        <w:instrText xml:space="preserve"> _Ref157237895 \h </w:instrText>
      </w:r>
      <w:r w:rsidR="00E900AA">
        <w:fldChar w:fldCharType="separate"/>
      </w:r>
      <w:r w:rsidR="00FF3B3D" w:rsidRPr="00084655">
        <w:t xml:space="preserve">Figure </w:t>
      </w:r>
      <w:r w:rsidR="00FF3B3D">
        <w:t>119</w:t>
      </w:r>
      <w:r w:rsidR="00E900AA">
        <w:fldChar w:fldCharType="end"/>
      </w:r>
      <w:r w:rsidRPr="00084655">
        <w:t>. Note that the ‘Update’ button of the ‘Spectrum Data’ section has been activated. Perform now the update on the database</w:t>
      </w:r>
      <w:r w:rsidR="006F5275">
        <w:t xml:space="preserve"> by clicking the ‘Update’ button</w:t>
      </w:r>
      <w:r w:rsidRPr="00084655">
        <w:t>.</w:t>
      </w:r>
    </w:p>
    <w:p w:rsidR="002A0FFE" w:rsidRPr="00084655" w:rsidRDefault="00410FC7" w:rsidP="00EB49E0">
      <w:pPr>
        <w:pStyle w:val="Figure"/>
      </w:pPr>
      <w:r>
        <w:rPr>
          <w:lang w:val="en-AU"/>
        </w:rPr>
        <w:drawing>
          <wp:inline distT="0" distB="0" distL="0" distR="0">
            <wp:extent cx="2814320" cy="934720"/>
            <wp:effectExtent l="25400" t="0" r="5080"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
                    <pic:cNvPicPr>
                      <a:picLocks noChangeAspect="1" noChangeArrowheads="1"/>
                    </pic:cNvPicPr>
                  </pic:nvPicPr>
                  <pic:blipFill>
                    <a:blip r:embed="rId154"/>
                    <a:srcRect/>
                    <a:stretch>
                      <a:fillRect/>
                    </a:stretch>
                  </pic:blipFill>
                  <pic:spPr bwMode="auto">
                    <a:xfrm>
                      <a:off x="0" y="0"/>
                      <a:ext cx="2814320" cy="934720"/>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1052" w:name="_Ref157237895"/>
      <w:r w:rsidRPr="00084655">
        <w:t xml:space="preserve">Figure </w:t>
      </w:r>
      <w:r w:rsidR="00E900AA">
        <w:fldChar w:fldCharType="begin"/>
      </w:r>
      <w:r w:rsidR="00FB7375">
        <w:instrText xml:space="preserve"> </w:instrText>
      </w:r>
      <w:r w:rsidR="00567E0A">
        <w:instrText>SEQ</w:instrText>
      </w:r>
      <w:r w:rsidR="00FB7375">
        <w:instrText xml:space="preserve"> Figure \* ARABIC </w:instrText>
      </w:r>
      <w:r w:rsidR="00E900AA">
        <w:fldChar w:fldCharType="separate"/>
      </w:r>
      <w:r w:rsidR="00FF3B3D">
        <w:rPr>
          <w:noProof/>
        </w:rPr>
        <w:t>119</w:t>
      </w:r>
      <w:r w:rsidR="00E900AA">
        <w:rPr>
          <w:noProof/>
        </w:rPr>
        <w:fldChar w:fldCharType="end"/>
      </w:r>
      <w:bookmarkEnd w:id="1052"/>
      <w:r w:rsidRPr="00084655">
        <w:t>: Spectrum names</w:t>
      </w:r>
    </w:p>
    <w:p w:rsidR="002A0FFE" w:rsidRPr="00084655" w:rsidRDefault="002A0FFE" w:rsidP="006820AE">
      <w:pPr>
        <w:pStyle w:val="Body"/>
      </w:pPr>
      <w:r w:rsidRPr="00084655">
        <w:t>All three species (Blackfern, Cabbage Tree and Lemonwood) are typical for New Zealand forests. They all share a common landcover type. To set the landcover for all spectra, first select the top folder called ‘Vegetation_example’.</w:t>
      </w:r>
    </w:p>
    <w:p w:rsidR="002A0FFE" w:rsidRPr="00084655" w:rsidRDefault="00410FC7" w:rsidP="00EB49E0">
      <w:pPr>
        <w:pStyle w:val="Figure"/>
      </w:pPr>
      <w:r>
        <w:rPr>
          <w:lang w:val="en-AU"/>
        </w:rPr>
        <w:drawing>
          <wp:inline distT="0" distB="0" distL="0" distR="0">
            <wp:extent cx="1828800" cy="1036320"/>
            <wp:effectExtent l="25400" t="0" r="0" b="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2"/>
                    <pic:cNvPicPr>
                      <a:picLocks noChangeAspect="1" noChangeArrowheads="1"/>
                    </pic:cNvPicPr>
                  </pic:nvPicPr>
                  <pic:blipFill>
                    <a:blip r:embed="rId155"/>
                    <a:srcRect/>
                    <a:stretch>
                      <a:fillRect/>
                    </a:stretch>
                  </pic:blipFill>
                  <pic:spPr bwMode="auto">
                    <a:xfrm>
                      <a:off x="0" y="0"/>
                      <a:ext cx="1828800" cy="1036320"/>
                    </a:xfrm>
                    <a:prstGeom prst="rect">
                      <a:avLst/>
                    </a:prstGeom>
                    <a:noFill/>
                    <a:ln w="9525">
                      <a:noFill/>
                      <a:miter lim="800000"/>
                      <a:headEnd/>
                      <a:tailEnd/>
                    </a:ln>
                  </pic:spPr>
                </pic:pic>
              </a:graphicData>
            </a:graphic>
          </wp:inline>
        </w:drawing>
      </w:r>
    </w:p>
    <w:p w:rsidR="002A0FFE" w:rsidRPr="00084655" w:rsidRDefault="002A0FFE" w:rsidP="00EB49E0">
      <w:pPr>
        <w:pStyle w:val="Caption"/>
      </w:pPr>
      <w:r w:rsidRPr="00084655">
        <w:t xml:space="preserve">Figure </w:t>
      </w:r>
      <w:r w:rsidR="00E900AA">
        <w:fldChar w:fldCharType="begin"/>
      </w:r>
      <w:r w:rsidR="00FB7375">
        <w:instrText xml:space="preserve"> </w:instrText>
      </w:r>
      <w:r w:rsidR="00567E0A">
        <w:instrText>SEQ</w:instrText>
      </w:r>
      <w:r w:rsidR="00FB7375">
        <w:instrText xml:space="preserve"> Figure \* ARABIC </w:instrText>
      </w:r>
      <w:r w:rsidR="00E900AA">
        <w:fldChar w:fldCharType="separate"/>
      </w:r>
      <w:r w:rsidR="00FF3B3D">
        <w:rPr>
          <w:noProof/>
        </w:rPr>
        <w:t>120</w:t>
      </w:r>
      <w:r w:rsidR="00E900AA">
        <w:rPr>
          <w:noProof/>
        </w:rPr>
        <w:fldChar w:fldCharType="end"/>
      </w:r>
      <w:r w:rsidRPr="00084655">
        <w:t>: Selecting the top folder 'Vegetation_example'</w:t>
      </w:r>
    </w:p>
    <w:p w:rsidR="002A0FFE" w:rsidRPr="00084655" w:rsidRDefault="002A0FFE" w:rsidP="006820AE">
      <w:pPr>
        <w:pStyle w:val="Body"/>
      </w:pPr>
      <w:r w:rsidRPr="00084655">
        <w:t xml:space="preserve">Now select the landcover type ‘Deciduous Forest’ in the CORINE landcover tree (cf. </w:t>
      </w:r>
      <w:fldSimple w:instr=" REF _Ref157238434 \h  \* MERGEFORMAT ">
        <w:r w:rsidR="00FF3B3D" w:rsidRPr="00084655">
          <w:t xml:space="preserve">Figure </w:t>
        </w:r>
        <w:r w:rsidR="00FF3B3D">
          <w:rPr>
            <w:noProof/>
          </w:rPr>
          <w:t>121</w:t>
        </w:r>
      </w:fldSimple>
      <w:r w:rsidRPr="00084655">
        <w:t>). Press ‘Update’ to apply the selected landcover type to all spectra of this campaign.</w:t>
      </w:r>
    </w:p>
    <w:p w:rsidR="002A0FFE" w:rsidRPr="00084655" w:rsidRDefault="002A0FFE" w:rsidP="006820AE">
      <w:pPr>
        <w:pStyle w:val="Body"/>
      </w:pPr>
      <w:r w:rsidRPr="00084655">
        <w:t>You can now check the fact that indeed all spectra have this landcover type set by selecting single spectra in the Spectral Data Browser.</w:t>
      </w:r>
    </w:p>
    <w:p w:rsidR="002A0FFE" w:rsidRPr="00084655" w:rsidRDefault="00410FC7" w:rsidP="00EB49E0">
      <w:pPr>
        <w:pStyle w:val="Figure"/>
      </w:pPr>
      <w:r>
        <w:rPr>
          <w:lang w:val="en-AU"/>
        </w:rPr>
        <w:drawing>
          <wp:inline distT="0" distB="0" distL="0" distR="0">
            <wp:extent cx="4937760" cy="1727200"/>
            <wp:effectExtent l="25400" t="0" r="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
                    <pic:cNvPicPr>
                      <a:picLocks noChangeAspect="1" noChangeArrowheads="1"/>
                    </pic:cNvPicPr>
                  </pic:nvPicPr>
                  <pic:blipFill>
                    <a:blip r:embed="rId156"/>
                    <a:srcRect/>
                    <a:stretch>
                      <a:fillRect/>
                    </a:stretch>
                  </pic:blipFill>
                  <pic:spPr bwMode="auto">
                    <a:xfrm>
                      <a:off x="0" y="0"/>
                      <a:ext cx="4937760" cy="1727200"/>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1053" w:name="_Ref157238434"/>
      <w:r w:rsidRPr="00084655">
        <w:t xml:space="preserve">Figure </w:t>
      </w:r>
      <w:r w:rsidR="00E900AA">
        <w:fldChar w:fldCharType="begin"/>
      </w:r>
      <w:r w:rsidR="00FB7375">
        <w:instrText xml:space="preserve"> </w:instrText>
      </w:r>
      <w:r w:rsidR="00567E0A">
        <w:instrText>SEQ</w:instrText>
      </w:r>
      <w:r w:rsidR="00FB7375">
        <w:instrText xml:space="preserve"> Figure \* ARABIC </w:instrText>
      </w:r>
      <w:r w:rsidR="00E900AA">
        <w:fldChar w:fldCharType="separate"/>
      </w:r>
      <w:r w:rsidR="00FF3B3D">
        <w:rPr>
          <w:noProof/>
        </w:rPr>
        <w:t>121</w:t>
      </w:r>
      <w:r w:rsidR="00E900AA">
        <w:rPr>
          <w:noProof/>
        </w:rPr>
        <w:fldChar w:fldCharType="end"/>
      </w:r>
      <w:bookmarkEnd w:id="1053"/>
      <w:r w:rsidRPr="00084655">
        <w:t>: Specification of the landcover</w:t>
      </w:r>
    </w:p>
    <w:p w:rsidR="002A0FFE" w:rsidRPr="00084655" w:rsidRDefault="002A0FFE" w:rsidP="006820AE">
      <w:pPr>
        <w:pStyle w:val="Body"/>
      </w:pPr>
      <w:r w:rsidRPr="00084655">
        <w:t xml:space="preserve">Pictures taken at the sampling sites can be entered into the spectral database. Pictures for Blackfern and Lemonwood are provided in the vegetation_example.zip file. You will find the pictures alongside with the Vegetation_example folder in the directory where you un-zipping the data. </w:t>
      </w:r>
    </w:p>
    <w:p w:rsidR="002A0FFE" w:rsidRPr="00084655" w:rsidRDefault="00410FC7" w:rsidP="00EB49E0">
      <w:pPr>
        <w:pStyle w:val="Figure"/>
      </w:pPr>
      <w:r>
        <w:rPr>
          <w:lang w:val="en-AU"/>
        </w:rPr>
        <w:drawing>
          <wp:inline distT="0" distB="0" distL="0" distR="0">
            <wp:extent cx="5577840" cy="1016000"/>
            <wp:effectExtent l="25400" t="0" r="10160" b="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
                    <pic:cNvPicPr>
                      <a:picLocks noChangeAspect="1" noChangeArrowheads="1"/>
                    </pic:cNvPicPr>
                  </pic:nvPicPr>
                  <pic:blipFill>
                    <a:blip r:embed="rId157"/>
                    <a:srcRect/>
                    <a:stretch>
                      <a:fillRect/>
                    </a:stretch>
                  </pic:blipFill>
                  <pic:spPr bwMode="auto">
                    <a:xfrm>
                      <a:off x="0" y="0"/>
                      <a:ext cx="5577840" cy="1016000"/>
                    </a:xfrm>
                    <a:prstGeom prst="rect">
                      <a:avLst/>
                    </a:prstGeom>
                    <a:noFill/>
                    <a:ln w="9525">
                      <a:noFill/>
                      <a:miter lim="800000"/>
                      <a:headEnd/>
                      <a:tailEnd/>
                    </a:ln>
                  </pic:spPr>
                </pic:pic>
              </a:graphicData>
            </a:graphic>
          </wp:inline>
        </w:drawing>
      </w:r>
    </w:p>
    <w:p w:rsidR="002A0FFE" w:rsidRPr="00084655" w:rsidRDefault="002A0FFE" w:rsidP="00EB49E0">
      <w:pPr>
        <w:pStyle w:val="Caption"/>
      </w:pPr>
      <w:r w:rsidRPr="00084655">
        <w:t xml:space="preserve">Figure </w:t>
      </w:r>
      <w:r w:rsidR="00E900AA">
        <w:fldChar w:fldCharType="begin"/>
      </w:r>
      <w:r w:rsidR="00FB7375">
        <w:instrText xml:space="preserve"> </w:instrText>
      </w:r>
      <w:r w:rsidR="00567E0A">
        <w:instrText>SEQ</w:instrText>
      </w:r>
      <w:r w:rsidR="00FB7375">
        <w:instrText xml:space="preserve"> Figure \* ARABIC </w:instrText>
      </w:r>
      <w:r w:rsidR="00E900AA">
        <w:fldChar w:fldCharType="separate"/>
      </w:r>
      <w:r w:rsidR="00FF3B3D">
        <w:rPr>
          <w:noProof/>
        </w:rPr>
        <w:t>122</w:t>
      </w:r>
      <w:r w:rsidR="00E900AA">
        <w:rPr>
          <w:noProof/>
        </w:rPr>
        <w:fldChar w:fldCharType="end"/>
      </w:r>
      <w:r w:rsidRPr="00084655">
        <w:t>: Location of the species pictures</w:t>
      </w:r>
    </w:p>
    <w:p w:rsidR="002A0FFE" w:rsidRPr="00084655" w:rsidRDefault="002A0FFE" w:rsidP="006820AE">
      <w:pPr>
        <w:pStyle w:val="Body"/>
      </w:pPr>
      <w:r w:rsidRPr="00084655">
        <w:t xml:space="preserve">To apply the Blackfern picture to all Blackfern spectra select the Blackfern hierarchy in the Spectral Data Browser. Click ‘Add’ in the Pictures section, browse to the Tutorial folder and select blackfern.jpg. To enter a caption, simply type it into the editable field below the picture (cf. </w:t>
      </w:r>
      <w:r w:rsidR="00E900AA">
        <w:fldChar w:fldCharType="begin"/>
      </w:r>
      <w:r w:rsidR="00625CA9">
        <w:instrText xml:space="preserve"> </w:instrText>
      </w:r>
      <w:r w:rsidR="00567E0A">
        <w:instrText>REF</w:instrText>
      </w:r>
      <w:r w:rsidR="00625CA9">
        <w:instrText xml:space="preserve"> _Ref157239224 \h </w:instrText>
      </w:r>
      <w:r w:rsidR="00E900AA">
        <w:fldChar w:fldCharType="separate"/>
      </w:r>
      <w:r w:rsidR="00FF3B3D" w:rsidRPr="00084655">
        <w:t xml:space="preserve">Figure </w:t>
      </w:r>
      <w:r w:rsidR="00FF3B3D">
        <w:rPr>
          <w:noProof/>
        </w:rPr>
        <w:t>123</w:t>
      </w:r>
      <w:r w:rsidR="00E900AA">
        <w:fldChar w:fldCharType="end"/>
      </w:r>
      <w:r w:rsidRPr="00084655">
        <w:t>). Then update the database.</w:t>
      </w:r>
    </w:p>
    <w:p w:rsidR="002A0FFE" w:rsidRPr="00084655" w:rsidRDefault="00410FC7" w:rsidP="00EB49E0">
      <w:pPr>
        <w:pStyle w:val="Figure"/>
      </w:pPr>
      <w:r>
        <w:rPr>
          <w:lang w:val="en-AU"/>
        </w:rPr>
        <w:drawing>
          <wp:inline distT="0" distB="0" distL="0" distR="0">
            <wp:extent cx="3596640" cy="1991360"/>
            <wp:effectExtent l="25400" t="0" r="10160"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
                    <pic:cNvPicPr>
                      <a:picLocks noChangeAspect="1" noChangeArrowheads="1"/>
                    </pic:cNvPicPr>
                  </pic:nvPicPr>
                  <pic:blipFill>
                    <a:blip r:embed="rId158"/>
                    <a:srcRect/>
                    <a:stretch>
                      <a:fillRect/>
                    </a:stretch>
                  </pic:blipFill>
                  <pic:spPr bwMode="auto">
                    <a:xfrm>
                      <a:off x="0" y="0"/>
                      <a:ext cx="3596640" cy="1991360"/>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1054" w:name="_Ref157239224"/>
      <w:r w:rsidRPr="00084655">
        <w:t xml:space="preserve">Figure </w:t>
      </w:r>
      <w:r w:rsidR="00E900AA">
        <w:fldChar w:fldCharType="begin"/>
      </w:r>
      <w:r w:rsidR="00FB7375">
        <w:instrText xml:space="preserve"> </w:instrText>
      </w:r>
      <w:r w:rsidR="00567E0A">
        <w:instrText>SEQ</w:instrText>
      </w:r>
      <w:r w:rsidR="00FB7375">
        <w:instrText xml:space="preserve"> Figure \* ARABIC </w:instrText>
      </w:r>
      <w:r w:rsidR="00E900AA">
        <w:fldChar w:fldCharType="separate"/>
      </w:r>
      <w:r w:rsidR="00FF3B3D">
        <w:rPr>
          <w:noProof/>
        </w:rPr>
        <w:t>123</w:t>
      </w:r>
      <w:r w:rsidR="00E900AA">
        <w:rPr>
          <w:noProof/>
        </w:rPr>
        <w:fldChar w:fldCharType="end"/>
      </w:r>
      <w:bookmarkEnd w:id="1054"/>
      <w:r w:rsidRPr="00084655">
        <w:t>: Example of a picture with a caption</w:t>
      </w:r>
    </w:p>
    <w:p w:rsidR="002A0FFE" w:rsidRPr="00084655" w:rsidRDefault="002A0FFE" w:rsidP="006820AE">
      <w:pPr>
        <w:pStyle w:val="Body"/>
      </w:pPr>
      <w:r w:rsidRPr="00084655">
        <w:t>In a similar manner insert the supplied lemonwood.jpg picture for all Lemonwood spectra.</w:t>
      </w:r>
    </w:p>
    <w:p w:rsidR="002A0FFE" w:rsidRPr="00084655" w:rsidRDefault="002A0FFE" w:rsidP="00207647">
      <w:pPr>
        <w:pStyle w:val="Body"/>
      </w:pPr>
      <w:r w:rsidRPr="00084655">
        <w:t>Note that performing group updates not only speeds up the input process but also minimizes the amount of data stored in the database. All spectra in the selected group are referencing a single entry in the database, thus avoiding data redundancy.</w:t>
      </w:r>
    </w:p>
    <w:p w:rsidR="002A0FFE" w:rsidRPr="00084655" w:rsidRDefault="002A0FFE" w:rsidP="00207647">
      <w:pPr>
        <w:pStyle w:val="Body"/>
      </w:pPr>
      <w:r w:rsidRPr="00084655">
        <w:t>A general problem of s</w:t>
      </w:r>
      <w:r w:rsidR="004E6ED6">
        <w:t xml:space="preserve">pectral data collections is the quality and </w:t>
      </w:r>
      <w:r w:rsidRPr="00084655">
        <w:t>trustability of the data. This is espe</w:t>
      </w:r>
      <w:r w:rsidR="004E6ED6">
        <w:t>cially true if the data were</w:t>
      </w:r>
      <w:r w:rsidRPr="00084655">
        <w:t xml:space="preserve"> collected by third parties and the sampling conditions are unknown. One way to improve the usability</w:t>
      </w:r>
      <w:r w:rsidR="004E6ED6">
        <w:t xml:space="preserve"> and shareability</w:t>
      </w:r>
      <w:r w:rsidRPr="00084655">
        <w:t xml:space="preserve"> of spectral data is to include more metadata. SPECCHIO addresses this by the means of metadata quality levels (cf. </w:t>
      </w:r>
      <w:r w:rsidR="00E900AA">
        <w:fldChar w:fldCharType="begin"/>
      </w:r>
      <w:r w:rsidR="006C5C8E">
        <w:instrText xml:space="preserve"> REF _Ref153677568 \r \h  \* MERGEFORMAT </w:instrText>
      </w:r>
      <w:r w:rsidR="00E900AA">
        <w:fldChar w:fldCharType="separate"/>
      </w:r>
      <w:r w:rsidR="00FF3B3D">
        <w:rPr>
          <w:b/>
          <w:bCs/>
          <w:lang w:val="en-US"/>
        </w:rPr>
        <w:t>Error! Reference source not found.</w:t>
      </w:r>
      <w:r w:rsidR="00E900AA">
        <w:fldChar w:fldCharType="end"/>
      </w:r>
      <w:r w:rsidRPr="00084655">
        <w:t>).</w:t>
      </w:r>
    </w:p>
    <w:p w:rsidR="002A0FFE" w:rsidRPr="00084655" w:rsidRDefault="002A0FFE" w:rsidP="00207647">
      <w:pPr>
        <w:pStyle w:val="Body"/>
      </w:pPr>
      <w:r w:rsidRPr="00084655">
        <w:t xml:space="preserve">In the Metadata Editor activate the checkboxes ‘Highlight mandatory fields’ and ‘Show quality compliance in tree’. Select the bfern.001 spectrum in the Spectral Data Browser and set the required quality level of this spectrum to B (cf. </w:t>
      </w:r>
      <w:fldSimple w:instr=" REF _Ref157306867 \h  \* MERGEFORMAT ">
        <w:r w:rsidR="00FF3B3D" w:rsidRPr="00084655">
          <w:t xml:space="preserve">Figure </w:t>
        </w:r>
        <w:r w:rsidR="00FF3B3D">
          <w:rPr>
            <w:noProof/>
          </w:rPr>
          <w:t>124</w:t>
        </w:r>
      </w:fldSimple>
      <w:r w:rsidRPr="00084655">
        <w:t>).</w:t>
      </w:r>
    </w:p>
    <w:p w:rsidR="002A0FFE" w:rsidRPr="00084655" w:rsidRDefault="00410FC7" w:rsidP="00EB49E0">
      <w:pPr>
        <w:pStyle w:val="Figure"/>
      </w:pPr>
      <w:r>
        <w:rPr>
          <w:lang w:val="en-AU"/>
        </w:rPr>
        <w:drawing>
          <wp:inline distT="0" distB="0" distL="0" distR="0">
            <wp:extent cx="4693920" cy="345440"/>
            <wp:effectExtent l="25400" t="0" r="5080" b="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
                    <pic:cNvPicPr>
                      <a:picLocks noChangeAspect="1" noChangeArrowheads="1"/>
                    </pic:cNvPicPr>
                  </pic:nvPicPr>
                  <pic:blipFill>
                    <a:blip r:embed="rId159"/>
                    <a:srcRect/>
                    <a:stretch>
                      <a:fillRect/>
                    </a:stretch>
                  </pic:blipFill>
                  <pic:spPr bwMode="auto">
                    <a:xfrm>
                      <a:off x="0" y="0"/>
                      <a:ext cx="4693920" cy="345440"/>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1055" w:name="_Ref157306867"/>
      <w:r w:rsidRPr="00084655">
        <w:t xml:space="preserve">Figure </w:t>
      </w:r>
      <w:r w:rsidR="00E900AA">
        <w:fldChar w:fldCharType="begin"/>
      </w:r>
      <w:r w:rsidR="00FB7375">
        <w:instrText xml:space="preserve"> </w:instrText>
      </w:r>
      <w:r w:rsidR="00567E0A">
        <w:instrText>SEQ</w:instrText>
      </w:r>
      <w:r w:rsidR="00FB7375">
        <w:instrText xml:space="preserve"> Figure \* ARABIC </w:instrText>
      </w:r>
      <w:r w:rsidR="00E900AA">
        <w:fldChar w:fldCharType="separate"/>
      </w:r>
      <w:r w:rsidR="00FF3B3D">
        <w:rPr>
          <w:noProof/>
        </w:rPr>
        <w:t>124</w:t>
      </w:r>
      <w:r w:rsidR="00E900AA">
        <w:rPr>
          <w:noProof/>
        </w:rPr>
        <w:fldChar w:fldCharType="end"/>
      </w:r>
      <w:bookmarkEnd w:id="1055"/>
      <w:r w:rsidRPr="00084655">
        <w:t>: Required quality level set to B</w:t>
      </w:r>
    </w:p>
    <w:p w:rsidR="002A0FFE" w:rsidRPr="00084655" w:rsidRDefault="002A0FFE" w:rsidP="00207647">
      <w:pPr>
        <w:pStyle w:val="Body"/>
      </w:pPr>
      <w:r w:rsidRPr="00084655">
        <w:t xml:space="preserve">All required field should now be highlighted. Update the spectrum on the database. If the quality compliance is not shown in the tree, have it displayed properly by selecting your campaign explicitly again in the ‘Campaign Selection’ of the Metadata Editor (cf. </w:t>
      </w:r>
      <w:r w:rsidR="00E900AA">
        <w:fldChar w:fldCharType="begin"/>
      </w:r>
      <w:r w:rsidR="00625CA9">
        <w:instrText xml:space="preserve"> </w:instrText>
      </w:r>
      <w:r w:rsidR="00567E0A">
        <w:instrText>REF</w:instrText>
      </w:r>
      <w:r w:rsidR="00625CA9">
        <w:instrText xml:space="preserve"> _Ref153623337 \h </w:instrText>
      </w:r>
      <w:r w:rsidR="00E900AA">
        <w:fldChar w:fldCharType="separate"/>
      </w:r>
      <w:r w:rsidR="00FF3B3D">
        <w:rPr>
          <w:b/>
          <w:bCs/>
          <w:lang w:val="en-US"/>
        </w:rPr>
        <w:t>Error! Reference source not found.</w:t>
      </w:r>
      <w:r w:rsidR="00E900AA">
        <w:fldChar w:fldCharType="end"/>
      </w:r>
      <w:r w:rsidR="004E6ED6">
        <w:t>). All non-</w:t>
      </w:r>
      <w:r w:rsidRPr="00084655">
        <w:t xml:space="preserve">complying spectra plus the containing hierarchies are marked with an asterisk (cf. </w:t>
      </w:r>
      <w:r w:rsidR="00E900AA">
        <w:fldChar w:fldCharType="begin"/>
      </w:r>
      <w:r w:rsidR="00625CA9">
        <w:instrText xml:space="preserve"> </w:instrText>
      </w:r>
      <w:r w:rsidR="00567E0A">
        <w:instrText>REF</w:instrText>
      </w:r>
      <w:r w:rsidR="00625CA9">
        <w:instrText xml:space="preserve"> _Ref157307300 \h </w:instrText>
      </w:r>
      <w:r w:rsidR="00E900AA">
        <w:fldChar w:fldCharType="separate"/>
      </w:r>
      <w:r w:rsidR="00FF3B3D" w:rsidRPr="00084655">
        <w:t xml:space="preserve">Figure </w:t>
      </w:r>
      <w:r w:rsidR="00FF3B3D">
        <w:rPr>
          <w:noProof/>
        </w:rPr>
        <w:t>125</w:t>
      </w:r>
      <w:r w:rsidR="00E900AA">
        <w:fldChar w:fldCharType="end"/>
      </w:r>
      <w:r w:rsidRPr="00084655">
        <w:t>).</w:t>
      </w:r>
    </w:p>
    <w:p w:rsidR="002A0FFE" w:rsidRPr="00084655" w:rsidRDefault="00410FC7" w:rsidP="00EB49E0">
      <w:pPr>
        <w:pStyle w:val="Figure"/>
      </w:pPr>
      <w:r>
        <w:rPr>
          <w:lang w:val="en-AU"/>
        </w:rPr>
        <w:drawing>
          <wp:inline distT="0" distB="0" distL="0" distR="0">
            <wp:extent cx="1767840" cy="1005840"/>
            <wp:effectExtent l="25400" t="0" r="10160" b="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
                    <pic:cNvPicPr>
                      <a:picLocks noChangeAspect="1" noChangeArrowheads="1"/>
                    </pic:cNvPicPr>
                  </pic:nvPicPr>
                  <pic:blipFill>
                    <a:blip r:embed="rId160"/>
                    <a:srcRect/>
                    <a:stretch>
                      <a:fillRect/>
                    </a:stretch>
                  </pic:blipFill>
                  <pic:spPr bwMode="auto">
                    <a:xfrm>
                      <a:off x="0" y="0"/>
                      <a:ext cx="1767840" cy="1005840"/>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1056" w:name="_Ref157307300"/>
      <w:r w:rsidRPr="00084655">
        <w:t xml:space="preserve">Figure </w:t>
      </w:r>
      <w:r w:rsidR="00E900AA">
        <w:fldChar w:fldCharType="begin"/>
      </w:r>
      <w:r w:rsidR="00FB7375">
        <w:instrText xml:space="preserve"> </w:instrText>
      </w:r>
      <w:r w:rsidR="00567E0A">
        <w:instrText>SEQ</w:instrText>
      </w:r>
      <w:r w:rsidR="00FB7375">
        <w:instrText xml:space="preserve"> Figure \* ARABIC </w:instrText>
      </w:r>
      <w:r w:rsidR="00E900AA">
        <w:fldChar w:fldCharType="separate"/>
      </w:r>
      <w:r w:rsidR="00FF3B3D">
        <w:rPr>
          <w:noProof/>
        </w:rPr>
        <w:t>125</w:t>
      </w:r>
      <w:r w:rsidR="00E900AA">
        <w:rPr>
          <w:noProof/>
        </w:rPr>
        <w:fldChar w:fldCharType="end"/>
      </w:r>
      <w:bookmarkEnd w:id="1056"/>
      <w:r w:rsidRPr="00084655">
        <w:t>: Non quality compliance</w:t>
      </w:r>
      <w:r w:rsidRPr="00084655">
        <w:rPr>
          <w:noProof/>
        </w:rPr>
        <w:t xml:space="preserve"> indicated by asterisks</w:t>
      </w:r>
    </w:p>
    <w:p w:rsidR="002A0FFE" w:rsidRPr="00084655" w:rsidRDefault="002A0FFE" w:rsidP="00EB49E0">
      <w:pPr>
        <w:pStyle w:val="Figure"/>
      </w:pPr>
      <w:r w:rsidRPr="00084655">
        <w:t>Fill in the missing metadata for the bfern.001 spectrum:</w:t>
      </w:r>
    </w:p>
    <w:p w:rsidR="002A0FFE" w:rsidRPr="00084655" w:rsidRDefault="002A0FFE" w:rsidP="00207647">
      <w:pPr>
        <w:pStyle w:val="Bullet"/>
      </w:pPr>
      <w:r w:rsidRPr="00084655">
        <w:t>Cloud cover: 1 okta or less, but not zero</w:t>
      </w:r>
    </w:p>
    <w:p w:rsidR="002A0FFE" w:rsidRPr="00084655" w:rsidRDefault="00E13241" w:rsidP="00207647">
      <w:pPr>
        <w:pStyle w:val="Bullet"/>
      </w:pPr>
      <w:r>
        <w:t>Beam geometry:</w:t>
      </w:r>
      <w:r w:rsidRPr="00084655">
        <w:t xml:space="preserve"> </w:t>
      </w:r>
      <w:r w:rsidR="000B0A45">
        <w:t>Hemispherical-conical (CASE 8)</w:t>
      </w:r>
    </w:p>
    <w:p w:rsidR="002A0FFE" w:rsidRPr="00084655" w:rsidRDefault="002A0FFE" w:rsidP="00207647">
      <w:pPr>
        <w:pStyle w:val="Bullet"/>
      </w:pPr>
      <w:r w:rsidRPr="00084655">
        <w:t>Sampling Environment: Field</w:t>
      </w:r>
    </w:p>
    <w:p w:rsidR="002A0FFE" w:rsidRPr="00084655" w:rsidRDefault="002A0FFE" w:rsidP="00207647">
      <w:pPr>
        <w:pStyle w:val="Bullet"/>
      </w:pPr>
      <w:r w:rsidRPr="00084655">
        <w:t>Target Homogeneity: homogenous</w:t>
      </w:r>
    </w:p>
    <w:p w:rsidR="002A0FFE" w:rsidRPr="00084655" w:rsidRDefault="002A0FFE" w:rsidP="00207647">
      <w:pPr>
        <w:pStyle w:val="Bullet"/>
      </w:pPr>
      <w:r w:rsidRPr="00084655">
        <w:t>Sensor zenith: 0</w:t>
      </w:r>
    </w:p>
    <w:p w:rsidR="002A0FFE" w:rsidRPr="00084655" w:rsidRDefault="002A0FFE" w:rsidP="00207647">
      <w:pPr>
        <w:pStyle w:val="Bullet"/>
      </w:pPr>
      <w:r w:rsidRPr="00084655">
        <w:t>Sensor azimuth: 180 (this is equivalent to the principal plane opposite the sun)</w:t>
      </w:r>
    </w:p>
    <w:p w:rsidR="002A0FFE" w:rsidRPr="00084655" w:rsidRDefault="002A0FFE" w:rsidP="00207647">
      <w:pPr>
        <w:pStyle w:val="Bullet"/>
      </w:pPr>
      <w:r w:rsidRPr="00084655">
        <w:t>Sensor distance: 1</w:t>
      </w:r>
    </w:p>
    <w:p w:rsidR="002A0FFE" w:rsidRPr="00084655" w:rsidRDefault="002A0FFE" w:rsidP="00207647">
      <w:pPr>
        <w:pStyle w:val="Bullet"/>
      </w:pPr>
      <w:r w:rsidRPr="00084655">
        <w:t>Illumination zenith: 40</w:t>
      </w:r>
    </w:p>
    <w:p w:rsidR="002A0FFE" w:rsidRPr="00084655" w:rsidRDefault="002A0FFE" w:rsidP="00207647">
      <w:pPr>
        <w:pStyle w:val="Bullet"/>
      </w:pPr>
      <w:r w:rsidRPr="00084655">
        <w:t>Illumination azimuth: 0 (In the Southern hemisphere the sun stands in the North at midday)</w:t>
      </w:r>
    </w:p>
    <w:p w:rsidR="002A0FFE" w:rsidRPr="00084655" w:rsidRDefault="002A0FFE" w:rsidP="00207647">
      <w:pPr>
        <w:pStyle w:val="Bullet"/>
      </w:pPr>
      <w:r w:rsidRPr="00084655">
        <w:t xml:space="preserve">Target type: Add a new target type by clicking the ‘Add’ button, then specify the target type as ‘Tree’ and set it’s abundance = 100 </w:t>
      </w:r>
      <w:r w:rsidRPr="00084655">
        <w:br/>
      </w:r>
      <w:r w:rsidRPr="00084655">
        <w:br/>
      </w:r>
      <w:r w:rsidR="00410FC7">
        <w:rPr>
          <w:noProof/>
          <w:lang w:val="en-AU" w:eastAsia="ja-JP"/>
        </w:rPr>
        <w:drawing>
          <wp:inline distT="0" distB="0" distL="0" distR="0">
            <wp:extent cx="1950720" cy="1158240"/>
            <wp:effectExtent l="25400" t="0" r="5080" b="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8"/>
                    <pic:cNvPicPr>
                      <a:picLocks noChangeAspect="1" noChangeArrowheads="1"/>
                    </pic:cNvPicPr>
                  </pic:nvPicPr>
                  <pic:blipFill>
                    <a:blip r:embed="rId161"/>
                    <a:srcRect/>
                    <a:stretch>
                      <a:fillRect/>
                    </a:stretch>
                  </pic:blipFill>
                  <pic:spPr bwMode="auto">
                    <a:xfrm>
                      <a:off x="0" y="0"/>
                      <a:ext cx="1950720" cy="1158240"/>
                    </a:xfrm>
                    <a:prstGeom prst="rect">
                      <a:avLst/>
                    </a:prstGeom>
                    <a:noFill/>
                    <a:ln w="9525">
                      <a:noFill/>
                      <a:miter lim="800000"/>
                      <a:headEnd/>
                      <a:tailEnd/>
                    </a:ln>
                  </pic:spPr>
                </pic:pic>
              </a:graphicData>
            </a:graphic>
          </wp:inline>
        </w:drawing>
      </w:r>
    </w:p>
    <w:p w:rsidR="002A0FFE" w:rsidRPr="00084655" w:rsidRDefault="002A0FFE" w:rsidP="00207647">
      <w:pPr>
        <w:pStyle w:val="Body"/>
      </w:pPr>
      <w:r w:rsidRPr="00084655">
        <w:t>After updating the spectrum in the database, the non-compliance indicators in the spectral data browser should be removed.</w:t>
      </w:r>
    </w:p>
    <w:p w:rsidR="002A0FFE" w:rsidRPr="00084655" w:rsidRDefault="002A0FFE" w:rsidP="00306258">
      <w:pPr>
        <w:pStyle w:val="Heading2"/>
      </w:pPr>
      <w:bookmarkStart w:id="1057" w:name="_Toc355280432"/>
      <w:bookmarkStart w:id="1058" w:name="_Toc356807378"/>
      <w:r w:rsidRPr="00084655">
        <w:t>Part 2: GER Files</w:t>
      </w:r>
      <w:bookmarkEnd w:id="1057"/>
      <w:bookmarkEnd w:id="1058"/>
    </w:p>
    <w:p w:rsidR="002A0FFE" w:rsidRPr="00084655" w:rsidRDefault="002A0FFE" w:rsidP="00207647">
      <w:pPr>
        <w:pStyle w:val="Body"/>
      </w:pPr>
      <w:r w:rsidRPr="00084655">
        <w:t>Data set: GER_example</w:t>
      </w:r>
    </w:p>
    <w:p w:rsidR="002A0FFE" w:rsidRPr="00084655" w:rsidRDefault="002A0FFE" w:rsidP="00207647">
      <w:pPr>
        <w:pStyle w:val="Body"/>
      </w:pPr>
      <w:r w:rsidRPr="00084655">
        <w:t xml:space="preserve">Relevant sections: </w:t>
      </w:r>
      <w:fldSimple w:instr=" REF _Ref153711531 \r \h  \* MERGEFORMAT ">
        <w:r w:rsidR="00FF3B3D">
          <w:t>6.4</w:t>
        </w:r>
      </w:fldSimple>
      <w:r w:rsidRPr="00084655">
        <w:t xml:space="preserve">, </w:t>
      </w:r>
      <w:fldSimple w:instr=" REF _Ref153794251 \r \h  \* MERGEFORMAT ">
        <w:r w:rsidR="00FF3B3D">
          <w:t>1.1</w:t>
        </w:r>
      </w:fldSimple>
      <w:r w:rsidRPr="00084655">
        <w:t xml:space="preserve">, </w:t>
      </w:r>
      <w:fldSimple w:instr=" REF _Ref153795826 \r \h  \* MERGEFORMAT ">
        <w:r w:rsidR="00FF3B3D">
          <w:t>4.9.1</w:t>
        </w:r>
      </w:fldSimple>
      <w:r w:rsidRPr="00084655">
        <w:t xml:space="preserve">, </w:t>
      </w:r>
      <w:fldSimple w:instr=" REF _Ref153765394 \r \h  \* MERGEFORMAT ">
        <w:r w:rsidR="00FF3B3D">
          <w:t>8</w:t>
        </w:r>
      </w:fldSimple>
      <w:r w:rsidRPr="00084655">
        <w:t xml:space="preserve">, </w:t>
      </w:r>
      <w:fldSimple w:instr=" REF _Ref157230540 \r \h  \* MERGEFORMAT ">
        <w:r w:rsidR="00FF3B3D">
          <w:t>8.4</w:t>
        </w:r>
      </w:fldSimple>
    </w:p>
    <w:p w:rsidR="002A0FFE" w:rsidRPr="00084655" w:rsidRDefault="002A0FFE" w:rsidP="00207647">
      <w:pPr>
        <w:pStyle w:val="Body"/>
      </w:pPr>
      <w:r w:rsidRPr="00084655">
        <w:t xml:space="preserve">The GER files are contained in the GER_example folder. Explore the folder. You will notice that there are 10 files as created by the GER instrument. Create a new campaign to hold GER files (cf. </w:t>
      </w:r>
      <w:fldSimple w:instr=" REF _Ref180490722 \h  \* MERGEFORMAT ">
        <w:r w:rsidR="00FF3B3D" w:rsidRPr="00084655">
          <w:t xml:space="preserve">Figure </w:t>
        </w:r>
        <w:r w:rsidR="00FF3B3D">
          <w:rPr>
            <w:noProof/>
          </w:rPr>
          <w:t>126</w:t>
        </w:r>
      </w:fldSimple>
      <w:r w:rsidRPr="00084655">
        <w:t>).</w:t>
      </w:r>
    </w:p>
    <w:p w:rsidR="002A0FFE" w:rsidRPr="00084655" w:rsidRDefault="00410FC7" w:rsidP="00EB49E0">
      <w:pPr>
        <w:pStyle w:val="Figure"/>
      </w:pPr>
      <w:r>
        <w:rPr>
          <w:lang w:val="en-AU"/>
        </w:rPr>
        <w:drawing>
          <wp:inline distT="0" distB="0" distL="0" distR="0">
            <wp:extent cx="3048000" cy="1066800"/>
            <wp:effectExtent l="25400" t="0" r="0" b="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9"/>
                    <pic:cNvPicPr>
                      <a:picLocks noChangeAspect="1" noChangeArrowheads="1"/>
                    </pic:cNvPicPr>
                  </pic:nvPicPr>
                  <pic:blipFill>
                    <a:blip r:embed="rId162"/>
                    <a:srcRect/>
                    <a:stretch>
                      <a:fillRect/>
                    </a:stretch>
                  </pic:blipFill>
                  <pic:spPr bwMode="auto">
                    <a:xfrm>
                      <a:off x="0" y="0"/>
                      <a:ext cx="3048000" cy="1066800"/>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1059" w:name="_Ref180490722"/>
      <w:r w:rsidRPr="00084655">
        <w:t xml:space="preserve">Figure </w:t>
      </w:r>
      <w:r w:rsidR="00E900AA">
        <w:fldChar w:fldCharType="begin"/>
      </w:r>
      <w:r w:rsidR="00FB7375">
        <w:instrText xml:space="preserve"> </w:instrText>
      </w:r>
      <w:r w:rsidR="00567E0A">
        <w:instrText>SEQ</w:instrText>
      </w:r>
      <w:r w:rsidR="00FB7375">
        <w:instrText xml:space="preserve"> Figure \* ARABIC </w:instrText>
      </w:r>
      <w:r w:rsidR="00E900AA">
        <w:fldChar w:fldCharType="separate"/>
      </w:r>
      <w:r w:rsidR="00FF3B3D">
        <w:rPr>
          <w:noProof/>
        </w:rPr>
        <w:t>126</w:t>
      </w:r>
      <w:r w:rsidR="00E900AA">
        <w:rPr>
          <w:noProof/>
        </w:rPr>
        <w:fldChar w:fldCharType="end"/>
      </w:r>
      <w:bookmarkEnd w:id="1059"/>
      <w:r w:rsidRPr="00084655">
        <w:t>: Creation of a GER example campaign</w:t>
      </w:r>
    </w:p>
    <w:p w:rsidR="002A0FFE" w:rsidRPr="00084655" w:rsidRDefault="002A0FFE" w:rsidP="00207647">
      <w:pPr>
        <w:pStyle w:val="Body"/>
      </w:pPr>
      <w:r w:rsidRPr="00084655">
        <w:t xml:space="preserve">After creating the campaign load the spectral data into the database by selecting ‘Data Input’-&gt;’Load campaign data’ and selecting the campaign you just created (cf. </w:t>
      </w:r>
      <w:r w:rsidR="00E900AA">
        <w:fldChar w:fldCharType="begin"/>
      </w:r>
      <w:r w:rsidR="00625CA9">
        <w:instrText xml:space="preserve"> </w:instrText>
      </w:r>
      <w:r w:rsidR="00567E0A">
        <w:instrText>REF</w:instrText>
      </w:r>
      <w:r w:rsidR="00625CA9">
        <w:instrText xml:space="preserve"> _Ref180491005 \h </w:instrText>
      </w:r>
      <w:r w:rsidR="00E900AA">
        <w:fldChar w:fldCharType="separate"/>
      </w:r>
      <w:r w:rsidR="00FF3B3D" w:rsidRPr="00084655">
        <w:t xml:space="preserve">Figure </w:t>
      </w:r>
      <w:r w:rsidR="00FF3B3D">
        <w:rPr>
          <w:noProof/>
        </w:rPr>
        <w:t>127</w:t>
      </w:r>
      <w:r w:rsidR="00E900AA">
        <w:fldChar w:fldCharType="end"/>
      </w:r>
      <w:r w:rsidRPr="00084655">
        <w:t>).</w:t>
      </w:r>
    </w:p>
    <w:p w:rsidR="002A0FFE" w:rsidRPr="00084655" w:rsidRDefault="00410FC7" w:rsidP="00EB49E0">
      <w:pPr>
        <w:pStyle w:val="Figure"/>
      </w:pPr>
      <w:r>
        <w:rPr>
          <w:lang w:val="en-AU"/>
        </w:rPr>
        <w:drawing>
          <wp:inline distT="0" distB="0" distL="0" distR="0">
            <wp:extent cx="3159760" cy="1219200"/>
            <wp:effectExtent l="25400" t="0" r="0" b="0"/>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
                    <pic:cNvPicPr>
                      <a:picLocks noChangeAspect="1" noChangeArrowheads="1"/>
                    </pic:cNvPicPr>
                  </pic:nvPicPr>
                  <pic:blipFill>
                    <a:blip r:embed="rId163"/>
                    <a:srcRect/>
                    <a:stretch>
                      <a:fillRect/>
                    </a:stretch>
                  </pic:blipFill>
                  <pic:spPr bwMode="auto">
                    <a:xfrm>
                      <a:off x="0" y="0"/>
                      <a:ext cx="3159760" cy="1219200"/>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1060" w:name="_Ref180491005"/>
      <w:r w:rsidRPr="00084655">
        <w:t xml:space="preserve">Figure </w:t>
      </w:r>
      <w:r w:rsidR="00E900AA">
        <w:fldChar w:fldCharType="begin"/>
      </w:r>
      <w:r w:rsidR="00FB7375">
        <w:instrText xml:space="preserve"> </w:instrText>
      </w:r>
      <w:r w:rsidR="00567E0A">
        <w:instrText>SEQ</w:instrText>
      </w:r>
      <w:r w:rsidR="00FB7375">
        <w:instrText xml:space="preserve"> Figure \* ARABIC </w:instrText>
      </w:r>
      <w:r w:rsidR="00E900AA">
        <w:fldChar w:fldCharType="separate"/>
      </w:r>
      <w:r w:rsidR="00FF3B3D">
        <w:rPr>
          <w:noProof/>
        </w:rPr>
        <w:t>127</w:t>
      </w:r>
      <w:r w:rsidR="00E900AA">
        <w:rPr>
          <w:noProof/>
        </w:rPr>
        <w:fldChar w:fldCharType="end"/>
      </w:r>
      <w:bookmarkEnd w:id="1060"/>
      <w:r w:rsidRPr="00084655">
        <w:t>: Loading spectral data into the GER campaign</w:t>
      </w:r>
    </w:p>
    <w:p w:rsidR="002A0FFE" w:rsidRPr="00084655" w:rsidRDefault="007A6986" w:rsidP="00207647">
      <w:pPr>
        <w:pStyle w:val="Body"/>
      </w:pPr>
      <w:r>
        <w:t>O</w:t>
      </w:r>
      <w:r w:rsidR="002A0FFE" w:rsidRPr="00084655">
        <w:t xml:space="preserve">pen the Query Builder. Open the tree of the GER campaign and study the contents. The files have been automatically split into target and reference spectra (cf. </w:t>
      </w:r>
      <w:r w:rsidR="00E900AA">
        <w:fldChar w:fldCharType="begin"/>
      </w:r>
      <w:r w:rsidR="00625CA9">
        <w:instrText xml:space="preserve"> </w:instrText>
      </w:r>
      <w:r w:rsidR="00567E0A">
        <w:instrText>REF</w:instrText>
      </w:r>
      <w:r w:rsidR="00625CA9">
        <w:instrText xml:space="preserve"> _Ref157308768 \h </w:instrText>
      </w:r>
      <w:r w:rsidR="00E900AA">
        <w:fldChar w:fldCharType="separate"/>
      </w:r>
      <w:r w:rsidR="00FF3B3D" w:rsidRPr="00084655">
        <w:t xml:space="preserve">Figure </w:t>
      </w:r>
      <w:r w:rsidR="00FF3B3D">
        <w:rPr>
          <w:noProof/>
        </w:rPr>
        <w:t>128</w:t>
      </w:r>
      <w:r w:rsidR="00E900AA">
        <w:fldChar w:fldCharType="end"/>
      </w:r>
      <w:r w:rsidR="002A0FFE" w:rsidRPr="00084655">
        <w:t xml:space="preserve">). Remember that GER instruments write the sampled radiances of target and white reference into the same file. The names of the corresponding targets and references are identical, e.g. target GR083005.080 is </w:t>
      </w:r>
      <w:r w:rsidR="009070A4">
        <w:t>associated</w:t>
      </w:r>
      <w:r w:rsidR="002A0FFE" w:rsidRPr="00084655">
        <w:t xml:space="preserve"> with reference GR083005.080.</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tblPr>
      <w:tblGrid>
        <w:gridCol w:w="2899"/>
        <w:gridCol w:w="6672"/>
      </w:tblGrid>
      <w:tr w:rsidR="002A0FFE" w:rsidRPr="00084655" w:rsidTr="00207647">
        <w:tc>
          <w:tcPr>
            <w:tcW w:w="2899" w:type="dxa"/>
          </w:tcPr>
          <w:p w:rsidR="002A0FFE" w:rsidRPr="00084655" w:rsidRDefault="00410FC7" w:rsidP="002A0FFE">
            <w:r>
              <w:rPr>
                <w:noProof/>
                <w:lang w:val="en-AU" w:eastAsia="ja-JP"/>
              </w:rPr>
              <w:drawing>
                <wp:inline distT="0" distB="0" distL="0" distR="0">
                  <wp:extent cx="1473200" cy="3129280"/>
                  <wp:effectExtent l="25400" t="0" r="0" b="0"/>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1"/>
                          <pic:cNvPicPr>
                            <a:picLocks noChangeAspect="1" noChangeArrowheads="1"/>
                          </pic:cNvPicPr>
                        </pic:nvPicPr>
                        <pic:blipFill>
                          <a:blip r:embed="rId164"/>
                          <a:srcRect/>
                          <a:stretch>
                            <a:fillRect/>
                          </a:stretch>
                        </pic:blipFill>
                        <pic:spPr bwMode="auto">
                          <a:xfrm>
                            <a:off x="0" y="0"/>
                            <a:ext cx="1473200" cy="3129280"/>
                          </a:xfrm>
                          <a:prstGeom prst="rect">
                            <a:avLst/>
                          </a:prstGeom>
                          <a:noFill/>
                          <a:ln w="9525">
                            <a:noFill/>
                            <a:miter lim="800000"/>
                            <a:headEnd/>
                            <a:tailEnd/>
                          </a:ln>
                        </pic:spPr>
                      </pic:pic>
                    </a:graphicData>
                  </a:graphic>
                </wp:inline>
              </w:drawing>
            </w:r>
          </w:p>
        </w:tc>
        <w:tc>
          <w:tcPr>
            <w:tcW w:w="6672" w:type="dxa"/>
          </w:tcPr>
          <w:p w:rsidR="002A0FFE" w:rsidRPr="00084655" w:rsidRDefault="00410FC7" w:rsidP="002A0FFE">
            <w:r>
              <w:rPr>
                <w:noProof/>
                <w:lang w:val="en-AU" w:eastAsia="ja-JP"/>
              </w:rPr>
              <w:drawing>
                <wp:inline distT="0" distB="0" distL="0" distR="0">
                  <wp:extent cx="4074160" cy="2377440"/>
                  <wp:effectExtent l="25400" t="0" r="0" b="0"/>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2"/>
                          <pic:cNvPicPr>
                            <a:picLocks noChangeAspect="1" noChangeArrowheads="1"/>
                          </pic:cNvPicPr>
                        </pic:nvPicPr>
                        <pic:blipFill>
                          <a:blip r:embed="rId165"/>
                          <a:srcRect/>
                          <a:stretch>
                            <a:fillRect/>
                          </a:stretch>
                        </pic:blipFill>
                        <pic:spPr bwMode="auto">
                          <a:xfrm>
                            <a:off x="0" y="0"/>
                            <a:ext cx="4074160" cy="2377440"/>
                          </a:xfrm>
                          <a:prstGeom prst="rect">
                            <a:avLst/>
                          </a:prstGeom>
                          <a:noFill/>
                          <a:ln w="9525">
                            <a:noFill/>
                            <a:miter lim="800000"/>
                            <a:headEnd/>
                            <a:tailEnd/>
                          </a:ln>
                        </pic:spPr>
                      </pic:pic>
                    </a:graphicData>
                  </a:graphic>
                </wp:inline>
              </w:drawing>
            </w:r>
          </w:p>
        </w:tc>
      </w:tr>
    </w:tbl>
    <w:p w:rsidR="002A0FFE" w:rsidRPr="00084655" w:rsidRDefault="002A0FFE" w:rsidP="00EB49E0">
      <w:pPr>
        <w:pStyle w:val="Caption"/>
      </w:pPr>
      <w:bookmarkStart w:id="1061" w:name="_Ref157308768"/>
      <w:r w:rsidRPr="00084655">
        <w:t xml:space="preserve">Figure </w:t>
      </w:r>
      <w:r w:rsidR="00E900AA">
        <w:fldChar w:fldCharType="begin"/>
      </w:r>
      <w:r w:rsidR="00FB7375">
        <w:instrText xml:space="preserve"> </w:instrText>
      </w:r>
      <w:r w:rsidR="00567E0A">
        <w:instrText>SEQ</w:instrText>
      </w:r>
      <w:r w:rsidR="00FB7375">
        <w:instrText xml:space="preserve"> Figure \* ARABIC </w:instrText>
      </w:r>
      <w:r w:rsidR="00E900AA">
        <w:fldChar w:fldCharType="separate"/>
      </w:r>
      <w:r w:rsidR="00FF3B3D">
        <w:rPr>
          <w:noProof/>
        </w:rPr>
        <w:t>128</w:t>
      </w:r>
      <w:r w:rsidR="00E900AA">
        <w:rPr>
          <w:noProof/>
        </w:rPr>
        <w:fldChar w:fldCharType="end"/>
      </w:r>
      <w:bookmarkEnd w:id="1061"/>
      <w:r w:rsidRPr="00084655">
        <w:t>: GER files split into target and reference spectra (left) and report showing target and reference spectra (right)</w:t>
      </w:r>
    </w:p>
    <w:p w:rsidR="002A0FFE" w:rsidRPr="00084655" w:rsidRDefault="002A0FFE" w:rsidP="00207647">
      <w:pPr>
        <w:pStyle w:val="Body"/>
      </w:pPr>
      <w:r w:rsidRPr="00084655">
        <w:t xml:space="preserve">Targets and references are linked internally by a datalink on spectrum level (cf. </w:t>
      </w:r>
      <w:r w:rsidR="00E900AA">
        <w:fldChar w:fldCharType="begin"/>
      </w:r>
      <w:r w:rsidR="00625CA9">
        <w:instrText xml:space="preserve"> </w:instrText>
      </w:r>
      <w:r w:rsidR="00567E0A">
        <w:instrText>REF</w:instrText>
      </w:r>
      <w:r w:rsidR="00625CA9">
        <w:instrText xml:space="preserve"> _Ref153677830 \r \h </w:instrText>
      </w:r>
      <w:r w:rsidR="00E900AA">
        <w:fldChar w:fldCharType="separate"/>
      </w:r>
      <w:r w:rsidR="00FF3B3D">
        <w:t>4.7</w:t>
      </w:r>
      <w:r w:rsidR="00E900AA">
        <w:fldChar w:fldCharType="end"/>
      </w:r>
      <w:r w:rsidRPr="00084655">
        <w:t xml:space="preserve">). Open the Metadata Editor and display the spectrum data for one of the GER target spectra. Note that a link referring to the reference spectrum of the type Spectralon has been created (cf. </w:t>
      </w:r>
      <w:r w:rsidR="00E900AA">
        <w:fldChar w:fldCharType="begin"/>
      </w:r>
      <w:r w:rsidR="00625CA9">
        <w:instrText xml:space="preserve"> </w:instrText>
      </w:r>
      <w:r w:rsidR="00567E0A">
        <w:instrText>REF</w:instrText>
      </w:r>
      <w:r w:rsidR="00625CA9">
        <w:instrText xml:space="preserve"> _Ref157336164 \h </w:instrText>
      </w:r>
      <w:r w:rsidR="00E900AA">
        <w:fldChar w:fldCharType="separate"/>
      </w:r>
      <w:r w:rsidR="00FF3B3D" w:rsidRPr="00084655">
        <w:t xml:space="preserve">Figure </w:t>
      </w:r>
      <w:r w:rsidR="00FF3B3D">
        <w:rPr>
          <w:noProof/>
        </w:rPr>
        <w:t>129</w:t>
      </w:r>
      <w:r w:rsidR="00E900AA">
        <w:fldChar w:fldCharType="end"/>
      </w:r>
      <w:r w:rsidRPr="00084655">
        <w:t>).</w:t>
      </w:r>
    </w:p>
    <w:p w:rsidR="002A0FFE" w:rsidRPr="00084655" w:rsidRDefault="002A0FFE" w:rsidP="00207647">
      <w:pPr>
        <w:pStyle w:val="Body"/>
      </w:pPr>
      <w:r w:rsidRPr="00084655">
        <w:t xml:space="preserve">These datalinks are used </w:t>
      </w:r>
      <w:r w:rsidR="00F2621B">
        <w:t>during radiance to</w:t>
      </w:r>
      <w:r w:rsidRPr="00084655">
        <w:t xml:space="preserve"> reflectance</w:t>
      </w:r>
      <w:r w:rsidR="00F2621B">
        <w:t xml:space="preserve"> conversion</w:t>
      </w:r>
      <w:r w:rsidRPr="00084655">
        <w:t>.</w:t>
      </w:r>
    </w:p>
    <w:p w:rsidR="002A0FFE" w:rsidRPr="00084655" w:rsidRDefault="00410FC7" w:rsidP="00EB49E0">
      <w:pPr>
        <w:pStyle w:val="Figure"/>
      </w:pPr>
      <w:r>
        <w:rPr>
          <w:lang w:val="en-AU"/>
        </w:rPr>
        <w:drawing>
          <wp:inline distT="0" distB="0" distL="0" distR="0">
            <wp:extent cx="3972560" cy="548640"/>
            <wp:effectExtent l="25400" t="0" r="0" b="0"/>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5"/>
                    <pic:cNvPicPr>
                      <a:picLocks noChangeAspect="1" noChangeArrowheads="1"/>
                    </pic:cNvPicPr>
                  </pic:nvPicPr>
                  <pic:blipFill>
                    <a:blip r:embed="rId166"/>
                    <a:srcRect/>
                    <a:stretch>
                      <a:fillRect/>
                    </a:stretch>
                  </pic:blipFill>
                  <pic:spPr bwMode="auto">
                    <a:xfrm>
                      <a:off x="0" y="0"/>
                      <a:ext cx="3972560" cy="548640"/>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1062" w:name="_Ref157336164"/>
      <w:r w:rsidRPr="00084655">
        <w:t xml:space="preserve">Figure </w:t>
      </w:r>
      <w:r w:rsidR="00E900AA">
        <w:fldChar w:fldCharType="begin"/>
      </w:r>
      <w:r w:rsidR="00FB7375">
        <w:instrText xml:space="preserve"> </w:instrText>
      </w:r>
      <w:r w:rsidR="00567E0A">
        <w:instrText>SEQ</w:instrText>
      </w:r>
      <w:r w:rsidR="00FB7375">
        <w:instrText xml:space="preserve"> Figure \* ARABIC </w:instrText>
      </w:r>
      <w:r w:rsidR="00E900AA">
        <w:fldChar w:fldCharType="separate"/>
      </w:r>
      <w:r w:rsidR="00FF3B3D">
        <w:rPr>
          <w:noProof/>
        </w:rPr>
        <w:t>129</w:t>
      </w:r>
      <w:r w:rsidR="00E900AA">
        <w:rPr>
          <w:noProof/>
        </w:rPr>
        <w:fldChar w:fldCharType="end"/>
      </w:r>
      <w:bookmarkEnd w:id="1062"/>
      <w:r w:rsidRPr="00084655">
        <w:t>: Automatically created link between target and reference spectra</w:t>
      </w:r>
    </w:p>
    <w:p w:rsidR="002A0FFE" w:rsidRPr="00084655" w:rsidRDefault="002A0FFE" w:rsidP="00306258">
      <w:pPr>
        <w:pStyle w:val="Heading2"/>
      </w:pPr>
      <w:bookmarkStart w:id="1063" w:name="_Toc355280433"/>
      <w:bookmarkStart w:id="1064" w:name="_Toc356807379"/>
      <w:r w:rsidRPr="00084655">
        <w:t>Part 3: Directional Data</w:t>
      </w:r>
      <w:bookmarkEnd w:id="1063"/>
      <w:bookmarkEnd w:id="1064"/>
    </w:p>
    <w:p w:rsidR="002A0FFE" w:rsidRPr="00084655" w:rsidRDefault="002A0FFE" w:rsidP="00207647">
      <w:pPr>
        <w:pStyle w:val="Body"/>
      </w:pPr>
      <w:r w:rsidRPr="00084655">
        <w:t>Data set: Gonio_example</w:t>
      </w:r>
    </w:p>
    <w:p w:rsidR="002A0FFE" w:rsidRPr="00084655" w:rsidRDefault="002A0FFE" w:rsidP="00207647">
      <w:pPr>
        <w:pStyle w:val="Body"/>
      </w:pPr>
      <w:r w:rsidRPr="00084655">
        <w:t xml:space="preserve">Relevant sections: </w:t>
      </w:r>
      <w:fldSimple w:instr=" REF _Ref153711531 \r \h  \* MERGEFORMAT ">
        <w:r w:rsidR="00FF3B3D">
          <w:t>6.4</w:t>
        </w:r>
      </w:fldSimple>
      <w:r w:rsidRPr="00084655">
        <w:t xml:space="preserve">, </w:t>
      </w:r>
      <w:fldSimple w:instr=" REF _Ref153794251 \r \h  \* MERGEFORMAT ">
        <w:r w:rsidR="00FF3B3D">
          <w:t>1.1</w:t>
        </w:r>
      </w:fldSimple>
      <w:r w:rsidRPr="00084655">
        <w:t xml:space="preserve">, </w:t>
      </w:r>
      <w:fldSimple w:instr=" REF _Ref157236952 \r \h  \* MERGEFORMAT ">
        <w:r w:rsidR="00FF3B3D">
          <w:t>7.4</w:t>
        </w:r>
      </w:fldSimple>
    </w:p>
    <w:p w:rsidR="002A0FFE" w:rsidRPr="00084655" w:rsidRDefault="002A0FFE" w:rsidP="00207647">
      <w:pPr>
        <w:pStyle w:val="Body"/>
      </w:pPr>
      <w:r w:rsidRPr="00084655">
        <w:t xml:space="preserve">This exercise uses FIGOS goniometer data. FIGOS is used at RSL to acquire spectrodirectional measurements in 66 points arranged on a hemisphere. For more information please refer to Schopfer et al. </w:t>
      </w:r>
      <w:r w:rsidR="00E900AA" w:rsidRPr="00084655">
        <w:fldChar w:fldCharType="begin"/>
      </w:r>
      <w:r w:rsidR="006B5382">
        <w:instrText xml:space="preserve"> ADDIN EN.CITE &lt;EndNote&gt;&lt;Cite ExcludeAuth="1"&gt;&lt;Author&gt;Schopfer&lt;/Author&gt;&lt;Year&gt;2007&lt;/Year&gt;&lt;RecNum&gt;198&lt;/RecNum&gt;&lt;record&gt;&lt;rec-number&gt;198&lt;/rec-number&gt;&lt;foreign-keys&gt;&lt;key app="EN" db-id="0svr2tdvgevw2ned2pb5tt5ur5tdf0savr9s"&gt;198&lt;/key&gt;&lt;/foreign-keys&gt;&lt;ref-type name="Conference Proceedings"&gt;10&lt;/ref-type&gt;&lt;contributors&gt;&lt;authors&gt;&lt;author&gt;Schopfer, J.&lt;/author&gt;&lt;author&gt;Dangel, S.&lt;/author&gt;&lt;author&gt;Kneubühler, M.&lt;/author&gt;&lt;author&gt;Itten, Klaus&lt;/author&gt;&lt;/authors&gt;&lt;secondary-authors&gt;&lt;author&gt;Schaepman, M.E.  &lt;/author&gt;&lt;author&gt;Liang, S. &lt;/author&gt;&lt;author&gt;Groot, N.E. &lt;/author&gt;&lt;author&gt;Kneubühler, M.&lt;/author&gt;&lt;/secondary-authors&gt;&lt;/contributors&gt;&lt;titles&gt;&lt;title&gt;Dual Field-of-View Goniometer System FIGOS&lt;/title&gt;&lt;secondary-title&gt;10th Intl. Symposium on Physical Measurements and Spectral Signatures in Remote Sensing&lt;/secondary-title&gt;&lt;/titles&gt;&lt;pages&gt;493-498&lt;/pages&gt;&lt;volume&gt;XXXVI, Part 7/C50&lt;/volume&gt;&lt;dates&gt;&lt;year&gt;2007&lt;/year&gt;&lt;/dates&gt;&lt;pub-location&gt;Davos (CH)&lt;/pub-location&gt;&lt;urls&gt;&lt;/urls&gt;&lt;/record&gt;&lt;/Cite&gt;&lt;/EndNote&gt;</w:instrText>
      </w:r>
      <w:r w:rsidR="00E900AA" w:rsidRPr="00084655">
        <w:fldChar w:fldCharType="separate"/>
      </w:r>
      <w:r w:rsidRPr="00084655">
        <w:rPr>
          <w:noProof/>
        </w:rPr>
        <w:t>(2007)</w:t>
      </w:r>
      <w:r w:rsidR="00E900AA" w:rsidRPr="00084655">
        <w:fldChar w:fldCharType="end"/>
      </w:r>
      <w:r w:rsidRPr="00084655">
        <w:t>.</w:t>
      </w:r>
    </w:p>
    <w:p w:rsidR="002A0FFE" w:rsidRPr="00084655" w:rsidRDefault="002A0FFE" w:rsidP="00207647">
      <w:pPr>
        <w:pStyle w:val="Body"/>
      </w:pPr>
      <w:r w:rsidRPr="00084655">
        <w:t xml:space="preserve">Goniometer data is provided in the Gonio_example folder. It contains two subfolders: one holding the targets and one the references. The spectra of targets and references have been manually moved to these folders. This separation should be carried out before the data is loaded into SPECCHIO (alternatively all data can be loaded and the unwanted spectra removed using the Data Remover tool). It must also be noted that any surplus measurements must also be removed, i.e. the system expects 66 directional measurements maximum. SPECCHIO can however deal with gaps in the data as will be demonstrated hereafter. </w:t>
      </w:r>
    </w:p>
    <w:p w:rsidR="002A0FFE" w:rsidRPr="00084655" w:rsidRDefault="002A0FFE" w:rsidP="00207647">
      <w:pPr>
        <w:pStyle w:val="Body"/>
      </w:pPr>
      <w:r w:rsidRPr="00084655">
        <w:t xml:space="preserve">Create a new campaign for goniometer data and load the campaign data. </w:t>
      </w:r>
    </w:p>
    <w:p w:rsidR="002A0FFE" w:rsidRPr="00084655" w:rsidRDefault="002A0FFE" w:rsidP="00207647">
      <w:pPr>
        <w:pStyle w:val="Body"/>
      </w:pPr>
      <w:r w:rsidRPr="00084655">
        <w:t>If you explore the data in the Metadata Editor</w:t>
      </w:r>
      <w:r w:rsidR="00897F15">
        <w:t>,</w:t>
      </w:r>
      <w:r w:rsidRPr="00084655">
        <w:t xml:space="preserve"> you will find that the </w:t>
      </w:r>
      <w:r w:rsidR="00897F15">
        <w:t>Measurement unit has been set to</w:t>
      </w:r>
      <w:r w:rsidRPr="00084655">
        <w:t xml:space="preserve"> Radiance and the </w:t>
      </w:r>
      <w:r w:rsidR="00897F15">
        <w:t>FOV to</w:t>
      </w:r>
      <w:r w:rsidRPr="00084655">
        <w:t xml:space="preserve"> 3 degrees. Use a group update to set the </w:t>
      </w:r>
      <w:r w:rsidR="006E4D6F">
        <w:t>Beam geometry</w:t>
      </w:r>
      <w:r w:rsidRPr="00084655">
        <w:t xml:space="preserve"> of all spectra of this campaign to ‘</w:t>
      </w:r>
      <w:r w:rsidR="00746BC8">
        <w:t>Hemispherical-conical (CASE 8)</w:t>
      </w:r>
      <w:commentRangeStart w:id="1065"/>
      <w:r w:rsidRPr="00084655">
        <w:t>’</w:t>
      </w:r>
      <w:commentRangeEnd w:id="1065"/>
      <w:r w:rsidR="006E4D6F">
        <w:rPr>
          <w:rStyle w:val="CommentReference"/>
        </w:rPr>
        <w:commentReference w:id="1065"/>
      </w:r>
      <w:r w:rsidRPr="00084655">
        <w:t>.</w:t>
      </w:r>
    </w:p>
    <w:p w:rsidR="002A0FFE" w:rsidRPr="00084655" w:rsidRDefault="002A0FFE" w:rsidP="00207647">
      <w:pPr>
        <w:pStyle w:val="Body"/>
      </w:pPr>
      <w:r w:rsidRPr="00084655">
        <w:t xml:space="preserve">In the Metadata Editor select the special function ‘Link targets to references’ (cf. </w:t>
      </w:r>
      <w:r w:rsidR="00E900AA">
        <w:fldChar w:fldCharType="begin"/>
      </w:r>
      <w:r w:rsidR="00604510">
        <w:instrText xml:space="preserve"> REF _Ref153794273 \r \h  \* MERGEFORMAT </w:instrText>
      </w:r>
      <w:r w:rsidR="00E900AA">
        <w:fldChar w:fldCharType="separate"/>
      </w:r>
      <w:r w:rsidR="00FF3B3D">
        <w:rPr>
          <w:b/>
          <w:bCs/>
          <w:lang w:val="en-US"/>
        </w:rPr>
        <w:t>Error! Reference source not found.</w:t>
      </w:r>
      <w:r w:rsidR="00E900AA">
        <w:fldChar w:fldCharType="end"/>
      </w:r>
      <w:r w:rsidRPr="00084655">
        <w:t xml:space="preserve">). In the ‘Link Target to Reference’ dialog select the target and reference directories of the goniometer campaign as inputs (cf. </w:t>
      </w:r>
      <w:fldSimple w:instr=" REF _Ref157337315 \h  \* MERGEFORMAT ">
        <w:r w:rsidR="00FF3B3D" w:rsidRPr="00084655">
          <w:t xml:space="preserve">Figure </w:t>
        </w:r>
        <w:r w:rsidR="00FF3B3D">
          <w:rPr>
            <w:noProof/>
          </w:rPr>
          <w:t>130</w:t>
        </w:r>
      </w:fldSimple>
      <w:r w:rsidRPr="00084655">
        <w:t>) and press ‘Link’. The datalinks have now been created.</w:t>
      </w:r>
    </w:p>
    <w:p w:rsidR="002A0FFE" w:rsidRPr="00084655" w:rsidRDefault="002A0FFE" w:rsidP="00207647">
      <w:pPr>
        <w:pStyle w:val="Body"/>
      </w:pPr>
      <w:r w:rsidRPr="00084655">
        <w:t xml:space="preserve">In the Metadata Editor explore the datalink settings (cf. </w:t>
      </w:r>
      <w:fldSimple w:instr=" REF _Ref157336164 \h  \* MERGEFORMAT ">
        <w:r w:rsidR="00FF3B3D" w:rsidRPr="00084655">
          <w:t xml:space="preserve">Figure </w:t>
        </w:r>
        <w:r w:rsidR="00FF3B3D">
          <w:rPr>
            <w:noProof/>
          </w:rPr>
          <w:t>129</w:t>
        </w:r>
      </w:fldSimple>
      <w:r w:rsidRPr="00084655">
        <w:t xml:space="preserve">). You should find that the targets triticaa.001 </w:t>
      </w:r>
      <w:r w:rsidR="00572C58">
        <w:t xml:space="preserve">and </w:t>
      </w:r>
      <w:r w:rsidRPr="00084655">
        <w:t>triticaa.00</w:t>
      </w:r>
      <w:r w:rsidR="00572C58">
        <w:t>2</w:t>
      </w:r>
      <w:r w:rsidRPr="00084655">
        <w:t xml:space="preserve"> are referencing the triticaa.000 white reference spectrum. Target</w:t>
      </w:r>
      <w:r w:rsidR="00572C58">
        <w:t>s</w:t>
      </w:r>
      <w:r w:rsidRPr="00084655">
        <w:t xml:space="preserve"> triticaa.00</w:t>
      </w:r>
      <w:r w:rsidR="00572C58">
        <w:t>3 – triticaa.009</w:t>
      </w:r>
      <w:r w:rsidRPr="00084655">
        <w:t xml:space="preserve"> reference triticaa.006 and so on and so forth. The linking mechanism is based on the spectrum capture time and does not depend on the spectrum file name.</w:t>
      </w:r>
    </w:p>
    <w:p w:rsidR="002A0FFE" w:rsidRPr="00084655" w:rsidRDefault="00EE466C" w:rsidP="00EB49E0">
      <w:pPr>
        <w:pStyle w:val="Figure"/>
      </w:pPr>
      <w:r>
        <w:rPr>
          <w:lang w:val="en-AU"/>
        </w:rPr>
        <w:drawing>
          <wp:inline distT="0" distB="0" distL="0" distR="0">
            <wp:extent cx="5580380" cy="2214880"/>
            <wp:effectExtent l="0" t="0" r="0" b="0"/>
            <wp:docPr id="162" name="Bild 1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2-05-02 at 1.56.01 PM.png"/>
                    <pic:cNvPicPr/>
                  </pic:nvPicPr>
                  <pic:blipFill>
                    <a:blip r:embed="rId167">
                      <a:extLst>
                        <a:ext uri="{28A0092B-C50C-407E-A947-70E740481C1C}">
                          <a14:useLocalDpi xmlns="" xmlns:wpc="http://schemas.microsoft.com/office/word/2010/wordprocessingCanvas" xmlns:mo="http://schemas.microsoft.com/office/mac/office/2008/main" xmlns:mc="http://schemas.openxmlformats.org/markup-compatibility/2006" xmlns:mv="urn:schemas-microsoft-com:mac:vml"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5580380" cy="2214880"/>
                    </a:xfrm>
                    <a:prstGeom prst="rect">
                      <a:avLst/>
                    </a:prstGeom>
                  </pic:spPr>
                </pic:pic>
              </a:graphicData>
            </a:graphic>
          </wp:inline>
        </w:drawing>
      </w:r>
    </w:p>
    <w:p w:rsidR="002A0FFE" w:rsidRPr="00084655" w:rsidRDefault="002A0FFE" w:rsidP="00EB49E0">
      <w:pPr>
        <w:pStyle w:val="Caption"/>
      </w:pPr>
      <w:bookmarkStart w:id="1066" w:name="_Ref157337315"/>
      <w:r w:rsidRPr="00084655">
        <w:t xml:space="preserve">Figure </w:t>
      </w:r>
      <w:r w:rsidR="00E900AA">
        <w:fldChar w:fldCharType="begin"/>
      </w:r>
      <w:r w:rsidR="00FB7375">
        <w:instrText xml:space="preserve"> </w:instrText>
      </w:r>
      <w:r w:rsidR="00567E0A">
        <w:instrText>SEQ</w:instrText>
      </w:r>
      <w:r w:rsidR="00FB7375">
        <w:instrText xml:space="preserve"> Figure \* ARABIC </w:instrText>
      </w:r>
      <w:r w:rsidR="00E900AA">
        <w:fldChar w:fldCharType="separate"/>
      </w:r>
      <w:r w:rsidR="00FF3B3D">
        <w:rPr>
          <w:noProof/>
        </w:rPr>
        <w:t>130</w:t>
      </w:r>
      <w:r w:rsidR="00E900AA">
        <w:rPr>
          <w:noProof/>
        </w:rPr>
        <w:fldChar w:fldCharType="end"/>
      </w:r>
      <w:bookmarkEnd w:id="1066"/>
      <w:r w:rsidRPr="00084655">
        <w:t>: Specifying target and reference directories</w:t>
      </w:r>
    </w:p>
    <w:p w:rsidR="002A0FFE" w:rsidRPr="00084655" w:rsidRDefault="00410FC7" w:rsidP="00EB49E0">
      <w:pPr>
        <w:pStyle w:val="Figure"/>
      </w:pPr>
      <w:r>
        <w:rPr>
          <w:lang w:val="en-AU"/>
        </w:rPr>
        <w:drawing>
          <wp:inline distT="0" distB="0" distL="0" distR="0">
            <wp:extent cx="4958080" cy="609600"/>
            <wp:effectExtent l="25400" t="0" r="0" b="0"/>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
                    <pic:cNvPicPr>
                      <a:picLocks noChangeAspect="1" noChangeArrowheads="1"/>
                    </pic:cNvPicPr>
                  </pic:nvPicPr>
                  <pic:blipFill>
                    <a:blip r:embed="rId168"/>
                    <a:srcRect/>
                    <a:stretch>
                      <a:fillRect/>
                    </a:stretch>
                  </pic:blipFill>
                  <pic:spPr bwMode="auto">
                    <a:xfrm>
                      <a:off x="0" y="0"/>
                      <a:ext cx="4958080" cy="609600"/>
                    </a:xfrm>
                    <a:prstGeom prst="rect">
                      <a:avLst/>
                    </a:prstGeom>
                    <a:noFill/>
                    <a:ln w="9525">
                      <a:noFill/>
                      <a:miter lim="800000"/>
                      <a:headEnd/>
                      <a:tailEnd/>
                    </a:ln>
                  </pic:spPr>
                </pic:pic>
              </a:graphicData>
            </a:graphic>
          </wp:inline>
        </w:drawing>
      </w:r>
    </w:p>
    <w:p w:rsidR="002A0FFE" w:rsidRPr="00084655" w:rsidRDefault="002A0FFE" w:rsidP="00EB49E0">
      <w:pPr>
        <w:pStyle w:val="Caption"/>
      </w:pPr>
      <w:r w:rsidRPr="00084655">
        <w:t xml:space="preserve">Figure </w:t>
      </w:r>
      <w:r w:rsidR="00E900AA">
        <w:fldChar w:fldCharType="begin"/>
      </w:r>
      <w:r w:rsidR="00FB7375">
        <w:instrText xml:space="preserve"> </w:instrText>
      </w:r>
      <w:r w:rsidR="00567E0A">
        <w:instrText>SEQ</w:instrText>
      </w:r>
      <w:r w:rsidR="00FB7375">
        <w:instrText xml:space="preserve"> Figure \* ARABIC </w:instrText>
      </w:r>
      <w:r w:rsidR="00E900AA">
        <w:fldChar w:fldCharType="separate"/>
      </w:r>
      <w:r w:rsidR="00FF3B3D">
        <w:rPr>
          <w:noProof/>
        </w:rPr>
        <w:t>131</w:t>
      </w:r>
      <w:r w:rsidR="00E900AA">
        <w:rPr>
          <w:noProof/>
        </w:rPr>
        <w:fldChar w:fldCharType="end"/>
      </w:r>
      <w:r w:rsidRPr="00084655">
        <w:t>: Example of an automatic created datalink</w:t>
      </w:r>
    </w:p>
    <w:p w:rsidR="002A0FFE" w:rsidRPr="00084655" w:rsidRDefault="002A0FFE" w:rsidP="00207647">
      <w:pPr>
        <w:pStyle w:val="Body"/>
      </w:pPr>
      <w:r w:rsidRPr="00084655">
        <w:t>The illumination geometry (i.e. the sun zenith angle and azimuth) can be calculated automatically if the spatial position (latitude and longitude) and the capture time in UTC are known.</w:t>
      </w:r>
    </w:p>
    <w:p w:rsidR="002A0FFE" w:rsidRPr="00084655" w:rsidRDefault="002A0FFE" w:rsidP="00207647">
      <w:pPr>
        <w:pStyle w:val="Body"/>
      </w:pPr>
      <w:r w:rsidRPr="00084655">
        <w:t xml:space="preserve">For the given dataset we assume that the time is local time and not UTC. This can be corrected by the special function ‘Correct local time to UTC’ (cf. </w:t>
      </w:r>
      <w:fldSimple w:instr=" REF _Ref157338239 \r \h  \* MERGEFORMAT ">
        <w:r w:rsidR="00FF3B3D">
          <w:t>0</w:t>
        </w:r>
      </w:fldSimple>
      <w:r w:rsidRPr="00084655">
        <w:t xml:space="preserve">). In the time correction dialog select the Gonio_example folder because the time shift should be applied to both target and reference spectra. The time difference to GMT is 2 hrs (East) as the sampling took place during summer in Switzerland, i.e. daylight saving applies (cf. </w:t>
      </w:r>
      <w:fldSimple w:instr=" REF _Ref157414092 \h  \* MERGEFORMAT ">
        <w:r w:rsidR="00FF3B3D" w:rsidRPr="00084655">
          <w:t xml:space="preserve">Figure </w:t>
        </w:r>
        <w:r w:rsidR="00FF3B3D">
          <w:rPr>
            <w:noProof/>
          </w:rPr>
          <w:t>132</w:t>
        </w:r>
      </w:fldSimple>
      <w:r w:rsidRPr="00084655">
        <w:t>).</w:t>
      </w:r>
    </w:p>
    <w:p w:rsidR="002A0FFE" w:rsidRPr="00084655" w:rsidRDefault="00410FC7" w:rsidP="00EB49E0">
      <w:pPr>
        <w:pStyle w:val="Figure"/>
      </w:pPr>
      <w:r>
        <w:rPr>
          <w:lang w:val="en-AU"/>
        </w:rPr>
        <w:drawing>
          <wp:inline distT="0" distB="0" distL="0" distR="0">
            <wp:extent cx="3413760" cy="2418080"/>
            <wp:effectExtent l="25400" t="0" r="0" b="0"/>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8"/>
                    <pic:cNvPicPr>
                      <a:picLocks noChangeAspect="1" noChangeArrowheads="1"/>
                    </pic:cNvPicPr>
                  </pic:nvPicPr>
                  <pic:blipFill>
                    <a:blip r:embed="rId169"/>
                    <a:srcRect/>
                    <a:stretch>
                      <a:fillRect/>
                    </a:stretch>
                  </pic:blipFill>
                  <pic:spPr bwMode="auto">
                    <a:xfrm>
                      <a:off x="0" y="0"/>
                      <a:ext cx="3413760" cy="2418080"/>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1067" w:name="_Ref157414092"/>
      <w:r w:rsidRPr="00084655">
        <w:t xml:space="preserve">Figure </w:t>
      </w:r>
      <w:r w:rsidR="00E900AA">
        <w:fldChar w:fldCharType="begin"/>
      </w:r>
      <w:r w:rsidR="00FB7375">
        <w:instrText xml:space="preserve"> </w:instrText>
      </w:r>
      <w:r w:rsidR="00567E0A">
        <w:instrText>SEQ</w:instrText>
      </w:r>
      <w:r w:rsidR="00FB7375">
        <w:instrText xml:space="preserve"> Figure \* ARABIC </w:instrText>
      </w:r>
      <w:r w:rsidR="00E900AA">
        <w:fldChar w:fldCharType="separate"/>
      </w:r>
      <w:r w:rsidR="00FF3B3D">
        <w:rPr>
          <w:noProof/>
        </w:rPr>
        <w:t>132</w:t>
      </w:r>
      <w:r w:rsidR="00E900AA">
        <w:rPr>
          <w:noProof/>
        </w:rPr>
        <w:fldChar w:fldCharType="end"/>
      </w:r>
      <w:bookmarkEnd w:id="1067"/>
      <w:r w:rsidRPr="00084655">
        <w:t>: Applying a time shift to goniometer data</w:t>
      </w:r>
    </w:p>
    <w:p w:rsidR="002A0FFE" w:rsidRPr="00084655" w:rsidRDefault="002A0FFE" w:rsidP="00207647">
      <w:pPr>
        <w:pStyle w:val="Body"/>
      </w:pPr>
      <w:r w:rsidRPr="00084655">
        <w:t>As a next step the coordinates of the sampling area must be defined. A position of N47° 22.400’ E08° 32.438’ is assumed. Positions must be entered as floating point degrees (GARMIN hddd.ddddd° format). This yields: N47.37333° E08.54063°.</w:t>
      </w:r>
    </w:p>
    <w:p w:rsidR="002A0FFE" w:rsidRPr="00084655" w:rsidRDefault="002A0FFE" w:rsidP="00207647">
      <w:pPr>
        <w:pStyle w:val="Body"/>
      </w:pPr>
      <w:r w:rsidRPr="00084655">
        <w:t>In the Metadata Editor select the Gonio_example hierarchy in the Spectral Data Browser. As the position applies to all spectra of the campaign a group update should be carried out. Now enter the latitude (47.37333) and longitude (-8.54063). Longitudes East of Greenwich are negative.</w:t>
      </w:r>
    </w:p>
    <w:p w:rsidR="002A0FFE" w:rsidRPr="00084655" w:rsidRDefault="002A0FFE" w:rsidP="00207647">
      <w:pPr>
        <w:pStyle w:val="Body"/>
      </w:pPr>
      <w:r w:rsidRPr="00084655">
        <w:t xml:space="preserve">Having entered position and time (do not forget to press the ‘Update’ button), the calculation of the illumination geometry can be carried out by clicking the ‘Calc Sun Angles’ button (cf. </w:t>
      </w:r>
      <w:fldSimple w:instr=" REF _Ref157353028 \h  \* MERGEFORMAT ">
        <w:r w:rsidR="00FF3B3D" w:rsidRPr="00084655">
          <w:t xml:space="preserve">Figure </w:t>
        </w:r>
        <w:r w:rsidR="00FF3B3D">
          <w:rPr>
            <w:noProof/>
          </w:rPr>
          <w:t>133</w:t>
        </w:r>
      </w:fldSimple>
      <w:r w:rsidRPr="00084655">
        <w:t>).</w:t>
      </w:r>
    </w:p>
    <w:p w:rsidR="002A0FFE" w:rsidRPr="00F83376" w:rsidRDefault="00410FC7" w:rsidP="00EB49E0">
      <w:pPr>
        <w:pStyle w:val="Figure"/>
      </w:pPr>
      <w:r>
        <w:rPr>
          <w:lang w:val="en-AU"/>
        </w:rPr>
        <w:drawing>
          <wp:inline distT="0" distB="0" distL="0" distR="0">
            <wp:extent cx="4775200" cy="1645920"/>
            <wp:effectExtent l="25400" t="0" r="0" b="0"/>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9"/>
                    <pic:cNvPicPr>
                      <a:picLocks noChangeAspect="1" noChangeArrowheads="1"/>
                    </pic:cNvPicPr>
                  </pic:nvPicPr>
                  <pic:blipFill>
                    <a:blip r:embed="rId170"/>
                    <a:srcRect/>
                    <a:stretch>
                      <a:fillRect/>
                    </a:stretch>
                  </pic:blipFill>
                  <pic:spPr bwMode="auto">
                    <a:xfrm>
                      <a:off x="0" y="0"/>
                      <a:ext cx="4775200" cy="1645920"/>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1068" w:name="_Ref157353028"/>
      <w:r w:rsidRPr="00084655">
        <w:t xml:space="preserve">Figure </w:t>
      </w:r>
      <w:r w:rsidR="00E900AA">
        <w:fldChar w:fldCharType="begin"/>
      </w:r>
      <w:r w:rsidR="00FB7375">
        <w:instrText xml:space="preserve"> </w:instrText>
      </w:r>
      <w:r w:rsidR="00567E0A">
        <w:instrText>SEQ</w:instrText>
      </w:r>
      <w:r w:rsidR="00FB7375">
        <w:instrText xml:space="preserve"> Figure \* ARABIC </w:instrText>
      </w:r>
      <w:r w:rsidR="00E900AA">
        <w:fldChar w:fldCharType="separate"/>
      </w:r>
      <w:r w:rsidR="00FF3B3D">
        <w:rPr>
          <w:noProof/>
        </w:rPr>
        <w:t>133</w:t>
      </w:r>
      <w:r w:rsidR="00E900AA">
        <w:rPr>
          <w:noProof/>
        </w:rPr>
        <w:fldChar w:fldCharType="end"/>
      </w:r>
      <w:bookmarkEnd w:id="1068"/>
      <w:r w:rsidRPr="00084655">
        <w:t>: Sun angle calculation for goniometer data</w:t>
      </w:r>
    </w:p>
    <w:p w:rsidR="002A0FFE" w:rsidRPr="00084655" w:rsidRDefault="002A0FFE" w:rsidP="00207647">
      <w:pPr>
        <w:pStyle w:val="Body"/>
      </w:pPr>
      <w:r w:rsidRPr="00084655">
        <w:t>Use the Spectral Browser of the Metadata Editor to check the sun angles that have been calculated. Every spectrum has been assigned slightly differing sun angles according to the individual capturing time.</w:t>
      </w:r>
    </w:p>
    <w:p w:rsidR="002A0FFE" w:rsidRPr="00084655" w:rsidRDefault="002A0FFE" w:rsidP="00207647">
      <w:pPr>
        <w:pStyle w:val="Body"/>
      </w:pPr>
      <w:r w:rsidRPr="00084655">
        <w:t>The angles of the goniometer can be calculated for each spect</w:t>
      </w:r>
      <w:r w:rsidR="00205E4B">
        <w:t>rum using the ‘Calc Gonio</w:t>
      </w:r>
      <w:r w:rsidRPr="00084655">
        <w:t xml:space="preserve"> Angles’ function (cf. </w:t>
      </w:r>
      <w:fldSimple w:instr=" REF _Ref157353485 \r \h  \* MERGEFORMAT ">
        <w:r w:rsidR="00FF3B3D">
          <w:t>7.10</w:t>
        </w:r>
      </w:fldSimple>
      <w:r w:rsidRPr="00084655">
        <w:t xml:space="preserve">). </w:t>
      </w:r>
      <w:r w:rsidR="00205E4B">
        <w:t>S</w:t>
      </w:r>
      <w:r w:rsidRPr="00084655">
        <w:t>elect the target hierarchy</w:t>
      </w:r>
      <w:r w:rsidR="00205E4B">
        <w:t xml:space="preserve"> and click the ‘Calc Gonio</w:t>
      </w:r>
      <w:r w:rsidR="00205E4B" w:rsidRPr="00084655">
        <w:t xml:space="preserve"> Angles’</w:t>
      </w:r>
      <w:r w:rsidR="00205E4B">
        <w:t xml:space="preserve"> button</w:t>
      </w:r>
      <w:r w:rsidRPr="00084655">
        <w:t xml:space="preserve">. On the </w:t>
      </w:r>
      <w:r w:rsidR="00205E4B">
        <w:t>left</w:t>
      </w:r>
      <w:r w:rsidRPr="00084655">
        <w:t xml:space="preserve"> side of the dialog the number of spectra in the selected hierarchy is displayed (63 spectra). There are three spectra missing from the normal total of 66. If you study the names of the target spectra it seems that the missing spectra numbers are: 55, 56 and 57. Specify the gaps as 55,56,57 and press ‘Insert gaps’. The total number of positions is shown in the field ‘Spectra + dummies’, i.e. 66 in this case. Press ‘Calculate’. The list above the ‘Calculate’ button now contains the positions (starting at zero), the calculated angles and the spectrum filenames. Scroll down till you find the inserted dummies called ‘gap dummy’ (cf. </w:t>
      </w:r>
      <w:fldSimple w:instr=" REF _Ref157354288 \h  \* MERGEFORMAT ">
        <w:r w:rsidR="00FF3B3D" w:rsidRPr="00084655">
          <w:t xml:space="preserve">Figure </w:t>
        </w:r>
        <w:r w:rsidR="00FF3B3D">
          <w:rPr>
            <w:noProof/>
          </w:rPr>
          <w:t>134</w:t>
        </w:r>
      </w:fldSimple>
      <w:r w:rsidRPr="00084655">
        <w:t>).</w:t>
      </w:r>
    </w:p>
    <w:p w:rsidR="002A0FFE" w:rsidRPr="00084655" w:rsidRDefault="00205E4B" w:rsidP="00EB49E0">
      <w:pPr>
        <w:pStyle w:val="Figure"/>
      </w:pPr>
      <w:r>
        <w:rPr>
          <w:lang w:val="en-AU"/>
        </w:rPr>
        <w:drawing>
          <wp:inline distT="0" distB="0" distL="0" distR="0">
            <wp:extent cx="3598545" cy="1705804"/>
            <wp:effectExtent l="25400" t="0" r="8255" b="0"/>
            <wp:docPr id="5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71"/>
                    <a:srcRect/>
                    <a:stretch>
                      <a:fillRect/>
                    </a:stretch>
                  </pic:blipFill>
                  <pic:spPr bwMode="auto">
                    <a:xfrm>
                      <a:off x="0" y="0"/>
                      <a:ext cx="3613681" cy="1712979"/>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1069" w:name="_Ref157354288"/>
      <w:r w:rsidRPr="00084655">
        <w:t xml:space="preserve">Figure </w:t>
      </w:r>
      <w:r w:rsidR="00E900AA">
        <w:fldChar w:fldCharType="begin"/>
      </w:r>
      <w:r w:rsidR="00FB7375">
        <w:instrText xml:space="preserve"> </w:instrText>
      </w:r>
      <w:r w:rsidR="00567E0A">
        <w:instrText>SEQ</w:instrText>
      </w:r>
      <w:r w:rsidR="00FB7375">
        <w:instrText xml:space="preserve"> Figure \* ARABIC </w:instrText>
      </w:r>
      <w:r w:rsidR="00E900AA">
        <w:fldChar w:fldCharType="separate"/>
      </w:r>
      <w:r w:rsidR="00FF3B3D">
        <w:rPr>
          <w:noProof/>
        </w:rPr>
        <w:t>134</w:t>
      </w:r>
      <w:r w:rsidR="00E900AA">
        <w:rPr>
          <w:noProof/>
        </w:rPr>
        <w:fldChar w:fldCharType="end"/>
      </w:r>
      <w:bookmarkEnd w:id="1069"/>
      <w:r w:rsidRPr="00084655">
        <w:t>: Inserted gaps and resulting angles</w:t>
      </w:r>
    </w:p>
    <w:p w:rsidR="002A0FFE" w:rsidRPr="00084655" w:rsidRDefault="002A0FFE" w:rsidP="00207647">
      <w:pPr>
        <w:pStyle w:val="Body"/>
      </w:pPr>
      <w:r w:rsidRPr="00084655">
        <w:t>At this point you would have to refer to your field protocol in order to confirm that the gaps you specified did occur at the calculated angles. Let us assume that number 57 actually exists but number 60 is missing. Change the gap specification to: 55,56,60. Press ‘Insert gaps’ and ‘Calculate’ and check the list again. Once you are satisfied with the calculated angles press ‘Ok’ to store the angles in the database. Use the Metadata Editor to check that the angles have indeed been saved and are now correctly displayed.</w:t>
      </w:r>
    </w:p>
    <w:p w:rsidR="002A0FFE" w:rsidRPr="00084655" w:rsidRDefault="002A0FFE" w:rsidP="00207647">
      <w:pPr>
        <w:pStyle w:val="Body"/>
      </w:pPr>
      <w:r w:rsidRPr="00084655">
        <w:t xml:space="preserve">E.g. for the spectrum triticaa.040 you should find a sensor zenith of 30° and azimuth = 270° (cf. </w:t>
      </w:r>
      <w:r w:rsidR="00E900AA">
        <w:fldChar w:fldCharType="begin"/>
      </w:r>
      <w:r w:rsidR="00625CA9">
        <w:instrText xml:space="preserve"> </w:instrText>
      </w:r>
      <w:r w:rsidR="00567E0A">
        <w:instrText>REF</w:instrText>
      </w:r>
      <w:r w:rsidR="00625CA9">
        <w:instrText xml:space="preserve"> _Ref157354867 \h </w:instrText>
      </w:r>
      <w:r w:rsidR="00E900AA">
        <w:fldChar w:fldCharType="separate"/>
      </w:r>
      <w:r w:rsidR="00FF3B3D" w:rsidRPr="00084655">
        <w:t xml:space="preserve">Figure </w:t>
      </w:r>
      <w:r w:rsidR="00FF3B3D">
        <w:rPr>
          <w:noProof/>
        </w:rPr>
        <w:t>135</w:t>
      </w:r>
      <w:r w:rsidR="00E900AA">
        <w:fldChar w:fldCharType="end"/>
      </w:r>
      <w:r w:rsidRPr="00084655">
        <w:t>).</w:t>
      </w:r>
    </w:p>
    <w:p w:rsidR="002A0FFE" w:rsidRPr="00084655" w:rsidRDefault="00410FC7" w:rsidP="00EB49E0">
      <w:pPr>
        <w:pStyle w:val="Figure"/>
      </w:pPr>
      <w:r>
        <w:rPr>
          <w:lang w:val="en-AU"/>
        </w:rPr>
        <w:drawing>
          <wp:inline distT="0" distB="0" distL="0" distR="0">
            <wp:extent cx="5577840" cy="873760"/>
            <wp:effectExtent l="25400" t="0" r="10160" b="0"/>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1"/>
                    <pic:cNvPicPr>
                      <a:picLocks noChangeAspect="1" noChangeArrowheads="1"/>
                    </pic:cNvPicPr>
                  </pic:nvPicPr>
                  <pic:blipFill>
                    <a:blip r:embed="rId172"/>
                    <a:srcRect/>
                    <a:stretch>
                      <a:fillRect/>
                    </a:stretch>
                  </pic:blipFill>
                  <pic:spPr bwMode="auto">
                    <a:xfrm>
                      <a:off x="0" y="0"/>
                      <a:ext cx="5577840" cy="873760"/>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1070" w:name="_Ref157354867"/>
      <w:r w:rsidRPr="00084655">
        <w:t xml:space="preserve">Figure </w:t>
      </w:r>
      <w:r w:rsidR="00E900AA">
        <w:fldChar w:fldCharType="begin"/>
      </w:r>
      <w:r w:rsidR="00FB7375">
        <w:instrText xml:space="preserve"> </w:instrText>
      </w:r>
      <w:r w:rsidR="00567E0A">
        <w:instrText>SEQ</w:instrText>
      </w:r>
      <w:r w:rsidR="00FB7375">
        <w:instrText xml:space="preserve"> Figure \* ARABIC </w:instrText>
      </w:r>
      <w:r w:rsidR="00E900AA">
        <w:fldChar w:fldCharType="separate"/>
      </w:r>
      <w:r w:rsidR="00FF3B3D">
        <w:rPr>
          <w:noProof/>
        </w:rPr>
        <w:t>135</w:t>
      </w:r>
      <w:r w:rsidR="00E900AA">
        <w:rPr>
          <w:noProof/>
        </w:rPr>
        <w:fldChar w:fldCharType="end"/>
      </w:r>
      <w:bookmarkEnd w:id="1070"/>
      <w:r w:rsidRPr="00084655">
        <w:t>: Calculated sensor zenith and azimuth angles</w:t>
      </w:r>
    </w:p>
    <w:p w:rsidR="007576C5" w:rsidRDefault="007576C5" w:rsidP="00306258">
      <w:pPr>
        <w:pStyle w:val="Heading2"/>
      </w:pPr>
      <w:bookmarkStart w:id="1071" w:name="_Toc355280434"/>
      <w:bookmarkStart w:id="1072" w:name="_Toc356807380"/>
      <w:r>
        <w:t>Part 4: Data</w:t>
      </w:r>
      <w:r w:rsidR="00AF5843">
        <w:t xml:space="preserve"> Querying,</w:t>
      </w:r>
      <w:r>
        <w:t xml:space="preserve"> Processing</w:t>
      </w:r>
      <w:r w:rsidR="00205E4B">
        <w:t xml:space="preserve"> and Exploration</w:t>
      </w:r>
      <w:bookmarkEnd w:id="1071"/>
      <w:bookmarkEnd w:id="1072"/>
    </w:p>
    <w:p w:rsidR="00A855D7" w:rsidRDefault="00A855D7" w:rsidP="00A7583F">
      <w:pPr>
        <w:pStyle w:val="Heading3"/>
      </w:pPr>
      <w:bookmarkStart w:id="1073" w:name="_Toc355280435"/>
      <w:bookmarkStart w:id="1074" w:name="_Toc356807381"/>
      <w:r>
        <w:t>Converting Radiances to Reflectances</w:t>
      </w:r>
      <w:bookmarkEnd w:id="1073"/>
      <w:bookmarkEnd w:id="1074"/>
    </w:p>
    <w:p w:rsidR="00A855D7" w:rsidRDefault="00A855D7" w:rsidP="00207647">
      <w:pPr>
        <w:pStyle w:val="Body"/>
      </w:pPr>
      <w:r w:rsidRPr="00084655">
        <w:t>Data set: GER_example</w:t>
      </w:r>
    </w:p>
    <w:p w:rsidR="00A855D7" w:rsidRDefault="00A855D7" w:rsidP="00207647">
      <w:pPr>
        <w:pStyle w:val="Body"/>
      </w:pPr>
      <w:r>
        <w:t>The GER example data set contains reference and target measurements that have been linked automatically during data load. Our goal is the conversion of target radiances to reflectances using the respective function of the Space Network Processor.</w:t>
      </w:r>
    </w:p>
    <w:p w:rsidR="00A855D7" w:rsidRDefault="00A855D7" w:rsidP="00207647">
      <w:pPr>
        <w:pStyle w:val="Body"/>
      </w:pPr>
      <w:r>
        <w:t>Open the Query Builder, browse to your GER example, select the targets hierarchy (</w:t>
      </w:r>
      <w:fldSimple w:instr=" REF _Ref97866274 \h  \* MERGEFORMAT ">
        <w:r w:rsidR="00FF3B3D">
          <w:t xml:space="preserve">Figure </w:t>
        </w:r>
        <w:r w:rsidR="00FF3B3D">
          <w:rPr>
            <w:noProof/>
          </w:rPr>
          <w:t>136</w:t>
        </w:r>
      </w:fldSimple>
      <w:r>
        <w:t>) and press the ‘Process’ button.</w:t>
      </w:r>
    </w:p>
    <w:p w:rsidR="00A855D7" w:rsidRDefault="00A855D7" w:rsidP="00EB49E0">
      <w:pPr>
        <w:pStyle w:val="Figure"/>
      </w:pPr>
      <w:r>
        <w:rPr>
          <w:lang w:val="en-AU"/>
        </w:rPr>
        <w:drawing>
          <wp:inline distT="0" distB="0" distL="0" distR="0">
            <wp:extent cx="1184910" cy="455735"/>
            <wp:effectExtent l="25400" t="0" r="8890" b="0"/>
            <wp:docPr id="54"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73"/>
                    <a:srcRect/>
                    <a:stretch>
                      <a:fillRect/>
                    </a:stretch>
                  </pic:blipFill>
                  <pic:spPr bwMode="auto">
                    <a:xfrm>
                      <a:off x="0" y="0"/>
                      <a:ext cx="1184910" cy="455735"/>
                    </a:xfrm>
                    <a:prstGeom prst="rect">
                      <a:avLst/>
                    </a:prstGeom>
                    <a:noFill/>
                    <a:ln w="9525">
                      <a:noFill/>
                      <a:miter lim="800000"/>
                      <a:headEnd/>
                      <a:tailEnd/>
                    </a:ln>
                  </pic:spPr>
                </pic:pic>
              </a:graphicData>
            </a:graphic>
          </wp:inline>
        </w:drawing>
      </w:r>
    </w:p>
    <w:p w:rsidR="00A855D7" w:rsidRDefault="00A855D7" w:rsidP="00EB49E0">
      <w:pPr>
        <w:pStyle w:val="Caption"/>
      </w:pPr>
      <w:bookmarkStart w:id="1075" w:name="_Ref97866274"/>
      <w:r>
        <w:t xml:space="preserve">Figure </w:t>
      </w:r>
      <w:r w:rsidR="00E900AA">
        <w:fldChar w:fldCharType="begin"/>
      </w:r>
      <w:r w:rsidR="00FB7375">
        <w:instrText xml:space="preserve"> </w:instrText>
      </w:r>
      <w:r w:rsidR="00567E0A">
        <w:instrText>SEQ</w:instrText>
      </w:r>
      <w:r w:rsidR="00FB7375">
        <w:instrText xml:space="preserve"> Figure \* ARABIC </w:instrText>
      </w:r>
      <w:r w:rsidR="00E900AA">
        <w:fldChar w:fldCharType="separate"/>
      </w:r>
      <w:r w:rsidR="00FF3B3D">
        <w:rPr>
          <w:noProof/>
        </w:rPr>
        <w:t>136</w:t>
      </w:r>
      <w:r w:rsidR="00E900AA">
        <w:rPr>
          <w:noProof/>
        </w:rPr>
        <w:fldChar w:fldCharType="end"/>
      </w:r>
      <w:bookmarkEnd w:id="1075"/>
      <w:r>
        <w:t>: Selection of the target hierarchy of the GER example data set</w:t>
      </w:r>
    </w:p>
    <w:p w:rsidR="003B10F3" w:rsidRDefault="00A855D7" w:rsidP="00207647">
      <w:pPr>
        <w:pStyle w:val="Body"/>
      </w:pPr>
      <w:r>
        <w:t xml:space="preserve">A Space Network Processor window will open, containing a space holding the </w:t>
      </w:r>
      <w:r w:rsidR="004668D3">
        <w:t xml:space="preserve">ten </w:t>
      </w:r>
      <w:r>
        <w:t>target spectra</w:t>
      </w:r>
      <w:r w:rsidR="003B10F3">
        <w:t xml:space="preserve"> (</w:t>
      </w:r>
      <w:r w:rsidR="00E900AA">
        <w:fldChar w:fldCharType="begin"/>
      </w:r>
      <w:r w:rsidR="003B10F3">
        <w:instrText xml:space="preserve"> </w:instrText>
      </w:r>
      <w:r w:rsidR="00567E0A">
        <w:instrText>REF</w:instrText>
      </w:r>
      <w:r w:rsidR="003B10F3">
        <w:instrText xml:space="preserve"> _Ref97868354 \h </w:instrText>
      </w:r>
      <w:r w:rsidR="00E900AA">
        <w:fldChar w:fldCharType="separate"/>
      </w:r>
      <w:r w:rsidR="00FF3B3D">
        <w:t xml:space="preserve">Figure </w:t>
      </w:r>
      <w:r w:rsidR="00FF3B3D">
        <w:rPr>
          <w:noProof/>
        </w:rPr>
        <w:t>137</w:t>
      </w:r>
      <w:r w:rsidR="00E900AA">
        <w:fldChar w:fldCharType="end"/>
      </w:r>
      <w:r w:rsidR="003B10F3">
        <w:t>)</w:t>
      </w:r>
      <w:r w:rsidR="004668D3">
        <w:t xml:space="preserve">. </w:t>
      </w:r>
      <w:r w:rsidR="003B10F3">
        <w:t>The dimensionality of the space is 647, which is equal to the number of bands of the GER instrument.</w:t>
      </w:r>
    </w:p>
    <w:p w:rsidR="00A855D7" w:rsidRDefault="00A855D7" w:rsidP="00EB49E0">
      <w:pPr>
        <w:pStyle w:val="Figure"/>
      </w:pPr>
      <w:r>
        <w:rPr>
          <w:lang w:val="en-AU"/>
        </w:rPr>
        <w:drawing>
          <wp:inline distT="0" distB="0" distL="0" distR="0">
            <wp:extent cx="3023870" cy="1298844"/>
            <wp:effectExtent l="25400" t="0" r="0" b="0"/>
            <wp:docPr id="58"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74"/>
                    <a:srcRect/>
                    <a:stretch>
                      <a:fillRect/>
                    </a:stretch>
                  </pic:blipFill>
                  <pic:spPr bwMode="auto">
                    <a:xfrm>
                      <a:off x="0" y="0"/>
                      <a:ext cx="3022838" cy="1298401"/>
                    </a:xfrm>
                    <a:prstGeom prst="rect">
                      <a:avLst/>
                    </a:prstGeom>
                    <a:noFill/>
                    <a:ln w="9525">
                      <a:noFill/>
                      <a:miter lim="800000"/>
                      <a:headEnd/>
                      <a:tailEnd/>
                    </a:ln>
                  </pic:spPr>
                </pic:pic>
              </a:graphicData>
            </a:graphic>
          </wp:inline>
        </w:drawing>
      </w:r>
    </w:p>
    <w:p w:rsidR="00A855D7" w:rsidRDefault="00A855D7" w:rsidP="00EB49E0">
      <w:pPr>
        <w:pStyle w:val="Caption"/>
      </w:pPr>
      <w:bookmarkStart w:id="1076" w:name="_Ref97868354"/>
      <w:r>
        <w:t xml:space="preserve">Figure </w:t>
      </w:r>
      <w:r w:rsidR="00E900AA">
        <w:fldChar w:fldCharType="begin"/>
      </w:r>
      <w:r w:rsidR="00FB7375">
        <w:instrText xml:space="preserve"> </w:instrText>
      </w:r>
      <w:r w:rsidR="00567E0A">
        <w:instrText>SEQ</w:instrText>
      </w:r>
      <w:r w:rsidR="00FB7375">
        <w:instrText xml:space="preserve"> Figure \* ARABIC </w:instrText>
      </w:r>
      <w:r w:rsidR="00E900AA">
        <w:fldChar w:fldCharType="separate"/>
      </w:r>
      <w:r w:rsidR="00FF3B3D">
        <w:rPr>
          <w:noProof/>
        </w:rPr>
        <w:t>137</w:t>
      </w:r>
      <w:r w:rsidR="00E900AA">
        <w:rPr>
          <w:noProof/>
        </w:rPr>
        <w:fldChar w:fldCharType="end"/>
      </w:r>
      <w:bookmarkEnd w:id="1076"/>
      <w:r>
        <w:t>: Space Network Processor window with space containing the target spectra</w:t>
      </w:r>
    </w:p>
    <w:p w:rsidR="003B10F3" w:rsidRDefault="003B10F3" w:rsidP="00207647">
      <w:pPr>
        <w:pStyle w:val="Body"/>
      </w:pPr>
      <w:r>
        <w:t>Add ‘Radiance to Reflectance Transformation’ as a new processing module to the processing plane by clicking the menu button over the processing plane and selecting the module.</w:t>
      </w:r>
    </w:p>
    <w:p w:rsidR="003B10F3" w:rsidRDefault="003B10F3" w:rsidP="00EB49E0">
      <w:pPr>
        <w:pStyle w:val="Figure"/>
      </w:pPr>
      <w:r>
        <w:rPr>
          <w:lang w:val="en-AU"/>
        </w:rPr>
        <w:drawing>
          <wp:inline distT="0" distB="0" distL="0" distR="0">
            <wp:extent cx="2239264" cy="1689100"/>
            <wp:effectExtent l="25400" t="0" r="0" b="0"/>
            <wp:docPr id="61"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75"/>
                    <a:srcRect/>
                    <a:stretch>
                      <a:fillRect/>
                    </a:stretch>
                  </pic:blipFill>
                  <pic:spPr bwMode="auto">
                    <a:xfrm>
                      <a:off x="0" y="0"/>
                      <a:ext cx="2239264" cy="1689100"/>
                    </a:xfrm>
                    <a:prstGeom prst="rect">
                      <a:avLst/>
                    </a:prstGeom>
                    <a:noFill/>
                    <a:ln w="9525">
                      <a:noFill/>
                      <a:miter lim="800000"/>
                      <a:headEnd/>
                      <a:tailEnd/>
                    </a:ln>
                  </pic:spPr>
                </pic:pic>
              </a:graphicData>
            </a:graphic>
          </wp:inline>
        </w:drawing>
      </w:r>
    </w:p>
    <w:p w:rsidR="003B10F3" w:rsidRDefault="003B10F3" w:rsidP="00EB49E0">
      <w:pPr>
        <w:pStyle w:val="Caption"/>
      </w:pPr>
      <w:r>
        <w:t xml:space="preserve">Figure </w:t>
      </w:r>
      <w:r w:rsidR="00E900AA">
        <w:fldChar w:fldCharType="begin"/>
      </w:r>
      <w:r w:rsidR="00FB7375">
        <w:instrText xml:space="preserve"> </w:instrText>
      </w:r>
      <w:r w:rsidR="00567E0A">
        <w:instrText>SEQ</w:instrText>
      </w:r>
      <w:r w:rsidR="00FB7375">
        <w:instrText xml:space="preserve"> Figure \* ARABIC </w:instrText>
      </w:r>
      <w:r w:rsidR="00E900AA">
        <w:fldChar w:fldCharType="separate"/>
      </w:r>
      <w:r w:rsidR="00FF3B3D">
        <w:rPr>
          <w:noProof/>
        </w:rPr>
        <w:t>138</w:t>
      </w:r>
      <w:r w:rsidR="00E900AA">
        <w:rPr>
          <w:noProof/>
        </w:rPr>
        <w:fldChar w:fldCharType="end"/>
      </w:r>
      <w:r>
        <w:t>: Selection of the ‘Radiance to Reflectance Transformation’ module</w:t>
      </w:r>
    </w:p>
    <w:p w:rsidR="003B10F3" w:rsidRDefault="003B10F3" w:rsidP="00207647">
      <w:pPr>
        <w:pStyle w:val="Body"/>
      </w:pPr>
      <w:r>
        <w:t>Connect the new module with the input space (space 0) by clicking the menu button over the module and selecting ‘Set Input Spaces’ in the module menu (</w:t>
      </w:r>
      <w:r w:rsidR="00E900AA">
        <w:fldChar w:fldCharType="begin"/>
      </w:r>
      <w:r>
        <w:instrText xml:space="preserve"> </w:instrText>
      </w:r>
      <w:r w:rsidR="00567E0A">
        <w:instrText>REF</w:instrText>
      </w:r>
      <w:r>
        <w:instrText xml:space="preserve"> _Ref97868840 \h </w:instrText>
      </w:r>
      <w:r w:rsidR="00E900AA">
        <w:fldChar w:fldCharType="separate"/>
      </w:r>
      <w:r w:rsidR="00FF3B3D">
        <w:t xml:space="preserve">Figure </w:t>
      </w:r>
      <w:r w:rsidR="00FF3B3D">
        <w:rPr>
          <w:noProof/>
        </w:rPr>
        <w:t>139</w:t>
      </w:r>
      <w:r w:rsidR="00E900AA">
        <w:fldChar w:fldCharType="end"/>
      </w:r>
      <w:r>
        <w:t>)</w:t>
      </w:r>
      <w:r w:rsidR="005B1A98">
        <w:t xml:space="preserve"> and choosing space number 0 as input space (</w:t>
      </w:r>
      <w:r w:rsidR="00E900AA">
        <w:fldChar w:fldCharType="begin"/>
      </w:r>
      <w:r w:rsidR="005B1A98">
        <w:instrText xml:space="preserve"> </w:instrText>
      </w:r>
      <w:r w:rsidR="00567E0A">
        <w:instrText>REF</w:instrText>
      </w:r>
      <w:r w:rsidR="005B1A98">
        <w:instrText xml:space="preserve"> _Ref97868982 \h </w:instrText>
      </w:r>
      <w:r w:rsidR="00E900AA">
        <w:fldChar w:fldCharType="separate"/>
      </w:r>
      <w:r w:rsidR="00FF3B3D">
        <w:t xml:space="preserve">Figure </w:t>
      </w:r>
      <w:r w:rsidR="00FF3B3D">
        <w:rPr>
          <w:noProof/>
        </w:rPr>
        <w:t>140</w:t>
      </w:r>
      <w:r w:rsidR="00E900AA">
        <w:fldChar w:fldCharType="end"/>
      </w:r>
      <w:r w:rsidR="005B1A98">
        <w:t>)</w:t>
      </w:r>
      <w:r>
        <w:t>.</w:t>
      </w:r>
    </w:p>
    <w:p w:rsidR="003B10F3" w:rsidRDefault="003B10F3" w:rsidP="00EB49E0">
      <w:pPr>
        <w:pStyle w:val="Figure"/>
      </w:pPr>
      <w:r>
        <w:rPr>
          <w:lang w:val="en-AU"/>
        </w:rPr>
        <w:drawing>
          <wp:inline distT="0" distB="0" distL="0" distR="0">
            <wp:extent cx="1989455" cy="845377"/>
            <wp:effectExtent l="25400" t="0" r="0" b="0"/>
            <wp:docPr id="68"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76"/>
                    <a:srcRect/>
                    <a:stretch>
                      <a:fillRect/>
                    </a:stretch>
                  </pic:blipFill>
                  <pic:spPr bwMode="auto">
                    <a:xfrm>
                      <a:off x="0" y="0"/>
                      <a:ext cx="1992277" cy="846576"/>
                    </a:xfrm>
                    <a:prstGeom prst="rect">
                      <a:avLst/>
                    </a:prstGeom>
                    <a:noFill/>
                    <a:ln w="9525">
                      <a:noFill/>
                      <a:miter lim="800000"/>
                      <a:headEnd/>
                      <a:tailEnd/>
                    </a:ln>
                  </pic:spPr>
                </pic:pic>
              </a:graphicData>
            </a:graphic>
          </wp:inline>
        </w:drawing>
      </w:r>
    </w:p>
    <w:p w:rsidR="003B10F3" w:rsidRDefault="003B10F3" w:rsidP="00EB49E0">
      <w:pPr>
        <w:pStyle w:val="Caption"/>
      </w:pPr>
      <w:bookmarkStart w:id="1077" w:name="_Ref97868840"/>
      <w:r>
        <w:t xml:space="preserve">Figure </w:t>
      </w:r>
      <w:r w:rsidR="00E900AA">
        <w:fldChar w:fldCharType="begin"/>
      </w:r>
      <w:r w:rsidR="00FB7375">
        <w:instrText xml:space="preserve"> </w:instrText>
      </w:r>
      <w:r w:rsidR="00567E0A">
        <w:instrText>SEQ</w:instrText>
      </w:r>
      <w:r w:rsidR="00FB7375">
        <w:instrText xml:space="preserve"> Figure \* ARABIC </w:instrText>
      </w:r>
      <w:r w:rsidR="00E900AA">
        <w:fldChar w:fldCharType="separate"/>
      </w:r>
      <w:r w:rsidR="00FF3B3D">
        <w:rPr>
          <w:noProof/>
        </w:rPr>
        <w:t>139</w:t>
      </w:r>
      <w:r w:rsidR="00E900AA">
        <w:rPr>
          <w:noProof/>
        </w:rPr>
        <w:fldChar w:fldCharType="end"/>
      </w:r>
      <w:bookmarkEnd w:id="1077"/>
      <w:r>
        <w:t>: Module menu</w:t>
      </w:r>
    </w:p>
    <w:p w:rsidR="003B10F3" w:rsidRDefault="003B10F3" w:rsidP="00EB49E0">
      <w:pPr>
        <w:pStyle w:val="Figure"/>
      </w:pPr>
      <w:r>
        <w:rPr>
          <w:lang w:val="en-AU"/>
        </w:rPr>
        <w:drawing>
          <wp:inline distT="0" distB="0" distL="0" distR="0">
            <wp:extent cx="2334260" cy="1178407"/>
            <wp:effectExtent l="25400" t="0" r="2540" b="0"/>
            <wp:docPr id="69"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77"/>
                    <a:srcRect/>
                    <a:stretch>
                      <a:fillRect/>
                    </a:stretch>
                  </pic:blipFill>
                  <pic:spPr bwMode="auto">
                    <a:xfrm>
                      <a:off x="0" y="0"/>
                      <a:ext cx="2334260" cy="1178407"/>
                    </a:xfrm>
                    <a:prstGeom prst="rect">
                      <a:avLst/>
                    </a:prstGeom>
                    <a:noFill/>
                    <a:ln w="9525">
                      <a:noFill/>
                      <a:miter lim="800000"/>
                      <a:headEnd/>
                      <a:tailEnd/>
                    </a:ln>
                  </pic:spPr>
                </pic:pic>
              </a:graphicData>
            </a:graphic>
          </wp:inline>
        </w:drawing>
      </w:r>
    </w:p>
    <w:p w:rsidR="003B10F3" w:rsidRPr="003B10F3" w:rsidRDefault="003B10F3" w:rsidP="00EB49E0">
      <w:pPr>
        <w:pStyle w:val="Caption"/>
      </w:pPr>
      <w:bookmarkStart w:id="1078" w:name="_Ref97868982"/>
      <w:r>
        <w:t xml:space="preserve">Figure </w:t>
      </w:r>
      <w:r w:rsidR="00E900AA">
        <w:fldChar w:fldCharType="begin"/>
      </w:r>
      <w:r w:rsidR="00FB7375">
        <w:instrText xml:space="preserve"> </w:instrText>
      </w:r>
      <w:r w:rsidR="00567E0A">
        <w:instrText>SEQ</w:instrText>
      </w:r>
      <w:r w:rsidR="00FB7375">
        <w:instrText xml:space="preserve"> Figure \* ARABIC </w:instrText>
      </w:r>
      <w:r w:rsidR="00E900AA">
        <w:fldChar w:fldCharType="separate"/>
      </w:r>
      <w:r w:rsidR="00FF3B3D">
        <w:rPr>
          <w:noProof/>
        </w:rPr>
        <w:t>140</w:t>
      </w:r>
      <w:r w:rsidR="00E900AA">
        <w:rPr>
          <w:noProof/>
        </w:rPr>
        <w:fldChar w:fldCharType="end"/>
      </w:r>
      <w:bookmarkEnd w:id="1078"/>
      <w:r>
        <w:t>: Input space selection for the ‘Radiance to Reflectance Transformation’ module</w:t>
      </w:r>
    </w:p>
    <w:p w:rsidR="005B1A98" w:rsidRDefault="005B1A98" w:rsidP="00207647">
      <w:pPr>
        <w:pStyle w:val="Body"/>
      </w:pPr>
      <w:r>
        <w:t>A new space is added to the processing plane automatically, containing to output of the ‘Radiance to Reflectance Transformation’ module (</w:t>
      </w:r>
      <w:r w:rsidR="00E900AA">
        <w:fldChar w:fldCharType="begin"/>
      </w:r>
      <w:r>
        <w:instrText xml:space="preserve"> </w:instrText>
      </w:r>
      <w:r w:rsidR="00567E0A">
        <w:instrText>REF</w:instrText>
      </w:r>
      <w:r>
        <w:instrText xml:space="preserve"> _Ref97869178 \h </w:instrText>
      </w:r>
      <w:r w:rsidR="00E900AA">
        <w:fldChar w:fldCharType="separate"/>
      </w:r>
      <w:r w:rsidR="00FF3B3D">
        <w:t xml:space="preserve">Figure </w:t>
      </w:r>
      <w:r w:rsidR="00FF3B3D">
        <w:rPr>
          <w:noProof/>
        </w:rPr>
        <w:t>141</w:t>
      </w:r>
      <w:r w:rsidR="00E900AA">
        <w:fldChar w:fldCharType="end"/>
      </w:r>
      <w:r>
        <w:t>).</w:t>
      </w:r>
    </w:p>
    <w:p w:rsidR="005B1A98" w:rsidRDefault="005B1A98" w:rsidP="00EB49E0">
      <w:pPr>
        <w:pStyle w:val="Figure"/>
      </w:pPr>
      <w:r>
        <w:rPr>
          <w:lang w:val="en-AU"/>
        </w:rPr>
        <w:drawing>
          <wp:inline distT="0" distB="0" distL="0" distR="0">
            <wp:extent cx="3483610" cy="1276664"/>
            <wp:effectExtent l="25400" t="0" r="0" b="0"/>
            <wp:docPr id="123"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78"/>
                    <a:srcRect/>
                    <a:stretch>
                      <a:fillRect/>
                    </a:stretch>
                  </pic:blipFill>
                  <pic:spPr bwMode="auto">
                    <a:xfrm>
                      <a:off x="0" y="0"/>
                      <a:ext cx="3488594" cy="1278491"/>
                    </a:xfrm>
                    <a:prstGeom prst="rect">
                      <a:avLst/>
                    </a:prstGeom>
                    <a:noFill/>
                    <a:ln w="9525">
                      <a:noFill/>
                      <a:miter lim="800000"/>
                      <a:headEnd/>
                      <a:tailEnd/>
                    </a:ln>
                  </pic:spPr>
                </pic:pic>
              </a:graphicData>
            </a:graphic>
          </wp:inline>
        </w:drawing>
      </w:r>
    </w:p>
    <w:p w:rsidR="003B10F3" w:rsidRDefault="005B1A98" w:rsidP="00EB49E0">
      <w:pPr>
        <w:pStyle w:val="Caption"/>
      </w:pPr>
      <w:bookmarkStart w:id="1079" w:name="_Ref97869178"/>
      <w:r>
        <w:t xml:space="preserve">Figure </w:t>
      </w:r>
      <w:r w:rsidR="00E900AA">
        <w:fldChar w:fldCharType="begin"/>
      </w:r>
      <w:r w:rsidR="00FB7375">
        <w:instrText xml:space="preserve"> </w:instrText>
      </w:r>
      <w:r w:rsidR="00567E0A">
        <w:instrText>SEQ</w:instrText>
      </w:r>
      <w:r w:rsidR="00FB7375">
        <w:instrText xml:space="preserve"> Figure \* ARABIC </w:instrText>
      </w:r>
      <w:r w:rsidR="00E900AA">
        <w:fldChar w:fldCharType="separate"/>
      </w:r>
      <w:r w:rsidR="00FF3B3D">
        <w:rPr>
          <w:noProof/>
        </w:rPr>
        <w:t>141</w:t>
      </w:r>
      <w:r w:rsidR="00E900AA">
        <w:rPr>
          <w:noProof/>
        </w:rPr>
        <w:fldChar w:fldCharType="end"/>
      </w:r>
      <w:bookmarkEnd w:id="1079"/>
      <w:r>
        <w:t>: Input and output spaces of the ‘Radiance to Reflectance Transformation’ module</w:t>
      </w:r>
    </w:p>
    <w:p w:rsidR="00153AAA" w:rsidRDefault="00153AAA" w:rsidP="00207647">
      <w:pPr>
        <w:pStyle w:val="Body"/>
      </w:pPr>
      <w:r>
        <w:t>Now, we would like to see what this transformation is actually doing by plotting the input and output spectra.</w:t>
      </w:r>
    </w:p>
    <w:p w:rsidR="007576C5" w:rsidRPr="003B10F3" w:rsidRDefault="00153AAA" w:rsidP="00207647">
      <w:pPr>
        <w:pStyle w:val="Body"/>
      </w:pPr>
      <w:r>
        <w:t xml:space="preserve">Add two new modules of the type ‘Visualisation Module’ to the processing plane, configure them as ‘Spectral Line Plot’ and connect them with the input space (space 0) and the output space (space 1) respectively. </w:t>
      </w:r>
      <w:r w:rsidR="00DD05B2">
        <w:t>Your Space Processing N</w:t>
      </w:r>
      <w:r>
        <w:t xml:space="preserve">etwork should now be similar to the one shown in </w:t>
      </w:r>
      <w:fldSimple w:instr=" REF _Ref97869910 \h  \* MERGEFORMAT ">
        <w:r w:rsidR="00FF3B3D">
          <w:t xml:space="preserve">Figure </w:t>
        </w:r>
        <w:r w:rsidR="00FF3B3D">
          <w:rPr>
            <w:noProof/>
          </w:rPr>
          <w:t>142</w:t>
        </w:r>
      </w:fldSimple>
      <w:r>
        <w:t>.</w:t>
      </w:r>
    </w:p>
    <w:p w:rsidR="00153AAA" w:rsidRDefault="00153AAA" w:rsidP="00EB49E0">
      <w:pPr>
        <w:pStyle w:val="Figure"/>
      </w:pPr>
      <w:r>
        <w:rPr>
          <w:lang w:val="en-AU"/>
        </w:rPr>
        <w:drawing>
          <wp:inline distT="0" distB="0" distL="0" distR="0">
            <wp:extent cx="3368675" cy="1848092"/>
            <wp:effectExtent l="25400" t="0" r="9525" b="0"/>
            <wp:docPr id="127"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79"/>
                    <a:srcRect/>
                    <a:stretch>
                      <a:fillRect/>
                    </a:stretch>
                  </pic:blipFill>
                  <pic:spPr bwMode="auto">
                    <a:xfrm>
                      <a:off x="0" y="0"/>
                      <a:ext cx="3372308" cy="1850085"/>
                    </a:xfrm>
                    <a:prstGeom prst="rect">
                      <a:avLst/>
                    </a:prstGeom>
                    <a:noFill/>
                    <a:ln w="9525">
                      <a:noFill/>
                      <a:miter lim="800000"/>
                      <a:headEnd/>
                      <a:tailEnd/>
                    </a:ln>
                  </pic:spPr>
                </pic:pic>
              </a:graphicData>
            </a:graphic>
          </wp:inline>
        </w:drawing>
      </w:r>
    </w:p>
    <w:p w:rsidR="00153AAA" w:rsidRDefault="00153AAA" w:rsidP="00EB49E0">
      <w:pPr>
        <w:pStyle w:val="Caption"/>
      </w:pPr>
      <w:bookmarkStart w:id="1080" w:name="_Ref97869910"/>
      <w:r>
        <w:t xml:space="preserve">Figure </w:t>
      </w:r>
      <w:r w:rsidR="00E900AA">
        <w:fldChar w:fldCharType="begin"/>
      </w:r>
      <w:r w:rsidR="00FB7375">
        <w:instrText xml:space="preserve"> </w:instrText>
      </w:r>
      <w:r w:rsidR="00567E0A">
        <w:instrText>SEQ</w:instrText>
      </w:r>
      <w:r w:rsidR="00FB7375">
        <w:instrText xml:space="preserve"> Figure \* ARABIC </w:instrText>
      </w:r>
      <w:r w:rsidR="00E900AA">
        <w:fldChar w:fldCharType="separate"/>
      </w:r>
      <w:r w:rsidR="00FF3B3D">
        <w:rPr>
          <w:noProof/>
        </w:rPr>
        <w:t>142</w:t>
      </w:r>
      <w:r w:rsidR="00E900AA">
        <w:rPr>
          <w:noProof/>
        </w:rPr>
        <w:fldChar w:fldCharType="end"/>
      </w:r>
      <w:bookmarkEnd w:id="1080"/>
      <w:r>
        <w:t>: Space Processing Network for radiance to reflectance transformation and visualisation</w:t>
      </w:r>
    </w:p>
    <w:p w:rsidR="00153AAA" w:rsidRDefault="00153AAA" w:rsidP="00207647">
      <w:pPr>
        <w:pStyle w:val="Body"/>
      </w:pPr>
      <w:r>
        <w:t>Press the ‘Run’ button of the Space Network Processor and two spectral plots should appear (</w:t>
      </w:r>
      <w:r w:rsidR="00E900AA">
        <w:fldChar w:fldCharType="begin"/>
      </w:r>
      <w:r>
        <w:instrText xml:space="preserve"> </w:instrText>
      </w:r>
      <w:r w:rsidR="00567E0A">
        <w:instrText>REF</w:instrText>
      </w:r>
      <w:r>
        <w:instrText xml:space="preserve"> _Ref97870135 \h </w:instrText>
      </w:r>
      <w:r w:rsidR="00E900AA">
        <w:fldChar w:fldCharType="separate"/>
      </w:r>
      <w:r w:rsidR="00FF3B3D">
        <w:t xml:space="preserve">Figure </w:t>
      </w:r>
      <w:r w:rsidR="00FF3B3D">
        <w:rPr>
          <w:noProof/>
        </w:rPr>
        <w:t>143</w:t>
      </w:r>
      <w:r w:rsidR="00E900AA">
        <w:fldChar w:fldCharType="end"/>
      </w:r>
      <w:r>
        <w:t>).</w:t>
      </w:r>
    </w:p>
    <w:tbl>
      <w:tblPr>
        <w:tblStyle w:val="TableGrid"/>
        <w:tblW w:w="0" w:type="auto"/>
        <w:tblLook w:val="00A0"/>
      </w:tblPr>
      <w:tblGrid>
        <w:gridCol w:w="4502"/>
        <w:gridCol w:w="4502"/>
      </w:tblGrid>
      <w:tr w:rsidR="00153AAA">
        <w:tc>
          <w:tcPr>
            <w:tcW w:w="4502" w:type="dxa"/>
          </w:tcPr>
          <w:p w:rsidR="00153AAA" w:rsidRPr="00153AAA" w:rsidRDefault="00153AAA" w:rsidP="00153AAA">
            <w:r>
              <w:rPr>
                <w:noProof/>
                <w:lang w:val="en-AU" w:eastAsia="ja-JP"/>
              </w:rPr>
              <w:drawing>
                <wp:inline distT="0" distB="0" distL="0" distR="0">
                  <wp:extent cx="2679065" cy="2215475"/>
                  <wp:effectExtent l="25400" t="0" r="0" b="0"/>
                  <wp:docPr id="129"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80"/>
                          <a:srcRect/>
                          <a:stretch>
                            <a:fillRect/>
                          </a:stretch>
                        </pic:blipFill>
                        <pic:spPr bwMode="auto">
                          <a:xfrm>
                            <a:off x="0" y="0"/>
                            <a:ext cx="2675682" cy="2212678"/>
                          </a:xfrm>
                          <a:prstGeom prst="rect">
                            <a:avLst/>
                          </a:prstGeom>
                          <a:noFill/>
                          <a:ln w="9525">
                            <a:noFill/>
                            <a:miter lim="800000"/>
                            <a:headEnd/>
                            <a:tailEnd/>
                          </a:ln>
                        </pic:spPr>
                      </pic:pic>
                    </a:graphicData>
                  </a:graphic>
                </wp:inline>
              </w:drawing>
            </w:r>
          </w:p>
        </w:tc>
        <w:tc>
          <w:tcPr>
            <w:tcW w:w="4502" w:type="dxa"/>
          </w:tcPr>
          <w:p w:rsidR="00153AAA" w:rsidRPr="00153AAA" w:rsidRDefault="00153AAA" w:rsidP="00153AAA">
            <w:r>
              <w:rPr>
                <w:noProof/>
                <w:lang w:val="en-AU" w:eastAsia="ja-JP"/>
              </w:rPr>
              <w:drawing>
                <wp:inline distT="0" distB="0" distL="0" distR="0">
                  <wp:extent cx="2467610" cy="2161968"/>
                  <wp:effectExtent l="25400" t="0" r="0" b="0"/>
                  <wp:docPr id="130"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81"/>
                          <a:srcRect/>
                          <a:stretch>
                            <a:fillRect/>
                          </a:stretch>
                        </pic:blipFill>
                        <pic:spPr bwMode="auto">
                          <a:xfrm>
                            <a:off x="0" y="0"/>
                            <a:ext cx="2460869" cy="2156062"/>
                          </a:xfrm>
                          <a:prstGeom prst="rect">
                            <a:avLst/>
                          </a:prstGeom>
                          <a:noFill/>
                          <a:ln w="9525">
                            <a:noFill/>
                            <a:miter lim="800000"/>
                            <a:headEnd/>
                            <a:tailEnd/>
                          </a:ln>
                        </pic:spPr>
                      </pic:pic>
                    </a:graphicData>
                  </a:graphic>
                </wp:inline>
              </w:drawing>
            </w:r>
          </w:p>
        </w:tc>
      </w:tr>
    </w:tbl>
    <w:p w:rsidR="00153AAA" w:rsidRDefault="00153AAA" w:rsidP="00EB49E0">
      <w:pPr>
        <w:pStyle w:val="Caption"/>
      </w:pPr>
      <w:bookmarkStart w:id="1081" w:name="_Ref97870135"/>
      <w:r>
        <w:t xml:space="preserve">Figure </w:t>
      </w:r>
      <w:r w:rsidR="00E900AA">
        <w:fldChar w:fldCharType="begin"/>
      </w:r>
      <w:r w:rsidR="00FB7375">
        <w:instrText xml:space="preserve"> </w:instrText>
      </w:r>
      <w:r w:rsidR="00567E0A">
        <w:instrText>SEQ</w:instrText>
      </w:r>
      <w:r w:rsidR="00FB7375">
        <w:instrText xml:space="preserve"> Figure \* ARABIC </w:instrText>
      </w:r>
      <w:r w:rsidR="00E900AA">
        <w:fldChar w:fldCharType="separate"/>
      </w:r>
      <w:r w:rsidR="00FF3B3D">
        <w:rPr>
          <w:noProof/>
        </w:rPr>
        <w:t>143</w:t>
      </w:r>
      <w:r w:rsidR="00E900AA">
        <w:rPr>
          <w:noProof/>
        </w:rPr>
        <w:fldChar w:fldCharType="end"/>
      </w:r>
      <w:bookmarkEnd w:id="1081"/>
      <w:r>
        <w:t>: Spectral plots of radiance and calculated reflectance</w:t>
      </w:r>
    </w:p>
    <w:p w:rsidR="00153AAA" w:rsidRPr="00153AAA" w:rsidRDefault="00DD05B2" w:rsidP="00A7583F">
      <w:pPr>
        <w:pStyle w:val="Body"/>
      </w:pPr>
      <w:r>
        <w:t>The calculated reflectances show the typical features of a vegetation spectrum (green peak, red edge, water absorption features). The high reflectance in the UV-Blue of the first few bands is an artefact of the instrument and indicates an unreliable calibration of the according channels.</w:t>
      </w:r>
    </w:p>
    <w:p w:rsidR="002A0FFE" w:rsidRPr="00084655" w:rsidRDefault="002A0FFE" w:rsidP="00A7583F">
      <w:pPr>
        <w:pStyle w:val="Heading3"/>
      </w:pPr>
      <w:bookmarkStart w:id="1082" w:name="_Toc355280436"/>
      <w:bookmarkStart w:id="1083" w:name="_Toc356807382"/>
      <w:r w:rsidRPr="00084655">
        <w:t>Data Queries</w:t>
      </w:r>
      <w:bookmarkEnd w:id="1082"/>
      <w:bookmarkEnd w:id="1083"/>
    </w:p>
    <w:p w:rsidR="002A0FFE" w:rsidRPr="00084655" w:rsidRDefault="002A0FFE" w:rsidP="00A7583F">
      <w:pPr>
        <w:pStyle w:val="Body"/>
      </w:pPr>
      <w:r w:rsidRPr="00084655">
        <w:t>Data set: all campaigns loaded to the database.</w:t>
      </w:r>
    </w:p>
    <w:p w:rsidR="002A0FFE" w:rsidRPr="00084655" w:rsidRDefault="002A0FFE" w:rsidP="00A7583F">
      <w:pPr>
        <w:pStyle w:val="Body"/>
      </w:pPr>
      <w:r w:rsidRPr="00084655">
        <w:t>If you worked through the whole tutorial a total of three new campaigns should now be loaded to the database. Note that you have access to campaigns other persons entered in the database. Queries on the database can thus return more rows than you might expect!</w:t>
      </w:r>
    </w:p>
    <w:p w:rsidR="002A0FFE" w:rsidRPr="00084655" w:rsidRDefault="002A0FFE" w:rsidP="00A7583F">
      <w:pPr>
        <w:pStyle w:val="Body"/>
      </w:pPr>
      <w:r w:rsidRPr="00084655">
        <w:t>Open the Query Builder and switch to the ‘Query conditions’ tab.</w:t>
      </w:r>
    </w:p>
    <w:p w:rsidR="00AF5843" w:rsidRDefault="002A0FFE" w:rsidP="00A7583F">
      <w:pPr>
        <w:pStyle w:val="Body"/>
      </w:pPr>
      <w:r w:rsidRPr="00084655">
        <w:t>In the wildcard field of the Campaign name type in your first or last name followed by the percentage sign, e.g. ‘hueni</w:t>
      </w:r>
      <w:r w:rsidR="009B58A3">
        <w:t>%</w:t>
      </w:r>
      <w:r w:rsidRPr="00084655">
        <w:t xml:space="preserve">’. </w:t>
      </w:r>
      <w:r w:rsidR="00AF5843">
        <w:t>Alternatively, select your name from the investigators list.</w:t>
      </w:r>
    </w:p>
    <w:p w:rsidR="002A0FFE" w:rsidRPr="00084655" w:rsidRDefault="002A0FFE" w:rsidP="00A7583F">
      <w:pPr>
        <w:pStyle w:val="Body"/>
      </w:pPr>
      <w:r w:rsidRPr="00084655">
        <w:t>The number of resulting rows should be 154 (if all 3 tutorial data sets were loaded).</w:t>
      </w:r>
    </w:p>
    <w:p w:rsidR="002A0FFE" w:rsidRPr="00084655" w:rsidRDefault="002A0FFE" w:rsidP="00A7583F">
      <w:pPr>
        <w:pStyle w:val="Body"/>
      </w:pPr>
      <w:r w:rsidRPr="00084655">
        <w:t>Select ‘</w:t>
      </w:r>
      <w:r w:rsidR="00104909">
        <w:t>Hemispherical-conical (CASE 8)</w:t>
      </w:r>
      <w:r w:rsidRPr="00084655">
        <w:t>’ as</w:t>
      </w:r>
      <w:r w:rsidR="008D53AA">
        <w:t xml:space="preserve"> beam geometry</w:t>
      </w:r>
      <w:r w:rsidRPr="00084655">
        <w:t xml:space="preserve"> The number of rows should drop to 70 and the autobuilt SQL statement looks </w:t>
      </w:r>
      <w:r w:rsidR="00AF5843">
        <w:t>similar to</w:t>
      </w:r>
      <w:r w:rsidRPr="00084655">
        <w:t>:</w:t>
      </w:r>
    </w:p>
    <w:p w:rsidR="00B31CB1" w:rsidRDefault="00B31CB1" w:rsidP="00C96D90">
      <w:pPr>
        <w:pStyle w:val="Code"/>
        <w:rPr>
          <w:lang w:val="de-DE"/>
        </w:rPr>
      </w:pPr>
      <w:r w:rsidRPr="00B31CB1">
        <w:rPr>
          <w:lang w:val="de-DE"/>
        </w:rPr>
        <w:t>SELECT distinct count(*) FROM spectrum, campaign WHERE campaign.user_id = '6' AND spectrum.date &gt;= 20050531105830 AND spectrum.date &lt;= 20120224110223 AND spectrum.measurement_type_id = '2' AND spectrum.campaign_id = campaign.campaign_id</w:t>
      </w:r>
    </w:p>
    <w:p w:rsidR="002A0FFE" w:rsidRPr="00084655" w:rsidRDefault="002A0FFE" w:rsidP="00A7583F">
      <w:pPr>
        <w:pStyle w:val="Body"/>
      </w:pPr>
      <w:r w:rsidRPr="00084655">
        <w:t>As a matter of fact, the spectra selected by this query all belong to the goniometer campaign that you created in this tutorial. The same result set is returned when the goniometer campaign is selected implicitly.</w:t>
      </w:r>
    </w:p>
    <w:p w:rsidR="002A0FFE" w:rsidRPr="00084655" w:rsidRDefault="002A0FFE" w:rsidP="00A7583F">
      <w:pPr>
        <w:pStyle w:val="Body"/>
      </w:pPr>
      <w:r w:rsidRPr="00084655">
        <w:t>The result set can be further restricted by e.g. sampling geometry conditions. Narrow the search for spectra with zenith angles between 0</w:t>
      </w:r>
      <w:r w:rsidRPr="00084655">
        <w:rPr>
          <w:rFonts w:cs="Arial"/>
        </w:rPr>
        <w:t>º</w:t>
      </w:r>
      <w:r w:rsidRPr="00084655">
        <w:t xml:space="preserve"> and 30</w:t>
      </w:r>
      <w:r w:rsidRPr="00084655">
        <w:rPr>
          <w:rFonts w:cs="Arial"/>
        </w:rPr>
        <w:t>º</w:t>
      </w:r>
      <w:r w:rsidRPr="00084655">
        <w:t xml:space="preserve"> by entering a sensor zenith angle of 15 and a buffer size of 15</w:t>
      </w:r>
      <w:r w:rsidR="00AF5843">
        <w:t xml:space="preserve"> and sensor azimuth of 90 with buffer size 90</w:t>
      </w:r>
      <w:r w:rsidRPr="00084655">
        <w:t xml:space="preserve"> (cf. </w:t>
      </w:r>
      <w:r w:rsidR="00E900AA">
        <w:fldChar w:fldCharType="begin"/>
      </w:r>
      <w:r w:rsidR="00A30B2D">
        <w:instrText xml:space="preserve"> REF _Ref157411748 \h </w:instrText>
      </w:r>
      <w:r w:rsidR="00E900AA">
        <w:fldChar w:fldCharType="separate"/>
      </w:r>
      <w:r w:rsidR="00FF3B3D" w:rsidRPr="00084655">
        <w:t xml:space="preserve">Figure </w:t>
      </w:r>
      <w:r w:rsidR="00FF3B3D">
        <w:rPr>
          <w:noProof/>
        </w:rPr>
        <w:t>144</w:t>
      </w:r>
      <w:r w:rsidR="00E900AA">
        <w:fldChar w:fldCharType="end"/>
      </w:r>
      <w:r w:rsidRPr="00084655">
        <w:t>).</w:t>
      </w:r>
    </w:p>
    <w:p w:rsidR="002A0FFE" w:rsidRPr="00084655" w:rsidRDefault="00A112F9" w:rsidP="00EB49E0">
      <w:pPr>
        <w:pStyle w:val="Figure"/>
      </w:pPr>
      <w:r>
        <w:rPr>
          <w:lang w:val="en-AU"/>
        </w:rPr>
        <w:drawing>
          <wp:inline distT="0" distB="0" distL="0" distR="0">
            <wp:extent cx="4248233" cy="712470"/>
            <wp:effectExtent l="25400" t="0" r="0" b="0"/>
            <wp:docPr id="136"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82"/>
                    <a:srcRect/>
                    <a:stretch>
                      <a:fillRect/>
                    </a:stretch>
                  </pic:blipFill>
                  <pic:spPr bwMode="auto">
                    <a:xfrm>
                      <a:off x="0" y="0"/>
                      <a:ext cx="4266697" cy="715567"/>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1084" w:name="_Ref157411748"/>
      <w:r w:rsidRPr="00084655">
        <w:t xml:space="preserve">Figure </w:t>
      </w:r>
      <w:r w:rsidR="00E900AA">
        <w:fldChar w:fldCharType="begin"/>
      </w:r>
      <w:r w:rsidR="00FB7375">
        <w:instrText xml:space="preserve"> </w:instrText>
      </w:r>
      <w:r w:rsidR="00567E0A">
        <w:instrText>SEQ</w:instrText>
      </w:r>
      <w:r w:rsidR="00FB7375">
        <w:instrText xml:space="preserve"> Figure \* ARABIC </w:instrText>
      </w:r>
      <w:r w:rsidR="00E900AA">
        <w:fldChar w:fldCharType="separate"/>
      </w:r>
      <w:r w:rsidR="00FF3B3D">
        <w:rPr>
          <w:noProof/>
        </w:rPr>
        <w:t>144</w:t>
      </w:r>
      <w:r w:rsidR="00E900AA">
        <w:rPr>
          <w:noProof/>
        </w:rPr>
        <w:fldChar w:fldCharType="end"/>
      </w:r>
      <w:bookmarkEnd w:id="1084"/>
      <w:r w:rsidRPr="00084655">
        <w:t>: Specifying a sensor zenith</w:t>
      </w:r>
      <w:r w:rsidR="00A112F9">
        <w:t>/azimuth</w:t>
      </w:r>
      <w:r w:rsidRPr="00084655">
        <w:t xml:space="preserve"> angle</w:t>
      </w:r>
      <w:r w:rsidR="00A112F9">
        <w:t>s</w:t>
      </w:r>
      <w:r w:rsidRPr="00084655">
        <w:t xml:space="preserve"> and buffer value</w:t>
      </w:r>
      <w:r w:rsidR="00A112F9">
        <w:t>s</w:t>
      </w:r>
    </w:p>
    <w:p w:rsidR="002A0FFE" w:rsidRPr="00084655" w:rsidRDefault="002A0FFE" w:rsidP="00A7583F">
      <w:pPr>
        <w:pStyle w:val="Body"/>
      </w:pPr>
      <w:r w:rsidRPr="00084655">
        <w:t xml:space="preserve">The resulting SQL statement should look like: </w:t>
      </w:r>
    </w:p>
    <w:p w:rsidR="00F2157F" w:rsidRDefault="00B31CB1" w:rsidP="00C96D90">
      <w:pPr>
        <w:pStyle w:val="Code"/>
      </w:pPr>
      <w:r w:rsidRPr="00B31CB1">
        <w:rPr>
          <w:lang w:val="de-DE"/>
        </w:rPr>
        <w:t>SELECT distinct count(*) FROM spectrum, campaign, sampling_geometry WHERE campaign.user_id = '6' AND spectrum.date &gt;= 20050531105830 AND spectrum.date &lt;= 20120224110223 AND (sampling_geometry.sensor_zenith &gt;= 0.0 AND sampling_geometry.sensor_zenith &lt;= 30.0) AND (sampling_geometry.sensor_azimuth &gt;= 0.0 AND sampling_geometry.sensor_azimuth &lt;= 180.0) AND spectrum.measurement_type_id = '2' AND spectrum.campaign_id = campaign.campaign_id AND spectrum.sampling_geometry_id = sampling_geometry.sampling_geometry_id</w:t>
      </w:r>
    </w:p>
    <w:p w:rsidR="004C4C99" w:rsidRDefault="004C4C99" w:rsidP="00A7583F">
      <w:pPr>
        <w:pStyle w:val="Body"/>
      </w:pPr>
      <w:r>
        <w:t>The number of resulting rows should be 17.</w:t>
      </w:r>
    </w:p>
    <w:p w:rsidR="004C4C99" w:rsidRDefault="004C4C99" w:rsidP="00A7583F">
      <w:pPr>
        <w:pStyle w:val="Body"/>
      </w:pPr>
      <w:r>
        <w:t>Press the ‘Process’ button in the Query Builder to load the selected data into the Space Network Processor. Add a new Visualisation Module, configure it as ‘Gonio Hemisphere Explorer’ and connect it with the input space (</w:t>
      </w:r>
      <w:r w:rsidR="00E900AA">
        <w:fldChar w:fldCharType="begin"/>
      </w:r>
      <w:r w:rsidR="00A30B2D">
        <w:instrText xml:space="preserve"> REF _Ref97872534 \h </w:instrText>
      </w:r>
      <w:r w:rsidR="00E900AA">
        <w:fldChar w:fldCharType="separate"/>
      </w:r>
      <w:r w:rsidR="00FF3B3D">
        <w:t xml:space="preserve">Figure </w:t>
      </w:r>
      <w:r w:rsidR="00FF3B3D">
        <w:rPr>
          <w:noProof/>
        </w:rPr>
        <w:t>145</w:t>
      </w:r>
      <w:r w:rsidR="00E900AA">
        <w:fldChar w:fldCharType="end"/>
      </w:r>
      <w:r>
        <w:t xml:space="preserve">). </w:t>
      </w:r>
    </w:p>
    <w:p w:rsidR="004C4C99" w:rsidRPr="00EB49E0" w:rsidRDefault="004C4C99" w:rsidP="00EB49E0">
      <w:pPr>
        <w:pStyle w:val="Figure"/>
      </w:pPr>
      <w:r w:rsidRPr="00EB49E0">
        <w:rPr>
          <w:lang w:val="en-AU"/>
        </w:rPr>
        <w:drawing>
          <wp:inline distT="0" distB="0" distL="0" distR="0">
            <wp:extent cx="3368675" cy="1734203"/>
            <wp:effectExtent l="25400" t="0" r="9525" b="0"/>
            <wp:docPr id="139"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83"/>
                    <a:srcRect/>
                    <a:stretch>
                      <a:fillRect/>
                    </a:stretch>
                  </pic:blipFill>
                  <pic:spPr bwMode="auto">
                    <a:xfrm>
                      <a:off x="0" y="0"/>
                      <a:ext cx="3365762" cy="1732704"/>
                    </a:xfrm>
                    <a:prstGeom prst="rect">
                      <a:avLst/>
                    </a:prstGeom>
                    <a:noFill/>
                    <a:ln w="9525">
                      <a:noFill/>
                      <a:miter lim="800000"/>
                      <a:headEnd/>
                      <a:tailEnd/>
                    </a:ln>
                  </pic:spPr>
                </pic:pic>
              </a:graphicData>
            </a:graphic>
          </wp:inline>
        </w:drawing>
      </w:r>
    </w:p>
    <w:p w:rsidR="004C4C99" w:rsidRDefault="004C4C99" w:rsidP="00EB49E0">
      <w:pPr>
        <w:pStyle w:val="Caption"/>
      </w:pPr>
      <w:bookmarkStart w:id="1085" w:name="_Ref97872534"/>
      <w:r>
        <w:t xml:space="preserve">Figure </w:t>
      </w:r>
      <w:r w:rsidR="00E900AA">
        <w:fldChar w:fldCharType="begin"/>
      </w:r>
      <w:r w:rsidR="00FB7375">
        <w:instrText xml:space="preserve"> </w:instrText>
      </w:r>
      <w:r w:rsidR="00567E0A">
        <w:instrText>SEQ</w:instrText>
      </w:r>
      <w:r w:rsidR="00FB7375">
        <w:instrText xml:space="preserve"> Figure \* ARABIC </w:instrText>
      </w:r>
      <w:r w:rsidR="00E900AA">
        <w:fldChar w:fldCharType="separate"/>
      </w:r>
      <w:r w:rsidR="00FF3B3D">
        <w:rPr>
          <w:noProof/>
        </w:rPr>
        <w:t>145</w:t>
      </w:r>
      <w:r w:rsidR="00E900AA">
        <w:rPr>
          <w:noProof/>
        </w:rPr>
        <w:fldChar w:fldCharType="end"/>
      </w:r>
      <w:bookmarkEnd w:id="1085"/>
      <w:r>
        <w:t>: Gonio Hemisphere Explorer connected to the input space</w:t>
      </w:r>
    </w:p>
    <w:p w:rsidR="004C4C99" w:rsidRDefault="004C4C99" w:rsidP="00A7583F">
      <w:pPr>
        <w:pStyle w:val="Body"/>
      </w:pPr>
      <w:r>
        <w:t>Press the ‘Run’ button of the Space Network Processor. A Gonio Hemisphere Explorer window will open (</w:t>
      </w:r>
      <w:r w:rsidR="00E900AA">
        <w:fldChar w:fldCharType="begin"/>
      </w:r>
      <w:r w:rsidR="00A30B2D">
        <w:instrText xml:space="preserve"> REF _Ref97872779 \h </w:instrText>
      </w:r>
      <w:r w:rsidR="00E900AA">
        <w:fldChar w:fldCharType="separate"/>
      </w:r>
      <w:r w:rsidR="00FF3B3D">
        <w:t xml:space="preserve">Figure </w:t>
      </w:r>
      <w:r w:rsidR="00FF3B3D">
        <w:rPr>
          <w:noProof/>
        </w:rPr>
        <w:t>146</w:t>
      </w:r>
      <w:r w:rsidR="00E900AA">
        <w:fldChar w:fldCharType="end"/>
      </w:r>
      <w:r>
        <w:t>).</w:t>
      </w:r>
    </w:p>
    <w:p w:rsidR="004C4C99" w:rsidRDefault="004C4C99" w:rsidP="00EB49E0">
      <w:pPr>
        <w:pStyle w:val="Figure"/>
      </w:pPr>
      <w:r>
        <w:rPr>
          <w:lang w:val="en-AU"/>
        </w:rPr>
        <w:drawing>
          <wp:inline distT="0" distB="0" distL="0" distR="0">
            <wp:extent cx="5580380" cy="3184878"/>
            <wp:effectExtent l="25400" t="0" r="7620" b="0"/>
            <wp:docPr id="141"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84"/>
                    <a:srcRect/>
                    <a:stretch>
                      <a:fillRect/>
                    </a:stretch>
                  </pic:blipFill>
                  <pic:spPr bwMode="auto">
                    <a:xfrm>
                      <a:off x="0" y="0"/>
                      <a:ext cx="5580380" cy="3184878"/>
                    </a:xfrm>
                    <a:prstGeom prst="rect">
                      <a:avLst/>
                    </a:prstGeom>
                    <a:noFill/>
                    <a:ln w="9525">
                      <a:noFill/>
                      <a:miter lim="800000"/>
                      <a:headEnd/>
                      <a:tailEnd/>
                    </a:ln>
                  </pic:spPr>
                </pic:pic>
              </a:graphicData>
            </a:graphic>
          </wp:inline>
        </w:drawing>
      </w:r>
    </w:p>
    <w:p w:rsidR="004C4C99" w:rsidRDefault="004C4C99" w:rsidP="00EB49E0">
      <w:pPr>
        <w:pStyle w:val="Caption"/>
      </w:pPr>
      <w:bookmarkStart w:id="1086" w:name="_Ref97872779"/>
      <w:r>
        <w:t xml:space="preserve">Figure </w:t>
      </w:r>
      <w:r w:rsidR="00E900AA">
        <w:fldChar w:fldCharType="begin"/>
      </w:r>
      <w:r w:rsidR="00FB7375">
        <w:instrText xml:space="preserve"> </w:instrText>
      </w:r>
      <w:r w:rsidR="00567E0A">
        <w:instrText>SEQ</w:instrText>
      </w:r>
      <w:r w:rsidR="00FB7375">
        <w:instrText xml:space="preserve"> Figure \* ARABIC </w:instrText>
      </w:r>
      <w:r w:rsidR="00E900AA">
        <w:fldChar w:fldCharType="separate"/>
      </w:r>
      <w:r w:rsidR="00FF3B3D">
        <w:rPr>
          <w:noProof/>
        </w:rPr>
        <w:t>146</w:t>
      </w:r>
      <w:r w:rsidR="00E900AA">
        <w:rPr>
          <w:noProof/>
        </w:rPr>
        <w:fldChar w:fldCharType="end"/>
      </w:r>
      <w:bookmarkEnd w:id="1086"/>
      <w:r>
        <w:t>: Gonio Hemisphere Explorer showing the data points selected in the Query Browser</w:t>
      </w:r>
    </w:p>
    <w:p w:rsidR="002A0FFE" w:rsidRPr="004C4C99" w:rsidRDefault="004C4C99" w:rsidP="00A7583F">
      <w:pPr>
        <w:pStyle w:val="Body"/>
      </w:pPr>
      <w:r>
        <w:t>Note that according to the selection in the Query Browser, on</w:t>
      </w:r>
      <w:r w:rsidR="00487FDD">
        <w:t>ly a limited number of points are</w:t>
      </w:r>
      <w:r>
        <w:t xml:space="preserve"> displayed</w:t>
      </w:r>
      <w:r w:rsidR="00487FDD">
        <w:t>. The Gonio Hemisphere Explorer can handle any number of spectrodirectional data points and could thus be used on data stemming from different goniometer systems as well.</w:t>
      </w:r>
    </w:p>
    <w:p w:rsidR="002A0FFE" w:rsidRPr="00084655" w:rsidRDefault="009F4DC0" w:rsidP="00A7583F">
      <w:pPr>
        <w:pStyle w:val="Body"/>
      </w:pPr>
      <w:r>
        <w:t>The data comprises spectrodirectional measurements of a wheat field (triticale). The hemispherical plot nicely illustrates the backward scattering of vegetation canopies (highest radiances are observed in the principal plane). The illumination source is at azimuth position 180° in the shown plot.</w:t>
      </w:r>
    </w:p>
    <w:p w:rsidR="00EC7A09" w:rsidRDefault="00EC7A09" w:rsidP="00EC7A09">
      <w:pPr>
        <w:pStyle w:val="Body"/>
      </w:pPr>
      <w:bookmarkStart w:id="1087" w:name="_Toc355280441"/>
      <w:bookmarkStart w:id="1088" w:name="_Ref356556507"/>
      <w:bookmarkStart w:id="1089" w:name="_Ref356556512"/>
      <w:bookmarkStart w:id="1090" w:name="_Toc356807387"/>
    </w:p>
    <w:p w:rsidR="00BB33C3" w:rsidRDefault="00BB33C3" w:rsidP="00BB33C3">
      <w:pPr>
        <w:pStyle w:val="Heading1"/>
      </w:pPr>
      <w:r>
        <w:t>References</w:t>
      </w:r>
      <w:bookmarkEnd w:id="1087"/>
      <w:bookmarkEnd w:id="1088"/>
      <w:bookmarkEnd w:id="1089"/>
      <w:bookmarkEnd w:id="1090"/>
    </w:p>
    <w:p w:rsidR="003E3549" w:rsidRDefault="00E900AA" w:rsidP="003E3549">
      <w:pPr>
        <w:pStyle w:val="Bibliography"/>
        <w:rPr>
          <w:noProof/>
        </w:rPr>
      </w:pPr>
      <w:r>
        <w:fldChar w:fldCharType="begin"/>
      </w:r>
      <w:r w:rsidR="00BB33C3">
        <w:rPr>
          <w:lang w:val="en-AU"/>
        </w:rPr>
        <w:instrText xml:space="preserve"> BIBLIOGRAPHY  \l 3081 </w:instrText>
      </w:r>
      <w:r>
        <w:fldChar w:fldCharType="separate"/>
      </w:r>
      <w:r w:rsidR="003E3549">
        <w:rPr>
          <w:noProof/>
        </w:rPr>
        <w:t xml:space="preserve">Astronomical Applications Department of the U.S. Naval Observatory, 2003. </w:t>
      </w:r>
      <w:r w:rsidR="003E3549">
        <w:rPr>
          <w:i/>
          <w:iCs/>
          <w:noProof/>
        </w:rPr>
        <w:t xml:space="preserve">Universal Time. </w:t>
      </w:r>
      <w:r w:rsidR="003E3549">
        <w:rPr>
          <w:noProof/>
        </w:rPr>
        <w:t xml:space="preserve">[Online] </w:t>
      </w:r>
      <w:r w:rsidR="003E3549">
        <w:rPr>
          <w:noProof/>
        </w:rPr>
        <w:br/>
        <w:t xml:space="preserve">Available at: </w:t>
      </w:r>
      <w:r w:rsidR="003E3549">
        <w:rPr>
          <w:noProof/>
          <w:u w:val="single"/>
        </w:rPr>
        <w:t>http://aa.usno.navy.mil/faq/docs/UT.php</w:t>
      </w:r>
      <w:r w:rsidR="003E3549">
        <w:rPr>
          <w:noProof/>
        </w:rPr>
        <w:br/>
        <w:t>[Accessed 1 May 2013].</w:t>
      </w:r>
    </w:p>
    <w:p w:rsidR="003E3549" w:rsidRDefault="003E3549" w:rsidP="003E3549">
      <w:pPr>
        <w:pStyle w:val="Bibliography"/>
        <w:rPr>
          <w:noProof/>
        </w:rPr>
      </w:pPr>
      <w:r>
        <w:rPr>
          <w:noProof/>
        </w:rPr>
        <w:t xml:space="preserve">Australia Bureau of Statistics %%% or ASA?, 2008. </w:t>
      </w:r>
      <w:r>
        <w:rPr>
          <w:i/>
          <w:iCs/>
          <w:noProof/>
        </w:rPr>
        <w:t xml:space="preserve">Australian and New Zealand Standard Research Classification (ANZSRC). </w:t>
      </w:r>
      <w:r>
        <w:rPr>
          <w:noProof/>
        </w:rPr>
        <w:t xml:space="preserve">[Online] </w:t>
      </w:r>
      <w:r>
        <w:rPr>
          <w:noProof/>
        </w:rPr>
        <w:br/>
        <w:t xml:space="preserve">Available at: </w:t>
      </w:r>
      <w:r>
        <w:rPr>
          <w:noProof/>
          <w:u w:val="single"/>
        </w:rPr>
        <w:t>http://www.abs.gov.au/ausstats/abs@.nsf/mf/1297.0</w:t>
      </w:r>
      <w:r>
        <w:rPr>
          <w:noProof/>
        </w:rPr>
        <w:br/>
        <w:t>[Accessed May 2013].</w:t>
      </w:r>
    </w:p>
    <w:p w:rsidR="003E3549" w:rsidRDefault="003E3549" w:rsidP="003E3549">
      <w:pPr>
        <w:pStyle w:val="Bibliography"/>
        <w:rPr>
          <w:noProof/>
        </w:rPr>
      </w:pPr>
      <w:r>
        <w:rPr>
          <w:noProof/>
        </w:rPr>
        <w:t xml:space="preserve">Hueni, A., 2006. </w:t>
      </w:r>
      <w:r>
        <w:rPr>
          <w:i/>
          <w:iCs/>
          <w:noProof/>
        </w:rPr>
        <w:t xml:space="preserve">Field Spectroradiometer Data: Acquisition, Organisation, Processing and Analysis on the Example of New Zealand Native Plants, </w:t>
      </w:r>
      <w:r>
        <w:rPr>
          <w:noProof/>
        </w:rPr>
        <w:t>Palmerston North, Massey University: Institute of Natural Resources.</w:t>
      </w:r>
    </w:p>
    <w:p w:rsidR="003E3549" w:rsidRDefault="003E3549" w:rsidP="003E3549">
      <w:pPr>
        <w:pStyle w:val="Bibliography"/>
        <w:rPr>
          <w:noProof/>
        </w:rPr>
      </w:pPr>
      <w:r>
        <w:rPr>
          <w:noProof/>
        </w:rPr>
        <w:t xml:space="preserve">Hüni, A. &amp; Kneubühler, M., 2007. </w:t>
      </w:r>
      <w:r>
        <w:rPr>
          <w:i/>
          <w:iCs/>
          <w:noProof/>
        </w:rPr>
        <w:t xml:space="preserve">SPECCHIO: A System for Storing and Sharing Spectroradiometer Data. </w:t>
      </w:r>
      <w:r>
        <w:rPr>
          <w:noProof/>
        </w:rPr>
        <w:t xml:space="preserve">[Online] </w:t>
      </w:r>
      <w:r>
        <w:rPr>
          <w:noProof/>
        </w:rPr>
        <w:br/>
        <w:t xml:space="preserve">Available at: </w:t>
      </w:r>
      <w:r>
        <w:rPr>
          <w:noProof/>
          <w:u w:val="single"/>
        </w:rPr>
        <w:t>http://spie.org/x18220.xml</w:t>
      </w:r>
      <w:r>
        <w:rPr>
          <w:noProof/>
        </w:rPr>
        <w:br/>
        <w:t>[Accessed 2007].</w:t>
      </w:r>
    </w:p>
    <w:p w:rsidR="003E3549" w:rsidRDefault="003E3549" w:rsidP="003E3549">
      <w:pPr>
        <w:pStyle w:val="Bibliography"/>
        <w:rPr>
          <w:noProof/>
        </w:rPr>
      </w:pPr>
      <w:r>
        <w:rPr>
          <w:noProof/>
        </w:rPr>
        <w:t xml:space="preserve">Hueni, A. &amp; Kneubuehler, M., 2009. </w:t>
      </w:r>
      <w:r>
        <w:rPr>
          <w:i/>
          <w:iCs/>
          <w:noProof/>
        </w:rPr>
        <w:t xml:space="preserve">SPECCHIO: A Free Spectral Data Management and Processing System. </w:t>
      </w:r>
      <w:r>
        <w:rPr>
          <w:noProof/>
        </w:rPr>
        <w:t>San Diego, CA, s.n.</w:t>
      </w:r>
    </w:p>
    <w:p w:rsidR="003E3549" w:rsidRDefault="003E3549" w:rsidP="003E3549">
      <w:pPr>
        <w:pStyle w:val="Bibliography"/>
        <w:rPr>
          <w:noProof/>
        </w:rPr>
      </w:pPr>
      <w:r>
        <w:rPr>
          <w:noProof/>
        </w:rPr>
        <w:t xml:space="preserve">Hueni, A., Kneubuehler, M., Nieke, J. &amp; Itten, K., 2009. </w:t>
      </w:r>
      <w:r>
        <w:rPr>
          <w:i/>
          <w:iCs/>
          <w:noProof/>
        </w:rPr>
        <w:t xml:space="preserve">Processing Extension for the Spectral Database SPECCHIO. </w:t>
      </w:r>
      <w:r>
        <w:rPr>
          <w:noProof/>
        </w:rPr>
        <w:t>Tel Aviv, Israel, s.n.</w:t>
      </w:r>
    </w:p>
    <w:p w:rsidR="003E3549" w:rsidRDefault="003E3549" w:rsidP="003E3549">
      <w:pPr>
        <w:pStyle w:val="Bibliography"/>
        <w:rPr>
          <w:noProof/>
        </w:rPr>
      </w:pPr>
      <w:r>
        <w:rPr>
          <w:noProof/>
        </w:rPr>
        <w:t xml:space="preserve">Hueni, A., Kneubuehler, M. &amp; Schaepman, M., 2010. </w:t>
      </w:r>
      <w:r>
        <w:rPr>
          <w:i/>
          <w:iCs/>
          <w:noProof/>
        </w:rPr>
        <w:t xml:space="preserve">International Geoscience and Remote Sensing Symposium. </w:t>
      </w:r>
      <w:r>
        <w:rPr>
          <w:noProof/>
        </w:rPr>
        <w:t>Hawaii, USA, s.n.</w:t>
      </w:r>
    </w:p>
    <w:p w:rsidR="003E3549" w:rsidRDefault="003E3549" w:rsidP="003E3549">
      <w:pPr>
        <w:pStyle w:val="Bibliography"/>
        <w:rPr>
          <w:noProof/>
        </w:rPr>
      </w:pPr>
      <w:r>
        <w:rPr>
          <w:noProof/>
        </w:rPr>
        <w:t xml:space="preserve">Hueni, A., Malthus, T., Kneubuehler, M. &amp; Schaepman, M., 2011. Data Exchange Between Distributed Spectral Databases. </w:t>
      </w:r>
      <w:r>
        <w:rPr>
          <w:i/>
          <w:iCs/>
          <w:noProof/>
        </w:rPr>
        <w:t xml:space="preserve">Computers &amp; Geosciences 37, </w:t>
      </w:r>
      <w:r>
        <w:rPr>
          <w:noProof/>
        </w:rPr>
        <w:t>pp. 861-873.</w:t>
      </w:r>
    </w:p>
    <w:p w:rsidR="003E3549" w:rsidRDefault="003E3549" w:rsidP="003E3549">
      <w:pPr>
        <w:pStyle w:val="Bibliography"/>
        <w:rPr>
          <w:noProof/>
        </w:rPr>
      </w:pPr>
      <w:r>
        <w:rPr>
          <w:noProof/>
        </w:rPr>
        <w:t xml:space="preserve">Hüni, A. et al., 2007. </w:t>
      </w:r>
      <w:r>
        <w:rPr>
          <w:i/>
          <w:iCs/>
          <w:noProof/>
        </w:rPr>
        <w:t xml:space="preserve">2nd Generation of RSL's Spectrum Database "SPECCHIO". </w:t>
      </w:r>
      <w:r>
        <w:rPr>
          <w:noProof/>
        </w:rPr>
        <w:t>Davos, Switzerland, s.n.</w:t>
      </w:r>
    </w:p>
    <w:p w:rsidR="003E3549" w:rsidRDefault="003E3549" w:rsidP="003E3549">
      <w:pPr>
        <w:pStyle w:val="Bibliography"/>
        <w:rPr>
          <w:noProof/>
        </w:rPr>
      </w:pPr>
      <w:r>
        <w:rPr>
          <w:noProof/>
        </w:rPr>
        <w:t xml:space="preserve">Hüni, A. et al., 2007. </w:t>
      </w:r>
      <w:r>
        <w:rPr>
          <w:i/>
          <w:iCs/>
          <w:noProof/>
        </w:rPr>
        <w:t xml:space="preserve">Metadata of Spectral Data Collections. </w:t>
      </w:r>
      <w:r>
        <w:rPr>
          <w:noProof/>
        </w:rPr>
        <w:t>Bruges, Belgium, s.n.</w:t>
      </w:r>
    </w:p>
    <w:p w:rsidR="003E3549" w:rsidRDefault="003E3549" w:rsidP="003E3549">
      <w:pPr>
        <w:pStyle w:val="Bibliography"/>
        <w:rPr>
          <w:noProof/>
        </w:rPr>
      </w:pPr>
      <w:r>
        <w:rPr>
          <w:noProof/>
        </w:rPr>
        <w:t xml:space="preserve">Hueni, A. et al., 2009. The Spectral Database SPECCHIO for Improved Long Term Ssability and Data Sharing. </w:t>
      </w:r>
      <w:r>
        <w:rPr>
          <w:i/>
          <w:iCs/>
          <w:noProof/>
        </w:rPr>
        <w:t>Computers &amp; Geosciences 35(3)</w:t>
      </w:r>
      <w:r>
        <w:rPr>
          <w:noProof/>
        </w:rPr>
        <w:t>, pp. 557-565.</w:t>
      </w:r>
    </w:p>
    <w:p w:rsidR="003E3549" w:rsidRDefault="003E3549" w:rsidP="003E3549">
      <w:pPr>
        <w:pStyle w:val="Bibliography"/>
        <w:rPr>
          <w:noProof/>
        </w:rPr>
      </w:pPr>
      <w:r>
        <w:rPr>
          <w:noProof/>
        </w:rPr>
        <w:t xml:space="preserve">Hueni, A. et al., 2009. </w:t>
      </w:r>
      <w:r>
        <w:rPr>
          <w:i/>
          <w:iCs/>
          <w:noProof/>
        </w:rPr>
        <w:t xml:space="preserve">Visualisation, Processing and Storage of Spectrodirectional Data Based on the Spectral Database SPECCHIO. </w:t>
      </w:r>
      <w:r>
        <w:rPr>
          <w:noProof/>
        </w:rPr>
        <w:t>Cape Town, South Africa, s.n.</w:t>
      </w:r>
    </w:p>
    <w:p w:rsidR="003E3549" w:rsidRDefault="003E3549" w:rsidP="003E3549">
      <w:pPr>
        <w:pStyle w:val="Bibliography"/>
        <w:rPr>
          <w:noProof/>
        </w:rPr>
      </w:pPr>
      <w:r>
        <w:rPr>
          <w:noProof/>
        </w:rPr>
        <w:t xml:space="preserve">Hueni, A. et al., 2008. </w:t>
      </w:r>
      <w:r>
        <w:rPr>
          <w:i/>
          <w:iCs/>
          <w:noProof/>
        </w:rPr>
        <w:t xml:space="preserve">Pre-processing of Dual-view FIGOS data: Towards Operational BRDF Retrieval. </w:t>
      </w:r>
      <w:r>
        <w:rPr>
          <w:noProof/>
        </w:rPr>
        <w:t>Beijing, China, s.n.</w:t>
      </w:r>
    </w:p>
    <w:p w:rsidR="003E3549" w:rsidRDefault="003E3549" w:rsidP="003E3549">
      <w:pPr>
        <w:pStyle w:val="Bibliography"/>
        <w:rPr>
          <w:noProof/>
        </w:rPr>
      </w:pPr>
      <w:r>
        <w:rPr>
          <w:noProof/>
        </w:rPr>
        <w:t xml:space="preserve">Hueni, A. &amp; Tuohy, M., 2006. Spectroradiometer Data Structuring, Pre-Processing and Analysis - An IT Based Approach. </w:t>
      </w:r>
      <w:r>
        <w:rPr>
          <w:i/>
          <w:iCs/>
          <w:noProof/>
        </w:rPr>
        <w:t xml:space="preserve">Journal of Spatial Science 51(2), </w:t>
      </w:r>
      <w:r>
        <w:rPr>
          <w:noProof/>
        </w:rPr>
        <w:t>pp. 93-102.</w:t>
      </w:r>
    </w:p>
    <w:p w:rsidR="003E3549" w:rsidRDefault="003E3549" w:rsidP="003E3549">
      <w:pPr>
        <w:pStyle w:val="Bibliography"/>
        <w:rPr>
          <w:noProof/>
        </w:rPr>
      </w:pPr>
      <w:r>
        <w:rPr>
          <w:noProof/>
        </w:rPr>
        <w:t xml:space="preserve">Landgrebe, D., 1997. </w:t>
      </w:r>
      <w:r>
        <w:rPr>
          <w:i/>
          <w:iCs/>
          <w:noProof/>
        </w:rPr>
        <w:t xml:space="preserve">On Information Extraction Principles for Hyperspectral Data, </w:t>
      </w:r>
      <w:r>
        <w:rPr>
          <w:noProof/>
        </w:rPr>
        <w:t>West Lafayette, IN: Purdue University.</w:t>
      </w:r>
    </w:p>
    <w:p w:rsidR="003E3549" w:rsidRDefault="003E3549" w:rsidP="003E3549">
      <w:pPr>
        <w:pStyle w:val="Bibliography"/>
        <w:rPr>
          <w:noProof/>
        </w:rPr>
      </w:pPr>
      <w:r>
        <w:rPr>
          <w:noProof/>
        </w:rPr>
        <w:t xml:space="preserve">Schaepman-Strub, G., Schaepman, M. &amp; al., e., 2006. Reflectance Quantities in Optical Remote Sensing - Definitions and Case Studies. </w:t>
      </w:r>
      <w:r>
        <w:rPr>
          <w:i/>
          <w:iCs/>
          <w:noProof/>
        </w:rPr>
        <w:t xml:space="preserve">Remote Sensing of Environment 103, </w:t>
      </w:r>
      <w:r>
        <w:rPr>
          <w:noProof/>
        </w:rPr>
        <w:t>pp. 27-42.</w:t>
      </w:r>
    </w:p>
    <w:p w:rsidR="003E3549" w:rsidRDefault="003E3549" w:rsidP="003E3549">
      <w:pPr>
        <w:pStyle w:val="Bibliography"/>
        <w:rPr>
          <w:noProof/>
        </w:rPr>
      </w:pPr>
      <w:r>
        <w:rPr>
          <w:noProof/>
        </w:rPr>
        <w:t xml:space="preserve">Schopfer, J., 2008. </w:t>
      </w:r>
      <w:r>
        <w:rPr>
          <w:i/>
          <w:iCs/>
          <w:noProof/>
        </w:rPr>
        <w:t xml:space="preserve">Spectrodirectional Ground-based Remote Sensing Using Dual-view Goniometry, </w:t>
      </w:r>
      <w:r>
        <w:rPr>
          <w:noProof/>
        </w:rPr>
        <w:t>Zurich: Remote Sensing Laboratories.</w:t>
      </w:r>
    </w:p>
    <w:p w:rsidR="003E3549" w:rsidRDefault="003E3549" w:rsidP="003E3549">
      <w:pPr>
        <w:pStyle w:val="Bibliography"/>
        <w:rPr>
          <w:noProof/>
        </w:rPr>
      </w:pPr>
      <w:r>
        <w:rPr>
          <w:noProof/>
        </w:rPr>
        <w:t xml:space="preserve">Schopfer, J., Dangel, S. &amp; al., e., 2007. </w:t>
      </w:r>
      <w:r>
        <w:rPr>
          <w:i/>
          <w:iCs/>
          <w:noProof/>
        </w:rPr>
        <w:t xml:space="preserve">Dual Field-of-View Goniometer System FIGOS. </w:t>
      </w:r>
      <w:r>
        <w:rPr>
          <w:noProof/>
        </w:rPr>
        <w:t>Davos, Switzerland, s.n.</w:t>
      </w:r>
    </w:p>
    <w:p w:rsidR="00BB33C3" w:rsidRPr="00BB33C3" w:rsidRDefault="00E900AA" w:rsidP="003E3549">
      <w:pPr>
        <w:pStyle w:val="Bibliography"/>
      </w:pPr>
      <w:r>
        <w:fldChar w:fldCharType="end"/>
      </w:r>
    </w:p>
    <w:p w:rsidR="00DE79D5" w:rsidRPr="00084655" w:rsidRDefault="0098760F" w:rsidP="00EC7A09">
      <w:pPr>
        <w:pStyle w:val="Heading1"/>
      </w:pPr>
      <w:bookmarkStart w:id="1091" w:name="_Toc355280442"/>
      <w:bookmarkStart w:id="1092" w:name="_Toc356807388"/>
      <w:r>
        <w:t xml:space="preserve">Document </w:t>
      </w:r>
      <w:r w:rsidR="00DE79D5" w:rsidRPr="00084655">
        <w:t>History</w:t>
      </w:r>
      <w:bookmarkEnd w:id="1091"/>
      <w:bookmarkEnd w:id="1092"/>
    </w:p>
    <w:tbl>
      <w:tblPr>
        <w:tblW w:w="0" w:type="auto"/>
        <w:tblLayout w:type="fixed"/>
        <w:tblCellMar>
          <w:left w:w="70" w:type="dxa"/>
          <w:right w:w="70" w:type="dxa"/>
        </w:tblCellMar>
        <w:tblLook w:val="0000"/>
      </w:tblPr>
      <w:tblGrid>
        <w:gridCol w:w="1063"/>
        <w:gridCol w:w="1275"/>
        <w:gridCol w:w="1134"/>
        <w:gridCol w:w="5387"/>
      </w:tblGrid>
      <w:tr w:rsidR="00DE79D5" w:rsidRPr="00084655" w:rsidTr="00DE79D5">
        <w:trPr>
          <w:cantSplit/>
        </w:trPr>
        <w:tc>
          <w:tcPr>
            <w:tcW w:w="1063" w:type="dxa"/>
            <w:tcBorders>
              <w:top w:val="single" w:sz="6" w:space="0" w:color="auto"/>
              <w:left w:val="single" w:sz="6" w:space="0" w:color="auto"/>
              <w:bottom w:val="single" w:sz="6" w:space="0" w:color="auto"/>
              <w:right w:val="single" w:sz="6" w:space="0" w:color="auto"/>
            </w:tcBorders>
          </w:tcPr>
          <w:p w:rsidR="00DE79D5" w:rsidRPr="00084655" w:rsidRDefault="00DE79D5" w:rsidP="00DE79D5">
            <w:pPr>
              <w:pStyle w:val="TabellenEintrag"/>
              <w:keepNext/>
              <w:keepLines/>
              <w:rPr>
                <w:b/>
              </w:rPr>
            </w:pPr>
            <w:r w:rsidRPr="00084655">
              <w:rPr>
                <w:b/>
              </w:rPr>
              <w:t>Version</w:t>
            </w:r>
          </w:p>
        </w:tc>
        <w:tc>
          <w:tcPr>
            <w:tcW w:w="1275" w:type="dxa"/>
            <w:tcBorders>
              <w:top w:val="single" w:sz="6" w:space="0" w:color="auto"/>
              <w:bottom w:val="single" w:sz="6" w:space="0" w:color="auto"/>
              <w:right w:val="single" w:sz="6" w:space="0" w:color="auto"/>
            </w:tcBorders>
          </w:tcPr>
          <w:p w:rsidR="00DE79D5" w:rsidRPr="00084655" w:rsidRDefault="00DE79D5" w:rsidP="00DE79D5">
            <w:pPr>
              <w:pStyle w:val="TabellenEintrag"/>
              <w:keepNext/>
              <w:keepLines/>
              <w:rPr>
                <w:b/>
              </w:rPr>
            </w:pPr>
            <w:r w:rsidRPr="00084655">
              <w:rPr>
                <w:b/>
              </w:rPr>
              <w:t>Date</w:t>
            </w:r>
          </w:p>
        </w:tc>
        <w:tc>
          <w:tcPr>
            <w:tcW w:w="1134" w:type="dxa"/>
            <w:tcBorders>
              <w:top w:val="single" w:sz="6" w:space="0" w:color="auto"/>
              <w:bottom w:val="single" w:sz="6" w:space="0" w:color="auto"/>
              <w:right w:val="single" w:sz="6" w:space="0" w:color="auto"/>
            </w:tcBorders>
          </w:tcPr>
          <w:p w:rsidR="00DE79D5" w:rsidRPr="00084655" w:rsidRDefault="00DE79D5" w:rsidP="00DE79D5">
            <w:pPr>
              <w:pStyle w:val="TabellenEintrag"/>
              <w:keepNext/>
              <w:keepLines/>
              <w:rPr>
                <w:b/>
              </w:rPr>
            </w:pPr>
            <w:r w:rsidRPr="00084655">
              <w:rPr>
                <w:b/>
              </w:rPr>
              <w:t>Author</w:t>
            </w:r>
          </w:p>
        </w:tc>
        <w:tc>
          <w:tcPr>
            <w:tcW w:w="5387" w:type="dxa"/>
            <w:tcBorders>
              <w:top w:val="single" w:sz="6" w:space="0" w:color="auto"/>
              <w:bottom w:val="single" w:sz="6" w:space="0" w:color="auto"/>
              <w:right w:val="single" w:sz="6" w:space="0" w:color="auto"/>
            </w:tcBorders>
          </w:tcPr>
          <w:p w:rsidR="00DE79D5" w:rsidRPr="00084655" w:rsidRDefault="00DE79D5" w:rsidP="00DE79D5">
            <w:pPr>
              <w:pStyle w:val="TabellenEintrag"/>
              <w:keepNext/>
              <w:keepLines/>
              <w:rPr>
                <w:b/>
              </w:rPr>
            </w:pPr>
            <w:r w:rsidRPr="00084655">
              <w:rPr>
                <w:b/>
              </w:rPr>
              <w:t>Remark</w:t>
            </w:r>
          </w:p>
        </w:tc>
      </w:tr>
      <w:tr w:rsidR="00DE79D5" w:rsidRPr="00084655" w:rsidTr="00DE79D5">
        <w:trPr>
          <w:cantSplit/>
        </w:trPr>
        <w:tc>
          <w:tcPr>
            <w:tcW w:w="1063" w:type="dxa"/>
            <w:tcBorders>
              <w:top w:val="single" w:sz="6" w:space="0" w:color="auto"/>
              <w:left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t>0.1</w:t>
            </w:r>
          </w:p>
        </w:tc>
        <w:tc>
          <w:tcPr>
            <w:tcW w:w="1275" w:type="dxa"/>
            <w:tcBorders>
              <w:top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t>15.12.2006</w:t>
            </w:r>
          </w:p>
        </w:tc>
        <w:tc>
          <w:tcPr>
            <w:tcW w:w="1134" w:type="dxa"/>
            <w:tcBorders>
              <w:top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t>A. Hueni</w:t>
            </w:r>
          </w:p>
        </w:tc>
        <w:tc>
          <w:tcPr>
            <w:tcW w:w="5387" w:type="dxa"/>
            <w:tcBorders>
              <w:top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t>First valid version</w:t>
            </w:r>
          </w:p>
        </w:tc>
      </w:tr>
      <w:tr w:rsidR="00DE79D5" w:rsidRPr="00084655" w:rsidTr="00DE79D5">
        <w:trPr>
          <w:cantSplit/>
        </w:trPr>
        <w:tc>
          <w:tcPr>
            <w:tcW w:w="1063" w:type="dxa"/>
            <w:tcBorders>
              <w:top w:val="single" w:sz="6" w:space="0" w:color="auto"/>
              <w:left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t>0.2</w:t>
            </w:r>
          </w:p>
        </w:tc>
        <w:tc>
          <w:tcPr>
            <w:tcW w:w="1275" w:type="dxa"/>
            <w:tcBorders>
              <w:top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t>13.02.20</w:t>
            </w:r>
            <w:r>
              <w:rPr>
                <w:lang w:val="en-GB"/>
              </w:rPr>
              <w:t>0</w:t>
            </w:r>
            <w:r w:rsidRPr="00084655">
              <w:rPr>
                <w:lang w:val="en-GB"/>
              </w:rPr>
              <w:t>7</w:t>
            </w:r>
          </w:p>
        </w:tc>
        <w:tc>
          <w:tcPr>
            <w:tcW w:w="1134" w:type="dxa"/>
            <w:tcBorders>
              <w:top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t>A. Hueni</w:t>
            </w:r>
          </w:p>
        </w:tc>
        <w:tc>
          <w:tcPr>
            <w:tcW w:w="5387" w:type="dxa"/>
            <w:tcBorders>
              <w:top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t>- Instructions for entering pathnames under UNIX</w:t>
            </w:r>
          </w:p>
          <w:p w:rsidR="00DE79D5" w:rsidRPr="00084655" w:rsidRDefault="00DE79D5" w:rsidP="00DE79D5">
            <w:pPr>
              <w:pStyle w:val="texte1"/>
              <w:keepNext/>
              <w:keepLines/>
              <w:ind w:left="0"/>
              <w:rPr>
                <w:lang w:val="en-GB"/>
              </w:rPr>
            </w:pPr>
            <w:r w:rsidRPr="00084655">
              <w:rPr>
                <w:lang w:val="en-GB"/>
              </w:rPr>
              <w:t>- Updated installation description</w:t>
            </w:r>
          </w:p>
          <w:p w:rsidR="00DE79D5" w:rsidRPr="00084655" w:rsidRDefault="00DE79D5" w:rsidP="00DE79D5">
            <w:pPr>
              <w:pStyle w:val="texte1"/>
              <w:keepNext/>
              <w:keepLines/>
              <w:ind w:left="0"/>
              <w:rPr>
                <w:lang w:val="en-GB"/>
              </w:rPr>
            </w:pPr>
            <w:r w:rsidRPr="00084655">
              <w:rPr>
                <w:lang w:val="en-GB"/>
              </w:rPr>
              <w:t>- Bug fix update</w:t>
            </w:r>
          </w:p>
          <w:p w:rsidR="00DE79D5" w:rsidRPr="00084655" w:rsidRDefault="00DE79D5" w:rsidP="00DE79D5">
            <w:pPr>
              <w:pStyle w:val="texte1"/>
              <w:keepNext/>
              <w:keepLines/>
              <w:ind w:left="0"/>
              <w:rPr>
                <w:lang w:val="en-GB"/>
              </w:rPr>
            </w:pPr>
            <w:r w:rsidRPr="00084655">
              <w:rPr>
                <w:lang w:val="en-GB"/>
              </w:rPr>
              <w:t>- Tutorial</w:t>
            </w:r>
          </w:p>
        </w:tc>
      </w:tr>
      <w:tr w:rsidR="00DE79D5" w:rsidRPr="00084655" w:rsidTr="00DE79D5">
        <w:trPr>
          <w:cantSplit/>
        </w:trPr>
        <w:tc>
          <w:tcPr>
            <w:tcW w:w="1063" w:type="dxa"/>
            <w:tcBorders>
              <w:top w:val="single" w:sz="6" w:space="0" w:color="auto"/>
              <w:left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t>1.0c</w:t>
            </w:r>
          </w:p>
        </w:tc>
        <w:tc>
          <w:tcPr>
            <w:tcW w:w="1275" w:type="dxa"/>
            <w:tcBorders>
              <w:top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t>14.02.2007</w:t>
            </w:r>
          </w:p>
        </w:tc>
        <w:tc>
          <w:tcPr>
            <w:tcW w:w="1134" w:type="dxa"/>
            <w:tcBorders>
              <w:top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t>A. Hueni</w:t>
            </w:r>
          </w:p>
        </w:tc>
        <w:tc>
          <w:tcPr>
            <w:tcW w:w="5387" w:type="dxa"/>
            <w:tcBorders>
              <w:top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t>- Bug fixes and added features</w:t>
            </w:r>
          </w:p>
          <w:p w:rsidR="00DE79D5" w:rsidRPr="00084655" w:rsidRDefault="00DE79D5" w:rsidP="00DE79D5">
            <w:pPr>
              <w:pStyle w:val="texte1"/>
              <w:keepNext/>
              <w:keepLines/>
              <w:ind w:left="0"/>
              <w:rPr>
                <w:lang w:val="en-GB"/>
              </w:rPr>
            </w:pPr>
            <w:r w:rsidRPr="00084655">
              <w:rPr>
                <w:lang w:val="en-GB"/>
              </w:rPr>
              <w:t>- Version number of this document is now synchronized with the software version number.</w:t>
            </w:r>
          </w:p>
        </w:tc>
      </w:tr>
      <w:tr w:rsidR="00DE79D5" w:rsidRPr="00084655" w:rsidTr="00DE79D5">
        <w:trPr>
          <w:cantSplit/>
        </w:trPr>
        <w:tc>
          <w:tcPr>
            <w:tcW w:w="1063" w:type="dxa"/>
            <w:tcBorders>
              <w:top w:val="single" w:sz="6" w:space="0" w:color="auto"/>
              <w:left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t>1.0d</w:t>
            </w:r>
          </w:p>
        </w:tc>
        <w:tc>
          <w:tcPr>
            <w:tcW w:w="1275" w:type="dxa"/>
            <w:tcBorders>
              <w:top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t>21.02.2007</w:t>
            </w:r>
          </w:p>
        </w:tc>
        <w:tc>
          <w:tcPr>
            <w:tcW w:w="1134" w:type="dxa"/>
            <w:tcBorders>
              <w:top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t>A. Hueni</w:t>
            </w:r>
          </w:p>
        </w:tc>
        <w:tc>
          <w:tcPr>
            <w:tcW w:w="5387" w:type="dxa"/>
            <w:tcBorders>
              <w:top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t>- Minor  software changes</w:t>
            </w:r>
          </w:p>
          <w:p w:rsidR="00DE79D5" w:rsidRPr="00084655" w:rsidRDefault="00DE79D5" w:rsidP="00DE79D5">
            <w:pPr>
              <w:pStyle w:val="texte1"/>
              <w:keepNext/>
              <w:keepLines/>
              <w:ind w:left="0"/>
              <w:rPr>
                <w:lang w:val="en-GB"/>
              </w:rPr>
            </w:pPr>
            <w:r w:rsidRPr="00084655">
              <w:rPr>
                <w:lang w:val="en-GB"/>
              </w:rPr>
              <w:t>- Some changes due to input from the first tutorial session</w:t>
            </w:r>
          </w:p>
        </w:tc>
      </w:tr>
      <w:tr w:rsidR="00DE79D5" w:rsidRPr="00084655" w:rsidTr="00DE79D5">
        <w:trPr>
          <w:cantSplit/>
        </w:trPr>
        <w:tc>
          <w:tcPr>
            <w:tcW w:w="1063" w:type="dxa"/>
            <w:tcBorders>
              <w:top w:val="single" w:sz="6" w:space="0" w:color="auto"/>
              <w:left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t>1.0f</w:t>
            </w:r>
          </w:p>
        </w:tc>
        <w:tc>
          <w:tcPr>
            <w:tcW w:w="1275" w:type="dxa"/>
            <w:tcBorders>
              <w:top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t>29.05.2007</w:t>
            </w:r>
          </w:p>
        </w:tc>
        <w:tc>
          <w:tcPr>
            <w:tcW w:w="1134" w:type="dxa"/>
            <w:tcBorders>
              <w:top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t>A. Hueni</w:t>
            </w:r>
          </w:p>
        </w:tc>
        <w:tc>
          <w:tcPr>
            <w:tcW w:w="5387" w:type="dxa"/>
            <w:tcBorders>
              <w:top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t xml:space="preserve">Added features: </w:t>
            </w:r>
          </w:p>
          <w:p w:rsidR="00DE79D5" w:rsidRPr="00084655" w:rsidRDefault="00DE79D5" w:rsidP="00DE79D5">
            <w:pPr>
              <w:pStyle w:val="texte1"/>
              <w:keepNext/>
              <w:keepLines/>
              <w:ind w:left="0"/>
              <w:rPr>
                <w:lang w:val="en-GB"/>
              </w:rPr>
            </w:pPr>
            <w:r w:rsidRPr="00084655">
              <w:rPr>
                <w:lang w:val="en-GB"/>
              </w:rPr>
              <w:t>- txt file reader</w:t>
            </w:r>
          </w:p>
          <w:p w:rsidR="00DE79D5" w:rsidRPr="00084655" w:rsidRDefault="00DE79D5" w:rsidP="00DE79D5">
            <w:pPr>
              <w:pStyle w:val="texte1"/>
              <w:keepNext/>
              <w:keepLines/>
              <w:ind w:left="0"/>
              <w:rPr>
                <w:lang w:val="en-GB"/>
              </w:rPr>
            </w:pPr>
            <w:r w:rsidRPr="00084655">
              <w:rPr>
                <w:lang w:val="en-GB"/>
              </w:rPr>
              <w:t>- CORINE landcover class displayed as tree in Metadata editor</w:t>
            </w:r>
          </w:p>
        </w:tc>
      </w:tr>
      <w:tr w:rsidR="00DE79D5" w:rsidRPr="00084655" w:rsidTr="00DE79D5">
        <w:trPr>
          <w:cantSplit/>
        </w:trPr>
        <w:tc>
          <w:tcPr>
            <w:tcW w:w="1063" w:type="dxa"/>
            <w:tcBorders>
              <w:top w:val="single" w:sz="6" w:space="0" w:color="auto"/>
              <w:left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t>1.1</w:t>
            </w:r>
          </w:p>
        </w:tc>
        <w:tc>
          <w:tcPr>
            <w:tcW w:w="1275" w:type="dxa"/>
            <w:tcBorders>
              <w:top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t>18.10.2007</w:t>
            </w:r>
          </w:p>
        </w:tc>
        <w:tc>
          <w:tcPr>
            <w:tcW w:w="1134" w:type="dxa"/>
            <w:tcBorders>
              <w:top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t>A. Hueni</w:t>
            </w:r>
          </w:p>
        </w:tc>
        <w:tc>
          <w:tcPr>
            <w:tcW w:w="5387" w:type="dxa"/>
            <w:tcBorders>
              <w:top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t xml:space="preserve">Updates due to: </w:t>
            </w:r>
          </w:p>
          <w:p w:rsidR="00DE79D5" w:rsidRPr="00084655" w:rsidRDefault="00DE79D5" w:rsidP="00DE79D5">
            <w:pPr>
              <w:pStyle w:val="texte1"/>
              <w:keepNext/>
              <w:keepLines/>
              <w:ind w:left="0"/>
              <w:rPr>
                <w:lang w:val="en-GB"/>
              </w:rPr>
            </w:pPr>
            <w:r w:rsidRPr="00084655">
              <w:rPr>
                <w:lang w:val="en-GB"/>
              </w:rPr>
              <w:t>- adding multi-user capabilities to the data model and application.</w:t>
            </w:r>
          </w:p>
          <w:p w:rsidR="00DE79D5" w:rsidRPr="00084655" w:rsidRDefault="00DE79D5" w:rsidP="00DE79D5">
            <w:pPr>
              <w:pStyle w:val="texte1"/>
              <w:keepNext/>
              <w:keepLines/>
              <w:ind w:left="0"/>
              <w:rPr>
                <w:lang w:val="en-GB"/>
              </w:rPr>
            </w:pPr>
            <w:r w:rsidRPr="00084655">
              <w:rPr>
                <w:lang w:val="en-GB"/>
              </w:rPr>
              <w:t>- pre-configuration of database connection details via the db_config.txt file</w:t>
            </w:r>
          </w:p>
          <w:p w:rsidR="00DE79D5" w:rsidRPr="00084655" w:rsidRDefault="00DE79D5" w:rsidP="00DE79D5">
            <w:pPr>
              <w:pStyle w:val="texte1"/>
              <w:keepNext/>
              <w:keepLines/>
              <w:ind w:left="0"/>
              <w:rPr>
                <w:lang w:val="en-GB"/>
              </w:rPr>
            </w:pPr>
            <w:r w:rsidRPr="00084655">
              <w:rPr>
                <w:lang w:val="en-GB"/>
              </w:rPr>
              <w:t>- Admin functions not visible for normal users</w:t>
            </w:r>
          </w:p>
          <w:p w:rsidR="00DE79D5" w:rsidRPr="00084655" w:rsidRDefault="00DE79D5" w:rsidP="00DE79D5">
            <w:pPr>
              <w:pStyle w:val="texte1"/>
              <w:keepNext/>
              <w:keepLines/>
              <w:ind w:left="0"/>
              <w:rPr>
                <w:lang w:val="en-GB"/>
              </w:rPr>
            </w:pPr>
            <w:r w:rsidRPr="00084655">
              <w:rPr>
                <w:lang w:val="en-GB"/>
              </w:rPr>
              <w:t>- Bug fixes</w:t>
            </w:r>
          </w:p>
        </w:tc>
      </w:tr>
      <w:tr w:rsidR="00DE79D5" w:rsidRPr="00084655" w:rsidTr="00DE79D5">
        <w:trPr>
          <w:cantSplit/>
        </w:trPr>
        <w:tc>
          <w:tcPr>
            <w:tcW w:w="1063" w:type="dxa"/>
            <w:tcBorders>
              <w:top w:val="single" w:sz="6" w:space="0" w:color="auto"/>
              <w:left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t>1.1a</w:t>
            </w:r>
          </w:p>
        </w:tc>
        <w:tc>
          <w:tcPr>
            <w:tcW w:w="1275" w:type="dxa"/>
            <w:tcBorders>
              <w:top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t>03.11.2007</w:t>
            </w:r>
          </w:p>
        </w:tc>
        <w:tc>
          <w:tcPr>
            <w:tcW w:w="1134" w:type="dxa"/>
            <w:tcBorders>
              <w:top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t>A. Hueni</w:t>
            </w:r>
          </w:p>
        </w:tc>
        <w:tc>
          <w:tcPr>
            <w:tcW w:w="5387" w:type="dxa"/>
            <w:tcBorders>
              <w:top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t>- Software updates and bug fixes</w:t>
            </w:r>
          </w:p>
          <w:p w:rsidR="00DE79D5" w:rsidRPr="00084655" w:rsidRDefault="00DE79D5" w:rsidP="00DE79D5">
            <w:pPr>
              <w:pStyle w:val="texte1"/>
              <w:keepNext/>
              <w:keepLines/>
              <w:ind w:left="0"/>
              <w:rPr>
                <w:lang w:val="en-GB"/>
              </w:rPr>
            </w:pPr>
            <w:r w:rsidRPr="00084655">
              <w:rPr>
                <w:lang w:val="en-GB"/>
              </w:rPr>
              <w:t>- Description of plot control</w:t>
            </w:r>
          </w:p>
          <w:p w:rsidR="00DE79D5" w:rsidRPr="00084655" w:rsidRDefault="00DE79D5" w:rsidP="00DE79D5">
            <w:pPr>
              <w:pStyle w:val="texte1"/>
              <w:keepNext/>
              <w:keepLines/>
              <w:ind w:left="0"/>
              <w:rPr>
                <w:lang w:val="en-GB"/>
              </w:rPr>
            </w:pPr>
            <w:r w:rsidRPr="00084655">
              <w:rPr>
                <w:lang w:val="en-GB"/>
              </w:rPr>
              <w:t>- other minor changes</w:t>
            </w:r>
          </w:p>
        </w:tc>
      </w:tr>
      <w:tr w:rsidR="00DE79D5" w:rsidRPr="00084655" w:rsidTr="00DE79D5">
        <w:trPr>
          <w:cantSplit/>
        </w:trPr>
        <w:tc>
          <w:tcPr>
            <w:tcW w:w="1063" w:type="dxa"/>
            <w:tcBorders>
              <w:top w:val="single" w:sz="6" w:space="0" w:color="auto"/>
              <w:left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t>1.1b</w:t>
            </w:r>
          </w:p>
        </w:tc>
        <w:tc>
          <w:tcPr>
            <w:tcW w:w="1275" w:type="dxa"/>
            <w:tcBorders>
              <w:top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t>06.11.2007</w:t>
            </w:r>
          </w:p>
        </w:tc>
        <w:tc>
          <w:tcPr>
            <w:tcW w:w="1134" w:type="dxa"/>
            <w:tcBorders>
              <w:top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t>A. Hueni</w:t>
            </w:r>
          </w:p>
        </w:tc>
        <w:tc>
          <w:tcPr>
            <w:tcW w:w="5387" w:type="dxa"/>
            <w:tcBorders>
              <w:top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t>- Change of the application bundle to flat file structure in order to prevent installation problems. Reflection of that change in the documentation.</w:t>
            </w:r>
          </w:p>
        </w:tc>
      </w:tr>
      <w:tr w:rsidR="00DE79D5" w:rsidRPr="00084655" w:rsidTr="00DE79D5">
        <w:trPr>
          <w:cantSplit/>
        </w:trPr>
        <w:tc>
          <w:tcPr>
            <w:tcW w:w="1063" w:type="dxa"/>
            <w:tcBorders>
              <w:top w:val="single" w:sz="6" w:space="0" w:color="auto"/>
              <w:left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t>1.1c</w:t>
            </w:r>
          </w:p>
        </w:tc>
        <w:tc>
          <w:tcPr>
            <w:tcW w:w="1275" w:type="dxa"/>
            <w:tcBorders>
              <w:top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t>31.01.2008</w:t>
            </w:r>
          </w:p>
        </w:tc>
        <w:tc>
          <w:tcPr>
            <w:tcW w:w="1134" w:type="dxa"/>
            <w:tcBorders>
              <w:top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t>A. Hueni</w:t>
            </w:r>
          </w:p>
        </w:tc>
        <w:tc>
          <w:tcPr>
            <w:tcW w:w="5387" w:type="dxa"/>
            <w:tcBorders>
              <w:top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t>- Added spectral plot to metadata editor</w:t>
            </w:r>
          </w:p>
          <w:p w:rsidR="00DE79D5" w:rsidRPr="00084655" w:rsidRDefault="00DE79D5" w:rsidP="00DE79D5">
            <w:pPr>
              <w:pStyle w:val="texte1"/>
              <w:keepNext/>
              <w:keepLines/>
              <w:ind w:left="0"/>
              <w:rPr>
                <w:lang w:val="en-GB"/>
              </w:rPr>
            </w:pPr>
            <w:r w:rsidRPr="00084655">
              <w:rPr>
                <w:lang w:val="en-GB"/>
              </w:rPr>
              <w:t>- Added campaign export functionality</w:t>
            </w:r>
          </w:p>
          <w:p w:rsidR="00DE79D5" w:rsidRPr="00084655" w:rsidRDefault="00DE79D5" w:rsidP="00DE79D5">
            <w:pPr>
              <w:pStyle w:val="texte1"/>
              <w:keepNext/>
              <w:keepLines/>
              <w:ind w:left="0"/>
              <w:rPr>
                <w:lang w:val="en-GB"/>
              </w:rPr>
            </w:pPr>
            <w:r w:rsidRPr="00084655">
              <w:rPr>
                <w:lang w:val="en-GB"/>
              </w:rPr>
              <w:t>- Time format option in the export dialog</w:t>
            </w:r>
          </w:p>
        </w:tc>
      </w:tr>
      <w:tr w:rsidR="00DE79D5" w:rsidRPr="00084655" w:rsidTr="00DE79D5">
        <w:trPr>
          <w:cantSplit/>
        </w:trPr>
        <w:tc>
          <w:tcPr>
            <w:tcW w:w="1063" w:type="dxa"/>
            <w:tcBorders>
              <w:top w:val="single" w:sz="6" w:space="0" w:color="auto"/>
              <w:left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p>
        </w:tc>
        <w:tc>
          <w:tcPr>
            <w:tcW w:w="1275" w:type="dxa"/>
            <w:tcBorders>
              <w:top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p>
        </w:tc>
        <w:tc>
          <w:tcPr>
            <w:tcW w:w="1134" w:type="dxa"/>
            <w:tcBorders>
              <w:top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p>
        </w:tc>
        <w:tc>
          <w:tcPr>
            <w:tcW w:w="5387" w:type="dxa"/>
            <w:tcBorders>
              <w:top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t>- Bugfix: Position.Location field in Metadata editor now accepts alphanumeric input.</w:t>
            </w:r>
          </w:p>
        </w:tc>
      </w:tr>
      <w:tr w:rsidR="00DE79D5" w:rsidRPr="00084655" w:rsidTr="00DE79D5">
        <w:trPr>
          <w:cantSplit/>
        </w:trPr>
        <w:tc>
          <w:tcPr>
            <w:tcW w:w="1063" w:type="dxa"/>
            <w:tcBorders>
              <w:top w:val="single" w:sz="6" w:space="0" w:color="auto"/>
              <w:left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t>1.2</w:t>
            </w:r>
          </w:p>
        </w:tc>
        <w:tc>
          <w:tcPr>
            <w:tcW w:w="1275" w:type="dxa"/>
            <w:tcBorders>
              <w:top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t>29.05.2008</w:t>
            </w:r>
          </w:p>
        </w:tc>
        <w:tc>
          <w:tcPr>
            <w:tcW w:w="1134" w:type="dxa"/>
            <w:tcBorders>
              <w:top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t>A. Hueni</w:t>
            </w:r>
          </w:p>
        </w:tc>
        <w:tc>
          <w:tcPr>
            <w:tcW w:w="5387" w:type="dxa"/>
            <w:tcBorders>
              <w:top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t xml:space="preserve">Major rework of the Metadata Editor: </w:t>
            </w:r>
          </w:p>
          <w:p w:rsidR="00DE79D5" w:rsidRPr="00084655" w:rsidRDefault="00DE79D5" w:rsidP="0059008C">
            <w:pPr>
              <w:pStyle w:val="texte1"/>
              <w:keepNext/>
              <w:keepLines/>
              <w:numPr>
                <w:ilvl w:val="0"/>
                <w:numId w:val="3"/>
              </w:numPr>
              <w:rPr>
                <w:lang w:val="en-GB"/>
              </w:rPr>
            </w:pPr>
            <w:r w:rsidRPr="00084655">
              <w:rPr>
                <w:lang w:val="en-GB"/>
              </w:rPr>
              <w:t>Super-fast group updates</w:t>
            </w:r>
          </w:p>
          <w:p w:rsidR="00DE79D5" w:rsidRPr="00084655" w:rsidRDefault="00DE79D5" w:rsidP="0059008C">
            <w:pPr>
              <w:pStyle w:val="texte1"/>
              <w:keepNext/>
              <w:keepLines/>
              <w:numPr>
                <w:ilvl w:val="0"/>
                <w:numId w:val="3"/>
              </w:numPr>
              <w:rPr>
                <w:lang w:val="en-GB"/>
              </w:rPr>
            </w:pPr>
            <w:r w:rsidRPr="00084655">
              <w:rPr>
                <w:lang w:val="en-GB"/>
              </w:rPr>
              <w:t>Shared data highlighting</w:t>
            </w:r>
          </w:p>
          <w:p w:rsidR="00DE79D5" w:rsidRPr="00084655" w:rsidRDefault="00DE79D5" w:rsidP="0059008C">
            <w:pPr>
              <w:pStyle w:val="texte1"/>
              <w:keepNext/>
              <w:keepLines/>
              <w:numPr>
                <w:ilvl w:val="0"/>
                <w:numId w:val="3"/>
              </w:numPr>
              <w:rPr>
                <w:lang w:val="en-GB"/>
              </w:rPr>
            </w:pPr>
            <w:r w:rsidRPr="00084655">
              <w:rPr>
                <w:lang w:val="en-GB"/>
              </w:rPr>
              <w:t>Shared data update reimplementation</w:t>
            </w:r>
          </w:p>
          <w:p w:rsidR="00DE79D5" w:rsidRPr="00084655" w:rsidRDefault="00DE79D5" w:rsidP="0059008C">
            <w:pPr>
              <w:pStyle w:val="texte1"/>
              <w:keepNext/>
              <w:keepLines/>
              <w:numPr>
                <w:ilvl w:val="0"/>
                <w:numId w:val="3"/>
              </w:numPr>
              <w:rPr>
                <w:lang w:val="en-GB"/>
              </w:rPr>
            </w:pPr>
            <w:r w:rsidRPr="00084655">
              <w:rPr>
                <w:lang w:val="en-GB"/>
              </w:rPr>
              <w:t>Shared data awareness for gonio and sun angle calculations</w:t>
            </w:r>
          </w:p>
          <w:p w:rsidR="00DE79D5" w:rsidRPr="00084655" w:rsidRDefault="00DE79D5" w:rsidP="0059008C">
            <w:pPr>
              <w:pStyle w:val="texte1"/>
              <w:keepNext/>
              <w:keepLines/>
              <w:numPr>
                <w:ilvl w:val="0"/>
                <w:numId w:val="3"/>
              </w:numPr>
              <w:rPr>
                <w:lang w:val="en-GB"/>
              </w:rPr>
            </w:pPr>
            <w:r w:rsidRPr="00084655">
              <w:rPr>
                <w:lang w:val="en-GB"/>
              </w:rPr>
              <w:t>Direct selection of gonio and sun angle calculations from the ‘sampling geometry field’</w:t>
            </w:r>
          </w:p>
        </w:tc>
      </w:tr>
      <w:tr w:rsidR="00DE79D5" w:rsidRPr="00084655" w:rsidTr="00DE79D5">
        <w:trPr>
          <w:cantSplit/>
        </w:trPr>
        <w:tc>
          <w:tcPr>
            <w:tcW w:w="1063" w:type="dxa"/>
            <w:tcBorders>
              <w:top w:val="single" w:sz="6" w:space="0" w:color="auto"/>
              <w:left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Pr>
                <w:lang w:val="en-GB"/>
              </w:rPr>
              <w:t>1.3</w:t>
            </w:r>
          </w:p>
        </w:tc>
        <w:tc>
          <w:tcPr>
            <w:tcW w:w="1275" w:type="dxa"/>
            <w:tcBorders>
              <w:top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Pr>
                <w:lang w:val="en-GB"/>
              </w:rPr>
              <w:t>15.06.2008</w:t>
            </w:r>
          </w:p>
        </w:tc>
        <w:tc>
          <w:tcPr>
            <w:tcW w:w="1134" w:type="dxa"/>
            <w:tcBorders>
              <w:top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Pr>
                <w:lang w:val="en-GB"/>
              </w:rPr>
              <w:t>A. Hueni</w:t>
            </w:r>
          </w:p>
        </w:tc>
        <w:tc>
          <w:tcPr>
            <w:tcW w:w="5387" w:type="dxa"/>
            <w:tcBorders>
              <w:top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Pr>
                <w:lang w:val="en-GB"/>
              </w:rPr>
              <w:t>Added campaign import function. Some bugfixes.</w:t>
            </w:r>
          </w:p>
        </w:tc>
      </w:tr>
      <w:tr w:rsidR="00DE79D5" w:rsidRPr="00084655" w:rsidTr="00DE79D5">
        <w:trPr>
          <w:cantSplit/>
        </w:trPr>
        <w:tc>
          <w:tcPr>
            <w:tcW w:w="1063" w:type="dxa"/>
            <w:tcBorders>
              <w:top w:val="single" w:sz="6" w:space="0" w:color="auto"/>
              <w:left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t>1.3a</w:t>
            </w:r>
          </w:p>
        </w:tc>
        <w:tc>
          <w:tcPr>
            <w:tcW w:w="1275" w:type="dxa"/>
            <w:tcBorders>
              <w:top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t>25.07.2008</w:t>
            </w:r>
          </w:p>
        </w:tc>
        <w:tc>
          <w:tcPr>
            <w:tcW w:w="1134" w:type="dxa"/>
            <w:tcBorders>
              <w:top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t>A. Hueni</w:t>
            </w:r>
          </w:p>
        </w:tc>
        <w:tc>
          <w:tcPr>
            <w:tcW w:w="5387" w:type="dxa"/>
            <w:tcBorders>
              <w:top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t>SPECCHIO would stall during data export due to the jgraph extension not being found. The application has been recompiled to include the jgraph extension in the needed extension list and jgraph is now bundled with the SPECCHIO application.</w:t>
            </w:r>
          </w:p>
        </w:tc>
      </w:tr>
      <w:tr w:rsidR="00DE79D5" w:rsidRPr="00084655" w:rsidTr="00DE79D5">
        <w:trPr>
          <w:cantSplit/>
        </w:trPr>
        <w:tc>
          <w:tcPr>
            <w:tcW w:w="1063" w:type="dxa"/>
            <w:tcBorders>
              <w:top w:val="single" w:sz="6" w:space="0" w:color="auto"/>
              <w:left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t>1.3c</w:t>
            </w:r>
          </w:p>
        </w:tc>
        <w:tc>
          <w:tcPr>
            <w:tcW w:w="1275" w:type="dxa"/>
            <w:tcBorders>
              <w:top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t>26.09.2008</w:t>
            </w:r>
          </w:p>
        </w:tc>
        <w:tc>
          <w:tcPr>
            <w:tcW w:w="1134" w:type="dxa"/>
            <w:tcBorders>
              <w:top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t>A. Hueni</w:t>
            </w:r>
          </w:p>
        </w:tc>
        <w:tc>
          <w:tcPr>
            <w:tcW w:w="5387" w:type="dxa"/>
            <w:tcBorders>
              <w:top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t>(a) A</w:t>
            </w:r>
            <w:r w:rsidRPr="00EF5FC8">
              <w:rPr>
                <w:lang w:val="en-GB"/>
              </w:rPr>
              <w:t xml:space="preserve"> switch in the Query Browser that lets you restrict the data to </w:t>
            </w:r>
            <w:r>
              <w:rPr>
                <w:lang w:val="en-GB"/>
              </w:rPr>
              <w:t>your own data only,</w:t>
            </w:r>
          </w:p>
          <w:p w:rsidR="00DE79D5" w:rsidRPr="00EF5FC8" w:rsidRDefault="00DE79D5" w:rsidP="00DE79D5">
            <w:pPr>
              <w:pStyle w:val="texte1"/>
              <w:keepNext/>
              <w:keepLines/>
              <w:ind w:left="0"/>
              <w:rPr>
                <w:lang w:val="en-GB"/>
              </w:rPr>
            </w:pPr>
            <w:r w:rsidRPr="00EF5FC8">
              <w:rPr>
                <w:lang w:val="en-GB"/>
              </w:rPr>
              <w:t xml:space="preserve">(b) </w:t>
            </w:r>
            <w:r>
              <w:rPr>
                <w:lang w:val="en-GB"/>
              </w:rPr>
              <w:t xml:space="preserve">The </w:t>
            </w:r>
            <w:r w:rsidRPr="00EF5FC8">
              <w:rPr>
                <w:lang w:val="en-GB"/>
              </w:rPr>
              <w:t>Data Browser in the Metadata Editor is now contained in a sc</w:t>
            </w:r>
            <w:r>
              <w:rPr>
                <w:lang w:val="en-GB"/>
              </w:rPr>
              <w:t>roll pane and thus also display</w:t>
            </w:r>
            <w:r w:rsidRPr="00EF5FC8">
              <w:rPr>
                <w:lang w:val="en-GB"/>
              </w:rPr>
              <w:t>s correctly on small screens.</w:t>
            </w:r>
          </w:p>
        </w:tc>
      </w:tr>
      <w:tr w:rsidR="00DE79D5" w:rsidRPr="00084655" w:rsidTr="00DE79D5">
        <w:trPr>
          <w:cantSplit/>
        </w:trPr>
        <w:tc>
          <w:tcPr>
            <w:tcW w:w="1063" w:type="dxa"/>
            <w:tcBorders>
              <w:top w:val="single" w:sz="6" w:space="0" w:color="auto"/>
              <w:left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t>2.0</w:t>
            </w:r>
          </w:p>
        </w:tc>
        <w:tc>
          <w:tcPr>
            <w:tcW w:w="1275" w:type="dxa"/>
            <w:tcBorders>
              <w:top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t>12.03.2009</w:t>
            </w:r>
          </w:p>
        </w:tc>
        <w:tc>
          <w:tcPr>
            <w:tcW w:w="1134" w:type="dxa"/>
            <w:tcBorders>
              <w:top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t>A. Hueni</w:t>
            </w:r>
          </w:p>
        </w:tc>
        <w:tc>
          <w:tcPr>
            <w:tcW w:w="5387" w:type="dxa"/>
            <w:tcBorders>
              <w:top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t>Major update:</w:t>
            </w:r>
          </w:p>
          <w:p w:rsidR="00DE79D5" w:rsidRDefault="00DE79D5" w:rsidP="0059008C">
            <w:pPr>
              <w:pStyle w:val="texte1"/>
              <w:keepNext/>
              <w:keepLines/>
              <w:numPr>
                <w:ilvl w:val="0"/>
                <w:numId w:val="3"/>
              </w:numPr>
              <w:rPr>
                <w:lang w:val="en-GB"/>
              </w:rPr>
            </w:pPr>
            <w:r>
              <w:rPr>
                <w:lang w:val="en-GB"/>
              </w:rPr>
              <w:t>Database schema update to include reference panel handling including correction factors and uncertainty</w:t>
            </w:r>
          </w:p>
          <w:p w:rsidR="00DE79D5" w:rsidRDefault="00DE79D5" w:rsidP="0059008C">
            <w:pPr>
              <w:pStyle w:val="texte1"/>
              <w:keepNext/>
              <w:keepLines/>
              <w:numPr>
                <w:ilvl w:val="0"/>
                <w:numId w:val="3"/>
              </w:numPr>
              <w:rPr>
                <w:lang w:val="en-GB"/>
              </w:rPr>
            </w:pPr>
            <w:r>
              <w:rPr>
                <w:lang w:val="en-GB"/>
              </w:rPr>
              <w:t>Processing extension</w:t>
            </w:r>
          </w:p>
          <w:p w:rsidR="00DE79D5" w:rsidRDefault="00DE79D5" w:rsidP="0059008C">
            <w:pPr>
              <w:pStyle w:val="texte1"/>
              <w:keepNext/>
              <w:keepLines/>
              <w:numPr>
                <w:ilvl w:val="0"/>
                <w:numId w:val="3"/>
              </w:numPr>
              <w:rPr>
                <w:lang w:val="en-GB"/>
              </w:rPr>
            </w:pPr>
            <w:r>
              <w:rPr>
                <w:lang w:val="en-GB"/>
              </w:rPr>
              <w:t>Instrument and reference panel handling tools</w:t>
            </w:r>
          </w:p>
          <w:p w:rsidR="00DE79D5" w:rsidRDefault="00DE79D5" w:rsidP="0059008C">
            <w:pPr>
              <w:pStyle w:val="texte1"/>
              <w:keepNext/>
              <w:keepLines/>
              <w:numPr>
                <w:ilvl w:val="0"/>
                <w:numId w:val="3"/>
              </w:numPr>
              <w:rPr>
                <w:lang w:val="en-GB"/>
              </w:rPr>
            </w:pPr>
            <w:r>
              <w:rPr>
                <w:lang w:val="en-GB"/>
              </w:rPr>
              <w:t>Updated export/import functionality</w:t>
            </w:r>
          </w:p>
        </w:tc>
      </w:tr>
      <w:tr w:rsidR="00DE79D5" w:rsidRPr="00084655" w:rsidTr="00DE79D5">
        <w:trPr>
          <w:cantSplit/>
        </w:trPr>
        <w:tc>
          <w:tcPr>
            <w:tcW w:w="1063" w:type="dxa"/>
            <w:tcBorders>
              <w:top w:val="single" w:sz="6" w:space="0" w:color="auto"/>
              <w:left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t>2.0a</w:t>
            </w:r>
          </w:p>
        </w:tc>
        <w:tc>
          <w:tcPr>
            <w:tcW w:w="1275" w:type="dxa"/>
            <w:tcBorders>
              <w:top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t>26.03.2009</w:t>
            </w:r>
          </w:p>
        </w:tc>
        <w:tc>
          <w:tcPr>
            <w:tcW w:w="1134" w:type="dxa"/>
            <w:tcBorders>
              <w:top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t>A. Hueni</w:t>
            </w:r>
          </w:p>
        </w:tc>
        <w:tc>
          <w:tcPr>
            <w:tcW w:w="5387" w:type="dxa"/>
            <w:tcBorders>
              <w:top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t>ENVI spectral library loading problem has been addressed.</w:t>
            </w:r>
          </w:p>
        </w:tc>
      </w:tr>
      <w:tr w:rsidR="00DE79D5" w:rsidRPr="00084655" w:rsidTr="00DE79D5">
        <w:trPr>
          <w:cantSplit/>
        </w:trPr>
        <w:tc>
          <w:tcPr>
            <w:tcW w:w="1063" w:type="dxa"/>
            <w:tcBorders>
              <w:top w:val="single" w:sz="6" w:space="0" w:color="auto"/>
              <w:left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t>2.0c</w:t>
            </w:r>
          </w:p>
        </w:tc>
        <w:tc>
          <w:tcPr>
            <w:tcW w:w="1275" w:type="dxa"/>
            <w:tcBorders>
              <w:top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t>07.07.2009</w:t>
            </w:r>
          </w:p>
        </w:tc>
        <w:tc>
          <w:tcPr>
            <w:tcW w:w="1134" w:type="dxa"/>
            <w:tcBorders>
              <w:top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t>A. Hueni</w:t>
            </w:r>
          </w:p>
        </w:tc>
        <w:tc>
          <w:tcPr>
            <w:tcW w:w="5387" w:type="dxa"/>
            <w:tcBorders>
              <w:top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t>Numeric fields in the Metadata Editor now accept copy&amp;paste operations. Support for new DB fields for instrument settings.</w:t>
            </w:r>
          </w:p>
        </w:tc>
      </w:tr>
      <w:tr w:rsidR="00DE79D5" w:rsidRPr="00084655" w:rsidTr="00DE79D5">
        <w:trPr>
          <w:cantSplit/>
        </w:trPr>
        <w:tc>
          <w:tcPr>
            <w:tcW w:w="1063" w:type="dxa"/>
            <w:tcBorders>
              <w:top w:val="single" w:sz="6" w:space="0" w:color="auto"/>
              <w:left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t>2.1</w:t>
            </w:r>
          </w:p>
        </w:tc>
        <w:tc>
          <w:tcPr>
            <w:tcW w:w="1275" w:type="dxa"/>
            <w:tcBorders>
              <w:top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t>02.09.2010</w:t>
            </w:r>
          </w:p>
        </w:tc>
        <w:tc>
          <w:tcPr>
            <w:tcW w:w="1134" w:type="dxa"/>
            <w:tcBorders>
              <w:top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t>A. Hueni</w:t>
            </w:r>
          </w:p>
        </w:tc>
        <w:tc>
          <w:tcPr>
            <w:tcW w:w="5387" w:type="dxa"/>
            <w:tcBorders>
              <w:top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t>- Added instrument settings support</w:t>
            </w:r>
          </w:p>
          <w:p w:rsidR="00DE79D5" w:rsidRDefault="00DE79D5" w:rsidP="00DE79D5">
            <w:pPr>
              <w:pStyle w:val="texte1"/>
              <w:keepNext/>
              <w:keepLines/>
              <w:ind w:left="0"/>
              <w:rPr>
                <w:lang w:val="en-GB"/>
              </w:rPr>
            </w:pPr>
            <w:r>
              <w:rPr>
                <w:lang w:val="en-GB"/>
              </w:rPr>
              <w:t>- Added associated measurements support</w:t>
            </w:r>
          </w:p>
          <w:p w:rsidR="00DE79D5" w:rsidRDefault="00DE79D5" w:rsidP="00DE79D5">
            <w:pPr>
              <w:pStyle w:val="texte1"/>
              <w:keepNext/>
              <w:keepLines/>
              <w:tabs>
                <w:tab w:val="left" w:pos="2880"/>
              </w:tabs>
              <w:ind w:left="0"/>
              <w:rPr>
                <w:lang w:val="en-GB"/>
              </w:rPr>
            </w:pPr>
            <w:r>
              <w:rPr>
                <w:lang w:val="en-GB"/>
              </w:rPr>
              <w:t>- Names and Target Type dialogues have combobox values now updated when editing existing data.</w:t>
            </w:r>
          </w:p>
          <w:p w:rsidR="00DE79D5" w:rsidRDefault="00DE79D5" w:rsidP="00DE79D5">
            <w:pPr>
              <w:pStyle w:val="texte1"/>
              <w:keepNext/>
              <w:keepLines/>
              <w:tabs>
                <w:tab w:val="left" w:pos="2880"/>
              </w:tabs>
              <w:ind w:left="0"/>
              <w:rPr>
                <w:lang w:val="en-GB"/>
              </w:rPr>
            </w:pPr>
            <w:r>
              <w:rPr>
                <w:lang w:val="en-GB"/>
              </w:rPr>
              <w:t>- Copy&amp;paste operations now also work under Windows.</w:t>
            </w:r>
          </w:p>
          <w:p w:rsidR="00DE79D5" w:rsidRDefault="00DE79D5" w:rsidP="00DE79D5">
            <w:pPr>
              <w:pStyle w:val="texte1"/>
              <w:keepNext/>
              <w:keepLines/>
              <w:tabs>
                <w:tab w:val="left" w:pos="2880"/>
              </w:tabs>
              <w:ind w:left="0"/>
              <w:rPr>
                <w:lang w:val="en-GB"/>
              </w:rPr>
            </w:pPr>
            <w:r>
              <w:rPr>
                <w:lang w:val="en-GB"/>
              </w:rPr>
              <w:t>- Config file reading routine more robust (multiple CR/LF possible and not causing a crash)</w:t>
            </w:r>
          </w:p>
          <w:p w:rsidR="00DE79D5" w:rsidRDefault="00DE79D5" w:rsidP="00DE79D5">
            <w:pPr>
              <w:pStyle w:val="texte1"/>
              <w:keepNext/>
              <w:keepLines/>
              <w:tabs>
                <w:tab w:val="left" w:pos="2880"/>
              </w:tabs>
              <w:ind w:left="0"/>
              <w:rPr>
                <w:lang w:val="en-GB"/>
              </w:rPr>
            </w:pPr>
            <w:r>
              <w:rPr>
                <w:lang w:val="en-GB"/>
              </w:rPr>
              <w:t>- Time selection for file output now works from the space network processor as well.</w:t>
            </w:r>
          </w:p>
          <w:p w:rsidR="00DE79D5" w:rsidRDefault="00DE79D5" w:rsidP="00DE79D5">
            <w:pPr>
              <w:pStyle w:val="texte1"/>
              <w:keepNext/>
              <w:keepLines/>
              <w:tabs>
                <w:tab w:val="left" w:pos="2880"/>
              </w:tabs>
              <w:ind w:left="0"/>
              <w:rPr>
                <w:lang w:val="en-GB"/>
              </w:rPr>
            </w:pPr>
            <w:r>
              <w:rPr>
                <w:lang w:val="en-GB"/>
              </w:rPr>
              <w:t>- Solved memory problem when loading &gt; 3000 spectra plus further memory leaks.</w:t>
            </w:r>
          </w:p>
          <w:p w:rsidR="00DE79D5" w:rsidRDefault="00DE79D5" w:rsidP="00DE79D5">
            <w:pPr>
              <w:pStyle w:val="texte1"/>
              <w:keepNext/>
              <w:keepLines/>
              <w:tabs>
                <w:tab w:val="left" w:pos="2880"/>
              </w:tabs>
              <w:ind w:left="0"/>
              <w:rPr>
                <w:lang w:val="en-GB"/>
              </w:rPr>
            </w:pPr>
            <w:r>
              <w:rPr>
                <w:lang w:val="en-GB"/>
              </w:rPr>
              <w:t xml:space="preserve">- Bug fix for picture loading in instrumentation admin </w:t>
            </w:r>
          </w:p>
          <w:p w:rsidR="00DE79D5" w:rsidRDefault="00DE79D5" w:rsidP="00DE79D5">
            <w:pPr>
              <w:pStyle w:val="texte1"/>
              <w:keepNext/>
              <w:keepLines/>
              <w:tabs>
                <w:tab w:val="left" w:pos="2880"/>
              </w:tabs>
              <w:ind w:left="0"/>
              <w:rPr>
                <w:lang w:val="en-GB"/>
              </w:rPr>
            </w:pPr>
            <w:r>
              <w:rPr>
                <w:lang w:val="en-GB"/>
              </w:rPr>
              <w:t>- Added support for the SVC-HR1024 instrument</w:t>
            </w:r>
          </w:p>
          <w:p w:rsidR="00DE79D5" w:rsidRDefault="00DE79D5" w:rsidP="00DE79D5">
            <w:pPr>
              <w:pStyle w:val="texte1"/>
              <w:keepNext/>
              <w:keepLines/>
              <w:tabs>
                <w:tab w:val="left" w:pos="2880"/>
              </w:tabs>
              <w:ind w:left="0"/>
              <w:rPr>
                <w:lang w:val="en-GB"/>
              </w:rPr>
            </w:pPr>
            <w:r>
              <w:rPr>
                <w:lang w:val="en-GB"/>
              </w:rPr>
              <w:t>- Added calibration definition for instruments</w:t>
            </w:r>
          </w:p>
          <w:p w:rsidR="00DE79D5" w:rsidRDefault="00DE79D5" w:rsidP="00DE79D5">
            <w:pPr>
              <w:pStyle w:val="texte1"/>
              <w:keepNext/>
              <w:keepLines/>
              <w:tabs>
                <w:tab w:val="left" w:pos="2880"/>
              </w:tabs>
              <w:ind w:left="0"/>
              <w:rPr>
                <w:lang w:val="en-GB"/>
              </w:rPr>
            </w:pPr>
            <w:r>
              <w:rPr>
                <w:lang w:val="en-GB"/>
              </w:rPr>
              <w:t>- Added preliminary support for Apogee instrument</w:t>
            </w:r>
          </w:p>
        </w:tc>
      </w:tr>
      <w:tr w:rsidR="00DE79D5" w:rsidRPr="00084655" w:rsidTr="00DE79D5">
        <w:trPr>
          <w:cantSplit/>
        </w:trPr>
        <w:tc>
          <w:tcPr>
            <w:tcW w:w="1063" w:type="dxa"/>
            <w:tcBorders>
              <w:top w:val="single" w:sz="6" w:space="0" w:color="auto"/>
              <w:left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t>2.1c</w:t>
            </w:r>
          </w:p>
        </w:tc>
        <w:tc>
          <w:tcPr>
            <w:tcW w:w="1275" w:type="dxa"/>
            <w:tcBorders>
              <w:top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p>
        </w:tc>
        <w:tc>
          <w:tcPr>
            <w:tcW w:w="1134" w:type="dxa"/>
            <w:tcBorders>
              <w:top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t>A. Hueni</w:t>
            </w:r>
          </w:p>
        </w:tc>
        <w:tc>
          <w:tcPr>
            <w:tcW w:w="5387" w:type="dxa"/>
            <w:tcBorders>
              <w:top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t xml:space="preserve">- Added button for direct spectral plot from Query Browser </w:t>
            </w:r>
          </w:p>
          <w:p w:rsidR="00DE79D5" w:rsidRDefault="00DE79D5" w:rsidP="00DE79D5">
            <w:pPr>
              <w:pStyle w:val="texte1"/>
              <w:keepNext/>
              <w:keepLines/>
              <w:ind w:left="0"/>
              <w:rPr>
                <w:lang w:val="en-GB"/>
              </w:rPr>
            </w:pPr>
            <w:r>
              <w:rPr>
                <w:lang w:val="en-GB"/>
              </w:rPr>
              <w:t>-  Selection of space splitting approach in Query Browser</w:t>
            </w:r>
          </w:p>
          <w:p w:rsidR="00DE79D5" w:rsidRDefault="00DE79D5" w:rsidP="00DE79D5">
            <w:pPr>
              <w:pStyle w:val="texte1"/>
              <w:keepNext/>
              <w:keepLines/>
              <w:ind w:left="0"/>
              <w:rPr>
                <w:lang w:val="en-GB"/>
              </w:rPr>
            </w:pPr>
            <w:r>
              <w:rPr>
                <w:lang w:val="en-GB"/>
              </w:rPr>
              <w:t>- Added filename wildcard field in Query Browser</w:t>
            </w:r>
          </w:p>
          <w:p w:rsidR="00DE79D5" w:rsidRDefault="00DE79D5" w:rsidP="00DE79D5">
            <w:pPr>
              <w:pStyle w:val="texte1"/>
              <w:keepNext/>
              <w:keepLines/>
              <w:ind w:left="0"/>
              <w:rPr>
                <w:lang w:val="en-GB"/>
              </w:rPr>
            </w:pPr>
            <w:r>
              <w:rPr>
                <w:lang w:val="en-GB"/>
              </w:rPr>
              <w:t>- Progress info and multithreading for Data Remover</w:t>
            </w:r>
          </w:p>
          <w:p w:rsidR="00DE79D5" w:rsidRDefault="00DE79D5" w:rsidP="00DE79D5">
            <w:pPr>
              <w:pStyle w:val="texte1"/>
              <w:keepNext/>
              <w:keepLines/>
              <w:ind w:left="0"/>
              <w:rPr>
                <w:lang w:val="en-GB"/>
              </w:rPr>
            </w:pPr>
            <w:r>
              <w:rPr>
                <w:lang w:val="en-GB"/>
              </w:rPr>
              <w:t>- Added handling for SVC HR-1024 instruments measuring in radiance mode</w:t>
            </w:r>
          </w:p>
        </w:tc>
      </w:tr>
      <w:tr w:rsidR="00DE79D5" w:rsidRPr="00084655" w:rsidTr="00DE79D5">
        <w:trPr>
          <w:cantSplit/>
        </w:trPr>
        <w:tc>
          <w:tcPr>
            <w:tcW w:w="1063" w:type="dxa"/>
            <w:tcBorders>
              <w:top w:val="single" w:sz="6" w:space="0" w:color="auto"/>
              <w:left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t>2.1.1</w:t>
            </w:r>
          </w:p>
        </w:tc>
        <w:tc>
          <w:tcPr>
            <w:tcW w:w="1275" w:type="dxa"/>
            <w:tcBorders>
              <w:top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p>
        </w:tc>
        <w:tc>
          <w:tcPr>
            <w:tcW w:w="1134" w:type="dxa"/>
            <w:tcBorders>
              <w:top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t>A. Hueni</w:t>
            </w:r>
          </w:p>
        </w:tc>
        <w:tc>
          <w:tcPr>
            <w:tcW w:w="5387" w:type="dxa"/>
            <w:tcBorders>
              <w:top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t>- Bugfix for space splitting in Query Browser</w:t>
            </w:r>
          </w:p>
          <w:p w:rsidR="00DE79D5" w:rsidRDefault="00DE79D5" w:rsidP="00DE79D5">
            <w:pPr>
              <w:pStyle w:val="texte1"/>
              <w:keepNext/>
              <w:keepLines/>
              <w:ind w:left="0"/>
              <w:rPr>
                <w:lang w:val="en-GB"/>
              </w:rPr>
            </w:pPr>
            <w:r>
              <w:rPr>
                <w:lang w:val="en-GB"/>
              </w:rPr>
              <w:t>- Bugfix for campaign restriction in Query Browser</w:t>
            </w:r>
          </w:p>
          <w:p w:rsidR="00DE79D5" w:rsidRDefault="00DE79D5" w:rsidP="00DE79D5">
            <w:pPr>
              <w:pStyle w:val="texte1"/>
              <w:keepNext/>
              <w:keepLines/>
              <w:ind w:left="0"/>
              <w:rPr>
                <w:lang w:val="en-GB"/>
              </w:rPr>
            </w:pPr>
            <w:r>
              <w:rPr>
                <w:lang w:val="en-GB"/>
              </w:rPr>
              <w:t>- Preliminary support for SpectraSuite Data Files</w:t>
            </w:r>
          </w:p>
          <w:p w:rsidR="00DE79D5" w:rsidRDefault="00DE79D5" w:rsidP="00DE79D5">
            <w:pPr>
              <w:pStyle w:val="texte1"/>
              <w:keepNext/>
              <w:keepLines/>
              <w:ind w:left="0"/>
              <w:rPr>
                <w:lang w:val="en-GB"/>
              </w:rPr>
            </w:pPr>
            <w:r>
              <w:rPr>
                <w:lang w:val="en-GB"/>
              </w:rPr>
              <w:t>- Increased number of decimals in CSV file output</w:t>
            </w:r>
          </w:p>
        </w:tc>
      </w:tr>
      <w:tr w:rsidR="00DE79D5" w:rsidRPr="00084655" w:rsidTr="00DE79D5">
        <w:trPr>
          <w:cantSplit/>
        </w:trPr>
        <w:tc>
          <w:tcPr>
            <w:tcW w:w="1063" w:type="dxa"/>
            <w:tcBorders>
              <w:top w:val="single" w:sz="6" w:space="0" w:color="auto"/>
              <w:left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t>2.1.2</w:t>
            </w:r>
          </w:p>
        </w:tc>
        <w:tc>
          <w:tcPr>
            <w:tcW w:w="1275" w:type="dxa"/>
            <w:tcBorders>
              <w:top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t>28.03.2011</w:t>
            </w:r>
          </w:p>
        </w:tc>
        <w:tc>
          <w:tcPr>
            <w:tcW w:w="1134" w:type="dxa"/>
            <w:tcBorders>
              <w:top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t>A. Hueni</w:t>
            </w:r>
          </w:p>
        </w:tc>
        <w:tc>
          <w:tcPr>
            <w:tcW w:w="5387" w:type="dxa"/>
            <w:tcBorders>
              <w:top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t>Matlab integration updates</w:t>
            </w:r>
          </w:p>
        </w:tc>
      </w:tr>
      <w:tr w:rsidR="00DE79D5" w:rsidRPr="00084655" w:rsidTr="00DE79D5">
        <w:trPr>
          <w:cantSplit/>
        </w:trPr>
        <w:tc>
          <w:tcPr>
            <w:tcW w:w="1063" w:type="dxa"/>
            <w:tcBorders>
              <w:top w:val="single" w:sz="6" w:space="0" w:color="auto"/>
              <w:left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t>2.2.0</w:t>
            </w:r>
          </w:p>
        </w:tc>
        <w:tc>
          <w:tcPr>
            <w:tcW w:w="1275" w:type="dxa"/>
            <w:tcBorders>
              <w:top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t>02.05.2012</w:t>
            </w:r>
          </w:p>
        </w:tc>
        <w:tc>
          <w:tcPr>
            <w:tcW w:w="1134" w:type="dxa"/>
            <w:tcBorders>
              <w:top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t>A. Hueni</w:t>
            </w:r>
          </w:p>
          <w:p w:rsidR="00DE79D5" w:rsidRDefault="00DE79D5" w:rsidP="00DE79D5">
            <w:pPr>
              <w:pStyle w:val="texte1"/>
              <w:keepNext/>
              <w:keepLines/>
              <w:ind w:left="0"/>
              <w:rPr>
                <w:lang w:val="en-GB"/>
              </w:rPr>
            </w:pPr>
            <w:r>
              <w:rPr>
                <w:lang w:val="en-GB"/>
              </w:rPr>
              <w:t>D. Kuekenbrink</w:t>
            </w:r>
          </w:p>
        </w:tc>
        <w:tc>
          <w:tcPr>
            <w:tcW w:w="5387" w:type="dxa"/>
            <w:tcBorders>
              <w:top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t>Implementation of reading routine for FGI HDF-files</w:t>
            </w:r>
          </w:p>
          <w:p w:rsidR="00DE79D5" w:rsidRDefault="00DE79D5" w:rsidP="00DE79D5">
            <w:pPr>
              <w:pStyle w:val="texte1"/>
              <w:keepNext/>
              <w:keepLines/>
              <w:ind w:left="0"/>
              <w:rPr>
                <w:lang w:val="en-GB"/>
              </w:rPr>
            </w:pPr>
            <w:r>
              <w:rPr>
                <w:lang w:val="en-GB"/>
              </w:rPr>
              <w:t>New database table to hold generic metadata</w:t>
            </w:r>
          </w:p>
          <w:p w:rsidR="00DE79D5" w:rsidRDefault="00DE79D5" w:rsidP="00DE79D5">
            <w:pPr>
              <w:pStyle w:val="texte1"/>
              <w:keepNext/>
              <w:keepLines/>
              <w:ind w:left="0"/>
              <w:rPr>
                <w:lang w:val="en-GB"/>
              </w:rPr>
            </w:pPr>
            <w:r>
              <w:rPr>
                <w:lang w:val="en-GB"/>
              </w:rPr>
              <w:t>Update on automatic scaling of spectral plots</w:t>
            </w:r>
          </w:p>
          <w:p w:rsidR="00DE79D5" w:rsidRDefault="00DE79D5" w:rsidP="00DE79D5">
            <w:pPr>
              <w:pStyle w:val="texte1"/>
              <w:keepNext/>
              <w:keepLines/>
              <w:ind w:left="0"/>
              <w:rPr>
                <w:lang w:val="en-GB"/>
              </w:rPr>
            </w:pPr>
            <w:r>
              <w:rPr>
                <w:lang w:val="en-GB"/>
              </w:rPr>
              <w:t>Update on target to reference linking: dialog remains open, allowing fast linking in the same hierarchy structure. Restrictions on filename are possible to select targets and references easier under mixed storage conditions.</w:t>
            </w:r>
          </w:p>
          <w:p w:rsidR="00DE79D5" w:rsidRDefault="00DE79D5" w:rsidP="00DE79D5">
            <w:pPr>
              <w:pStyle w:val="texte1"/>
              <w:keepNext/>
              <w:keepLines/>
              <w:ind w:left="0"/>
              <w:rPr>
                <w:lang w:val="en-GB"/>
              </w:rPr>
            </w:pPr>
            <w:r>
              <w:rPr>
                <w:lang w:val="en-GB"/>
              </w:rPr>
              <w:t>Spectral data browser loading speedup</w:t>
            </w:r>
          </w:p>
          <w:p w:rsidR="00DE79D5" w:rsidRDefault="00DE79D5" w:rsidP="00DE79D5">
            <w:pPr>
              <w:pStyle w:val="texte1"/>
              <w:keepNext/>
              <w:keepLines/>
              <w:ind w:left="0"/>
              <w:rPr>
                <w:lang w:val="en-GB"/>
              </w:rPr>
            </w:pPr>
            <w:r>
              <w:rPr>
                <w:lang w:val="en-GB"/>
              </w:rPr>
              <w:t>Metadata Editor: added filename restriction to allow better editing of metadata, e.g. under mixed storage conditions of references and targets.</w:t>
            </w:r>
          </w:p>
          <w:p w:rsidR="00DE79D5" w:rsidRDefault="00DE79D5" w:rsidP="00DE79D5">
            <w:pPr>
              <w:pStyle w:val="texte1"/>
              <w:keepNext/>
              <w:keepLines/>
              <w:ind w:left="0"/>
              <w:rPr>
                <w:lang w:val="en-GB"/>
              </w:rPr>
            </w:pPr>
            <w:r>
              <w:rPr>
                <w:lang w:val="en-GB"/>
              </w:rPr>
              <w:t>Update of Data Remover: now allows the removal of several selected items at once.</w:t>
            </w:r>
          </w:p>
          <w:p w:rsidR="00DE79D5" w:rsidRDefault="00DE79D5" w:rsidP="00DE79D5">
            <w:pPr>
              <w:pStyle w:val="texte1"/>
              <w:keepNext/>
              <w:keepLines/>
              <w:ind w:left="0"/>
              <w:rPr>
                <w:lang w:val="en-GB"/>
              </w:rPr>
            </w:pPr>
            <w:r>
              <w:rPr>
                <w:lang w:val="en-GB"/>
              </w:rPr>
              <w:t>Data Loader for new ASD binary file format</w:t>
            </w:r>
          </w:p>
          <w:p w:rsidR="00DE79D5" w:rsidRDefault="00DE79D5" w:rsidP="00DE79D5">
            <w:pPr>
              <w:pStyle w:val="texte1"/>
              <w:keepNext/>
              <w:keepLines/>
              <w:ind w:left="0"/>
              <w:rPr>
                <w:lang w:val="en-GB"/>
              </w:rPr>
            </w:pPr>
            <w:r>
              <w:rPr>
                <w:lang w:val="en-GB"/>
              </w:rPr>
              <w:t>Date and time selection via GUI in Metadata Editor</w:t>
            </w:r>
          </w:p>
          <w:p w:rsidR="00DE79D5" w:rsidRDefault="00DE79D5" w:rsidP="00DE79D5">
            <w:pPr>
              <w:pStyle w:val="texte1"/>
              <w:keepNext/>
              <w:keepLines/>
              <w:ind w:left="0"/>
              <w:rPr>
                <w:lang w:val="en-GB"/>
              </w:rPr>
            </w:pPr>
            <w:r>
              <w:rPr>
                <w:lang w:val="en-GB"/>
              </w:rPr>
              <w:t>Definition of beam geometries</w:t>
            </w:r>
          </w:p>
          <w:p w:rsidR="00DE79D5" w:rsidRDefault="00DE79D5" w:rsidP="00DE79D5">
            <w:pPr>
              <w:pStyle w:val="texte1"/>
              <w:keepNext/>
              <w:keepLines/>
              <w:ind w:left="0"/>
              <w:rPr>
                <w:lang w:val="en-GB"/>
              </w:rPr>
            </w:pPr>
            <w:r>
              <w:t>Update of Query Builder, including start and end time specification and generic metadata restrictions</w:t>
            </w:r>
            <w:r>
              <w:rPr>
                <w:rFonts w:ascii="Times" w:hAnsi="Times"/>
              </w:rPr>
              <w:t xml:space="preserve"> </w:t>
            </w:r>
          </w:p>
        </w:tc>
      </w:tr>
      <w:tr w:rsidR="00DE79D5" w:rsidRPr="00084655" w:rsidTr="00DE79D5">
        <w:trPr>
          <w:cantSplit/>
        </w:trPr>
        <w:tc>
          <w:tcPr>
            <w:tcW w:w="1063" w:type="dxa"/>
            <w:tcBorders>
              <w:top w:val="single" w:sz="6" w:space="0" w:color="auto"/>
              <w:left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t>2.2.1</w:t>
            </w:r>
          </w:p>
        </w:tc>
        <w:tc>
          <w:tcPr>
            <w:tcW w:w="1275" w:type="dxa"/>
            <w:tcBorders>
              <w:top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p>
        </w:tc>
        <w:tc>
          <w:tcPr>
            <w:tcW w:w="1134" w:type="dxa"/>
            <w:tcBorders>
              <w:top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t>A. Hueni</w:t>
            </w:r>
          </w:p>
          <w:p w:rsidR="00DE79D5" w:rsidRDefault="00DE79D5" w:rsidP="00DE79D5">
            <w:pPr>
              <w:pStyle w:val="texte1"/>
              <w:keepNext/>
              <w:keepLines/>
              <w:ind w:left="0"/>
              <w:rPr>
                <w:lang w:val="en-GB"/>
              </w:rPr>
            </w:pPr>
            <w:r>
              <w:rPr>
                <w:lang w:val="en-GB"/>
              </w:rPr>
              <w:t>D. Kuekenbrink</w:t>
            </w:r>
          </w:p>
        </w:tc>
        <w:tc>
          <w:tcPr>
            <w:tcW w:w="5387" w:type="dxa"/>
            <w:tcBorders>
              <w:top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t>Upgrade of direct irradiance calculation function for MFR-7</w:t>
            </w:r>
          </w:p>
          <w:p w:rsidR="00DE79D5" w:rsidRDefault="00DE79D5" w:rsidP="00DE79D5">
            <w:pPr>
              <w:pStyle w:val="texte1"/>
              <w:keepNext/>
              <w:keepLines/>
              <w:ind w:left="0"/>
              <w:rPr>
                <w:lang w:val="en-GB"/>
              </w:rPr>
            </w:pPr>
            <w:r>
              <w:rPr>
                <w:lang w:val="en-GB"/>
              </w:rPr>
              <w:t>EAV editing: bugfix</w:t>
            </w:r>
          </w:p>
          <w:p w:rsidR="00DE79D5" w:rsidRDefault="00DE79D5" w:rsidP="00DE79D5">
            <w:pPr>
              <w:pStyle w:val="texte1"/>
              <w:keepNext/>
              <w:keepLines/>
              <w:ind w:left="0"/>
              <w:rPr>
                <w:lang w:val="en-GB"/>
              </w:rPr>
            </w:pPr>
            <w:r>
              <w:rPr>
                <w:lang w:val="en-GB"/>
              </w:rPr>
              <w:t>Splitting query building and hierarchy browsing into two GUIs to speed up the GUI loading.</w:t>
            </w:r>
          </w:p>
          <w:p w:rsidR="00DE79D5" w:rsidRDefault="00DE79D5" w:rsidP="00DE79D5">
            <w:pPr>
              <w:pStyle w:val="texte1"/>
              <w:keepNext/>
              <w:keepLines/>
              <w:ind w:left="0"/>
              <w:rPr>
                <w:lang w:val="en-GB"/>
              </w:rPr>
            </w:pPr>
            <w:r>
              <w:rPr>
                <w:lang w:val="en-GB"/>
              </w:rPr>
              <w:t>Greatly improved space building efficiency and hence overall processing speed gain in the space network processor.</w:t>
            </w:r>
          </w:p>
          <w:p w:rsidR="00DE79D5" w:rsidRDefault="00DE79D5" w:rsidP="00DE79D5">
            <w:pPr>
              <w:pStyle w:val="texte1"/>
              <w:keepNext/>
              <w:keepLines/>
              <w:ind w:left="0"/>
              <w:rPr>
                <w:lang w:val="en-GB"/>
              </w:rPr>
            </w:pPr>
            <w:r>
              <w:rPr>
                <w:lang w:val="en-GB"/>
              </w:rPr>
              <w:t>Enhanced API for efficient sampling geometry metadata extraction for a spectral selection.</w:t>
            </w:r>
          </w:p>
          <w:p w:rsidR="00DE79D5" w:rsidRDefault="00DE79D5" w:rsidP="00DE79D5">
            <w:pPr>
              <w:pStyle w:val="texte1"/>
              <w:keepNext/>
              <w:keepLines/>
              <w:ind w:left="0"/>
              <w:rPr>
                <w:lang w:val="en-GB"/>
              </w:rPr>
            </w:pPr>
            <w:r>
              <w:rPr>
                <w:lang w:val="en-GB"/>
              </w:rPr>
              <w:t>Data loading now supports mixed directories (spectral files are loaded when mixed with sub-directories).</w:t>
            </w:r>
          </w:p>
          <w:p w:rsidR="00DE79D5" w:rsidRDefault="00DE79D5" w:rsidP="00DE79D5">
            <w:pPr>
              <w:pStyle w:val="texte1"/>
              <w:keepNext/>
              <w:keepLines/>
              <w:ind w:left="0"/>
              <w:rPr>
                <w:lang w:val="en-GB"/>
              </w:rPr>
            </w:pPr>
            <w:r>
              <w:rPr>
                <w:lang w:val="en-GB"/>
              </w:rPr>
              <w:t>UniSpec file loaders (Dual and single beam instruments)</w:t>
            </w:r>
          </w:p>
          <w:p w:rsidR="00DE79D5" w:rsidRDefault="00DE79D5" w:rsidP="00DE79D5">
            <w:pPr>
              <w:pStyle w:val="texte1"/>
              <w:keepNext/>
              <w:keepLines/>
              <w:ind w:left="0"/>
              <w:rPr>
                <w:lang w:val="en-GB"/>
              </w:rPr>
            </w:pPr>
            <w:r>
              <w:rPr>
                <w:lang w:val="en-GB"/>
              </w:rPr>
              <w:t>SPECPR file data loader</w:t>
            </w:r>
            <w:bookmarkStart w:id="1093" w:name="_GoBack"/>
            <w:bookmarkEnd w:id="1093"/>
          </w:p>
        </w:tc>
      </w:tr>
    </w:tbl>
    <w:p w:rsidR="00EC7A09" w:rsidRDefault="00EC7A09" w:rsidP="002E2195">
      <w:pPr>
        <w:pStyle w:val="Appendix1"/>
      </w:pPr>
      <w:bookmarkStart w:id="1094" w:name="_Ref353800559"/>
      <w:bookmarkStart w:id="1095" w:name="_Toc355280437"/>
      <w:bookmarkStart w:id="1096" w:name="_Toc356807383"/>
      <w:r>
        <w:t xml:space="preserve">Regular Expressions </w:t>
      </w:r>
      <w:bookmarkEnd w:id="1094"/>
      <w:r>
        <w:t>Tutorial</w:t>
      </w:r>
      <w:bookmarkEnd w:id="1095"/>
      <w:bookmarkEnd w:id="1096"/>
    </w:p>
    <w:p w:rsidR="00EC7A09" w:rsidRDefault="00EC7A09" w:rsidP="00EC7A09">
      <w:pPr>
        <w:pStyle w:val="Body"/>
      </w:pPr>
      <w:r>
        <w:t xml:space="preserve">Regular expressions are widely used </w:t>
      </w:r>
      <w:r w:rsidR="00A00BB6">
        <w:t xml:space="preserve">across the computer industry </w:t>
      </w:r>
      <w:r>
        <w:t>when string matching is required. They permit a rich array of sophisticated matching functionality.</w:t>
      </w:r>
    </w:p>
    <w:p w:rsidR="00EC7A09" w:rsidRDefault="00EC7A09" w:rsidP="00EC7A09">
      <w:pPr>
        <w:pStyle w:val="Body"/>
      </w:pPr>
      <w:r>
        <w:t xml:space="preserve">A complete explanation of regular expressions is beyond the scope of this tutorial. Readers with a desire to see a complete list of all options should see the Java tutorial at </w:t>
      </w:r>
      <w:hyperlink r:id="rId185" w:history="1">
        <w:r>
          <w:rPr>
            <w:rStyle w:val="Hyperlink"/>
          </w:rPr>
          <w:t>http://docs.oracle.com/javase/tutorial/essential/regex/index.html</w:t>
        </w:r>
      </w:hyperlink>
      <w:r>
        <w:t>.</w:t>
      </w:r>
    </w:p>
    <w:p w:rsidR="00EC7A09" w:rsidRDefault="00EC7A09" w:rsidP="00EC7A09">
      <w:pPr>
        <w:pStyle w:val="Body"/>
      </w:pPr>
      <w:r>
        <w:t>The following is a quick summary of the most useful regular expression functions for Specchio Users.</w:t>
      </w:r>
    </w:p>
    <w:tbl>
      <w:tblPr>
        <w:tblStyle w:val="TableGrid"/>
        <w:tblW w:w="0" w:type="auto"/>
        <w:tblInd w:w="81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1612"/>
        <w:gridCol w:w="506"/>
        <w:gridCol w:w="2827"/>
        <w:gridCol w:w="3809"/>
      </w:tblGrid>
      <w:tr w:rsidR="00EC7A09" w:rsidTr="00E96390">
        <w:trPr>
          <w:cantSplit/>
        </w:trPr>
        <w:tc>
          <w:tcPr>
            <w:tcW w:w="0" w:type="auto"/>
          </w:tcPr>
          <w:p w:rsidR="00EC7A09" w:rsidRDefault="00EC7A09" w:rsidP="00E96390">
            <w:pPr>
              <w:pStyle w:val="TableText"/>
            </w:pPr>
            <w:r>
              <w:t>Simple string</w:t>
            </w:r>
          </w:p>
        </w:tc>
        <w:tc>
          <w:tcPr>
            <w:tcW w:w="0" w:type="auto"/>
          </w:tcPr>
          <w:p w:rsidR="00EC7A09" w:rsidRPr="007B4B5E" w:rsidRDefault="00EC7A09" w:rsidP="00A00BB6">
            <w:pPr>
              <w:pStyle w:val="CodeinTable"/>
            </w:pPr>
          </w:p>
        </w:tc>
        <w:tc>
          <w:tcPr>
            <w:tcW w:w="0" w:type="auto"/>
          </w:tcPr>
          <w:p w:rsidR="00EC7A09" w:rsidRDefault="00EC7A09" w:rsidP="00E96390">
            <w:pPr>
              <w:pStyle w:val="TableText"/>
            </w:pPr>
            <w:r>
              <w:t>A simple string containing no special characters will match that string, regardless of where within the target string it occurs.</w:t>
            </w:r>
          </w:p>
        </w:tc>
        <w:tc>
          <w:tcPr>
            <w:tcW w:w="0" w:type="auto"/>
          </w:tcPr>
          <w:p w:rsidR="00EC7A09" w:rsidRDefault="00EC7A09" w:rsidP="00E96390">
            <w:pPr>
              <w:pStyle w:val="TableText"/>
            </w:pPr>
            <w:r w:rsidRPr="00207647">
              <w:rPr>
                <w:rStyle w:val="CodeChar"/>
                <w:rFonts w:eastAsiaTheme="minorEastAsia"/>
              </w:rPr>
              <w:t>mpl</w:t>
            </w:r>
            <w:r>
              <w:t xml:space="preserve"> will match the string </w:t>
            </w:r>
            <w:r w:rsidRPr="007B4B5E">
              <w:rPr>
                <w:rFonts w:eastAsiaTheme="minorEastAsia"/>
              </w:rPr>
              <w:t>example</w:t>
            </w:r>
            <w:r>
              <w:t xml:space="preserve"> at the fourth character.</w:t>
            </w:r>
          </w:p>
        </w:tc>
      </w:tr>
      <w:tr w:rsidR="00EC7A09" w:rsidTr="00E96390">
        <w:trPr>
          <w:cantSplit/>
        </w:trPr>
        <w:tc>
          <w:tcPr>
            <w:tcW w:w="0" w:type="auto"/>
          </w:tcPr>
          <w:p w:rsidR="00EC7A09" w:rsidRPr="003A61D6" w:rsidRDefault="00EC7A09" w:rsidP="00E96390">
            <w:pPr>
              <w:pStyle w:val="TableText"/>
              <w:rPr>
                <w:lang w:val="en-AU"/>
              </w:rPr>
            </w:pPr>
            <w:r>
              <w:rPr>
                <w:lang w:val="en-AU"/>
              </w:rPr>
              <w:t>Start of string</w:t>
            </w:r>
          </w:p>
        </w:tc>
        <w:tc>
          <w:tcPr>
            <w:tcW w:w="0" w:type="auto"/>
          </w:tcPr>
          <w:p w:rsidR="00EC7A09" w:rsidRPr="007B4B5E" w:rsidRDefault="00EC7A09" w:rsidP="00A00BB6">
            <w:pPr>
              <w:pStyle w:val="CodeinTable"/>
            </w:pPr>
            <w:r w:rsidRPr="007B4B5E">
              <w:t>^</w:t>
            </w:r>
          </w:p>
        </w:tc>
        <w:tc>
          <w:tcPr>
            <w:tcW w:w="0" w:type="auto"/>
          </w:tcPr>
          <w:p w:rsidR="00EC7A09" w:rsidRDefault="00EC7A09" w:rsidP="00E96390">
            <w:pPr>
              <w:pStyle w:val="TableText"/>
            </w:pPr>
            <w:r>
              <w:t xml:space="preserve">The character </w:t>
            </w:r>
            <w:r w:rsidRPr="00207647">
              <w:rPr>
                <w:rStyle w:val="CodeChar"/>
              </w:rPr>
              <w:t>^</w:t>
            </w:r>
            <w:r>
              <w:t xml:space="preserve"> will match the beginning of the string.</w:t>
            </w:r>
          </w:p>
        </w:tc>
        <w:tc>
          <w:tcPr>
            <w:tcW w:w="0" w:type="auto"/>
          </w:tcPr>
          <w:p w:rsidR="00EC7A09" w:rsidRDefault="00EC7A09" w:rsidP="00E96390">
            <w:pPr>
              <w:pStyle w:val="TableText"/>
            </w:pPr>
            <w:r w:rsidRPr="00207647">
              <w:rPr>
                <w:rStyle w:val="CodeChar"/>
                <w:rFonts w:eastAsiaTheme="minorEastAsia"/>
              </w:rPr>
              <w:t>^exa</w:t>
            </w:r>
            <w:r w:rsidRPr="00412CEB">
              <w:rPr>
                <w:rStyle w:val="iEmphasis"/>
              </w:rPr>
              <w:t xml:space="preserve"> </w:t>
            </w:r>
            <w:r>
              <w:t xml:space="preserve">will </w:t>
            </w:r>
            <w:r w:rsidRPr="0000202F">
              <w:t>match example,</w:t>
            </w:r>
            <w:r>
              <w:t xml:space="preserve"> but </w:t>
            </w:r>
            <w:r w:rsidRPr="00207647">
              <w:rPr>
                <w:rStyle w:val="CodeChar"/>
                <w:rFonts w:eastAsiaTheme="minorEastAsia"/>
              </w:rPr>
              <w:t>^xa</w:t>
            </w:r>
            <w:r>
              <w:t xml:space="preserve"> will not.</w:t>
            </w:r>
          </w:p>
        </w:tc>
      </w:tr>
      <w:tr w:rsidR="00EC7A09" w:rsidTr="00E96390">
        <w:trPr>
          <w:cantSplit/>
        </w:trPr>
        <w:tc>
          <w:tcPr>
            <w:tcW w:w="0" w:type="auto"/>
          </w:tcPr>
          <w:p w:rsidR="00EC7A09" w:rsidRDefault="00EC7A09" w:rsidP="00E96390">
            <w:pPr>
              <w:pStyle w:val="TableText"/>
            </w:pPr>
            <w:r>
              <w:t>End of string</w:t>
            </w:r>
          </w:p>
        </w:tc>
        <w:tc>
          <w:tcPr>
            <w:tcW w:w="0" w:type="auto"/>
          </w:tcPr>
          <w:p w:rsidR="00EC7A09" w:rsidRPr="007B4B5E" w:rsidRDefault="00EC7A09" w:rsidP="00A00BB6">
            <w:pPr>
              <w:pStyle w:val="CodeinTable"/>
            </w:pPr>
            <w:r w:rsidRPr="007B4B5E">
              <w:t>$</w:t>
            </w:r>
          </w:p>
        </w:tc>
        <w:tc>
          <w:tcPr>
            <w:tcW w:w="0" w:type="auto"/>
          </w:tcPr>
          <w:p w:rsidR="00EC7A09" w:rsidRDefault="00EC7A09" w:rsidP="00E96390">
            <w:pPr>
              <w:pStyle w:val="TableText"/>
            </w:pPr>
            <w:r>
              <w:t xml:space="preserve">The character </w:t>
            </w:r>
            <w:r w:rsidRPr="00207647">
              <w:rPr>
                <w:rStyle w:val="CodeChar"/>
              </w:rPr>
              <w:t>$</w:t>
            </w:r>
            <w:r>
              <w:t xml:space="preserve"> will match the end of the string.</w:t>
            </w:r>
          </w:p>
        </w:tc>
        <w:tc>
          <w:tcPr>
            <w:tcW w:w="0" w:type="auto"/>
          </w:tcPr>
          <w:p w:rsidR="00EC7A09" w:rsidRDefault="00EC7A09" w:rsidP="00E96390">
            <w:pPr>
              <w:pStyle w:val="TableText"/>
            </w:pPr>
            <w:r w:rsidRPr="007B4B5E">
              <w:rPr>
                <w:rFonts w:eastAsiaTheme="minorEastAsia"/>
              </w:rPr>
              <w:t>l</w:t>
            </w:r>
            <w:r w:rsidRPr="00207647">
              <w:rPr>
                <w:rStyle w:val="CodeChar"/>
                <w:rFonts w:eastAsiaTheme="minorEastAsia"/>
              </w:rPr>
              <w:t>e$</w:t>
            </w:r>
            <w:r>
              <w:t xml:space="preserve"> will match </w:t>
            </w:r>
            <w:r w:rsidRPr="007B4B5E">
              <w:rPr>
                <w:rFonts w:eastAsiaTheme="minorEastAsia"/>
              </w:rPr>
              <w:t>example</w:t>
            </w:r>
            <w:r>
              <w:t xml:space="preserve">, but </w:t>
            </w:r>
            <w:r w:rsidRPr="00207647">
              <w:rPr>
                <w:rStyle w:val="CodeChar"/>
                <w:rFonts w:eastAsiaTheme="minorEastAsia"/>
              </w:rPr>
              <w:t>pl$</w:t>
            </w:r>
            <w:r>
              <w:t xml:space="preserve"> will not.</w:t>
            </w:r>
          </w:p>
        </w:tc>
      </w:tr>
      <w:tr w:rsidR="00EC7A09" w:rsidTr="00E96390">
        <w:trPr>
          <w:cantSplit/>
        </w:trPr>
        <w:tc>
          <w:tcPr>
            <w:tcW w:w="0" w:type="auto"/>
          </w:tcPr>
          <w:p w:rsidR="00EC7A09" w:rsidRPr="001D72ED" w:rsidRDefault="00EC7A09" w:rsidP="00E96390">
            <w:pPr>
              <w:pStyle w:val="TableText"/>
              <w:rPr>
                <w:lang w:val="en-AU"/>
              </w:rPr>
            </w:pPr>
            <w:r>
              <w:rPr>
                <w:lang w:val="en-AU"/>
              </w:rPr>
              <w:t>Any character</w:t>
            </w:r>
          </w:p>
        </w:tc>
        <w:tc>
          <w:tcPr>
            <w:tcW w:w="0" w:type="auto"/>
          </w:tcPr>
          <w:p w:rsidR="00EC7A09" w:rsidRPr="007B4B5E" w:rsidRDefault="00EC7A09" w:rsidP="00A00BB6">
            <w:pPr>
              <w:pStyle w:val="CodeinTable"/>
            </w:pPr>
            <w:r w:rsidRPr="007B4B5E">
              <w:t>.</w:t>
            </w:r>
          </w:p>
        </w:tc>
        <w:tc>
          <w:tcPr>
            <w:tcW w:w="0" w:type="auto"/>
          </w:tcPr>
          <w:p w:rsidR="00EC7A09" w:rsidRDefault="00EC7A09" w:rsidP="00E96390">
            <w:pPr>
              <w:pStyle w:val="TableText"/>
            </w:pPr>
            <w:r>
              <w:t>The period character will match any character.</w:t>
            </w:r>
          </w:p>
        </w:tc>
        <w:tc>
          <w:tcPr>
            <w:tcW w:w="0" w:type="auto"/>
          </w:tcPr>
          <w:p w:rsidR="00EC7A09" w:rsidRDefault="00EC7A09" w:rsidP="00E96390">
            <w:pPr>
              <w:pStyle w:val="TableText"/>
            </w:pPr>
            <w:r w:rsidRPr="00207647">
              <w:rPr>
                <w:rStyle w:val="CodeChar"/>
                <w:rFonts w:eastAsiaTheme="minorEastAsia"/>
              </w:rPr>
              <w:t>a.c</w:t>
            </w:r>
            <w:r>
              <w:t xml:space="preserve"> will match </w:t>
            </w:r>
            <w:r w:rsidRPr="00207647">
              <w:rPr>
                <w:rStyle w:val="CodeChar"/>
                <w:rFonts w:eastAsiaTheme="minorEastAsia"/>
              </w:rPr>
              <w:t>abc</w:t>
            </w:r>
            <w:r>
              <w:t xml:space="preserve">, </w:t>
            </w:r>
            <w:r w:rsidRPr="00207647">
              <w:rPr>
                <w:rStyle w:val="CodeChar"/>
                <w:rFonts w:eastAsiaTheme="minorEastAsia"/>
              </w:rPr>
              <w:t>aac</w:t>
            </w:r>
            <w:r>
              <w:t xml:space="preserve">, </w:t>
            </w:r>
            <w:r w:rsidRPr="00207647">
              <w:rPr>
                <w:rStyle w:val="CodeChar"/>
                <w:rFonts w:eastAsiaTheme="minorEastAsia"/>
              </w:rPr>
              <w:t>adc</w:t>
            </w:r>
            <w:r>
              <w:t xml:space="preserve">, </w:t>
            </w:r>
            <w:r w:rsidRPr="00207647">
              <w:rPr>
                <w:rStyle w:val="CodeChar"/>
                <w:rFonts w:eastAsiaTheme="minorEastAsia"/>
              </w:rPr>
              <w:t>a7c</w:t>
            </w:r>
            <w:r>
              <w:t xml:space="preserve"> and </w:t>
            </w:r>
            <w:r w:rsidRPr="00207647">
              <w:rPr>
                <w:rStyle w:val="CodeChar"/>
                <w:rFonts w:eastAsiaTheme="minorEastAsia"/>
              </w:rPr>
              <w:t>a-c</w:t>
            </w:r>
            <w:r>
              <w:t xml:space="preserve"> but it will not match </w:t>
            </w:r>
            <w:r w:rsidRPr="00207647">
              <w:rPr>
                <w:rStyle w:val="CodeChar"/>
                <w:rFonts w:eastAsiaTheme="minorEastAsia"/>
              </w:rPr>
              <w:t>ac</w:t>
            </w:r>
            <w:r>
              <w:t xml:space="preserve"> or </w:t>
            </w:r>
            <w:r w:rsidRPr="00207647">
              <w:rPr>
                <w:rStyle w:val="CodeChar"/>
                <w:rFonts w:eastAsiaTheme="minorEastAsia"/>
              </w:rPr>
              <w:t>abbc</w:t>
            </w:r>
            <w:r>
              <w:t>.</w:t>
            </w:r>
          </w:p>
        </w:tc>
      </w:tr>
      <w:tr w:rsidR="00EC7A09" w:rsidTr="00E96390">
        <w:trPr>
          <w:cantSplit/>
        </w:trPr>
        <w:tc>
          <w:tcPr>
            <w:tcW w:w="0" w:type="auto"/>
          </w:tcPr>
          <w:p w:rsidR="00EC7A09" w:rsidRPr="001D72ED" w:rsidRDefault="00EC7A09" w:rsidP="00E96390">
            <w:pPr>
              <w:pStyle w:val="TableText"/>
              <w:rPr>
                <w:lang w:val="en-AU"/>
              </w:rPr>
            </w:pPr>
            <w:r>
              <w:rPr>
                <w:lang w:val="en-AU"/>
              </w:rPr>
              <w:t>Repeated character</w:t>
            </w:r>
          </w:p>
        </w:tc>
        <w:tc>
          <w:tcPr>
            <w:tcW w:w="0" w:type="auto"/>
          </w:tcPr>
          <w:p w:rsidR="00EC7A09" w:rsidRPr="007B4B5E" w:rsidRDefault="00EC7A09" w:rsidP="00A00BB6">
            <w:pPr>
              <w:pStyle w:val="CodeinTable"/>
            </w:pPr>
            <w:r w:rsidRPr="007B4B5E">
              <w:t>*</w:t>
            </w:r>
          </w:p>
        </w:tc>
        <w:tc>
          <w:tcPr>
            <w:tcW w:w="0" w:type="auto"/>
          </w:tcPr>
          <w:p w:rsidR="00EC7A09" w:rsidRDefault="00EC7A09" w:rsidP="00E96390">
            <w:pPr>
              <w:pStyle w:val="TableText"/>
            </w:pPr>
            <w:r>
              <w:t>Asterisk causes the matching to zero or more repetitions of the preceding character.</w:t>
            </w:r>
          </w:p>
        </w:tc>
        <w:tc>
          <w:tcPr>
            <w:tcW w:w="0" w:type="auto"/>
          </w:tcPr>
          <w:p w:rsidR="00EC7A09" w:rsidRDefault="00EC7A09" w:rsidP="00E96390">
            <w:pPr>
              <w:pStyle w:val="TableText"/>
            </w:pPr>
            <w:r w:rsidRPr="00207647">
              <w:rPr>
                <w:rStyle w:val="CodeChar"/>
                <w:rFonts w:eastAsiaTheme="minorEastAsia"/>
              </w:rPr>
              <w:t>ab*c</w:t>
            </w:r>
            <w:r>
              <w:t xml:space="preserve"> will match </w:t>
            </w:r>
            <w:r w:rsidRPr="00207647">
              <w:rPr>
                <w:rStyle w:val="CodeChar"/>
                <w:rFonts w:eastAsiaTheme="minorEastAsia"/>
              </w:rPr>
              <w:t>ac</w:t>
            </w:r>
            <w:r>
              <w:t xml:space="preserve">, </w:t>
            </w:r>
            <w:r w:rsidRPr="00207647">
              <w:rPr>
                <w:rStyle w:val="CodeChar"/>
                <w:rFonts w:eastAsiaTheme="minorEastAsia"/>
              </w:rPr>
              <w:t>abc</w:t>
            </w:r>
            <w:r>
              <w:t xml:space="preserve">, </w:t>
            </w:r>
            <w:r w:rsidRPr="00207647">
              <w:rPr>
                <w:rStyle w:val="CodeChar"/>
                <w:rFonts w:eastAsiaTheme="minorEastAsia"/>
              </w:rPr>
              <w:t>abbc</w:t>
            </w:r>
            <w:r>
              <w:t xml:space="preserve"> or </w:t>
            </w:r>
            <w:r w:rsidRPr="00207647">
              <w:rPr>
                <w:rStyle w:val="CodeChar"/>
                <w:rFonts w:eastAsiaTheme="minorEastAsia"/>
              </w:rPr>
              <w:t>abbbc</w:t>
            </w:r>
            <w:r>
              <w:t xml:space="preserve">, but will not match </w:t>
            </w:r>
            <w:r w:rsidRPr="00207647">
              <w:rPr>
                <w:rStyle w:val="CodeChar"/>
                <w:rFonts w:eastAsiaTheme="minorEastAsia"/>
              </w:rPr>
              <w:t>a7c</w:t>
            </w:r>
            <w:r>
              <w:t xml:space="preserve"> or </w:t>
            </w:r>
            <w:r w:rsidRPr="00207647">
              <w:rPr>
                <w:rStyle w:val="CodeChar"/>
                <w:rFonts w:eastAsiaTheme="minorEastAsia"/>
              </w:rPr>
              <w:t>ahc</w:t>
            </w:r>
            <w:r>
              <w:t xml:space="preserve">. It will match </w:t>
            </w:r>
            <w:r w:rsidRPr="00207647">
              <w:rPr>
                <w:rStyle w:val="CodeChar"/>
                <w:rFonts w:eastAsiaTheme="minorEastAsia"/>
              </w:rPr>
              <w:t>aac</w:t>
            </w:r>
            <w:r>
              <w:t xml:space="preserve"> at the second character and </w:t>
            </w:r>
            <w:r w:rsidRPr="00207647">
              <w:rPr>
                <w:rStyle w:val="CodeChar"/>
                <w:rFonts w:eastAsiaTheme="minorEastAsia"/>
              </w:rPr>
              <w:t>acc</w:t>
            </w:r>
            <w:r>
              <w:t xml:space="preserve"> at the first character, because there are zero characters between the </w:t>
            </w:r>
            <w:r w:rsidRPr="00207647">
              <w:rPr>
                <w:rStyle w:val="CodeChar"/>
                <w:rFonts w:eastAsiaTheme="minorEastAsia"/>
              </w:rPr>
              <w:t>a</w:t>
            </w:r>
            <w:r>
              <w:t xml:space="preserve"> and </w:t>
            </w:r>
            <w:r w:rsidRPr="00207647">
              <w:rPr>
                <w:rStyle w:val="CodeChar"/>
                <w:rFonts w:eastAsiaTheme="minorEastAsia"/>
              </w:rPr>
              <w:t>c</w:t>
            </w:r>
            <w:r w:rsidRPr="007B4B5E">
              <w:rPr>
                <w:rFonts w:eastAsiaTheme="minorEastAsia"/>
              </w:rPr>
              <w:t xml:space="preserve"> </w:t>
            </w:r>
            <w:r>
              <w:t>in those strings.</w:t>
            </w:r>
          </w:p>
        </w:tc>
      </w:tr>
      <w:tr w:rsidR="00EC7A09" w:rsidTr="00E96390">
        <w:trPr>
          <w:cantSplit/>
        </w:trPr>
        <w:tc>
          <w:tcPr>
            <w:tcW w:w="0" w:type="auto"/>
          </w:tcPr>
          <w:p w:rsidR="00EC7A09" w:rsidRDefault="00EC7A09" w:rsidP="00E96390">
            <w:pPr>
              <w:pStyle w:val="TableText"/>
              <w:rPr>
                <w:lang w:val="en-AU"/>
              </w:rPr>
            </w:pPr>
            <w:r>
              <w:rPr>
                <w:lang w:val="en-AU"/>
              </w:rPr>
              <w:t>Repeated characters</w:t>
            </w:r>
          </w:p>
        </w:tc>
        <w:tc>
          <w:tcPr>
            <w:tcW w:w="0" w:type="auto"/>
          </w:tcPr>
          <w:p w:rsidR="00EC7A09" w:rsidRPr="007B4B5E" w:rsidRDefault="00EC7A09" w:rsidP="00A00BB6">
            <w:pPr>
              <w:pStyle w:val="CodeinTable"/>
            </w:pPr>
            <w:r w:rsidRPr="007B4B5E">
              <w:t>+</w:t>
            </w:r>
          </w:p>
        </w:tc>
        <w:tc>
          <w:tcPr>
            <w:tcW w:w="0" w:type="auto"/>
          </w:tcPr>
          <w:p w:rsidR="00EC7A09" w:rsidRDefault="00EC7A09" w:rsidP="00E96390">
            <w:pPr>
              <w:pStyle w:val="TableText"/>
            </w:pPr>
            <w:r>
              <w:t>The plus sign causes the matching to one or more repetitions of the previous character.</w:t>
            </w:r>
          </w:p>
        </w:tc>
        <w:tc>
          <w:tcPr>
            <w:tcW w:w="0" w:type="auto"/>
          </w:tcPr>
          <w:p w:rsidR="00EC7A09" w:rsidRDefault="00EC7A09" w:rsidP="00E96390">
            <w:pPr>
              <w:pStyle w:val="TableText"/>
            </w:pPr>
            <w:r w:rsidRPr="00207647">
              <w:rPr>
                <w:rStyle w:val="CodeChar"/>
                <w:rFonts w:eastAsiaTheme="minorEastAsia"/>
              </w:rPr>
              <w:t>ab+c</w:t>
            </w:r>
            <w:r>
              <w:t xml:space="preserve"> will match </w:t>
            </w:r>
            <w:r w:rsidRPr="00207647">
              <w:rPr>
                <w:rStyle w:val="CodeChar"/>
                <w:rFonts w:eastAsiaTheme="minorEastAsia"/>
              </w:rPr>
              <w:t>abc</w:t>
            </w:r>
            <w:r>
              <w:t xml:space="preserve">, </w:t>
            </w:r>
            <w:r w:rsidRPr="00207647">
              <w:rPr>
                <w:rStyle w:val="CodeChar"/>
                <w:rFonts w:eastAsiaTheme="minorEastAsia"/>
              </w:rPr>
              <w:t>abbc</w:t>
            </w:r>
            <w:r>
              <w:rPr>
                <w:rStyle w:val="iEmphasis"/>
              </w:rPr>
              <w:t xml:space="preserve"> </w:t>
            </w:r>
            <w:r w:rsidRPr="00412CEB">
              <w:t>or</w:t>
            </w:r>
            <w:r>
              <w:t xml:space="preserve"> </w:t>
            </w:r>
            <w:r w:rsidRPr="00207647">
              <w:rPr>
                <w:rStyle w:val="CodeChar"/>
                <w:rFonts w:eastAsiaTheme="minorEastAsia"/>
              </w:rPr>
              <w:t>abbbc</w:t>
            </w:r>
            <w:r>
              <w:t xml:space="preserve"> but will not match </w:t>
            </w:r>
            <w:r w:rsidRPr="00207647">
              <w:rPr>
                <w:rStyle w:val="CodeChar"/>
                <w:rFonts w:eastAsiaTheme="minorEastAsia"/>
              </w:rPr>
              <w:t>ac</w:t>
            </w:r>
            <w:r>
              <w:t>.</w:t>
            </w:r>
          </w:p>
        </w:tc>
      </w:tr>
      <w:tr w:rsidR="00EC7A09" w:rsidTr="00E96390">
        <w:trPr>
          <w:cantSplit/>
        </w:trPr>
        <w:tc>
          <w:tcPr>
            <w:tcW w:w="0" w:type="auto"/>
          </w:tcPr>
          <w:p w:rsidR="00EC7A09" w:rsidRDefault="00EC7A09" w:rsidP="00E96390">
            <w:pPr>
              <w:pStyle w:val="TableText"/>
              <w:rPr>
                <w:lang w:val="en-AU"/>
              </w:rPr>
            </w:pPr>
            <w:r>
              <w:rPr>
                <w:lang w:val="en-AU"/>
              </w:rPr>
              <w:t>Alternate characters</w:t>
            </w:r>
          </w:p>
        </w:tc>
        <w:tc>
          <w:tcPr>
            <w:tcW w:w="0" w:type="auto"/>
          </w:tcPr>
          <w:p w:rsidR="00EC7A09" w:rsidRPr="007B4B5E" w:rsidRDefault="00EC7A09" w:rsidP="00A00BB6">
            <w:pPr>
              <w:pStyle w:val="CodeinTable"/>
            </w:pPr>
            <w:r w:rsidRPr="007B4B5E">
              <w:t>[</w:t>
            </w:r>
            <w:r>
              <w:t> </w:t>
            </w:r>
            <w:r w:rsidRPr="007B4B5E">
              <w:t>]</w:t>
            </w:r>
          </w:p>
        </w:tc>
        <w:tc>
          <w:tcPr>
            <w:tcW w:w="0" w:type="auto"/>
          </w:tcPr>
          <w:p w:rsidR="00EC7A09" w:rsidRDefault="00EC7A09" w:rsidP="00E96390">
            <w:pPr>
              <w:pStyle w:val="TableText"/>
            </w:pPr>
            <w:r>
              <w:t>Strings enclosed within square brackets will match any one of the characters within the brackets.</w:t>
            </w:r>
          </w:p>
        </w:tc>
        <w:tc>
          <w:tcPr>
            <w:tcW w:w="0" w:type="auto"/>
          </w:tcPr>
          <w:p w:rsidR="00EC7A09" w:rsidRDefault="00EC7A09" w:rsidP="00E96390">
            <w:pPr>
              <w:pStyle w:val="TableText"/>
            </w:pPr>
            <w:r w:rsidRPr="00207647">
              <w:rPr>
                <w:rStyle w:val="CodeChar"/>
                <w:rFonts w:eastAsiaTheme="minorEastAsia"/>
              </w:rPr>
              <w:t>a[123]b</w:t>
            </w:r>
            <w:r>
              <w:t xml:space="preserve"> will match </w:t>
            </w:r>
            <w:r w:rsidRPr="00207647">
              <w:rPr>
                <w:rStyle w:val="CodeChar"/>
                <w:rFonts w:eastAsiaTheme="minorEastAsia"/>
              </w:rPr>
              <w:t>a1b</w:t>
            </w:r>
            <w:r>
              <w:t xml:space="preserve">, </w:t>
            </w:r>
            <w:r w:rsidRPr="00207647">
              <w:rPr>
                <w:rStyle w:val="CodeChar"/>
                <w:rFonts w:eastAsiaTheme="minorEastAsia"/>
              </w:rPr>
              <w:t>a2b</w:t>
            </w:r>
            <w:r>
              <w:t xml:space="preserve"> or </w:t>
            </w:r>
            <w:r w:rsidRPr="00207647">
              <w:rPr>
                <w:rStyle w:val="CodeChar"/>
                <w:rFonts w:eastAsiaTheme="minorEastAsia"/>
              </w:rPr>
              <w:t>a3b</w:t>
            </w:r>
            <w:r>
              <w:t xml:space="preserve"> only. It will not match </w:t>
            </w:r>
            <w:r w:rsidRPr="00207647">
              <w:rPr>
                <w:rStyle w:val="CodeChar"/>
                <w:rFonts w:eastAsiaTheme="minorEastAsia"/>
              </w:rPr>
              <w:t>ab</w:t>
            </w:r>
            <w:r>
              <w:t xml:space="preserve"> or any other substring.</w:t>
            </w:r>
          </w:p>
        </w:tc>
      </w:tr>
      <w:tr w:rsidR="00EC7A09" w:rsidTr="00E96390">
        <w:trPr>
          <w:cantSplit/>
        </w:trPr>
        <w:tc>
          <w:tcPr>
            <w:tcW w:w="0" w:type="auto"/>
          </w:tcPr>
          <w:p w:rsidR="00EC7A09" w:rsidRDefault="00EC7A09" w:rsidP="00E96390">
            <w:pPr>
              <w:pStyle w:val="TableText"/>
              <w:rPr>
                <w:lang w:val="en-AU"/>
              </w:rPr>
            </w:pPr>
            <w:r>
              <w:rPr>
                <w:lang w:val="en-AU"/>
              </w:rPr>
              <w:t>Character ranges</w:t>
            </w:r>
          </w:p>
        </w:tc>
        <w:tc>
          <w:tcPr>
            <w:tcW w:w="0" w:type="auto"/>
          </w:tcPr>
          <w:p w:rsidR="00EC7A09" w:rsidRPr="00207647" w:rsidRDefault="00EC7A09" w:rsidP="00A00BB6">
            <w:pPr>
              <w:pStyle w:val="CodeinTable"/>
            </w:pPr>
            <w:r w:rsidRPr="00207647">
              <w:t>[</w:t>
            </w:r>
            <w:r>
              <w:t>-</w:t>
            </w:r>
            <w:r w:rsidRPr="00207647">
              <w:t>]</w:t>
            </w:r>
          </w:p>
        </w:tc>
        <w:tc>
          <w:tcPr>
            <w:tcW w:w="0" w:type="auto"/>
          </w:tcPr>
          <w:p w:rsidR="00EC7A09" w:rsidRDefault="00EC7A09" w:rsidP="00E96390">
            <w:pPr>
              <w:pStyle w:val="TableText"/>
            </w:pPr>
            <w:r>
              <w:t xml:space="preserve">Use </w:t>
            </w:r>
            <w:r w:rsidRPr="00207647">
              <w:rPr>
                <w:rStyle w:val="CodeChar"/>
              </w:rPr>
              <w:t>–</w:t>
            </w:r>
            <w:r>
              <w:t xml:space="preserve"> between </w:t>
            </w:r>
            <w:r w:rsidRPr="00207647">
              <w:rPr>
                <w:rStyle w:val="CodeChar"/>
              </w:rPr>
              <w:t>[]</w:t>
            </w:r>
            <w:r>
              <w:t xml:space="preserve"> to match one of range of characters.</w:t>
            </w:r>
          </w:p>
        </w:tc>
        <w:tc>
          <w:tcPr>
            <w:tcW w:w="0" w:type="auto"/>
          </w:tcPr>
          <w:p w:rsidR="00EC7A09" w:rsidRDefault="00EC7A09" w:rsidP="00E96390">
            <w:pPr>
              <w:pStyle w:val="TableText"/>
            </w:pPr>
            <w:r w:rsidRPr="00207647">
              <w:rPr>
                <w:rStyle w:val="CodeChar"/>
                <w:rFonts w:eastAsiaTheme="minorEastAsia"/>
              </w:rPr>
              <w:t>[0-9]</w:t>
            </w:r>
            <w:r>
              <w:t xml:space="preserve"> matches any digit.</w:t>
            </w:r>
          </w:p>
          <w:p w:rsidR="00EC7A09" w:rsidRDefault="00EC7A09" w:rsidP="00E96390">
            <w:pPr>
              <w:pStyle w:val="TableText"/>
            </w:pPr>
            <w:r w:rsidRPr="00207647">
              <w:rPr>
                <w:rStyle w:val="CodeChar"/>
                <w:rFonts w:eastAsiaTheme="minorEastAsia"/>
              </w:rPr>
              <w:t>[a-z]</w:t>
            </w:r>
            <w:r>
              <w:t xml:space="preserve"> matches any letter.</w:t>
            </w:r>
          </w:p>
          <w:p w:rsidR="00EC7A09" w:rsidRDefault="00EC7A09" w:rsidP="00E96390">
            <w:pPr>
              <w:pStyle w:val="TableText"/>
            </w:pPr>
            <w:r w:rsidRPr="00207647">
              <w:rPr>
                <w:rStyle w:val="CodeChar"/>
                <w:rFonts w:eastAsiaTheme="minorEastAsia"/>
              </w:rPr>
              <w:t>[a-z0-9]</w:t>
            </w:r>
            <w:r>
              <w:t xml:space="preserve"> matches any digit or letter.</w:t>
            </w:r>
          </w:p>
        </w:tc>
      </w:tr>
      <w:tr w:rsidR="00EC7A09" w:rsidTr="00E96390">
        <w:trPr>
          <w:cantSplit/>
        </w:trPr>
        <w:tc>
          <w:tcPr>
            <w:tcW w:w="0" w:type="auto"/>
          </w:tcPr>
          <w:p w:rsidR="00EC7A09" w:rsidRDefault="00EC7A09" w:rsidP="00E96390">
            <w:pPr>
              <w:pStyle w:val="TableText"/>
              <w:rPr>
                <w:lang w:val="en-AU"/>
              </w:rPr>
            </w:pPr>
            <w:r>
              <w:rPr>
                <w:lang w:val="en-AU"/>
              </w:rPr>
              <w:t>Escape character</w:t>
            </w:r>
          </w:p>
        </w:tc>
        <w:tc>
          <w:tcPr>
            <w:tcW w:w="0" w:type="auto"/>
          </w:tcPr>
          <w:p w:rsidR="00EC7A09" w:rsidRPr="007B4B5E" w:rsidRDefault="00EC7A09" w:rsidP="00A00BB6">
            <w:pPr>
              <w:pStyle w:val="CodeinTable"/>
            </w:pPr>
            <w:r w:rsidRPr="007B4B5E">
              <w:t>\</w:t>
            </w:r>
          </w:p>
        </w:tc>
        <w:tc>
          <w:tcPr>
            <w:tcW w:w="0" w:type="auto"/>
          </w:tcPr>
          <w:p w:rsidR="00EC7A09" w:rsidRDefault="00EC7A09" w:rsidP="00E96390">
            <w:pPr>
              <w:pStyle w:val="TableText"/>
            </w:pPr>
            <w:r>
              <w:t>In order to match a special character, precede it with the backslash character.</w:t>
            </w:r>
          </w:p>
          <w:p w:rsidR="00EC7A09" w:rsidRDefault="00EC7A09" w:rsidP="00E96390">
            <w:pPr>
              <w:pStyle w:val="TableText"/>
            </w:pPr>
            <w:r>
              <w:t xml:space="preserve">Special characters are </w:t>
            </w:r>
            <w:r w:rsidRPr="0098760F">
              <w:rPr>
                <w:rStyle w:val="CodeChar"/>
                <w:rFonts w:eastAsiaTheme="minorEastAsia"/>
              </w:rPr>
              <w:t>[\^$.|?*+(){}</w:t>
            </w:r>
          </w:p>
          <w:p w:rsidR="00EC7A09" w:rsidRDefault="00EC7A09" w:rsidP="00E96390">
            <w:pPr>
              <w:pStyle w:val="TableText"/>
            </w:pPr>
            <w:r>
              <w:t xml:space="preserve">Putting </w:t>
            </w:r>
            <w:r w:rsidRPr="007B4B5E">
              <w:rPr>
                <w:rFonts w:eastAsiaTheme="minorEastAsia"/>
              </w:rPr>
              <w:t>\</w:t>
            </w:r>
            <w:r>
              <w:t xml:space="preserve"> before other characters often has a special meaning, so should be avoided.</w:t>
            </w:r>
          </w:p>
        </w:tc>
        <w:tc>
          <w:tcPr>
            <w:tcW w:w="0" w:type="auto"/>
          </w:tcPr>
          <w:p w:rsidR="00EC7A09" w:rsidRDefault="00EC7A09" w:rsidP="00E96390">
            <w:pPr>
              <w:pStyle w:val="TableText"/>
            </w:pPr>
            <w:r w:rsidRPr="0098760F">
              <w:rPr>
                <w:rStyle w:val="CodeChar"/>
                <w:rFonts w:eastAsiaTheme="minorEastAsia"/>
              </w:rPr>
              <w:t>\\</w:t>
            </w:r>
            <w:r>
              <w:t xml:space="preserve"> will match </w:t>
            </w:r>
            <w:r w:rsidRPr="0098760F">
              <w:rPr>
                <w:rStyle w:val="CodeChar"/>
                <w:rFonts w:eastAsiaTheme="minorEastAsia"/>
              </w:rPr>
              <w:t>\</w:t>
            </w:r>
          </w:p>
          <w:p w:rsidR="00EC7A09" w:rsidRDefault="00EC7A09" w:rsidP="00E96390">
            <w:pPr>
              <w:pStyle w:val="TableText"/>
            </w:pPr>
            <w:r w:rsidRPr="0098760F">
              <w:rPr>
                <w:rStyle w:val="CodeChar"/>
                <w:rFonts w:eastAsiaTheme="minorEastAsia"/>
              </w:rPr>
              <w:t>\</w:t>
            </w:r>
            <w:r w:rsidRPr="007B4B5E">
              <w:rPr>
                <w:rFonts w:eastAsiaTheme="minorEastAsia"/>
              </w:rPr>
              <w:t>.</w:t>
            </w:r>
            <w:r>
              <w:t xml:space="preserve"> will match </w:t>
            </w:r>
            <w:r w:rsidRPr="0098760F">
              <w:rPr>
                <w:rStyle w:val="CodeChar"/>
                <w:rFonts w:eastAsiaTheme="minorEastAsia"/>
              </w:rPr>
              <w:t>.</w:t>
            </w:r>
          </w:p>
          <w:p w:rsidR="00EC7A09" w:rsidRDefault="00EC7A09" w:rsidP="00E96390">
            <w:pPr>
              <w:pStyle w:val="TableText"/>
            </w:pPr>
            <w:r w:rsidRPr="0098760F">
              <w:rPr>
                <w:rStyle w:val="CodeChar"/>
                <w:rFonts w:eastAsiaTheme="minorEastAsia"/>
              </w:rPr>
              <w:t>\*</w:t>
            </w:r>
            <w:r>
              <w:t xml:space="preserve"> will match </w:t>
            </w:r>
            <w:r w:rsidRPr="0098760F">
              <w:rPr>
                <w:rStyle w:val="CodeChar"/>
                <w:rFonts w:eastAsiaTheme="minorEastAsia"/>
              </w:rPr>
              <w:t>*</w:t>
            </w:r>
          </w:p>
          <w:p w:rsidR="00EC7A09" w:rsidRDefault="00EC7A09" w:rsidP="00E96390">
            <w:pPr>
              <w:pStyle w:val="TableText"/>
            </w:pPr>
            <w:r w:rsidRPr="0098760F">
              <w:rPr>
                <w:rStyle w:val="CodeChar"/>
                <w:rFonts w:eastAsiaTheme="minorEastAsia"/>
              </w:rPr>
              <w:t>\[</w:t>
            </w:r>
            <w:r>
              <w:t xml:space="preserve"> will match </w:t>
            </w:r>
            <w:r w:rsidRPr="0098760F">
              <w:rPr>
                <w:rStyle w:val="CodeChar"/>
                <w:rFonts w:eastAsiaTheme="minorEastAsia"/>
              </w:rPr>
              <w:t>[</w:t>
            </w:r>
          </w:p>
        </w:tc>
      </w:tr>
      <w:tr w:rsidR="00EC7A09" w:rsidTr="00E96390">
        <w:trPr>
          <w:cantSplit/>
        </w:trPr>
        <w:tc>
          <w:tcPr>
            <w:tcW w:w="0" w:type="auto"/>
          </w:tcPr>
          <w:p w:rsidR="00EC7A09" w:rsidRDefault="00EC7A09" w:rsidP="00E96390">
            <w:pPr>
              <w:pStyle w:val="TableText"/>
              <w:rPr>
                <w:lang w:val="en-AU"/>
              </w:rPr>
            </w:pPr>
            <w:r>
              <w:rPr>
                <w:lang w:val="en-AU"/>
              </w:rPr>
              <w:t>Combinations</w:t>
            </w:r>
          </w:p>
        </w:tc>
        <w:tc>
          <w:tcPr>
            <w:tcW w:w="0" w:type="auto"/>
          </w:tcPr>
          <w:p w:rsidR="00EC7A09" w:rsidRPr="007B4B5E" w:rsidRDefault="00EC7A09" w:rsidP="00A00BB6">
            <w:pPr>
              <w:pStyle w:val="CodeinTable"/>
            </w:pPr>
          </w:p>
        </w:tc>
        <w:tc>
          <w:tcPr>
            <w:tcW w:w="0" w:type="auto"/>
          </w:tcPr>
          <w:p w:rsidR="00EC7A09" w:rsidRDefault="00EC7A09" w:rsidP="00E96390">
            <w:pPr>
              <w:pStyle w:val="TableText"/>
            </w:pPr>
            <w:r>
              <w:t>Any of the above search methods can be combined.</w:t>
            </w:r>
          </w:p>
        </w:tc>
        <w:tc>
          <w:tcPr>
            <w:tcW w:w="0" w:type="auto"/>
          </w:tcPr>
          <w:p w:rsidR="00EC7A09" w:rsidRDefault="00EC7A09" w:rsidP="00E96390">
            <w:pPr>
              <w:pStyle w:val="TableText"/>
            </w:pPr>
            <w:r w:rsidRPr="0098760F">
              <w:rPr>
                <w:rStyle w:val="CodeChar"/>
                <w:rFonts w:eastAsiaTheme="minorEastAsia"/>
              </w:rPr>
              <w:t>^.c</w:t>
            </w:r>
            <w:r w:rsidRPr="0098760F">
              <w:rPr>
                <w:rStyle w:val="CodeChar"/>
              </w:rPr>
              <w:t xml:space="preserve"> </w:t>
            </w:r>
            <w:r>
              <w:t xml:space="preserve">will match any string with </w:t>
            </w:r>
            <w:r w:rsidRPr="0098760F">
              <w:rPr>
                <w:rStyle w:val="CodeChar"/>
                <w:rFonts w:eastAsiaTheme="minorEastAsia"/>
              </w:rPr>
              <w:t>c</w:t>
            </w:r>
            <w:r>
              <w:t xml:space="preserve"> as its second character.</w:t>
            </w:r>
          </w:p>
          <w:p w:rsidR="00EC7A09" w:rsidRDefault="00EC7A09" w:rsidP="00E96390">
            <w:pPr>
              <w:pStyle w:val="TableText"/>
            </w:pPr>
            <w:r w:rsidRPr="0098760F">
              <w:rPr>
                <w:rStyle w:val="CodeChar"/>
                <w:rFonts w:eastAsiaTheme="minorEastAsia"/>
              </w:rPr>
              <w:t>^abc$</w:t>
            </w:r>
            <w:r>
              <w:t xml:space="preserve"> will match the string </w:t>
            </w:r>
            <w:r w:rsidRPr="0098760F">
              <w:rPr>
                <w:rStyle w:val="CodeChar"/>
                <w:rFonts w:eastAsiaTheme="minorEastAsia"/>
              </w:rPr>
              <w:t>abc</w:t>
            </w:r>
            <w:r>
              <w:t xml:space="preserve"> only. </w:t>
            </w:r>
            <w:r w:rsidRPr="0098760F">
              <w:rPr>
                <w:rStyle w:val="CodeChar"/>
                <w:rFonts w:eastAsiaTheme="minorEastAsia"/>
              </w:rPr>
              <w:t>abcd</w:t>
            </w:r>
            <w:r>
              <w:t xml:space="preserve"> or </w:t>
            </w:r>
            <w:r w:rsidRPr="0098760F">
              <w:rPr>
                <w:rStyle w:val="CodeChar"/>
                <w:rFonts w:eastAsiaTheme="minorEastAsia"/>
              </w:rPr>
              <w:t>aabc</w:t>
            </w:r>
            <w:r>
              <w:t xml:space="preserve"> will not be matched.</w:t>
            </w:r>
          </w:p>
          <w:p w:rsidR="00EC7A09" w:rsidRDefault="00EC7A09" w:rsidP="00E96390">
            <w:pPr>
              <w:pStyle w:val="TableText"/>
            </w:pPr>
            <w:r w:rsidRPr="0098760F">
              <w:rPr>
                <w:rStyle w:val="CodeChar"/>
                <w:rFonts w:eastAsiaTheme="minorEastAsia"/>
              </w:rPr>
              <w:t>1[abcd]+2</w:t>
            </w:r>
            <w:r>
              <w:t xml:space="preserve"> will match any combination of the characters </w:t>
            </w:r>
            <w:r w:rsidRPr="0098760F">
              <w:rPr>
                <w:rStyle w:val="CodeChar"/>
                <w:rFonts w:eastAsiaTheme="minorEastAsia"/>
              </w:rPr>
              <w:t>a</w:t>
            </w:r>
            <w:r>
              <w:t xml:space="preserve">, </w:t>
            </w:r>
            <w:r w:rsidRPr="0098760F">
              <w:rPr>
                <w:rStyle w:val="CodeChar"/>
                <w:rFonts w:eastAsiaTheme="minorEastAsia"/>
              </w:rPr>
              <w:t>b</w:t>
            </w:r>
            <w:r>
              <w:t xml:space="preserve">, </w:t>
            </w:r>
            <w:r w:rsidRPr="0098760F">
              <w:rPr>
                <w:rStyle w:val="CodeChar"/>
                <w:rFonts w:eastAsiaTheme="minorEastAsia"/>
              </w:rPr>
              <w:t>c</w:t>
            </w:r>
            <w:r>
              <w:t xml:space="preserve"> or </w:t>
            </w:r>
            <w:r w:rsidRPr="0098760F">
              <w:rPr>
                <w:rStyle w:val="CodeChar"/>
                <w:rFonts w:eastAsiaTheme="minorEastAsia"/>
              </w:rPr>
              <w:t>d</w:t>
            </w:r>
            <w:r>
              <w:t xml:space="preserve"> which occurs between the digits </w:t>
            </w:r>
            <w:r w:rsidRPr="0098760F">
              <w:rPr>
                <w:rStyle w:val="CodeChar"/>
                <w:rFonts w:eastAsiaTheme="minorEastAsia"/>
              </w:rPr>
              <w:t>1</w:t>
            </w:r>
            <w:r w:rsidRPr="007B4B5E">
              <w:rPr>
                <w:rFonts w:eastAsiaTheme="minorEastAsia"/>
              </w:rPr>
              <w:t xml:space="preserve"> </w:t>
            </w:r>
            <w:r>
              <w:t xml:space="preserve">and </w:t>
            </w:r>
            <w:r w:rsidRPr="0098760F">
              <w:rPr>
                <w:rStyle w:val="CodeChar"/>
                <w:rFonts w:eastAsiaTheme="minorEastAsia"/>
              </w:rPr>
              <w:t>2</w:t>
            </w:r>
            <w:r>
              <w:t>.</w:t>
            </w:r>
          </w:p>
          <w:p w:rsidR="00EC7A09" w:rsidRDefault="00EC7A09" w:rsidP="00E96390">
            <w:pPr>
              <w:pStyle w:val="TableText"/>
            </w:pPr>
            <w:r w:rsidRPr="0098760F">
              <w:rPr>
                <w:rStyle w:val="CodeChar"/>
                <w:rFonts w:eastAsiaTheme="minorEastAsia"/>
              </w:rPr>
              <w:t>[\[\]]</w:t>
            </w:r>
            <w:r>
              <w:t xml:space="preserve"> will match either </w:t>
            </w:r>
            <w:r w:rsidRPr="0098760F">
              <w:rPr>
                <w:rStyle w:val="CodeChar"/>
                <w:rFonts w:eastAsiaTheme="minorEastAsia"/>
              </w:rPr>
              <w:t>[</w:t>
            </w:r>
            <w:r w:rsidRPr="007B4B5E">
              <w:rPr>
                <w:rFonts w:eastAsiaTheme="minorEastAsia"/>
              </w:rPr>
              <w:t xml:space="preserve"> </w:t>
            </w:r>
            <w:r>
              <w:t xml:space="preserve">or </w:t>
            </w:r>
            <w:r w:rsidRPr="0098760F">
              <w:rPr>
                <w:rStyle w:val="CodeChar"/>
                <w:rFonts w:eastAsiaTheme="minorEastAsia"/>
              </w:rPr>
              <w:t>]</w:t>
            </w:r>
            <w:r>
              <w:t>.</w:t>
            </w:r>
          </w:p>
          <w:p w:rsidR="00EC7A09" w:rsidRDefault="00EC7A09" w:rsidP="00E96390">
            <w:pPr>
              <w:pStyle w:val="TableText"/>
            </w:pPr>
            <w:r w:rsidRPr="0098760F">
              <w:rPr>
                <w:rStyle w:val="CodeChar"/>
                <w:rFonts w:eastAsiaTheme="minorEastAsia"/>
              </w:rPr>
              <w:t>\.+</w:t>
            </w:r>
            <w:r>
              <w:t xml:space="preserve"> will match any run of periods.</w:t>
            </w:r>
          </w:p>
          <w:p w:rsidR="00EC7A09" w:rsidRDefault="00EC7A09" w:rsidP="00E96390">
            <w:pPr>
              <w:pStyle w:val="TableText"/>
            </w:pPr>
            <w:r w:rsidRPr="0098760F">
              <w:rPr>
                <w:rStyle w:val="CodeChar"/>
                <w:rFonts w:eastAsiaTheme="minorEastAsia"/>
              </w:rPr>
              <w:t>[0-9]+</w:t>
            </w:r>
            <w:r>
              <w:t xml:space="preserve"> will match any integer number.</w:t>
            </w:r>
          </w:p>
          <w:p w:rsidR="00EC7A09" w:rsidRDefault="00EC7A09" w:rsidP="00E96390">
            <w:pPr>
              <w:pStyle w:val="TableText"/>
            </w:pPr>
            <w:r w:rsidRPr="0098760F">
              <w:rPr>
                <w:rStyle w:val="CodeChar"/>
                <w:rFonts w:eastAsiaTheme="minorEastAsia"/>
              </w:rPr>
              <w:t>[0-9]+\.[0-9]*</w:t>
            </w:r>
            <w:r>
              <w:t xml:space="preserve"> will match any number with a decimal point.</w:t>
            </w:r>
          </w:p>
        </w:tc>
      </w:tr>
    </w:tbl>
    <w:p w:rsidR="002A0FFE" w:rsidRPr="00EC7A09" w:rsidRDefault="002A0FFE" w:rsidP="002A0FFE">
      <w:pPr>
        <w:pStyle w:val="TOC2"/>
        <w:ind w:left="720" w:hanging="720"/>
      </w:pPr>
    </w:p>
    <w:sectPr w:rsidR="002A0FFE" w:rsidRPr="00EC7A09" w:rsidSect="00E47832">
      <w:headerReference w:type="default" r:id="rId186"/>
      <w:footerReference w:type="default" r:id="rId187"/>
      <w:headerReference w:type="first" r:id="rId188"/>
      <w:footerReference w:type="first" r:id="rId189"/>
      <w:type w:val="continuous"/>
      <w:pgSz w:w="11907" w:h="16840" w:code="9"/>
      <w:pgMar w:top="1394" w:right="1134" w:bottom="1701" w:left="1418" w:header="720" w:footer="598" w:gutter="0"/>
      <w:cols w:space="720"/>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31" w:author="Daniel Kükenbrink" w:date="2013-04-29T11:17:00Z" w:initials="DK">
    <w:p w:rsidR="00FF3B3D" w:rsidRDefault="00FF3B3D" w:rsidP="00821767">
      <w:pPr>
        <w:pStyle w:val="CommentText"/>
      </w:pPr>
      <w:r>
        <w:rPr>
          <w:rStyle w:val="CommentReference"/>
        </w:rPr>
        <w:annotationRef/>
      </w:r>
      <w:r>
        <w:t>I did not find this in my java build path</w:t>
      </w:r>
    </w:p>
  </w:comment>
  <w:comment w:id="32" w:author="Daniel Kükenbrink" w:date="2013-04-29T11:17:00Z" w:initials="DK">
    <w:p w:rsidR="00FF3B3D" w:rsidRDefault="00FF3B3D" w:rsidP="00821767">
      <w:pPr>
        <w:pStyle w:val="CommentText"/>
      </w:pPr>
      <w:r>
        <w:rPr>
          <w:rStyle w:val="CommentReference"/>
        </w:rPr>
        <w:annotationRef/>
      </w:r>
      <w:r>
        <w:t>Not sure if jhdf4obj.jar is needed?! Probably not</w:t>
      </w:r>
    </w:p>
  </w:comment>
  <w:comment w:id="33" w:author="Daniel Kükenbrink" w:date="2013-04-29T11:17:00Z" w:initials="DK">
    <w:p w:rsidR="00FF3B3D" w:rsidRDefault="00FF3B3D" w:rsidP="00821767">
      <w:pPr>
        <w:pStyle w:val="CommentText"/>
      </w:pPr>
      <w:r>
        <w:rPr>
          <w:rStyle w:val="CommentReference"/>
        </w:rPr>
        <w:annotationRef/>
      </w:r>
      <w:r>
        <w:t>Where to put the information about how to the native library location for the hdf-jar files?</w:t>
      </w:r>
    </w:p>
  </w:comment>
  <w:comment w:id="1065" w:author="Daniel Kükenbrink" w:date="2013-04-18T22:06:00Z" w:initials="DK">
    <w:p w:rsidR="00FF3B3D" w:rsidRDefault="00FF3B3D">
      <w:pPr>
        <w:pStyle w:val="CommentText"/>
      </w:pPr>
      <w:r>
        <w:rPr>
          <w:rStyle w:val="CommentReference"/>
        </w:rPr>
        <w:annotationRef/>
      </w:r>
      <w:r>
        <w:t>Which one?</w:t>
      </w:r>
    </w:p>
  </w:comment>
</w:comments>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F21765" w:rsidRDefault="00F21765">
      <w:r>
        <w:separator/>
      </w:r>
    </w:p>
  </w:endnote>
  <w:endnote w:type="continuationSeparator" w:id="0">
    <w:p w:rsidR="00F21765" w:rsidRDefault="00F21765">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E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Lucida Console">
    <w:panose1 w:val="020B0609040504020204"/>
    <w:charset w:val="00"/>
    <w:family w:val="modern"/>
    <w:pitch w:val="fixed"/>
    <w:sig w:usb0="8000028F" w:usb1="00001800" w:usb2="00000000" w:usb3="00000000" w:csb0="0000001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Lucida Grande">
    <w:altName w:val="Arial"/>
    <w:charset w:val="00"/>
    <w:family w:val="auto"/>
    <w:pitch w:val="variable"/>
    <w:sig w:usb0="00000000" w:usb1="5000A1FF" w:usb2="00000000" w:usb3="00000000" w:csb0="000001BF" w:csb1="00000000"/>
  </w:font>
  <w:font w:name="ＭＳ 明朝">
    <w:altName w:val="MS Mincho"/>
    <w:charset w:val="4E"/>
    <w:family w:val="auto"/>
    <w:pitch w:val="variable"/>
    <w:sig w:usb0="00000000" w:usb1="08070000" w:usb2="00000010" w:usb3="00000000" w:csb0="00020000" w:csb1="00000000"/>
  </w:font>
  <w:font w:name="Cambria">
    <w:panose1 w:val="02040503050406030204"/>
    <w:charset w:val="00"/>
    <w:family w:val="roman"/>
    <w:pitch w:val="variable"/>
    <w:sig w:usb0="A00002EF" w:usb1="4000004B" w:usb2="00000000" w:usb3="00000000" w:csb0="0000009F" w:csb1="00000000"/>
  </w:font>
  <w:font w:name="Calibri">
    <w:panose1 w:val="020F0502020204030204"/>
    <w:charset w:val="00"/>
    <w:family w:val="swiss"/>
    <w:pitch w:val="variable"/>
    <w:sig w:usb0="A00002EF" w:usb1="4000207B" w:usb2="00000000" w:usb3="00000000" w:csb0="0000009F" w:csb1="00000000"/>
  </w:font>
  <w:font w:name="Times">
    <w:panose1 w:val="02020603050405020304"/>
    <w:charset w:val="00"/>
    <w:family w:val="roman"/>
    <w:notTrueType/>
    <w:pitch w:val="variable"/>
    <w:sig w:usb0="00000003" w:usb1="00000000" w:usb2="00000000" w:usb3="00000000" w:csb0="00000001" w:csb1="00000000"/>
  </w:font>
  <w:font w:name="ＭＳ ゴシック">
    <w:altName w:val="MS Mincho"/>
    <w:charset w:val="4E"/>
    <w:family w:val="auto"/>
    <w:pitch w:val="variable"/>
    <w:sig w:usb0="00000000" w:usb1="08070000" w:usb2="00000010" w:usb3="00000000" w:csb0="00020000"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F3B3D" w:rsidRDefault="00FF3B3D">
    <w:pPr>
      <w:pStyle w:val="Footer"/>
      <w:tabs>
        <w:tab w:val="clear" w:pos="7938"/>
        <w:tab w:val="right" w:pos="8789"/>
      </w:tabs>
    </w:pPr>
    <w:fldSimple w:instr="FILENAME ">
      <w:r>
        <w:rPr>
          <w:noProof/>
        </w:rPr>
        <w:t>SPECCHIO_UserGuide.docx</w:t>
      </w:r>
    </w:fldSimple>
  </w:p>
  <w:p w:rsidR="00FF3B3D" w:rsidRDefault="00FF3B3D" w:rsidP="00E47832">
    <w:pPr>
      <w:pStyle w:val="Footer"/>
      <w:tabs>
        <w:tab w:val="clear" w:pos="7938"/>
        <w:tab w:val="right" w:pos="9356"/>
      </w:tabs>
    </w:pPr>
    <w:r>
      <w:t xml:space="preserve">Version </w:t>
    </w:r>
    <w:fldSimple w:instr="REF VQS">
      <w:r>
        <w:rPr>
          <w:noProof/>
        </w:rPr>
        <w:t>3.0</w:t>
      </w:r>
    </w:fldSimple>
    <w:r>
      <w:t xml:space="preserve"> / </w:t>
    </w:r>
    <w:fldSimple w:instr="REF DD">
      <w:r>
        <w:rPr>
          <w:noProof/>
        </w:rPr>
        <w:t>08.05.2012</w:t>
      </w:r>
    </w:fldSimple>
    <w:r>
      <w:tab/>
    </w:r>
    <w:r>
      <w:tab/>
      <w:t>Pag</w:t>
    </w:r>
    <w:r w:rsidRPr="008030FC">
      <w:t xml:space="preserve">e </w:t>
    </w:r>
    <w:fldSimple w:instr="PAGE">
      <w:r w:rsidR="00F21765">
        <w:rPr>
          <w:noProof/>
        </w:rPr>
        <w:t>1</w:t>
      </w:r>
    </w:fldSimple>
    <w:r w:rsidRPr="008030FC">
      <w:t xml:space="preserve"> </w:t>
    </w:r>
    <w:r>
      <w:t xml:space="preserve">of </w:t>
    </w:r>
    <w:fldSimple w:instr="NUMPAGES ">
      <w:r w:rsidR="00F21765">
        <w:rPr>
          <w:noProof/>
        </w:rPr>
        <w:t>1</w:t>
      </w:r>
    </w:fldSimple>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F3B3D" w:rsidRDefault="00FF3B3D">
    <w:pPr>
      <w:tabs>
        <w:tab w:val="left" w:pos="0"/>
        <w:tab w:val="left" w:pos="720"/>
        <w:tab w:val="left" w:pos="1440"/>
        <w:tab w:val="left" w:pos="2160"/>
        <w:tab w:val="left" w:pos="2880"/>
        <w:tab w:val="left" w:pos="3600"/>
        <w:tab w:val="left" w:pos="4320"/>
      </w:tabs>
      <w:spacing w:line="240" w:lineRule="atLeast"/>
      <w:ind w:left="360"/>
      <w:jc w:val="cen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F21765" w:rsidRDefault="00F21765">
      <w:r>
        <w:separator/>
      </w:r>
    </w:p>
  </w:footnote>
  <w:footnote w:type="continuationSeparator" w:id="0">
    <w:p w:rsidR="00F21765" w:rsidRDefault="00F21765">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F3B3D" w:rsidRDefault="00FF3B3D" w:rsidP="00E47832">
    <w:pPr>
      <w:pStyle w:val="Header"/>
      <w:tabs>
        <w:tab w:val="clear" w:pos="7938"/>
        <w:tab w:val="right" w:pos="9356"/>
      </w:tabs>
    </w:pPr>
    <w:r>
      <w:rPr>
        <w:b/>
        <w:noProof/>
      </w:rPr>
      <w:fldChar w:fldCharType="begin"/>
    </w:r>
    <w:r>
      <w:rPr>
        <w:b/>
        <w:noProof/>
      </w:rPr>
      <w:instrText>REF</w:instrText>
    </w:r>
    <w:r>
      <w:rPr>
        <w:noProof/>
      </w:rPr>
      <w:instrText xml:space="preserve"> project \* CHARFORMAT</w:instrText>
    </w:r>
    <w:r>
      <w:rPr>
        <w:b/>
        <w:noProof/>
      </w:rPr>
      <w:fldChar w:fldCharType="separate"/>
    </w:r>
    <w:r w:rsidRPr="00FF3B3D">
      <w:rPr>
        <w:b/>
        <w:noProof/>
      </w:rPr>
      <w:t>SPECCHIO</w:t>
    </w:r>
    <w:r>
      <w:rPr>
        <w:b/>
        <w:noProof/>
      </w:rPr>
      <w:fldChar w:fldCharType="end"/>
    </w:r>
    <w:r>
      <w:rPr>
        <w:lang w:val="en-US"/>
      </w:rPr>
      <w:t xml:space="preserve"> </w:t>
    </w:r>
    <w:r>
      <w:rPr>
        <w:lang w:val="en-US"/>
      </w:rPr>
      <w:fldChar w:fldCharType="begin"/>
    </w:r>
    <w:r>
      <w:rPr>
        <w:lang w:val="en-US"/>
      </w:rPr>
      <w:instrText>IF partproject = "" "" "/ "</w:instrText>
    </w:r>
    <w:r>
      <w:rPr>
        <w:lang w:val="en-US"/>
      </w:rPr>
      <w:fldChar w:fldCharType="end"/>
    </w:r>
    <w:r>
      <w:tab/>
    </w:r>
    <w:fldSimple w:instr=" REF DOC_TITLE \* CHARFORMAT ">
      <w:r>
        <w:t>User Guide</w:t>
      </w:r>
    </w:fldSimple>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F3B3D" w:rsidRDefault="00FF3B3D">
    <w:pPr>
      <w:framePr w:w="3255" w:h="992" w:wrap="notBeside" w:vAnchor="text" w:hAnchor="margin" w:y="1"/>
    </w:pPr>
  </w:p>
  <w:p w:rsidR="00FF3B3D" w:rsidRDefault="00FF3B3D">
    <w:pPr>
      <w:framePr w:w="3255" w:h="992" w:wrap="notBeside" w:vAnchor="text" w:hAnchor="margin" w:y="1"/>
    </w:pPr>
  </w:p>
  <w:p w:rsidR="00FF3B3D" w:rsidRDefault="00FF3B3D">
    <w:pPr>
      <w:rPr>
        <w:sz w:val="28"/>
        <w:szCs w:val="28"/>
      </w:rPr>
    </w:pPr>
    <w:r>
      <w:rPr>
        <w:sz w:val="28"/>
        <w:szCs w:val="28"/>
      </w:rPr>
      <w:t>Remote Sensing Laboratories</w:t>
    </w:r>
  </w:p>
  <w:p w:rsidR="00FF3B3D" w:rsidRDefault="00FF3B3D">
    <w:pPr>
      <w:rPr>
        <w:sz w:val="28"/>
        <w:szCs w:val="28"/>
      </w:rPr>
    </w:pPr>
    <w:r>
      <w:rPr>
        <w:sz w:val="28"/>
        <w:szCs w:val="28"/>
      </w:rPr>
      <w:t>Department of Geography</w:t>
    </w:r>
  </w:p>
  <w:p w:rsidR="00FF3B3D" w:rsidRPr="00192611" w:rsidRDefault="00FF3B3D">
    <w:pPr>
      <w:rPr>
        <w:sz w:val="28"/>
        <w:szCs w:val="28"/>
      </w:rPr>
    </w:pPr>
    <w:r>
      <w:rPr>
        <w:sz w:val="28"/>
        <w:szCs w:val="28"/>
      </w:rPr>
      <w:t>University of Zurich</w:t>
    </w:r>
  </w:p>
  <w:p w:rsidR="00FF3B3D" w:rsidRDefault="00FF3B3D">
    <w:pPr>
      <w:rPr>
        <w:sz w:val="36"/>
      </w:rPr>
    </w:pPr>
  </w:p>
  <w:p w:rsidR="00FF3B3D" w:rsidRDefault="00FF3B3D">
    <w:pPr>
      <w:jc w:val="right"/>
      <w:rPr>
        <w:noProof/>
      </w:rPr>
    </w:pPr>
    <w:r>
      <w:rPr>
        <w:b/>
        <w:noProof/>
      </w:rPr>
      <w:fldChar w:fldCharType="begin"/>
    </w:r>
    <w:r>
      <w:rPr>
        <w:b/>
        <w:noProof/>
      </w:rPr>
      <w:instrText>REF</w:instrText>
    </w:r>
    <w:r>
      <w:rPr>
        <w:noProof/>
      </w:rPr>
      <w:instrText xml:space="preserve"> project \* CHARFORMAT</w:instrText>
    </w:r>
    <w:r>
      <w:rPr>
        <w:b/>
        <w:noProof/>
      </w:rPr>
      <w:fldChar w:fldCharType="separate"/>
    </w:r>
    <w:r w:rsidRPr="00FF3B3D">
      <w:rPr>
        <w:b/>
        <w:noProof/>
      </w:rPr>
      <w:t>SPECCHIO</w:t>
    </w:r>
    <w:r>
      <w:rPr>
        <w:b/>
        <w:noProof/>
      </w:rPr>
      <w:fldChar w:fldCharType="end"/>
    </w:r>
  </w:p>
  <w:p w:rsidR="00FF3B3D" w:rsidRDefault="00FF3B3D">
    <w:pPr>
      <w:pBdr>
        <w:bottom w:val="single" w:sz="6" w:space="1" w:color="auto"/>
      </w:pBdr>
      <w:rPr>
        <w:sz w:val="28"/>
      </w:rP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FB"/>
    <w:multiLevelType w:val="multilevel"/>
    <w:tmpl w:val="458807F6"/>
    <w:lvl w:ilvl="0">
      <w:start w:val="1"/>
      <w:numFmt w:val="decimal"/>
      <w:pStyle w:val="Heading1"/>
      <w:lvlText w:val="%1"/>
      <w:lvlJc w:val="left"/>
      <w:pPr>
        <w:ind w:left="0" w:firstLine="0"/>
      </w:pPr>
      <w:rPr>
        <w:rFonts w:hint="default"/>
      </w:rPr>
    </w:lvl>
    <w:lvl w:ilvl="1">
      <w:start w:val="1"/>
      <w:numFmt w:val="decimal"/>
      <w:pStyle w:val="Heading2"/>
      <w:lvlText w:val="%1.%2"/>
      <w:lvlJc w:val="left"/>
      <w:pPr>
        <w:ind w:left="0" w:firstLine="0"/>
      </w:pPr>
      <w:rPr>
        <w:rFonts w:hint="default"/>
      </w:rPr>
    </w:lvl>
    <w:lvl w:ilvl="2">
      <w:start w:val="1"/>
      <w:numFmt w:val="decimal"/>
      <w:pStyle w:val="Heading3"/>
      <w:lvlText w:val="%1.%2.%3"/>
      <w:lvlJc w:val="left"/>
      <w:pPr>
        <w:ind w:left="0" w:firstLine="0"/>
      </w:pPr>
      <w:rPr>
        <w:rFonts w:hint="default"/>
      </w:rPr>
    </w:lvl>
    <w:lvl w:ilvl="3">
      <w:start w:val="1"/>
      <w:numFmt w:val="decimal"/>
      <w:pStyle w:val="Heading4"/>
      <w:lvlText w:val="%1.%2.%3.%4"/>
      <w:lvlJc w:val="left"/>
      <w:pPr>
        <w:ind w:left="0" w:firstLine="0"/>
      </w:pPr>
      <w:rPr>
        <w:rFonts w:hint="default"/>
      </w:rPr>
    </w:lvl>
    <w:lvl w:ilvl="4">
      <w:start w:val="1"/>
      <w:numFmt w:val="decimal"/>
      <w:pStyle w:val="Heading5"/>
      <w:lvlText w:val="%1.%2.%3.%4.%5"/>
      <w:lvlJc w:val="left"/>
      <w:pPr>
        <w:ind w:left="0" w:firstLine="0"/>
      </w:pPr>
      <w:rPr>
        <w:rFonts w:hint="default"/>
      </w:rPr>
    </w:lvl>
    <w:lvl w:ilvl="5">
      <w:start w:val="1"/>
      <w:numFmt w:val="decimal"/>
      <w:pStyle w:val="Heading6"/>
      <w:lvlText w:val="%1.%2.%3.%4.%5.%6"/>
      <w:lvlJc w:val="left"/>
      <w:pPr>
        <w:ind w:left="0" w:firstLine="0"/>
      </w:pPr>
      <w:rPr>
        <w:rFonts w:hint="default"/>
      </w:rPr>
    </w:lvl>
    <w:lvl w:ilvl="6">
      <w:start w:val="1"/>
      <w:numFmt w:val="decimal"/>
      <w:pStyle w:val="Heading7"/>
      <w:lvlText w:val="%1.%2.%3.%4.%5.%6.%7"/>
      <w:lvlJc w:val="left"/>
      <w:pPr>
        <w:ind w:left="0" w:firstLine="0"/>
      </w:pPr>
      <w:rPr>
        <w:rFonts w:hint="default"/>
      </w:rPr>
    </w:lvl>
    <w:lvl w:ilvl="7">
      <w:start w:val="1"/>
      <w:numFmt w:val="decimal"/>
      <w:pStyle w:val="Heading8"/>
      <w:lvlText w:val="%1.%2.%3.%4.%5.%6.%7.%8"/>
      <w:lvlJc w:val="left"/>
      <w:pPr>
        <w:ind w:left="0" w:firstLine="0"/>
      </w:pPr>
      <w:rPr>
        <w:rFonts w:hint="default"/>
      </w:rPr>
    </w:lvl>
    <w:lvl w:ilvl="8">
      <w:start w:val="1"/>
      <w:numFmt w:val="decimal"/>
      <w:pStyle w:val="Heading9"/>
      <w:lvlText w:val="%1.%2.%3.%4.%5.%6.%7.%8.%9"/>
      <w:lvlJc w:val="left"/>
      <w:pPr>
        <w:ind w:left="0" w:firstLine="0"/>
      </w:pPr>
      <w:rPr>
        <w:rFonts w:hint="default"/>
      </w:rPr>
    </w:lvl>
  </w:abstractNum>
  <w:abstractNum w:abstractNumId="1">
    <w:nsid w:val="035F7677"/>
    <w:multiLevelType w:val="hybridMultilevel"/>
    <w:tmpl w:val="082249FA"/>
    <w:lvl w:ilvl="0" w:tplc="7B92EBAE">
      <w:start w:val="1"/>
      <w:numFmt w:val="upperLetter"/>
      <w:pStyle w:val="Appendix1"/>
      <w:lvlText w:val="Appendix %1: "/>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nsid w:val="03A159E9"/>
    <w:multiLevelType w:val="multilevel"/>
    <w:tmpl w:val="F594DE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1045653A"/>
    <w:multiLevelType w:val="multilevel"/>
    <w:tmpl w:val="633C94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12E219B5"/>
    <w:multiLevelType w:val="multilevel"/>
    <w:tmpl w:val="AF70F0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170265BC"/>
    <w:multiLevelType w:val="multilevel"/>
    <w:tmpl w:val="2EF258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18A8163E"/>
    <w:multiLevelType w:val="hybridMultilevel"/>
    <w:tmpl w:val="F874346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nsid w:val="38430F79"/>
    <w:multiLevelType w:val="multilevel"/>
    <w:tmpl w:val="958A40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41186FD7"/>
    <w:multiLevelType w:val="hybridMultilevel"/>
    <w:tmpl w:val="B878557E"/>
    <w:lvl w:ilvl="0" w:tplc="0610FEA0">
      <w:start w:val="1"/>
      <w:numFmt w:val="bullet"/>
      <w:lvlText w:val="□"/>
      <w:lvlJc w:val="left"/>
      <w:pPr>
        <w:tabs>
          <w:tab w:val="num" w:pos="1080"/>
        </w:tabs>
        <w:ind w:left="1080" w:hanging="360"/>
      </w:pPr>
      <w:rPr>
        <w:rFonts w:ascii="Courier New" w:hAnsi="Courier New" w:hint="default"/>
      </w:rPr>
    </w:lvl>
    <w:lvl w:ilvl="1" w:tplc="04090003" w:tentative="1">
      <w:start w:val="1"/>
      <w:numFmt w:val="bullet"/>
      <w:lvlText w:val="o"/>
      <w:lvlJc w:val="left"/>
      <w:pPr>
        <w:tabs>
          <w:tab w:val="num" w:pos="1440"/>
        </w:tabs>
        <w:ind w:left="1440" w:hanging="360"/>
      </w:pPr>
      <w:rPr>
        <w:rFonts w:ascii="Courier New" w:hAnsi="Courier New" w:cs="Lucida Console"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Lucida Console"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Lucida Console"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9">
    <w:nsid w:val="45DA0115"/>
    <w:multiLevelType w:val="multilevel"/>
    <w:tmpl w:val="3C96C3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nsid w:val="47AF56F9"/>
    <w:multiLevelType w:val="hybridMultilevel"/>
    <w:tmpl w:val="2102A692"/>
    <w:lvl w:ilvl="0" w:tplc="A1C20210">
      <w:start w:val="1"/>
      <w:numFmt w:val="decimal"/>
      <w:pStyle w:val="Numbered"/>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1">
    <w:nsid w:val="480120B5"/>
    <w:multiLevelType w:val="hybridMultilevel"/>
    <w:tmpl w:val="06F66D20"/>
    <w:lvl w:ilvl="0" w:tplc="0C090001">
      <w:start w:val="1"/>
      <w:numFmt w:val="bullet"/>
      <w:lvlText w:val=""/>
      <w:lvlJc w:val="left"/>
      <w:pPr>
        <w:ind w:left="1429" w:hanging="360"/>
      </w:pPr>
      <w:rPr>
        <w:rFonts w:ascii="Symbol" w:hAnsi="Symbol" w:hint="default"/>
      </w:rPr>
    </w:lvl>
    <w:lvl w:ilvl="1" w:tplc="0C090003" w:tentative="1">
      <w:start w:val="1"/>
      <w:numFmt w:val="bullet"/>
      <w:lvlText w:val="o"/>
      <w:lvlJc w:val="left"/>
      <w:pPr>
        <w:ind w:left="2149" w:hanging="360"/>
      </w:pPr>
      <w:rPr>
        <w:rFonts w:ascii="Courier New" w:hAnsi="Courier New" w:cs="Courier New" w:hint="default"/>
      </w:rPr>
    </w:lvl>
    <w:lvl w:ilvl="2" w:tplc="0C090005" w:tentative="1">
      <w:start w:val="1"/>
      <w:numFmt w:val="bullet"/>
      <w:lvlText w:val=""/>
      <w:lvlJc w:val="left"/>
      <w:pPr>
        <w:ind w:left="2869" w:hanging="360"/>
      </w:pPr>
      <w:rPr>
        <w:rFonts w:ascii="Wingdings" w:hAnsi="Wingdings" w:hint="default"/>
      </w:rPr>
    </w:lvl>
    <w:lvl w:ilvl="3" w:tplc="0C090001" w:tentative="1">
      <w:start w:val="1"/>
      <w:numFmt w:val="bullet"/>
      <w:lvlText w:val=""/>
      <w:lvlJc w:val="left"/>
      <w:pPr>
        <w:ind w:left="3589" w:hanging="360"/>
      </w:pPr>
      <w:rPr>
        <w:rFonts w:ascii="Symbol" w:hAnsi="Symbol" w:hint="default"/>
      </w:rPr>
    </w:lvl>
    <w:lvl w:ilvl="4" w:tplc="0C090003" w:tentative="1">
      <w:start w:val="1"/>
      <w:numFmt w:val="bullet"/>
      <w:lvlText w:val="o"/>
      <w:lvlJc w:val="left"/>
      <w:pPr>
        <w:ind w:left="4309" w:hanging="360"/>
      </w:pPr>
      <w:rPr>
        <w:rFonts w:ascii="Courier New" w:hAnsi="Courier New" w:cs="Courier New" w:hint="default"/>
      </w:rPr>
    </w:lvl>
    <w:lvl w:ilvl="5" w:tplc="0C090005" w:tentative="1">
      <w:start w:val="1"/>
      <w:numFmt w:val="bullet"/>
      <w:lvlText w:val=""/>
      <w:lvlJc w:val="left"/>
      <w:pPr>
        <w:ind w:left="5029" w:hanging="360"/>
      </w:pPr>
      <w:rPr>
        <w:rFonts w:ascii="Wingdings" w:hAnsi="Wingdings" w:hint="default"/>
      </w:rPr>
    </w:lvl>
    <w:lvl w:ilvl="6" w:tplc="0C090001" w:tentative="1">
      <w:start w:val="1"/>
      <w:numFmt w:val="bullet"/>
      <w:lvlText w:val=""/>
      <w:lvlJc w:val="left"/>
      <w:pPr>
        <w:ind w:left="5749" w:hanging="360"/>
      </w:pPr>
      <w:rPr>
        <w:rFonts w:ascii="Symbol" w:hAnsi="Symbol" w:hint="default"/>
      </w:rPr>
    </w:lvl>
    <w:lvl w:ilvl="7" w:tplc="0C090003" w:tentative="1">
      <w:start w:val="1"/>
      <w:numFmt w:val="bullet"/>
      <w:lvlText w:val="o"/>
      <w:lvlJc w:val="left"/>
      <w:pPr>
        <w:ind w:left="6469" w:hanging="360"/>
      </w:pPr>
      <w:rPr>
        <w:rFonts w:ascii="Courier New" w:hAnsi="Courier New" w:cs="Courier New" w:hint="default"/>
      </w:rPr>
    </w:lvl>
    <w:lvl w:ilvl="8" w:tplc="0C090005" w:tentative="1">
      <w:start w:val="1"/>
      <w:numFmt w:val="bullet"/>
      <w:lvlText w:val=""/>
      <w:lvlJc w:val="left"/>
      <w:pPr>
        <w:ind w:left="7189" w:hanging="360"/>
      </w:pPr>
      <w:rPr>
        <w:rFonts w:ascii="Wingdings" w:hAnsi="Wingdings" w:hint="default"/>
      </w:rPr>
    </w:lvl>
  </w:abstractNum>
  <w:abstractNum w:abstractNumId="12">
    <w:nsid w:val="5CD05B2F"/>
    <w:multiLevelType w:val="multilevel"/>
    <w:tmpl w:val="E30CD6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nsid w:val="63F04CEA"/>
    <w:multiLevelType w:val="hybridMultilevel"/>
    <w:tmpl w:val="5DD64DD2"/>
    <w:lvl w:ilvl="0" w:tplc="5BCC20DE">
      <w:start w:val="1"/>
      <w:numFmt w:val="bullet"/>
      <w:lvlText w:val="-"/>
      <w:lvlJc w:val="left"/>
      <w:pPr>
        <w:ind w:left="720" w:hanging="360"/>
      </w:pPr>
      <w:rPr>
        <w:rFonts w:ascii="Arial" w:eastAsia="Times New Roman" w:hAnsi="Arial"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678A768B"/>
    <w:multiLevelType w:val="hybridMultilevel"/>
    <w:tmpl w:val="38EE573A"/>
    <w:lvl w:ilvl="0" w:tplc="D084DF56">
      <w:start w:val="1"/>
      <w:numFmt w:val="bullet"/>
      <w:pStyle w:val="ListParagraph"/>
      <w:lvlText w:val="□"/>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698B59EA"/>
    <w:multiLevelType w:val="hybridMultilevel"/>
    <w:tmpl w:val="EB6E974E"/>
    <w:lvl w:ilvl="0" w:tplc="FA541F94">
      <w:start w:val="1"/>
      <w:numFmt w:val="bullet"/>
      <w:pStyle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nsid w:val="6CAD6AEB"/>
    <w:multiLevelType w:val="multilevel"/>
    <w:tmpl w:val="EE9452DC"/>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8"/>
  </w:num>
  <w:num w:numId="3">
    <w:abstractNumId w:val="13"/>
  </w:num>
  <w:num w:numId="4">
    <w:abstractNumId w:val="14"/>
  </w:num>
  <w:num w:numId="5">
    <w:abstractNumId w:val="15"/>
  </w:num>
  <w:num w:numId="6">
    <w:abstractNumId w:val="16"/>
  </w:num>
  <w:num w:numId="7">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10"/>
    <w:lvlOverride w:ilvl="0">
      <w:startOverride w:val="1"/>
    </w:lvlOverride>
  </w:num>
  <w:num w:numId="9">
    <w:abstractNumId w:val="6"/>
  </w:num>
  <w:num w:numId="10">
    <w:abstractNumId w:val="9"/>
  </w:num>
  <w:num w:numId="11">
    <w:abstractNumId w:val="2"/>
  </w:num>
  <w:num w:numId="12">
    <w:abstractNumId w:val="12"/>
  </w:num>
  <w:num w:numId="13">
    <w:abstractNumId w:val="4"/>
  </w:num>
  <w:num w:numId="14">
    <w:abstractNumId w:val="7"/>
  </w:num>
  <w:num w:numId="15">
    <w:abstractNumId w:val="5"/>
  </w:num>
  <w:num w:numId="16">
    <w:abstractNumId w:val="3"/>
  </w:num>
  <w:num w:numId="17">
    <w:abstractNumId w:val="11"/>
  </w:num>
  <w:num w:numId="18">
    <w:abstractNumId w:val="10"/>
  </w:num>
  <w:num w:numId="19">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1"/>
  </w:num>
  <w:numIdMacAtCleanup w:val="17"/>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val="bestFit" w:percent="133"/>
  <w:printFractionalCharacterWidth/>
  <w:embedSystemFonts/>
  <w:activeWritingStyle w:appName="MSWord" w:lang="en-GB" w:vendorID="8" w:dllVersion="513" w:checkStyle="1"/>
  <w:activeWritingStyle w:appName="MSWord" w:lang="en-US" w:vendorID="8" w:dllVersion="513" w:checkStyle="1"/>
  <w:activeWritingStyle w:appName="MSWord" w:lang="de-DE" w:vendorID="9" w:dllVersion="512" w:checkStyle="1"/>
  <w:activeWritingStyle w:appName="MSWord" w:lang="en-AU" w:vendorID="8" w:dllVersion="513" w:checkStyle="1"/>
  <w:attachedTemplate r:id="rId1"/>
  <w:stylePaneFormatFilter w:val="1028"/>
  <w:stylePaneSortMethod w:val="0000"/>
  <w:revisionView w:markup="0"/>
  <w:doNotTrackMoves/>
  <w:defaultTabStop w:val="709"/>
  <w:hyphenationZone w:val="425"/>
  <w:doNotHyphenateCaps/>
  <w:drawingGridHorizontalSpacing w:val="181"/>
  <w:drawingGridVerticalSpacing w:val="181"/>
  <w:displayHorizontalDrawingGridEvery w:val="0"/>
  <w:displayVerticalDrawingGridEvery w:val="0"/>
  <w:doNotUseMarginsForDrawingGridOrigin/>
  <w:drawingGridVerticalOrigin w:val="1985"/>
  <w:doNotShadeFormData/>
  <w:noPunctuationKerning/>
  <w:characterSpacingControl w:val="doNotCompress"/>
  <w:savePreviewPicture/>
  <w:hdrShapeDefaults>
    <o:shapedefaults v:ext="edit" spidmax="39938">
      <o:colormru v:ext="edit" colors="#f4f3ec"/>
      <o:colormenu v:ext="edit" fillcolor="#f4f3ec" strokecolor="#00b0f0"/>
    </o:shapedefaults>
  </w:hdrShapeDefaults>
  <w:footnotePr>
    <w:footnote w:id="-1"/>
    <w:footnote w:id="0"/>
  </w:footnotePr>
  <w:endnotePr>
    <w:endnote w:id="-1"/>
    <w:endnote w:id="0"/>
  </w:endnotePr>
  <w:compat/>
  <w:docVars>
    <w:docVar w:name="EN.InstantFormat" w:val="&lt;ENInstantFormat&gt;&lt;Enabled&gt;1&lt;/Enabled&gt;&lt;ScanUnformatted&gt;1&lt;/ScanUnformatted&gt;&lt;ScanChanges&gt;1&lt;/ScanChanges&gt;&lt;/ENInstantFormat&gt;"/>
    <w:docVar w:name="EN.Layout" w:val="&lt;ENLayout&gt;&lt;Style&gt;Annotated&lt;/Style&gt;&lt;LeftDelim&gt;{&lt;/LeftDelim&gt;&lt;RightDelim&gt;}&lt;/RightDelim&gt;&lt;FontName&gt;Arial&lt;/FontName&gt;&lt;FontSize&gt;10&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RemoteSensingReferences-Converted.enl&lt;/item&gt;&lt;/Libraries&gt;&lt;/ENLibraries&gt;"/>
  </w:docVars>
  <w:rsids>
    <w:rsidRoot w:val="00942C4D"/>
    <w:rsid w:val="0000247B"/>
    <w:rsid w:val="00002A01"/>
    <w:rsid w:val="00003B59"/>
    <w:rsid w:val="00010092"/>
    <w:rsid w:val="00011779"/>
    <w:rsid w:val="00015032"/>
    <w:rsid w:val="00016B67"/>
    <w:rsid w:val="00016E20"/>
    <w:rsid w:val="00017673"/>
    <w:rsid w:val="000255E5"/>
    <w:rsid w:val="00027485"/>
    <w:rsid w:val="0003320B"/>
    <w:rsid w:val="0003650F"/>
    <w:rsid w:val="000400EA"/>
    <w:rsid w:val="00041695"/>
    <w:rsid w:val="00042627"/>
    <w:rsid w:val="00043400"/>
    <w:rsid w:val="00043D2A"/>
    <w:rsid w:val="00052300"/>
    <w:rsid w:val="00052D06"/>
    <w:rsid w:val="000548B3"/>
    <w:rsid w:val="0006292A"/>
    <w:rsid w:val="00062D77"/>
    <w:rsid w:val="00065836"/>
    <w:rsid w:val="00065A8E"/>
    <w:rsid w:val="00066298"/>
    <w:rsid w:val="00066384"/>
    <w:rsid w:val="00067105"/>
    <w:rsid w:val="0007175F"/>
    <w:rsid w:val="0007393B"/>
    <w:rsid w:val="0007482B"/>
    <w:rsid w:val="000758C5"/>
    <w:rsid w:val="00075C80"/>
    <w:rsid w:val="000774F2"/>
    <w:rsid w:val="0008201A"/>
    <w:rsid w:val="000838C4"/>
    <w:rsid w:val="00085B0D"/>
    <w:rsid w:val="00086FDC"/>
    <w:rsid w:val="000874EE"/>
    <w:rsid w:val="000877F1"/>
    <w:rsid w:val="000905CA"/>
    <w:rsid w:val="00090A5F"/>
    <w:rsid w:val="000959EF"/>
    <w:rsid w:val="0009755C"/>
    <w:rsid w:val="000A07A9"/>
    <w:rsid w:val="000A0BF5"/>
    <w:rsid w:val="000B0A45"/>
    <w:rsid w:val="000B187D"/>
    <w:rsid w:val="000B2148"/>
    <w:rsid w:val="000B2A90"/>
    <w:rsid w:val="000B40E5"/>
    <w:rsid w:val="000B723E"/>
    <w:rsid w:val="000C0B06"/>
    <w:rsid w:val="000C3727"/>
    <w:rsid w:val="000C4344"/>
    <w:rsid w:val="000C5874"/>
    <w:rsid w:val="000D0BD0"/>
    <w:rsid w:val="000E3E59"/>
    <w:rsid w:val="000E40B8"/>
    <w:rsid w:val="000E7DFA"/>
    <w:rsid w:val="000F1F04"/>
    <w:rsid w:val="000F2D03"/>
    <w:rsid w:val="000F38DD"/>
    <w:rsid w:val="000F4192"/>
    <w:rsid w:val="000F5133"/>
    <w:rsid w:val="001034D0"/>
    <w:rsid w:val="00103802"/>
    <w:rsid w:val="00103D92"/>
    <w:rsid w:val="00104037"/>
    <w:rsid w:val="001043BF"/>
    <w:rsid w:val="00104909"/>
    <w:rsid w:val="00104C68"/>
    <w:rsid w:val="00105693"/>
    <w:rsid w:val="00106B3F"/>
    <w:rsid w:val="00106BCD"/>
    <w:rsid w:val="00114347"/>
    <w:rsid w:val="001176EE"/>
    <w:rsid w:val="00121DE8"/>
    <w:rsid w:val="0012487E"/>
    <w:rsid w:val="00125A0E"/>
    <w:rsid w:val="00126294"/>
    <w:rsid w:val="001265C9"/>
    <w:rsid w:val="001310CE"/>
    <w:rsid w:val="001329BB"/>
    <w:rsid w:val="001337AF"/>
    <w:rsid w:val="00133A34"/>
    <w:rsid w:val="001361E8"/>
    <w:rsid w:val="00141131"/>
    <w:rsid w:val="001417E3"/>
    <w:rsid w:val="0014777F"/>
    <w:rsid w:val="00151B64"/>
    <w:rsid w:val="00152B61"/>
    <w:rsid w:val="00153AAA"/>
    <w:rsid w:val="00155FA4"/>
    <w:rsid w:val="001572A2"/>
    <w:rsid w:val="00157B6F"/>
    <w:rsid w:val="00161874"/>
    <w:rsid w:val="00163196"/>
    <w:rsid w:val="00163936"/>
    <w:rsid w:val="001761E4"/>
    <w:rsid w:val="001810F6"/>
    <w:rsid w:val="0018135B"/>
    <w:rsid w:val="00182987"/>
    <w:rsid w:val="001846DE"/>
    <w:rsid w:val="00184B5A"/>
    <w:rsid w:val="00185AD4"/>
    <w:rsid w:val="001866F7"/>
    <w:rsid w:val="0019048D"/>
    <w:rsid w:val="00190D9D"/>
    <w:rsid w:val="00195485"/>
    <w:rsid w:val="00195F1E"/>
    <w:rsid w:val="001A05D9"/>
    <w:rsid w:val="001A3AD1"/>
    <w:rsid w:val="001A42EB"/>
    <w:rsid w:val="001B1819"/>
    <w:rsid w:val="001B3A12"/>
    <w:rsid w:val="001B6174"/>
    <w:rsid w:val="001C5A74"/>
    <w:rsid w:val="001C6618"/>
    <w:rsid w:val="001D236D"/>
    <w:rsid w:val="001D26D4"/>
    <w:rsid w:val="001D57A4"/>
    <w:rsid w:val="001E298F"/>
    <w:rsid w:val="001E3B63"/>
    <w:rsid w:val="001E5C3C"/>
    <w:rsid w:val="001E65B1"/>
    <w:rsid w:val="001F51CB"/>
    <w:rsid w:val="001F5344"/>
    <w:rsid w:val="001F5FAB"/>
    <w:rsid w:val="00204599"/>
    <w:rsid w:val="002047CA"/>
    <w:rsid w:val="00204DEB"/>
    <w:rsid w:val="00205E4B"/>
    <w:rsid w:val="00207647"/>
    <w:rsid w:val="002100B4"/>
    <w:rsid w:val="00212F46"/>
    <w:rsid w:val="00213E8E"/>
    <w:rsid w:val="00214C9E"/>
    <w:rsid w:val="002162D7"/>
    <w:rsid w:val="002175E1"/>
    <w:rsid w:val="002237E8"/>
    <w:rsid w:val="00224EB6"/>
    <w:rsid w:val="0022783A"/>
    <w:rsid w:val="00227A50"/>
    <w:rsid w:val="00233900"/>
    <w:rsid w:val="00235191"/>
    <w:rsid w:val="002415EF"/>
    <w:rsid w:val="00243D76"/>
    <w:rsid w:val="00244E28"/>
    <w:rsid w:val="00245A33"/>
    <w:rsid w:val="00254A05"/>
    <w:rsid w:val="00255BE8"/>
    <w:rsid w:val="0025635E"/>
    <w:rsid w:val="002574CB"/>
    <w:rsid w:val="002601B8"/>
    <w:rsid w:val="002618F4"/>
    <w:rsid w:val="002645A6"/>
    <w:rsid w:val="002677CF"/>
    <w:rsid w:val="00267C8A"/>
    <w:rsid w:val="002767D2"/>
    <w:rsid w:val="00281427"/>
    <w:rsid w:val="0028286B"/>
    <w:rsid w:val="00283170"/>
    <w:rsid w:val="00284DC7"/>
    <w:rsid w:val="0029065B"/>
    <w:rsid w:val="0029326D"/>
    <w:rsid w:val="002935FF"/>
    <w:rsid w:val="002943C3"/>
    <w:rsid w:val="002979B3"/>
    <w:rsid w:val="002A04DB"/>
    <w:rsid w:val="002A0FFE"/>
    <w:rsid w:val="002A3F98"/>
    <w:rsid w:val="002A413C"/>
    <w:rsid w:val="002A47FD"/>
    <w:rsid w:val="002B10D8"/>
    <w:rsid w:val="002B31FB"/>
    <w:rsid w:val="002B5ED5"/>
    <w:rsid w:val="002C0B19"/>
    <w:rsid w:val="002C1A9A"/>
    <w:rsid w:val="002E1EF5"/>
    <w:rsid w:val="002E2195"/>
    <w:rsid w:val="002E2FCF"/>
    <w:rsid w:val="002E3320"/>
    <w:rsid w:val="002E478E"/>
    <w:rsid w:val="002F155E"/>
    <w:rsid w:val="002F3529"/>
    <w:rsid w:val="002F47D9"/>
    <w:rsid w:val="002F5F99"/>
    <w:rsid w:val="00300FF1"/>
    <w:rsid w:val="00305207"/>
    <w:rsid w:val="00306258"/>
    <w:rsid w:val="0030705E"/>
    <w:rsid w:val="00317107"/>
    <w:rsid w:val="00321296"/>
    <w:rsid w:val="00323D79"/>
    <w:rsid w:val="00323FF2"/>
    <w:rsid w:val="003266A3"/>
    <w:rsid w:val="003279C8"/>
    <w:rsid w:val="00334C91"/>
    <w:rsid w:val="00334E6C"/>
    <w:rsid w:val="00335C2A"/>
    <w:rsid w:val="00337E91"/>
    <w:rsid w:val="00340BAD"/>
    <w:rsid w:val="00343430"/>
    <w:rsid w:val="00343837"/>
    <w:rsid w:val="00345724"/>
    <w:rsid w:val="00346654"/>
    <w:rsid w:val="003472B9"/>
    <w:rsid w:val="003479CF"/>
    <w:rsid w:val="00350C84"/>
    <w:rsid w:val="00353125"/>
    <w:rsid w:val="00355DEE"/>
    <w:rsid w:val="003579B4"/>
    <w:rsid w:val="00362A26"/>
    <w:rsid w:val="00363277"/>
    <w:rsid w:val="003669B0"/>
    <w:rsid w:val="00366B54"/>
    <w:rsid w:val="00366E7F"/>
    <w:rsid w:val="0037075B"/>
    <w:rsid w:val="00371016"/>
    <w:rsid w:val="003732DD"/>
    <w:rsid w:val="003738CB"/>
    <w:rsid w:val="00373F1D"/>
    <w:rsid w:val="00374F9E"/>
    <w:rsid w:val="00383DF6"/>
    <w:rsid w:val="00384FF3"/>
    <w:rsid w:val="00392B0B"/>
    <w:rsid w:val="0039469A"/>
    <w:rsid w:val="003963DF"/>
    <w:rsid w:val="00396B9D"/>
    <w:rsid w:val="003A363C"/>
    <w:rsid w:val="003B0D44"/>
    <w:rsid w:val="003B10F3"/>
    <w:rsid w:val="003B29B2"/>
    <w:rsid w:val="003C512E"/>
    <w:rsid w:val="003C6FD2"/>
    <w:rsid w:val="003C7A3D"/>
    <w:rsid w:val="003D22A1"/>
    <w:rsid w:val="003D425A"/>
    <w:rsid w:val="003D4CCB"/>
    <w:rsid w:val="003E1A4A"/>
    <w:rsid w:val="003E3549"/>
    <w:rsid w:val="003E508C"/>
    <w:rsid w:val="003E55CD"/>
    <w:rsid w:val="003E6F8A"/>
    <w:rsid w:val="003F3FD3"/>
    <w:rsid w:val="00400B52"/>
    <w:rsid w:val="00401AFC"/>
    <w:rsid w:val="004030A7"/>
    <w:rsid w:val="0040574B"/>
    <w:rsid w:val="00410625"/>
    <w:rsid w:val="00410FC7"/>
    <w:rsid w:val="00413DFD"/>
    <w:rsid w:val="0041732C"/>
    <w:rsid w:val="0041783A"/>
    <w:rsid w:val="0042046F"/>
    <w:rsid w:val="00424291"/>
    <w:rsid w:val="00425801"/>
    <w:rsid w:val="00425ABF"/>
    <w:rsid w:val="00430506"/>
    <w:rsid w:val="004309AF"/>
    <w:rsid w:val="0043189B"/>
    <w:rsid w:val="00432D97"/>
    <w:rsid w:val="00434083"/>
    <w:rsid w:val="0043642F"/>
    <w:rsid w:val="00436BD9"/>
    <w:rsid w:val="00436FF7"/>
    <w:rsid w:val="00440864"/>
    <w:rsid w:val="00446582"/>
    <w:rsid w:val="00453EF9"/>
    <w:rsid w:val="00453FEC"/>
    <w:rsid w:val="004567B8"/>
    <w:rsid w:val="00462F12"/>
    <w:rsid w:val="00464FFC"/>
    <w:rsid w:val="0046580D"/>
    <w:rsid w:val="00465B0A"/>
    <w:rsid w:val="004668D3"/>
    <w:rsid w:val="00470481"/>
    <w:rsid w:val="004704E6"/>
    <w:rsid w:val="004710EB"/>
    <w:rsid w:val="00471317"/>
    <w:rsid w:val="00475196"/>
    <w:rsid w:val="004755CE"/>
    <w:rsid w:val="004831E0"/>
    <w:rsid w:val="00484682"/>
    <w:rsid w:val="00486B4A"/>
    <w:rsid w:val="00487FDD"/>
    <w:rsid w:val="00490031"/>
    <w:rsid w:val="0049064B"/>
    <w:rsid w:val="00493D72"/>
    <w:rsid w:val="00493F81"/>
    <w:rsid w:val="004961F4"/>
    <w:rsid w:val="00497214"/>
    <w:rsid w:val="004A1EC4"/>
    <w:rsid w:val="004A2EFA"/>
    <w:rsid w:val="004A6C50"/>
    <w:rsid w:val="004B4EE6"/>
    <w:rsid w:val="004B60CF"/>
    <w:rsid w:val="004C1EF1"/>
    <w:rsid w:val="004C390A"/>
    <w:rsid w:val="004C44BF"/>
    <w:rsid w:val="004C4C99"/>
    <w:rsid w:val="004D7399"/>
    <w:rsid w:val="004D7992"/>
    <w:rsid w:val="004E081F"/>
    <w:rsid w:val="004E177D"/>
    <w:rsid w:val="004E1B59"/>
    <w:rsid w:val="004E6ED6"/>
    <w:rsid w:val="004F2365"/>
    <w:rsid w:val="004F362E"/>
    <w:rsid w:val="004F3F9E"/>
    <w:rsid w:val="004F4C4C"/>
    <w:rsid w:val="004F63CC"/>
    <w:rsid w:val="004F6E0E"/>
    <w:rsid w:val="005017F4"/>
    <w:rsid w:val="00502B31"/>
    <w:rsid w:val="005035EE"/>
    <w:rsid w:val="00506408"/>
    <w:rsid w:val="00506562"/>
    <w:rsid w:val="005077C8"/>
    <w:rsid w:val="00510BC2"/>
    <w:rsid w:val="005124E2"/>
    <w:rsid w:val="0051485C"/>
    <w:rsid w:val="0051611C"/>
    <w:rsid w:val="005208AE"/>
    <w:rsid w:val="005220B7"/>
    <w:rsid w:val="00522234"/>
    <w:rsid w:val="005335E3"/>
    <w:rsid w:val="005346B8"/>
    <w:rsid w:val="00535A21"/>
    <w:rsid w:val="00540712"/>
    <w:rsid w:val="00547F47"/>
    <w:rsid w:val="005504A7"/>
    <w:rsid w:val="00555090"/>
    <w:rsid w:val="005565BF"/>
    <w:rsid w:val="00556D60"/>
    <w:rsid w:val="00561BB8"/>
    <w:rsid w:val="00562076"/>
    <w:rsid w:val="00564907"/>
    <w:rsid w:val="00565AD3"/>
    <w:rsid w:val="005679CD"/>
    <w:rsid w:val="00567E0A"/>
    <w:rsid w:val="00567E19"/>
    <w:rsid w:val="00570C60"/>
    <w:rsid w:val="00570F5B"/>
    <w:rsid w:val="00572C58"/>
    <w:rsid w:val="005731B1"/>
    <w:rsid w:val="005755A6"/>
    <w:rsid w:val="005771D5"/>
    <w:rsid w:val="00577470"/>
    <w:rsid w:val="00577A95"/>
    <w:rsid w:val="0058197E"/>
    <w:rsid w:val="005829C3"/>
    <w:rsid w:val="00586F67"/>
    <w:rsid w:val="0058707C"/>
    <w:rsid w:val="00587DC2"/>
    <w:rsid w:val="0059008C"/>
    <w:rsid w:val="0059520E"/>
    <w:rsid w:val="0059560A"/>
    <w:rsid w:val="00595C57"/>
    <w:rsid w:val="0059682B"/>
    <w:rsid w:val="00596CF3"/>
    <w:rsid w:val="005970EC"/>
    <w:rsid w:val="00597208"/>
    <w:rsid w:val="00597A3B"/>
    <w:rsid w:val="005A0497"/>
    <w:rsid w:val="005A0AA1"/>
    <w:rsid w:val="005A1D9F"/>
    <w:rsid w:val="005A36AA"/>
    <w:rsid w:val="005A3762"/>
    <w:rsid w:val="005A4139"/>
    <w:rsid w:val="005B1A36"/>
    <w:rsid w:val="005B1A98"/>
    <w:rsid w:val="005B3AA3"/>
    <w:rsid w:val="005B4723"/>
    <w:rsid w:val="005C4A9F"/>
    <w:rsid w:val="005C51AF"/>
    <w:rsid w:val="005C5F65"/>
    <w:rsid w:val="005C6A98"/>
    <w:rsid w:val="005D0F20"/>
    <w:rsid w:val="005D2792"/>
    <w:rsid w:val="005D455F"/>
    <w:rsid w:val="005D7D09"/>
    <w:rsid w:val="005E1014"/>
    <w:rsid w:val="005E5DF0"/>
    <w:rsid w:val="005E66DA"/>
    <w:rsid w:val="005F1B81"/>
    <w:rsid w:val="005F48C4"/>
    <w:rsid w:val="006018AC"/>
    <w:rsid w:val="00604510"/>
    <w:rsid w:val="00606196"/>
    <w:rsid w:val="0061012D"/>
    <w:rsid w:val="00612627"/>
    <w:rsid w:val="006208C5"/>
    <w:rsid w:val="006251A9"/>
    <w:rsid w:val="00625CA9"/>
    <w:rsid w:val="00626EB4"/>
    <w:rsid w:val="00630C6D"/>
    <w:rsid w:val="00632319"/>
    <w:rsid w:val="00632DB7"/>
    <w:rsid w:val="00633AC3"/>
    <w:rsid w:val="0063523C"/>
    <w:rsid w:val="00635D4E"/>
    <w:rsid w:val="0063684B"/>
    <w:rsid w:val="00653690"/>
    <w:rsid w:val="006565CC"/>
    <w:rsid w:val="006577FD"/>
    <w:rsid w:val="006600FE"/>
    <w:rsid w:val="00660EEC"/>
    <w:rsid w:val="00663B55"/>
    <w:rsid w:val="00666C33"/>
    <w:rsid w:val="00667AA2"/>
    <w:rsid w:val="006716AF"/>
    <w:rsid w:val="00675431"/>
    <w:rsid w:val="00675E21"/>
    <w:rsid w:val="006820AE"/>
    <w:rsid w:val="00682910"/>
    <w:rsid w:val="00684366"/>
    <w:rsid w:val="00684760"/>
    <w:rsid w:val="00685AE0"/>
    <w:rsid w:val="00686E40"/>
    <w:rsid w:val="00694B62"/>
    <w:rsid w:val="00697DE9"/>
    <w:rsid w:val="006A3C4B"/>
    <w:rsid w:val="006A683F"/>
    <w:rsid w:val="006A6865"/>
    <w:rsid w:val="006A68C3"/>
    <w:rsid w:val="006B0A5F"/>
    <w:rsid w:val="006B1C0D"/>
    <w:rsid w:val="006B202C"/>
    <w:rsid w:val="006B202D"/>
    <w:rsid w:val="006B299A"/>
    <w:rsid w:val="006B29D5"/>
    <w:rsid w:val="006B3C7E"/>
    <w:rsid w:val="006B4F6F"/>
    <w:rsid w:val="006B5382"/>
    <w:rsid w:val="006B60CC"/>
    <w:rsid w:val="006B71A0"/>
    <w:rsid w:val="006B7D47"/>
    <w:rsid w:val="006C44F0"/>
    <w:rsid w:val="006C4689"/>
    <w:rsid w:val="006C5233"/>
    <w:rsid w:val="006C5C8E"/>
    <w:rsid w:val="006C6358"/>
    <w:rsid w:val="006C7C40"/>
    <w:rsid w:val="006D1BDC"/>
    <w:rsid w:val="006D270E"/>
    <w:rsid w:val="006D42F9"/>
    <w:rsid w:val="006D46BF"/>
    <w:rsid w:val="006E0394"/>
    <w:rsid w:val="006E03D5"/>
    <w:rsid w:val="006E1590"/>
    <w:rsid w:val="006E169B"/>
    <w:rsid w:val="006E1BD3"/>
    <w:rsid w:val="006E4D6F"/>
    <w:rsid w:val="006E67E1"/>
    <w:rsid w:val="006E6A31"/>
    <w:rsid w:val="006E74A3"/>
    <w:rsid w:val="006F0D43"/>
    <w:rsid w:val="006F3D36"/>
    <w:rsid w:val="006F3D58"/>
    <w:rsid w:val="006F5275"/>
    <w:rsid w:val="006F6ED8"/>
    <w:rsid w:val="0070020F"/>
    <w:rsid w:val="007026B3"/>
    <w:rsid w:val="00704DAA"/>
    <w:rsid w:val="0070569E"/>
    <w:rsid w:val="0070613F"/>
    <w:rsid w:val="00712354"/>
    <w:rsid w:val="007124BD"/>
    <w:rsid w:val="0071295D"/>
    <w:rsid w:val="00715565"/>
    <w:rsid w:val="0072114F"/>
    <w:rsid w:val="0072146A"/>
    <w:rsid w:val="007221BB"/>
    <w:rsid w:val="00723D0B"/>
    <w:rsid w:val="00733DC8"/>
    <w:rsid w:val="00734122"/>
    <w:rsid w:val="007362C3"/>
    <w:rsid w:val="0074641B"/>
    <w:rsid w:val="00746914"/>
    <w:rsid w:val="00746BC8"/>
    <w:rsid w:val="007521AC"/>
    <w:rsid w:val="00755DF8"/>
    <w:rsid w:val="00756DC2"/>
    <w:rsid w:val="007576C5"/>
    <w:rsid w:val="00763F24"/>
    <w:rsid w:val="0076705D"/>
    <w:rsid w:val="007674AF"/>
    <w:rsid w:val="007725A9"/>
    <w:rsid w:val="00775FF4"/>
    <w:rsid w:val="00787DD8"/>
    <w:rsid w:val="00792893"/>
    <w:rsid w:val="00792B27"/>
    <w:rsid w:val="0079332C"/>
    <w:rsid w:val="007937A4"/>
    <w:rsid w:val="00794634"/>
    <w:rsid w:val="0079636E"/>
    <w:rsid w:val="007A07DA"/>
    <w:rsid w:val="007A25D6"/>
    <w:rsid w:val="007A535E"/>
    <w:rsid w:val="007A6986"/>
    <w:rsid w:val="007B0B88"/>
    <w:rsid w:val="007B1E7E"/>
    <w:rsid w:val="007B2B28"/>
    <w:rsid w:val="007B39B1"/>
    <w:rsid w:val="007B4B5E"/>
    <w:rsid w:val="007B6B63"/>
    <w:rsid w:val="007B7944"/>
    <w:rsid w:val="007C3697"/>
    <w:rsid w:val="007C3917"/>
    <w:rsid w:val="007C553E"/>
    <w:rsid w:val="007C74A6"/>
    <w:rsid w:val="007C7A03"/>
    <w:rsid w:val="007D21B7"/>
    <w:rsid w:val="007D38E4"/>
    <w:rsid w:val="007D3A20"/>
    <w:rsid w:val="007D716F"/>
    <w:rsid w:val="007E1FC7"/>
    <w:rsid w:val="007E356B"/>
    <w:rsid w:val="007E3CAA"/>
    <w:rsid w:val="00802E63"/>
    <w:rsid w:val="008030FC"/>
    <w:rsid w:val="0080606B"/>
    <w:rsid w:val="0080641E"/>
    <w:rsid w:val="00813A30"/>
    <w:rsid w:val="00814C36"/>
    <w:rsid w:val="008160AA"/>
    <w:rsid w:val="00816E24"/>
    <w:rsid w:val="00816EF8"/>
    <w:rsid w:val="00817D9F"/>
    <w:rsid w:val="00820FEB"/>
    <w:rsid w:val="00821621"/>
    <w:rsid w:val="00821767"/>
    <w:rsid w:val="008247F3"/>
    <w:rsid w:val="0082538C"/>
    <w:rsid w:val="00826104"/>
    <w:rsid w:val="00826992"/>
    <w:rsid w:val="00826997"/>
    <w:rsid w:val="00831986"/>
    <w:rsid w:val="00834A06"/>
    <w:rsid w:val="00837240"/>
    <w:rsid w:val="00842401"/>
    <w:rsid w:val="00843353"/>
    <w:rsid w:val="00844696"/>
    <w:rsid w:val="00845E2B"/>
    <w:rsid w:val="00850938"/>
    <w:rsid w:val="00851208"/>
    <w:rsid w:val="0085295B"/>
    <w:rsid w:val="008646FA"/>
    <w:rsid w:val="00871B4A"/>
    <w:rsid w:val="00871DD0"/>
    <w:rsid w:val="00872665"/>
    <w:rsid w:val="008756B5"/>
    <w:rsid w:val="008761BA"/>
    <w:rsid w:val="00882459"/>
    <w:rsid w:val="00883C59"/>
    <w:rsid w:val="00883EFC"/>
    <w:rsid w:val="00884B44"/>
    <w:rsid w:val="00885422"/>
    <w:rsid w:val="008906D5"/>
    <w:rsid w:val="00893B8C"/>
    <w:rsid w:val="00896861"/>
    <w:rsid w:val="00897F15"/>
    <w:rsid w:val="008A1618"/>
    <w:rsid w:val="008A45EC"/>
    <w:rsid w:val="008A560C"/>
    <w:rsid w:val="008A6C82"/>
    <w:rsid w:val="008B1E14"/>
    <w:rsid w:val="008B24AF"/>
    <w:rsid w:val="008B6239"/>
    <w:rsid w:val="008B737E"/>
    <w:rsid w:val="008C1AD7"/>
    <w:rsid w:val="008C4474"/>
    <w:rsid w:val="008C71D1"/>
    <w:rsid w:val="008D2A2E"/>
    <w:rsid w:val="008D35F2"/>
    <w:rsid w:val="008D475E"/>
    <w:rsid w:val="008D53AA"/>
    <w:rsid w:val="008D7CDE"/>
    <w:rsid w:val="008E2F3C"/>
    <w:rsid w:val="008E7AF5"/>
    <w:rsid w:val="008F0F80"/>
    <w:rsid w:val="008F153A"/>
    <w:rsid w:val="008F2BEE"/>
    <w:rsid w:val="008F5EC8"/>
    <w:rsid w:val="008F6155"/>
    <w:rsid w:val="008F7525"/>
    <w:rsid w:val="00900805"/>
    <w:rsid w:val="009070A4"/>
    <w:rsid w:val="00916CBE"/>
    <w:rsid w:val="0092185F"/>
    <w:rsid w:val="00923E7C"/>
    <w:rsid w:val="009241AD"/>
    <w:rsid w:val="0093363B"/>
    <w:rsid w:val="009427C7"/>
    <w:rsid w:val="00942C4D"/>
    <w:rsid w:val="00943F95"/>
    <w:rsid w:val="00945FEF"/>
    <w:rsid w:val="00947C9E"/>
    <w:rsid w:val="0095151A"/>
    <w:rsid w:val="00952667"/>
    <w:rsid w:val="00953B21"/>
    <w:rsid w:val="00955CB6"/>
    <w:rsid w:val="00961B4D"/>
    <w:rsid w:val="00963352"/>
    <w:rsid w:val="00965234"/>
    <w:rsid w:val="0096594F"/>
    <w:rsid w:val="009707CA"/>
    <w:rsid w:val="00971090"/>
    <w:rsid w:val="00971581"/>
    <w:rsid w:val="009730D0"/>
    <w:rsid w:val="009750E6"/>
    <w:rsid w:val="00983FCA"/>
    <w:rsid w:val="00984AA8"/>
    <w:rsid w:val="00986EE7"/>
    <w:rsid w:val="00987223"/>
    <w:rsid w:val="0098760F"/>
    <w:rsid w:val="00990009"/>
    <w:rsid w:val="0099484C"/>
    <w:rsid w:val="00997BC7"/>
    <w:rsid w:val="009A1936"/>
    <w:rsid w:val="009B1029"/>
    <w:rsid w:val="009B58A3"/>
    <w:rsid w:val="009B73BB"/>
    <w:rsid w:val="009C478F"/>
    <w:rsid w:val="009D1966"/>
    <w:rsid w:val="009D1F99"/>
    <w:rsid w:val="009D3992"/>
    <w:rsid w:val="009D39DD"/>
    <w:rsid w:val="009D60A0"/>
    <w:rsid w:val="009D718F"/>
    <w:rsid w:val="009D7C8A"/>
    <w:rsid w:val="009E1785"/>
    <w:rsid w:val="009E2A7E"/>
    <w:rsid w:val="009E3299"/>
    <w:rsid w:val="009E32F3"/>
    <w:rsid w:val="009E495C"/>
    <w:rsid w:val="009E5D25"/>
    <w:rsid w:val="009E617F"/>
    <w:rsid w:val="009E664E"/>
    <w:rsid w:val="009E7491"/>
    <w:rsid w:val="009E74E0"/>
    <w:rsid w:val="009F280F"/>
    <w:rsid w:val="009F32F4"/>
    <w:rsid w:val="009F3DA1"/>
    <w:rsid w:val="009F4DC0"/>
    <w:rsid w:val="009F581D"/>
    <w:rsid w:val="009F5A15"/>
    <w:rsid w:val="009F7636"/>
    <w:rsid w:val="00A0057F"/>
    <w:rsid w:val="00A00BB6"/>
    <w:rsid w:val="00A028F3"/>
    <w:rsid w:val="00A07700"/>
    <w:rsid w:val="00A112F9"/>
    <w:rsid w:val="00A1725D"/>
    <w:rsid w:val="00A17CED"/>
    <w:rsid w:val="00A20C5B"/>
    <w:rsid w:val="00A20DB0"/>
    <w:rsid w:val="00A20F34"/>
    <w:rsid w:val="00A21EE2"/>
    <w:rsid w:val="00A23C3C"/>
    <w:rsid w:val="00A24446"/>
    <w:rsid w:val="00A24CE0"/>
    <w:rsid w:val="00A250FC"/>
    <w:rsid w:val="00A27014"/>
    <w:rsid w:val="00A27BFD"/>
    <w:rsid w:val="00A3077B"/>
    <w:rsid w:val="00A307F9"/>
    <w:rsid w:val="00A30980"/>
    <w:rsid w:val="00A30B2D"/>
    <w:rsid w:val="00A41FBF"/>
    <w:rsid w:val="00A4209F"/>
    <w:rsid w:val="00A42ED3"/>
    <w:rsid w:val="00A44F61"/>
    <w:rsid w:val="00A47AC6"/>
    <w:rsid w:val="00A538D7"/>
    <w:rsid w:val="00A56EA7"/>
    <w:rsid w:val="00A5797A"/>
    <w:rsid w:val="00A64B00"/>
    <w:rsid w:val="00A67D74"/>
    <w:rsid w:val="00A7040E"/>
    <w:rsid w:val="00A72EB1"/>
    <w:rsid w:val="00A7583F"/>
    <w:rsid w:val="00A773DA"/>
    <w:rsid w:val="00A820A5"/>
    <w:rsid w:val="00A83169"/>
    <w:rsid w:val="00A83379"/>
    <w:rsid w:val="00A83C86"/>
    <w:rsid w:val="00A84EA9"/>
    <w:rsid w:val="00A855D7"/>
    <w:rsid w:val="00A859F2"/>
    <w:rsid w:val="00A863FC"/>
    <w:rsid w:val="00A910C2"/>
    <w:rsid w:val="00A924E3"/>
    <w:rsid w:val="00A93CFC"/>
    <w:rsid w:val="00A94FF9"/>
    <w:rsid w:val="00A96224"/>
    <w:rsid w:val="00A9779B"/>
    <w:rsid w:val="00A97BC0"/>
    <w:rsid w:val="00AA263D"/>
    <w:rsid w:val="00AA303E"/>
    <w:rsid w:val="00AA3AE1"/>
    <w:rsid w:val="00AA4F39"/>
    <w:rsid w:val="00AA6770"/>
    <w:rsid w:val="00AA7DCE"/>
    <w:rsid w:val="00AB5EB9"/>
    <w:rsid w:val="00AB6502"/>
    <w:rsid w:val="00AC2052"/>
    <w:rsid w:val="00AC30B0"/>
    <w:rsid w:val="00AC5289"/>
    <w:rsid w:val="00AD7DC6"/>
    <w:rsid w:val="00AE0AA7"/>
    <w:rsid w:val="00AE5E75"/>
    <w:rsid w:val="00AE7011"/>
    <w:rsid w:val="00AE7034"/>
    <w:rsid w:val="00AF2B93"/>
    <w:rsid w:val="00AF35D7"/>
    <w:rsid w:val="00AF572A"/>
    <w:rsid w:val="00AF5843"/>
    <w:rsid w:val="00AF6F5F"/>
    <w:rsid w:val="00B00687"/>
    <w:rsid w:val="00B11938"/>
    <w:rsid w:val="00B1220E"/>
    <w:rsid w:val="00B14219"/>
    <w:rsid w:val="00B14507"/>
    <w:rsid w:val="00B31C64"/>
    <w:rsid w:val="00B31CB1"/>
    <w:rsid w:val="00B35F44"/>
    <w:rsid w:val="00B36474"/>
    <w:rsid w:val="00B36FEA"/>
    <w:rsid w:val="00B371C0"/>
    <w:rsid w:val="00B40030"/>
    <w:rsid w:val="00B41D28"/>
    <w:rsid w:val="00B43B0C"/>
    <w:rsid w:val="00B456AC"/>
    <w:rsid w:val="00B465C8"/>
    <w:rsid w:val="00B51F53"/>
    <w:rsid w:val="00B5325A"/>
    <w:rsid w:val="00B551A6"/>
    <w:rsid w:val="00B56183"/>
    <w:rsid w:val="00B61E92"/>
    <w:rsid w:val="00B67287"/>
    <w:rsid w:val="00B73AF7"/>
    <w:rsid w:val="00B75000"/>
    <w:rsid w:val="00B81795"/>
    <w:rsid w:val="00B84820"/>
    <w:rsid w:val="00B84CD6"/>
    <w:rsid w:val="00B85C2C"/>
    <w:rsid w:val="00B91ACB"/>
    <w:rsid w:val="00B91FA5"/>
    <w:rsid w:val="00B93C94"/>
    <w:rsid w:val="00B94047"/>
    <w:rsid w:val="00B952B6"/>
    <w:rsid w:val="00B95604"/>
    <w:rsid w:val="00B970D4"/>
    <w:rsid w:val="00BA0289"/>
    <w:rsid w:val="00BA3445"/>
    <w:rsid w:val="00BA50A2"/>
    <w:rsid w:val="00BA52FB"/>
    <w:rsid w:val="00BA6294"/>
    <w:rsid w:val="00BA639B"/>
    <w:rsid w:val="00BA72CF"/>
    <w:rsid w:val="00BB33C3"/>
    <w:rsid w:val="00BB36B5"/>
    <w:rsid w:val="00BB4B7C"/>
    <w:rsid w:val="00BB5008"/>
    <w:rsid w:val="00BC1169"/>
    <w:rsid w:val="00BC3E3B"/>
    <w:rsid w:val="00BC40D2"/>
    <w:rsid w:val="00BC4E01"/>
    <w:rsid w:val="00BD07DD"/>
    <w:rsid w:val="00BD19C4"/>
    <w:rsid w:val="00BD2572"/>
    <w:rsid w:val="00BD39A8"/>
    <w:rsid w:val="00BD4D89"/>
    <w:rsid w:val="00BD5323"/>
    <w:rsid w:val="00BE014B"/>
    <w:rsid w:val="00BE1D96"/>
    <w:rsid w:val="00BE262F"/>
    <w:rsid w:val="00BE3829"/>
    <w:rsid w:val="00BE6811"/>
    <w:rsid w:val="00BF0F6A"/>
    <w:rsid w:val="00BF1132"/>
    <w:rsid w:val="00BF34E0"/>
    <w:rsid w:val="00BF5413"/>
    <w:rsid w:val="00C03008"/>
    <w:rsid w:val="00C034E8"/>
    <w:rsid w:val="00C03D2A"/>
    <w:rsid w:val="00C047DD"/>
    <w:rsid w:val="00C074B4"/>
    <w:rsid w:val="00C079B0"/>
    <w:rsid w:val="00C07DC8"/>
    <w:rsid w:val="00C129D4"/>
    <w:rsid w:val="00C20C86"/>
    <w:rsid w:val="00C21A53"/>
    <w:rsid w:val="00C23794"/>
    <w:rsid w:val="00C2626C"/>
    <w:rsid w:val="00C2752A"/>
    <w:rsid w:val="00C3023B"/>
    <w:rsid w:val="00C303D9"/>
    <w:rsid w:val="00C33177"/>
    <w:rsid w:val="00C356CB"/>
    <w:rsid w:val="00C41199"/>
    <w:rsid w:val="00C448CA"/>
    <w:rsid w:val="00C46CE2"/>
    <w:rsid w:val="00C479EA"/>
    <w:rsid w:val="00C51056"/>
    <w:rsid w:val="00C5121B"/>
    <w:rsid w:val="00C56EC3"/>
    <w:rsid w:val="00C65B76"/>
    <w:rsid w:val="00C65D61"/>
    <w:rsid w:val="00C65FA5"/>
    <w:rsid w:val="00C670E2"/>
    <w:rsid w:val="00C671CF"/>
    <w:rsid w:val="00C705A6"/>
    <w:rsid w:val="00C7255F"/>
    <w:rsid w:val="00C73A8E"/>
    <w:rsid w:val="00C82A81"/>
    <w:rsid w:val="00C83101"/>
    <w:rsid w:val="00C8775B"/>
    <w:rsid w:val="00C90EF8"/>
    <w:rsid w:val="00C91308"/>
    <w:rsid w:val="00C91334"/>
    <w:rsid w:val="00C9189A"/>
    <w:rsid w:val="00C91EDE"/>
    <w:rsid w:val="00C966DC"/>
    <w:rsid w:val="00C96D90"/>
    <w:rsid w:val="00C9728B"/>
    <w:rsid w:val="00C974FC"/>
    <w:rsid w:val="00CA0697"/>
    <w:rsid w:val="00CA0DFA"/>
    <w:rsid w:val="00CA10E5"/>
    <w:rsid w:val="00CA7400"/>
    <w:rsid w:val="00CB191B"/>
    <w:rsid w:val="00CB1FEC"/>
    <w:rsid w:val="00CB28A6"/>
    <w:rsid w:val="00CB39EE"/>
    <w:rsid w:val="00CB4748"/>
    <w:rsid w:val="00CB5C40"/>
    <w:rsid w:val="00CC1762"/>
    <w:rsid w:val="00CC2457"/>
    <w:rsid w:val="00CC29F0"/>
    <w:rsid w:val="00CC337F"/>
    <w:rsid w:val="00CC34B9"/>
    <w:rsid w:val="00CC3D88"/>
    <w:rsid w:val="00CC549B"/>
    <w:rsid w:val="00CC5B09"/>
    <w:rsid w:val="00CC6173"/>
    <w:rsid w:val="00CC7819"/>
    <w:rsid w:val="00CC7C86"/>
    <w:rsid w:val="00CC7FBD"/>
    <w:rsid w:val="00CD0730"/>
    <w:rsid w:val="00CD22EF"/>
    <w:rsid w:val="00CE038C"/>
    <w:rsid w:val="00CE068F"/>
    <w:rsid w:val="00CE2DCF"/>
    <w:rsid w:val="00CE3F4D"/>
    <w:rsid w:val="00CE67ED"/>
    <w:rsid w:val="00CE6833"/>
    <w:rsid w:val="00CE752C"/>
    <w:rsid w:val="00CF19AD"/>
    <w:rsid w:val="00CF1FB4"/>
    <w:rsid w:val="00CF7394"/>
    <w:rsid w:val="00CF7D38"/>
    <w:rsid w:val="00D0301C"/>
    <w:rsid w:val="00D04BE3"/>
    <w:rsid w:val="00D05FBE"/>
    <w:rsid w:val="00D0611E"/>
    <w:rsid w:val="00D0645C"/>
    <w:rsid w:val="00D07FCC"/>
    <w:rsid w:val="00D104CC"/>
    <w:rsid w:val="00D13A0A"/>
    <w:rsid w:val="00D148B5"/>
    <w:rsid w:val="00D15EB7"/>
    <w:rsid w:val="00D20521"/>
    <w:rsid w:val="00D211B8"/>
    <w:rsid w:val="00D23C16"/>
    <w:rsid w:val="00D269FB"/>
    <w:rsid w:val="00D301D6"/>
    <w:rsid w:val="00D31B9F"/>
    <w:rsid w:val="00D3641C"/>
    <w:rsid w:val="00D40134"/>
    <w:rsid w:val="00D4123C"/>
    <w:rsid w:val="00D50C98"/>
    <w:rsid w:val="00D51283"/>
    <w:rsid w:val="00D546F3"/>
    <w:rsid w:val="00D54ADA"/>
    <w:rsid w:val="00D61320"/>
    <w:rsid w:val="00D63F99"/>
    <w:rsid w:val="00D642A9"/>
    <w:rsid w:val="00D64BD7"/>
    <w:rsid w:val="00D703EC"/>
    <w:rsid w:val="00D70C99"/>
    <w:rsid w:val="00D726AB"/>
    <w:rsid w:val="00D73FA4"/>
    <w:rsid w:val="00D778C5"/>
    <w:rsid w:val="00D823A1"/>
    <w:rsid w:val="00D84FA6"/>
    <w:rsid w:val="00D859B9"/>
    <w:rsid w:val="00D8645A"/>
    <w:rsid w:val="00D93CA9"/>
    <w:rsid w:val="00DA189D"/>
    <w:rsid w:val="00DA2F77"/>
    <w:rsid w:val="00DA4DBD"/>
    <w:rsid w:val="00DA5322"/>
    <w:rsid w:val="00DA6DBD"/>
    <w:rsid w:val="00DA78FC"/>
    <w:rsid w:val="00DA7E70"/>
    <w:rsid w:val="00DB127A"/>
    <w:rsid w:val="00DB5CD4"/>
    <w:rsid w:val="00DB790B"/>
    <w:rsid w:val="00DC1E70"/>
    <w:rsid w:val="00DC3EFF"/>
    <w:rsid w:val="00DD05B2"/>
    <w:rsid w:val="00DD1AAB"/>
    <w:rsid w:val="00DD3363"/>
    <w:rsid w:val="00DD4F3E"/>
    <w:rsid w:val="00DD57E2"/>
    <w:rsid w:val="00DE3175"/>
    <w:rsid w:val="00DE46F1"/>
    <w:rsid w:val="00DE62B9"/>
    <w:rsid w:val="00DE6EE9"/>
    <w:rsid w:val="00DE79D5"/>
    <w:rsid w:val="00DF0182"/>
    <w:rsid w:val="00DF05E8"/>
    <w:rsid w:val="00DF0B18"/>
    <w:rsid w:val="00DF64F5"/>
    <w:rsid w:val="00DF6BD7"/>
    <w:rsid w:val="00DF7E97"/>
    <w:rsid w:val="00E0577E"/>
    <w:rsid w:val="00E05B19"/>
    <w:rsid w:val="00E07339"/>
    <w:rsid w:val="00E10B55"/>
    <w:rsid w:val="00E10D8B"/>
    <w:rsid w:val="00E1158C"/>
    <w:rsid w:val="00E12A44"/>
    <w:rsid w:val="00E13241"/>
    <w:rsid w:val="00E158C7"/>
    <w:rsid w:val="00E15C69"/>
    <w:rsid w:val="00E15F2C"/>
    <w:rsid w:val="00E16CEA"/>
    <w:rsid w:val="00E23CAC"/>
    <w:rsid w:val="00E23E1F"/>
    <w:rsid w:val="00E2514C"/>
    <w:rsid w:val="00E26635"/>
    <w:rsid w:val="00E323F1"/>
    <w:rsid w:val="00E360A5"/>
    <w:rsid w:val="00E36270"/>
    <w:rsid w:val="00E36F51"/>
    <w:rsid w:val="00E443B4"/>
    <w:rsid w:val="00E44769"/>
    <w:rsid w:val="00E47832"/>
    <w:rsid w:val="00E5047C"/>
    <w:rsid w:val="00E51617"/>
    <w:rsid w:val="00E535AD"/>
    <w:rsid w:val="00E56406"/>
    <w:rsid w:val="00E57A84"/>
    <w:rsid w:val="00E6022A"/>
    <w:rsid w:val="00E61747"/>
    <w:rsid w:val="00E67DCB"/>
    <w:rsid w:val="00E70263"/>
    <w:rsid w:val="00E707A8"/>
    <w:rsid w:val="00E74C65"/>
    <w:rsid w:val="00E75709"/>
    <w:rsid w:val="00E76D09"/>
    <w:rsid w:val="00E8099F"/>
    <w:rsid w:val="00E81BC4"/>
    <w:rsid w:val="00E82895"/>
    <w:rsid w:val="00E87672"/>
    <w:rsid w:val="00E900AA"/>
    <w:rsid w:val="00E9051F"/>
    <w:rsid w:val="00E9221B"/>
    <w:rsid w:val="00E92E2C"/>
    <w:rsid w:val="00E9540C"/>
    <w:rsid w:val="00E97B4D"/>
    <w:rsid w:val="00EA65AC"/>
    <w:rsid w:val="00EB05CD"/>
    <w:rsid w:val="00EB49E0"/>
    <w:rsid w:val="00EB6A5D"/>
    <w:rsid w:val="00EB6CBB"/>
    <w:rsid w:val="00EC00C7"/>
    <w:rsid w:val="00EC1BAF"/>
    <w:rsid w:val="00EC5677"/>
    <w:rsid w:val="00EC5FA4"/>
    <w:rsid w:val="00EC7A09"/>
    <w:rsid w:val="00ED21BA"/>
    <w:rsid w:val="00ED2D41"/>
    <w:rsid w:val="00ED44E6"/>
    <w:rsid w:val="00ED49E4"/>
    <w:rsid w:val="00ED55EC"/>
    <w:rsid w:val="00ED6903"/>
    <w:rsid w:val="00EE3CA4"/>
    <w:rsid w:val="00EE466C"/>
    <w:rsid w:val="00EF3153"/>
    <w:rsid w:val="00EF4628"/>
    <w:rsid w:val="00EF5480"/>
    <w:rsid w:val="00EF56D8"/>
    <w:rsid w:val="00EF5FC8"/>
    <w:rsid w:val="00EF6F70"/>
    <w:rsid w:val="00F0052E"/>
    <w:rsid w:val="00F03167"/>
    <w:rsid w:val="00F04290"/>
    <w:rsid w:val="00F045C8"/>
    <w:rsid w:val="00F05D62"/>
    <w:rsid w:val="00F068AE"/>
    <w:rsid w:val="00F0728C"/>
    <w:rsid w:val="00F13C34"/>
    <w:rsid w:val="00F14D8B"/>
    <w:rsid w:val="00F20CD9"/>
    <w:rsid w:val="00F2157F"/>
    <w:rsid w:val="00F21765"/>
    <w:rsid w:val="00F21869"/>
    <w:rsid w:val="00F2338E"/>
    <w:rsid w:val="00F2371D"/>
    <w:rsid w:val="00F2409D"/>
    <w:rsid w:val="00F24CD1"/>
    <w:rsid w:val="00F2621B"/>
    <w:rsid w:val="00F268F7"/>
    <w:rsid w:val="00F2736F"/>
    <w:rsid w:val="00F33C57"/>
    <w:rsid w:val="00F3799B"/>
    <w:rsid w:val="00F41180"/>
    <w:rsid w:val="00F4277A"/>
    <w:rsid w:val="00F442DF"/>
    <w:rsid w:val="00F50667"/>
    <w:rsid w:val="00F50956"/>
    <w:rsid w:val="00F52170"/>
    <w:rsid w:val="00F55D8A"/>
    <w:rsid w:val="00F63B50"/>
    <w:rsid w:val="00F64FE7"/>
    <w:rsid w:val="00F650F0"/>
    <w:rsid w:val="00F6559D"/>
    <w:rsid w:val="00F65C79"/>
    <w:rsid w:val="00F66DD1"/>
    <w:rsid w:val="00F7278F"/>
    <w:rsid w:val="00F73695"/>
    <w:rsid w:val="00F7610C"/>
    <w:rsid w:val="00F764C7"/>
    <w:rsid w:val="00F77254"/>
    <w:rsid w:val="00F806B4"/>
    <w:rsid w:val="00F81E4E"/>
    <w:rsid w:val="00F86C2C"/>
    <w:rsid w:val="00F86C48"/>
    <w:rsid w:val="00F90971"/>
    <w:rsid w:val="00F9247D"/>
    <w:rsid w:val="00F92AAF"/>
    <w:rsid w:val="00F94281"/>
    <w:rsid w:val="00F949A7"/>
    <w:rsid w:val="00F95093"/>
    <w:rsid w:val="00F97784"/>
    <w:rsid w:val="00FA3343"/>
    <w:rsid w:val="00FA40A6"/>
    <w:rsid w:val="00FA7684"/>
    <w:rsid w:val="00FB3BC9"/>
    <w:rsid w:val="00FB6D95"/>
    <w:rsid w:val="00FB7375"/>
    <w:rsid w:val="00FC20CD"/>
    <w:rsid w:val="00FC399C"/>
    <w:rsid w:val="00FC40BE"/>
    <w:rsid w:val="00FD3B94"/>
    <w:rsid w:val="00FD52B8"/>
    <w:rsid w:val="00FE1196"/>
    <w:rsid w:val="00FE5251"/>
    <w:rsid w:val="00FF3436"/>
    <w:rsid w:val="00FF3B3D"/>
    <w:rsid w:val="00FF4A4A"/>
    <w:rsid w:val="00FF7036"/>
    <w:rsid w:val="00FF7125"/>
  </w:rsids>
  <m:mathPr>
    <m:mathFont m:val="Cambria Math"/>
    <m:brkBin m:val="before"/>
    <m:brkBinSub m:val="--"/>
    <m:smallFrac/>
    <m:dispDef/>
    <m:lMargin m:val="0"/>
    <m:rMargin m:val="0"/>
    <m:defJc m:val="centerGroup"/>
    <m:wrapRight/>
    <m:intLim m:val="subSup"/>
    <m:naryLim m:val="subSup"/>
  </m:mathPr>
  <w:themeFontLang w:val="en-AU"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39938">
      <o:colormru v:ext="edit" colors="#f4f3ec"/>
      <o:colormenu v:ext="edit" fillcolor="#f4f3ec" strokecolor="#00b0f0"/>
    </o:shapedefaults>
    <o:shapelayout v:ext="edit">
      <o:idmap v:ext="edit" data="1"/>
      <o:rules v:ext="edit">
        <o:r id="V:Rule1" type="callout" idref="#_x0000_s1032"/>
        <o:r id="V:Rule4" type="callout" idref="#_x0000_s1052"/>
        <o:r id="V:Rule8" type="connector" idref="#_x0000_s1042">
          <o:proxy start="" idref="#_x0000_s1036" connectloc="4"/>
          <o:proxy end="" idref="#_x0000_s1041" connectloc="1"/>
        </o:r>
        <o:r id="V:Rule9" type="connector" idref="#_x0000_s1094">
          <o:proxy start="" idref="#_x0000_s1087" connectloc="3"/>
          <o:proxy end="" idref="#_x0000_s1093" connectloc="1"/>
        </o:r>
        <o:r id="V:Rule10" type="callout" idref="#_x0000_s1109"/>
        <o:r id="V:Rule11" type="connector" idref="#_x0000_s1051">
          <o:proxy start="" idref="#_x0000_s1047" connectloc="4"/>
          <o:proxy end="" idref="#_x0000_s1050" connectloc="1"/>
        </o:r>
        <o:r id="V:Rule12" type="connector" idref="#_x0000_s1099">
          <o:proxy start="" idref="#_x0000_s1088" connectloc="1"/>
          <o:proxy end="" idref="#_x0000_s1098" connectloc="3"/>
        </o:r>
        <o:r id="V:Rule13" type="callout" idref="#_x0000_s1114"/>
        <o:r id="V:Rule14" type="connector" idref="#_x0000_s1089">
          <o:proxy start="" idref="#_x0000_s1087" connectloc="1"/>
          <o:proxy end="" idref="#_x0000_s1088" connectloc="3"/>
        </o:r>
        <o:r id="V:Rule15" type="callout" idref="#_x0000_s1108"/>
        <o:r id="V:Rule18" type="callout" idref="#_x0000_s1160"/>
        <o:r id="V:Rule19" type="callout" idref="#_x0000_s1161"/>
        <o:r id="V:Rule20" type="callout" idref="#_x0000_s1162"/>
        <o:r id="V:Rule22" type="callout" idref="#_x0000_s1163"/>
        <o:r id="V:Rule24" type="callout" idref="#_x0000_s1168"/>
        <o:r id="V:Rule25" type="callout" idref="#_x0000_s1172"/>
        <o:r id="V:Rule26" type="callout" idref="#_x0000_s1173"/>
        <o:r id="V:Rule27" type="callout" idref="#_x0000_s1175"/>
        <o:r id="V:Rule29" type="callout" idref="#_x0000_s1209"/>
        <o:r id="V:Rule30" type="callout" idref="#_x0000_s1210"/>
        <o:r id="V:Rule32" type="callout" idref="#_x0000_s1230"/>
        <o:r id="V:Rule33" type="callout" idref="#_x0000_s1231"/>
        <o:r id="V:Rule34" type="callout" idref="#_x0000_s1232"/>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sz w:val="24"/>
        <w:szCs w:val="24"/>
        <w:lang w:val="en-GB" w:eastAsia="en-US" w:bidi="ar-SA"/>
      </w:rPr>
    </w:rPrDefault>
    <w:pPrDefault/>
  </w:docDefaults>
  <w:latentStyles w:defLockedState="0" w:defUIPriority="0" w:defSemiHidden="0" w:defUnhideWhenUsed="0" w:defQFormat="0" w:count="267">
    <w:lsdException w:name="Normal" w:qFormat="1"/>
    <w:lsdException w:name="heading 1" w:uiPriority="9"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qFormat="1"/>
    <w:lsdException w:name="Title" w:qFormat="1"/>
    <w:lsdException w:name="Default Paragraph Font" w:uiPriority="1"/>
    <w:lsdException w:name="Strong" w:uiPriority="22" w:qFormat="1"/>
    <w:lsdException w:name="Normal (Web)" w:uiPriority="99"/>
    <w:lsdException w:name="No List" w:uiPriority="99"/>
    <w:lsdException w:name="Table Grid" w:uiPriority="59"/>
    <w:lsdException w:name="List Paragraph" w:uiPriority="34" w:qFormat="1"/>
  </w:latentStyles>
  <w:style w:type="paragraph" w:default="1" w:styleId="Normal">
    <w:name w:val="Normal"/>
    <w:qFormat/>
    <w:rsid w:val="0049064B"/>
    <w:rPr>
      <w:rFonts w:ascii="Tahoma" w:hAnsi="Tahoma"/>
      <w:sz w:val="22"/>
    </w:rPr>
  </w:style>
  <w:style w:type="paragraph" w:styleId="Heading1">
    <w:name w:val="heading 1"/>
    <w:basedOn w:val="Normal"/>
    <w:next w:val="Normal"/>
    <w:link w:val="Heading1Char"/>
    <w:uiPriority w:val="9"/>
    <w:qFormat/>
    <w:rsid w:val="0080641E"/>
    <w:pPr>
      <w:keepNext/>
      <w:pageBreakBefore/>
      <w:numPr>
        <w:numId w:val="1"/>
      </w:numPr>
      <w:spacing w:after="240"/>
      <w:outlineLvl w:val="0"/>
    </w:pPr>
    <w:rPr>
      <w:b/>
      <w:sz w:val="28"/>
    </w:rPr>
  </w:style>
  <w:style w:type="paragraph" w:styleId="Heading2">
    <w:name w:val="heading 2"/>
    <w:basedOn w:val="Normal"/>
    <w:next w:val="Normal"/>
    <w:qFormat/>
    <w:rsid w:val="002D63D4"/>
    <w:pPr>
      <w:keepNext/>
      <w:numPr>
        <w:ilvl w:val="1"/>
        <w:numId w:val="1"/>
      </w:numPr>
      <w:spacing w:before="240" w:after="120"/>
      <w:outlineLvl w:val="1"/>
    </w:pPr>
    <w:rPr>
      <w:b/>
      <w:sz w:val="24"/>
    </w:rPr>
  </w:style>
  <w:style w:type="paragraph" w:styleId="Heading3">
    <w:name w:val="heading 3"/>
    <w:basedOn w:val="Normal"/>
    <w:next w:val="Normal"/>
    <w:qFormat/>
    <w:rsid w:val="00A7583F"/>
    <w:pPr>
      <w:keepNext/>
      <w:numPr>
        <w:ilvl w:val="2"/>
        <w:numId w:val="1"/>
      </w:numPr>
      <w:spacing w:before="240" w:after="120"/>
      <w:outlineLvl w:val="2"/>
    </w:pPr>
    <w:rPr>
      <w:b/>
      <w:szCs w:val="22"/>
    </w:rPr>
  </w:style>
  <w:style w:type="paragraph" w:styleId="Heading4">
    <w:name w:val="heading 4"/>
    <w:basedOn w:val="Normal"/>
    <w:next w:val="Normal"/>
    <w:qFormat/>
    <w:rsid w:val="00BE3829"/>
    <w:pPr>
      <w:keepNext/>
      <w:numPr>
        <w:ilvl w:val="3"/>
        <w:numId w:val="1"/>
      </w:numPr>
      <w:spacing w:before="240" w:after="60"/>
      <w:outlineLvl w:val="3"/>
    </w:pPr>
    <w:rPr>
      <w:i/>
    </w:rPr>
  </w:style>
  <w:style w:type="paragraph" w:styleId="Heading5">
    <w:name w:val="heading 5"/>
    <w:basedOn w:val="Normal"/>
    <w:next w:val="Normal"/>
    <w:qFormat/>
    <w:rsid w:val="0008201A"/>
    <w:pPr>
      <w:numPr>
        <w:ilvl w:val="4"/>
        <w:numId w:val="1"/>
      </w:numPr>
      <w:spacing w:before="240" w:after="60"/>
      <w:outlineLvl w:val="4"/>
    </w:pPr>
    <w:rPr>
      <w:i/>
    </w:rPr>
  </w:style>
  <w:style w:type="paragraph" w:styleId="Heading6">
    <w:name w:val="heading 6"/>
    <w:basedOn w:val="Normal"/>
    <w:next w:val="Normal"/>
    <w:qFormat/>
    <w:rsid w:val="00625CA9"/>
    <w:pPr>
      <w:numPr>
        <w:ilvl w:val="5"/>
        <w:numId w:val="1"/>
      </w:numPr>
      <w:spacing w:before="240" w:after="60"/>
      <w:outlineLvl w:val="5"/>
    </w:pPr>
    <w:rPr>
      <w:i/>
    </w:rPr>
  </w:style>
  <w:style w:type="paragraph" w:styleId="Heading7">
    <w:name w:val="heading 7"/>
    <w:basedOn w:val="Normal"/>
    <w:next w:val="Normal"/>
    <w:qFormat/>
    <w:rsid w:val="00625CA9"/>
    <w:pPr>
      <w:numPr>
        <w:ilvl w:val="6"/>
        <w:numId w:val="1"/>
      </w:numPr>
      <w:spacing w:before="240" w:after="60"/>
      <w:outlineLvl w:val="6"/>
    </w:pPr>
  </w:style>
  <w:style w:type="paragraph" w:styleId="Heading8">
    <w:name w:val="heading 8"/>
    <w:basedOn w:val="Normal"/>
    <w:next w:val="Normal"/>
    <w:qFormat/>
    <w:rsid w:val="00625CA9"/>
    <w:pPr>
      <w:numPr>
        <w:ilvl w:val="7"/>
        <w:numId w:val="1"/>
      </w:numPr>
      <w:spacing w:before="240" w:after="60"/>
      <w:outlineLvl w:val="7"/>
    </w:pPr>
    <w:rPr>
      <w:i/>
    </w:rPr>
  </w:style>
  <w:style w:type="paragraph" w:styleId="Heading9">
    <w:name w:val="heading 9"/>
    <w:basedOn w:val="Normal"/>
    <w:next w:val="Normal"/>
    <w:qFormat/>
    <w:rsid w:val="00625CA9"/>
    <w:pPr>
      <w:numPr>
        <w:ilvl w:val="8"/>
        <w:numId w:val="1"/>
      </w:numPr>
      <w:spacing w:before="240" w:after="60"/>
      <w:outlineLvl w:val="8"/>
    </w:pPr>
    <w:rPr>
      <w:i/>
      <w:sz w:val="18"/>
    </w:rPr>
  </w:style>
  <w:style w:type="character" w:default="1" w:styleId="DefaultParagraphFont">
    <w:name w:val="Default Paragraph Font"/>
    <w:uiPriority w:val="1"/>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semiHidden/>
    <w:rsid w:val="00D026F3"/>
    <w:rPr>
      <w:rFonts w:cs="Tahoma"/>
      <w:sz w:val="16"/>
      <w:szCs w:val="16"/>
    </w:rPr>
  </w:style>
  <w:style w:type="character" w:customStyle="1" w:styleId="BalloonTextChar">
    <w:name w:val="Balloon Text Char"/>
    <w:basedOn w:val="DefaultParagraphFont"/>
    <w:link w:val="BalloonText"/>
    <w:uiPriority w:val="99"/>
    <w:semiHidden/>
    <w:rsid w:val="001D3DFA"/>
    <w:rPr>
      <w:rFonts w:ascii="Lucida Grande" w:hAnsi="Lucida Grande"/>
      <w:sz w:val="18"/>
      <w:szCs w:val="18"/>
    </w:rPr>
  </w:style>
  <w:style w:type="paragraph" w:styleId="TOC2">
    <w:name w:val="toc 2"/>
    <w:basedOn w:val="Normal"/>
    <w:next w:val="Normal"/>
    <w:uiPriority w:val="39"/>
    <w:rsid w:val="00625CA9"/>
    <w:pPr>
      <w:tabs>
        <w:tab w:val="right" w:leader="dot" w:pos="8788"/>
      </w:tabs>
      <w:spacing w:before="120"/>
    </w:pPr>
  </w:style>
  <w:style w:type="paragraph" w:styleId="TOC1">
    <w:name w:val="toc 1"/>
    <w:basedOn w:val="Normal"/>
    <w:next w:val="Normal"/>
    <w:uiPriority w:val="39"/>
    <w:rsid w:val="00625CA9"/>
    <w:pPr>
      <w:tabs>
        <w:tab w:val="right" w:leader="dot" w:pos="8788"/>
      </w:tabs>
      <w:spacing w:before="120"/>
    </w:pPr>
    <w:rPr>
      <w:b/>
      <w:sz w:val="24"/>
    </w:rPr>
  </w:style>
  <w:style w:type="paragraph" w:styleId="Footer">
    <w:name w:val="footer"/>
    <w:basedOn w:val="Normal"/>
    <w:rsid w:val="00625CA9"/>
    <w:pPr>
      <w:pBdr>
        <w:top w:val="single" w:sz="6" w:space="5" w:color="auto"/>
      </w:pBdr>
      <w:tabs>
        <w:tab w:val="center" w:pos="3969"/>
        <w:tab w:val="right" w:pos="7938"/>
      </w:tabs>
    </w:pPr>
  </w:style>
  <w:style w:type="paragraph" w:styleId="Header">
    <w:name w:val="header"/>
    <w:basedOn w:val="Normal"/>
    <w:rsid w:val="00625CA9"/>
    <w:pPr>
      <w:pBdr>
        <w:bottom w:val="single" w:sz="6" w:space="1" w:color="auto"/>
      </w:pBdr>
      <w:tabs>
        <w:tab w:val="right" w:pos="7938"/>
      </w:tabs>
    </w:pPr>
  </w:style>
  <w:style w:type="paragraph" w:styleId="NormalIndent">
    <w:name w:val="Normal Indent"/>
    <w:basedOn w:val="Normal"/>
    <w:rsid w:val="00625CA9"/>
    <w:pPr>
      <w:ind w:left="708"/>
    </w:pPr>
  </w:style>
  <w:style w:type="paragraph" w:customStyle="1" w:styleId="BMW">
    <w:name w:val="BMW"/>
    <w:basedOn w:val="Normal"/>
    <w:rsid w:val="00625CA9"/>
    <w:rPr>
      <w:b/>
      <w:sz w:val="36"/>
    </w:rPr>
  </w:style>
  <w:style w:type="paragraph" w:customStyle="1" w:styleId="Abteilung">
    <w:name w:val="Abteilung"/>
    <w:basedOn w:val="Normal"/>
    <w:rsid w:val="00625CA9"/>
    <w:pPr>
      <w:spacing w:before="120"/>
    </w:pPr>
    <w:rPr>
      <w:sz w:val="24"/>
    </w:rPr>
  </w:style>
  <w:style w:type="paragraph" w:styleId="Title">
    <w:name w:val="Title"/>
    <w:basedOn w:val="Abteilung"/>
    <w:qFormat/>
    <w:rsid w:val="00625CA9"/>
    <w:pPr>
      <w:spacing w:before="2400"/>
    </w:pPr>
    <w:rPr>
      <w:sz w:val="72"/>
    </w:rPr>
  </w:style>
  <w:style w:type="paragraph" w:customStyle="1" w:styleId="UnterTitel">
    <w:name w:val="UnterTitel"/>
    <w:basedOn w:val="Normal"/>
    <w:rsid w:val="00625CA9"/>
    <w:pPr>
      <w:spacing w:before="600" w:after="1560"/>
    </w:pPr>
    <w:rPr>
      <w:sz w:val="36"/>
    </w:rPr>
  </w:style>
  <w:style w:type="paragraph" w:customStyle="1" w:styleId="Version">
    <w:name w:val="Version"/>
    <w:basedOn w:val="Normal"/>
    <w:rsid w:val="00625CA9"/>
    <w:pPr>
      <w:tabs>
        <w:tab w:val="left" w:pos="1701"/>
      </w:tabs>
    </w:pPr>
    <w:rPr>
      <w:i/>
    </w:rPr>
  </w:style>
  <w:style w:type="paragraph" w:customStyle="1" w:styleId="Absatz">
    <w:name w:val="Absatz"/>
    <w:basedOn w:val="Normal"/>
    <w:rsid w:val="00625CA9"/>
    <w:pPr>
      <w:spacing w:before="120"/>
    </w:pPr>
  </w:style>
  <w:style w:type="paragraph" w:customStyle="1" w:styleId="Bullet">
    <w:name w:val="Bullet"/>
    <w:basedOn w:val="Body"/>
    <w:link w:val="BulletChar"/>
    <w:rsid w:val="00F50667"/>
    <w:pPr>
      <w:numPr>
        <w:numId w:val="5"/>
      </w:numPr>
      <w:ind w:left="1134"/>
    </w:pPr>
  </w:style>
  <w:style w:type="paragraph" w:customStyle="1" w:styleId="Punkt">
    <w:name w:val="Punkt"/>
    <w:basedOn w:val="Normal"/>
    <w:rsid w:val="00625CA9"/>
    <w:pPr>
      <w:spacing w:before="480" w:after="120"/>
    </w:pPr>
    <w:rPr>
      <w:i/>
      <w:sz w:val="28"/>
    </w:rPr>
  </w:style>
  <w:style w:type="paragraph" w:customStyle="1" w:styleId="Anhang">
    <w:name w:val="Anhang"/>
    <w:basedOn w:val="Normal"/>
    <w:rsid w:val="00625CA9"/>
    <w:pPr>
      <w:spacing w:before="480" w:after="120"/>
    </w:pPr>
    <w:rPr>
      <w:b/>
      <w:sz w:val="28"/>
    </w:rPr>
  </w:style>
  <w:style w:type="paragraph" w:customStyle="1" w:styleId="DateiName">
    <w:name w:val="DateiName"/>
    <w:basedOn w:val="Normal"/>
    <w:rsid w:val="00625CA9"/>
    <w:pPr>
      <w:tabs>
        <w:tab w:val="right" w:pos="7938"/>
      </w:tabs>
      <w:jc w:val="right"/>
    </w:pPr>
    <w:rPr>
      <w:sz w:val="14"/>
    </w:rPr>
  </w:style>
  <w:style w:type="paragraph" w:customStyle="1" w:styleId="ersteFuzeile">
    <w:name w:val="erste Fußzeile"/>
    <w:basedOn w:val="Footer"/>
    <w:rsid w:val="00625CA9"/>
    <w:pPr>
      <w:pBdr>
        <w:top w:val="none" w:sz="0" w:space="0" w:color="auto"/>
      </w:pBdr>
    </w:pPr>
    <w:rPr>
      <w:sz w:val="18"/>
    </w:rPr>
  </w:style>
  <w:style w:type="paragraph" w:customStyle="1" w:styleId="ersteKopfzeile">
    <w:name w:val="erste Kopfzeile"/>
    <w:basedOn w:val="Header"/>
    <w:rsid w:val="00625CA9"/>
    <w:pPr>
      <w:pBdr>
        <w:bottom w:val="none" w:sz="0" w:space="0" w:color="auto"/>
      </w:pBdr>
    </w:pPr>
  </w:style>
  <w:style w:type="paragraph" w:customStyle="1" w:styleId="Historie">
    <w:name w:val="Historie"/>
    <w:basedOn w:val="Normal"/>
    <w:rsid w:val="00625CA9"/>
    <w:pPr>
      <w:tabs>
        <w:tab w:val="left" w:pos="1134"/>
        <w:tab w:val="left" w:pos="1701"/>
        <w:tab w:val="left" w:pos="2835"/>
      </w:tabs>
      <w:ind w:left="2835" w:hanging="2835"/>
    </w:pPr>
  </w:style>
  <w:style w:type="paragraph" w:customStyle="1" w:styleId="1Heading">
    <w:name w:val="1Heading"/>
    <w:basedOn w:val="Normal"/>
    <w:rsid w:val="00625CA9"/>
    <w:pPr>
      <w:spacing w:before="480" w:after="240"/>
      <w:jc w:val="both"/>
    </w:pPr>
    <w:rPr>
      <w:b/>
      <w:sz w:val="32"/>
    </w:rPr>
  </w:style>
  <w:style w:type="paragraph" w:customStyle="1" w:styleId="TabellenEintrag">
    <w:name w:val="TabellenEintrag"/>
    <w:basedOn w:val="Normal"/>
    <w:rsid w:val="00625CA9"/>
  </w:style>
  <w:style w:type="paragraph" w:customStyle="1" w:styleId="ODot">
    <w:name w:val="ODot"/>
    <w:basedOn w:val="Normal"/>
    <w:next w:val="SubDot"/>
    <w:rsid w:val="00625CA9"/>
    <w:pPr>
      <w:keepNext/>
      <w:keepLines/>
      <w:tabs>
        <w:tab w:val="left" w:pos="170"/>
      </w:tabs>
      <w:spacing w:before="40"/>
      <w:ind w:left="340" w:hanging="340"/>
    </w:pPr>
    <w:rPr>
      <w:b/>
      <w:sz w:val="16"/>
    </w:rPr>
  </w:style>
  <w:style w:type="paragraph" w:customStyle="1" w:styleId="SubDot">
    <w:name w:val="SubDot"/>
    <w:basedOn w:val="Normal"/>
    <w:rsid w:val="00625CA9"/>
    <w:pPr>
      <w:tabs>
        <w:tab w:val="left" w:pos="340"/>
      </w:tabs>
      <w:spacing w:before="20"/>
      <w:ind w:left="510" w:hanging="510"/>
    </w:pPr>
    <w:rPr>
      <w:sz w:val="16"/>
    </w:rPr>
  </w:style>
  <w:style w:type="paragraph" w:customStyle="1" w:styleId="KasteninQMV">
    <w:name w:val="Kasten in QMV"/>
    <w:basedOn w:val="Normal"/>
    <w:next w:val="Normal"/>
    <w:rsid w:val="00625CA9"/>
    <w:pPr>
      <w:pBdr>
        <w:top w:val="single" w:sz="6" w:space="1" w:color="auto"/>
        <w:left w:val="single" w:sz="6" w:space="1" w:color="auto"/>
        <w:bottom w:val="single" w:sz="6" w:space="1" w:color="auto"/>
        <w:right w:val="single" w:sz="6" w:space="1" w:color="auto"/>
      </w:pBdr>
      <w:spacing w:before="240" w:after="120"/>
    </w:pPr>
    <w:rPr>
      <w:b/>
    </w:rPr>
  </w:style>
  <w:style w:type="paragraph" w:customStyle="1" w:styleId="SubSubDot">
    <w:name w:val="SubSubDot"/>
    <w:basedOn w:val="Normal"/>
    <w:rsid w:val="00625CA9"/>
    <w:pPr>
      <w:tabs>
        <w:tab w:val="left" w:pos="510"/>
      </w:tabs>
      <w:ind w:left="680" w:hanging="680"/>
    </w:pPr>
    <w:rPr>
      <w:sz w:val="16"/>
    </w:rPr>
  </w:style>
  <w:style w:type="paragraph" w:styleId="TOC3">
    <w:name w:val="toc 3"/>
    <w:basedOn w:val="Normal"/>
    <w:next w:val="Normal"/>
    <w:uiPriority w:val="39"/>
    <w:rsid w:val="00625CA9"/>
    <w:pPr>
      <w:tabs>
        <w:tab w:val="right" w:leader="dot" w:pos="8788"/>
      </w:tabs>
      <w:ind w:left="220"/>
    </w:pPr>
  </w:style>
  <w:style w:type="paragraph" w:styleId="TOC4">
    <w:name w:val="toc 4"/>
    <w:basedOn w:val="Normal"/>
    <w:next w:val="Normal"/>
    <w:uiPriority w:val="39"/>
    <w:rsid w:val="00625CA9"/>
    <w:pPr>
      <w:tabs>
        <w:tab w:val="right" w:leader="dot" w:pos="8788"/>
      </w:tabs>
      <w:ind w:left="440"/>
    </w:pPr>
    <w:rPr>
      <w:rFonts w:ascii="Times New Roman" w:hAnsi="Times New Roman"/>
    </w:rPr>
  </w:style>
  <w:style w:type="paragraph" w:styleId="TOC5">
    <w:name w:val="toc 5"/>
    <w:basedOn w:val="Normal"/>
    <w:next w:val="Normal"/>
    <w:uiPriority w:val="39"/>
    <w:rsid w:val="00625CA9"/>
    <w:pPr>
      <w:tabs>
        <w:tab w:val="right" w:leader="dot" w:pos="8788"/>
      </w:tabs>
      <w:ind w:left="660"/>
    </w:pPr>
    <w:rPr>
      <w:rFonts w:ascii="Times New Roman" w:hAnsi="Times New Roman"/>
    </w:rPr>
  </w:style>
  <w:style w:type="paragraph" w:styleId="TOC6">
    <w:name w:val="toc 6"/>
    <w:basedOn w:val="Normal"/>
    <w:next w:val="Normal"/>
    <w:uiPriority w:val="39"/>
    <w:semiHidden/>
    <w:rsid w:val="00625CA9"/>
    <w:pPr>
      <w:tabs>
        <w:tab w:val="right" w:leader="dot" w:pos="8788"/>
      </w:tabs>
      <w:ind w:left="880"/>
    </w:pPr>
    <w:rPr>
      <w:rFonts w:ascii="Times New Roman" w:hAnsi="Times New Roman"/>
    </w:rPr>
  </w:style>
  <w:style w:type="paragraph" w:styleId="TOC7">
    <w:name w:val="toc 7"/>
    <w:basedOn w:val="Normal"/>
    <w:next w:val="Normal"/>
    <w:uiPriority w:val="39"/>
    <w:semiHidden/>
    <w:rsid w:val="00625CA9"/>
    <w:pPr>
      <w:tabs>
        <w:tab w:val="right" w:leader="dot" w:pos="8788"/>
      </w:tabs>
      <w:ind w:left="1100"/>
    </w:pPr>
    <w:rPr>
      <w:rFonts w:ascii="Times New Roman" w:hAnsi="Times New Roman"/>
    </w:rPr>
  </w:style>
  <w:style w:type="paragraph" w:styleId="TOC8">
    <w:name w:val="toc 8"/>
    <w:basedOn w:val="Normal"/>
    <w:next w:val="Normal"/>
    <w:uiPriority w:val="39"/>
    <w:semiHidden/>
    <w:rsid w:val="00625CA9"/>
    <w:pPr>
      <w:tabs>
        <w:tab w:val="right" w:leader="dot" w:pos="8788"/>
      </w:tabs>
      <w:ind w:left="1320"/>
    </w:pPr>
    <w:rPr>
      <w:rFonts w:ascii="Times New Roman" w:hAnsi="Times New Roman"/>
    </w:rPr>
  </w:style>
  <w:style w:type="paragraph" w:styleId="TOC9">
    <w:name w:val="toc 9"/>
    <w:basedOn w:val="Normal"/>
    <w:next w:val="Normal"/>
    <w:uiPriority w:val="39"/>
    <w:semiHidden/>
    <w:rsid w:val="00625CA9"/>
    <w:pPr>
      <w:tabs>
        <w:tab w:val="right" w:leader="dot" w:pos="8788"/>
      </w:tabs>
      <w:ind w:left="1540"/>
    </w:pPr>
    <w:rPr>
      <w:rFonts w:ascii="Times New Roman" w:hAnsi="Times New Roman"/>
    </w:rPr>
  </w:style>
  <w:style w:type="paragraph" w:customStyle="1" w:styleId="Ausfllhinweis">
    <w:name w:val="Ausfüllhinweis"/>
    <w:basedOn w:val="Normal"/>
    <w:rsid w:val="00625CA9"/>
    <w:pPr>
      <w:tabs>
        <w:tab w:val="left" w:pos="284"/>
        <w:tab w:val="left" w:pos="1134"/>
      </w:tabs>
    </w:pPr>
    <w:rPr>
      <w:sz w:val="16"/>
    </w:rPr>
  </w:style>
  <w:style w:type="paragraph" w:customStyle="1" w:styleId="texte1">
    <w:name w:val="texte1"/>
    <w:basedOn w:val="Normal"/>
    <w:rsid w:val="00625CA9"/>
    <w:pPr>
      <w:spacing w:before="120"/>
      <w:ind w:left="567"/>
    </w:pPr>
    <w:rPr>
      <w:lang w:val="en-US"/>
    </w:rPr>
  </w:style>
  <w:style w:type="paragraph" w:customStyle="1" w:styleId="normaltitle">
    <w:name w:val="normal_title"/>
    <w:basedOn w:val="Normal"/>
    <w:rsid w:val="00625CA9"/>
    <w:pPr>
      <w:widowControl w:val="0"/>
      <w:shd w:val="pct50" w:color="auto" w:fill="auto"/>
      <w:spacing w:line="260" w:lineRule="exact"/>
      <w:ind w:right="-85"/>
      <w:jc w:val="both"/>
    </w:pPr>
    <w:rPr>
      <w:b/>
      <w:color w:val="FFFFFF"/>
      <w:sz w:val="18"/>
      <w:lang w:val="en-US"/>
    </w:rPr>
  </w:style>
  <w:style w:type="paragraph" w:styleId="Caption">
    <w:name w:val="caption"/>
    <w:basedOn w:val="Normal"/>
    <w:next w:val="Normal"/>
    <w:qFormat/>
    <w:rsid w:val="00EB49E0"/>
    <w:pPr>
      <w:spacing w:after="200"/>
      <w:ind w:left="709"/>
    </w:pPr>
    <w:rPr>
      <w:i/>
    </w:rPr>
  </w:style>
  <w:style w:type="paragraph" w:styleId="TableofFigures">
    <w:name w:val="table of figures"/>
    <w:basedOn w:val="Normal"/>
    <w:next w:val="Normal"/>
    <w:semiHidden/>
    <w:rsid w:val="00625CA9"/>
    <w:pPr>
      <w:tabs>
        <w:tab w:val="right" w:leader="dot" w:pos="8788"/>
      </w:tabs>
      <w:spacing w:before="120"/>
    </w:pPr>
  </w:style>
  <w:style w:type="paragraph" w:customStyle="1" w:styleId="Name">
    <w:name w:val="Name"/>
    <w:basedOn w:val="Bullet"/>
    <w:rsid w:val="00625CA9"/>
    <w:pPr>
      <w:spacing w:before="0" w:after="0" w:line="240" w:lineRule="auto"/>
    </w:pPr>
    <w:rPr>
      <w:b/>
      <w:sz w:val="36"/>
    </w:rPr>
  </w:style>
  <w:style w:type="paragraph" w:customStyle="1" w:styleId="Tablesmall">
    <w:name w:val="Table small"/>
    <w:basedOn w:val="Normal"/>
    <w:rsid w:val="00625CA9"/>
    <w:pPr>
      <w:widowControl w:val="0"/>
      <w:spacing w:line="240" w:lineRule="atLeast"/>
    </w:pPr>
    <w:rPr>
      <w:sz w:val="18"/>
      <w:lang w:val="en-US"/>
    </w:rPr>
  </w:style>
  <w:style w:type="paragraph" w:styleId="BodyText">
    <w:name w:val="Body Text"/>
    <w:basedOn w:val="Normal"/>
    <w:link w:val="BodyTextChar"/>
    <w:rsid w:val="00625CA9"/>
    <w:rPr>
      <w:color w:val="808080"/>
    </w:rPr>
  </w:style>
  <w:style w:type="paragraph" w:styleId="BodyTextIndent">
    <w:name w:val="Body Text Indent"/>
    <w:basedOn w:val="Normal"/>
    <w:link w:val="BodyTextIndentChar"/>
    <w:rsid w:val="00625CA9"/>
    <w:pPr>
      <w:suppressAutoHyphens/>
      <w:ind w:left="709"/>
    </w:pPr>
  </w:style>
  <w:style w:type="paragraph" w:styleId="FootnoteText">
    <w:name w:val="footnote text"/>
    <w:basedOn w:val="Normal"/>
    <w:semiHidden/>
    <w:rsid w:val="00625CA9"/>
  </w:style>
  <w:style w:type="character" w:styleId="FootnoteReference">
    <w:name w:val="footnote reference"/>
    <w:basedOn w:val="DefaultParagraphFont"/>
    <w:semiHidden/>
    <w:rsid w:val="00625CA9"/>
    <w:rPr>
      <w:vertAlign w:val="superscript"/>
    </w:rPr>
  </w:style>
  <w:style w:type="paragraph" w:styleId="BodyText2">
    <w:name w:val="Body Text 2"/>
    <w:basedOn w:val="Normal"/>
    <w:rsid w:val="00625CA9"/>
    <w:pPr>
      <w:widowControl w:val="0"/>
    </w:pPr>
    <w:rPr>
      <w:rFonts w:ascii="Courier New" w:hAnsi="Courier New"/>
      <w:color w:val="000000"/>
      <w:lang w:val="en-AU"/>
    </w:rPr>
  </w:style>
  <w:style w:type="paragraph" w:customStyle="1" w:styleId="bodycopy">
    <w:name w:val="body copy"/>
    <w:aliases w:val="b"/>
    <w:rsid w:val="00625CA9"/>
    <w:pPr>
      <w:spacing w:after="240"/>
    </w:pPr>
    <w:rPr>
      <w:sz w:val="22"/>
    </w:rPr>
  </w:style>
  <w:style w:type="character" w:styleId="Hyperlink">
    <w:name w:val="Hyperlink"/>
    <w:basedOn w:val="DefaultParagraphFont"/>
    <w:rsid w:val="00625CA9"/>
    <w:rPr>
      <w:color w:val="0000FF"/>
      <w:u w:val="single"/>
    </w:rPr>
  </w:style>
  <w:style w:type="paragraph" w:customStyle="1" w:styleId="Code">
    <w:name w:val="Code"/>
    <w:basedOn w:val="Body"/>
    <w:link w:val="CodeChar"/>
    <w:qFormat/>
    <w:rsid w:val="00F50956"/>
    <w:pPr>
      <w:shd w:val="clear" w:color="auto" w:fill="F2F2F2" w:themeFill="background1" w:themeFillShade="F2"/>
      <w:tabs>
        <w:tab w:val="left" w:pos="1134"/>
        <w:tab w:val="left" w:pos="1701"/>
        <w:tab w:val="left" w:pos="2268"/>
        <w:tab w:val="left" w:pos="2835"/>
        <w:tab w:val="left" w:pos="3402"/>
      </w:tabs>
      <w:ind w:left="2268" w:hanging="1559"/>
      <w:contextualSpacing/>
    </w:pPr>
    <w:rPr>
      <w:rFonts w:ascii="Lucida Console" w:hAnsi="Lucida Console"/>
      <w:sz w:val="16"/>
    </w:rPr>
  </w:style>
  <w:style w:type="paragraph" w:styleId="BodyText3">
    <w:name w:val="Body Text 3"/>
    <w:basedOn w:val="Normal"/>
    <w:rsid w:val="00625CA9"/>
    <w:rPr>
      <w:rFonts w:ascii="Lucida Console" w:hAnsi="Lucida Console"/>
    </w:rPr>
  </w:style>
  <w:style w:type="character" w:styleId="FollowedHyperlink">
    <w:name w:val="FollowedHyperlink"/>
    <w:basedOn w:val="DefaultParagraphFont"/>
    <w:rsid w:val="00625CA9"/>
    <w:rPr>
      <w:color w:val="800080"/>
      <w:u w:val="single"/>
    </w:rPr>
  </w:style>
  <w:style w:type="table" w:styleId="TableGrid">
    <w:name w:val="Table Grid"/>
    <w:basedOn w:val="TableNormal"/>
    <w:uiPriority w:val="59"/>
    <w:rsid w:val="001B1C6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semiHidden/>
    <w:rsid w:val="002D71F0"/>
    <w:rPr>
      <w:sz w:val="16"/>
      <w:szCs w:val="16"/>
    </w:rPr>
  </w:style>
  <w:style w:type="paragraph" w:styleId="CommentText">
    <w:name w:val="annotation text"/>
    <w:basedOn w:val="Normal"/>
    <w:semiHidden/>
    <w:rsid w:val="002D71F0"/>
  </w:style>
  <w:style w:type="paragraph" w:styleId="CommentSubject">
    <w:name w:val="annotation subject"/>
    <w:basedOn w:val="CommentText"/>
    <w:next w:val="CommentText"/>
    <w:semiHidden/>
    <w:rsid w:val="002D71F0"/>
    <w:rPr>
      <w:b/>
      <w:bCs/>
    </w:rPr>
  </w:style>
  <w:style w:type="paragraph" w:customStyle="1" w:styleId="StyleHeading4Linespacing15lines">
    <w:name w:val="Style Heading 4 + Line spacing:  1.5 lines"/>
    <w:basedOn w:val="Heading4"/>
    <w:rsid w:val="002D63D4"/>
    <w:pPr>
      <w:spacing w:line="360" w:lineRule="auto"/>
    </w:pPr>
    <w:rPr>
      <w:b/>
      <w:bCs/>
      <w:iCs/>
    </w:rPr>
  </w:style>
  <w:style w:type="paragraph" w:customStyle="1" w:styleId="Figure">
    <w:name w:val="Figure"/>
    <w:basedOn w:val="Normal"/>
    <w:rsid w:val="00052D06"/>
    <w:pPr>
      <w:keepNext/>
      <w:spacing w:before="200"/>
      <w:ind w:left="709"/>
    </w:pPr>
    <w:rPr>
      <w:noProof/>
      <w:lang w:val="en-NZ" w:eastAsia="ja-JP"/>
    </w:rPr>
  </w:style>
  <w:style w:type="paragraph" w:customStyle="1" w:styleId="Text">
    <w:name w:val="Text"/>
    <w:basedOn w:val="Normal"/>
    <w:rsid w:val="00B5325A"/>
    <w:pPr>
      <w:overflowPunct w:val="0"/>
      <w:autoSpaceDE w:val="0"/>
      <w:autoSpaceDN w:val="0"/>
      <w:adjustRightInd w:val="0"/>
      <w:spacing w:before="120"/>
      <w:textAlignment w:val="baseline"/>
    </w:pPr>
    <w:rPr>
      <w:rFonts w:cs="Arial"/>
      <w:szCs w:val="22"/>
      <w:lang w:eastAsia="de-DE"/>
    </w:rPr>
  </w:style>
  <w:style w:type="paragraph" w:styleId="ListParagraph">
    <w:name w:val="List Paragraph"/>
    <w:basedOn w:val="Normal"/>
    <w:uiPriority w:val="34"/>
    <w:qFormat/>
    <w:rsid w:val="00916CBE"/>
    <w:pPr>
      <w:numPr>
        <w:numId w:val="4"/>
      </w:numPr>
      <w:contextualSpacing/>
    </w:pPr>
  </w:style>
  <w:style w:type="paragraph" w:styleId="Revision">
    <w:name w:val="Revision"/>
    <w:hidden/>
    <w:rsid w:val="00283170"/>
    <w:rPr>
      <w:rFonts w:ascii="Arial" w:hAnsi="Arial"/>
      <w:sz w:val="20"/>
    </w:rPr>
  </w:style>
  <w:style w:type="paragraph" w:styleId="DocumentMap">
    <w:name w:val="Document Map"/>
    <w:basedOn w:val="Normal"/>
    <w:link w:val="DocumentMapChar"/>
    <w:rsid w:val="00283170"/>
    <w:rPr>
      <w:rFonts w:ascii="Lucida Grande" w:hAnsi="Lucida Grande" w:cs="Lucida Grande"/>
      <w:sz w:val="24"/>
    </w:rPr>
  </w:style>
  <w:style w:type="character" w:customStyle="1" w:styleId="DocumentMapChar">
    <w:name w:val="Document Map Char"/>
    <w:basedOn w:val="DefaultParagraphFont"/>
    <w:link w:val="DocumentMap"/>
    <w:rsid w:val="00283170"/>
    <w:rPr>
      <w:rFonts w:ascii="Lucida Grande" w:hAnsi="Lucida Grande" w:cs="Lucida Grande"/>
    </w:rPr>
  </w:style>
  <w:style w:type="paragraph" w:customStyle="1" w:styleId="Body">
    <w:name w:val="Body"/>
    <w:basedOn w:val="Normal"/>
    <w:link w:val="BodyChar"/>
    <w:qFormat/>
    <w:rsid w:val="00A7583F"/>
    <w:pPr>
      <w:spacing w:before="100" w:after="100" w:line="240" w:lineRule="atLeast"/>
      <w:ind w:left="709"/>
    </w:pPr>
  </w:style>
  <w:style w:type="character" w:customStyle="1" w:styleId="BodyTextChar">
    <w:name w:val="Body Text Char"/>
    <w:basedOn w:val="DefaultParagraphFont"/>
    <w:link w:val="BodyText"/>
    <w:rsid w:val="001F5FAB"/>
    <w:rPr>
      <w:rFonts w:ascii="Arial" w:hAnsi="Arial"/>
      <w:color w:val="808080"/>
      <w:sz w:val="20"/>
    </w:rPr>
  </w:style>
  <w:style w:type="character" w:customStyle="1" w:styleId="BodyTextIndentChar">
    <w:name w:val="Body Text Indent Char"/>
    <w:basedOn w:val="DefaultParagraphFont"/>
    <w:link w:val="BodyTextIndent"/>
    <w:rsid w:val="001F5FAB"/>
    <w:rPr>
      <w:rFonts w:ascii="Arial" w:hAnsi="Arial"/>
      <w:sz w:val="20"/>
    </w:rPr>
  </w:style>
  <w:style w:type="paragraph" w:customStyle="1" w:styleId="DocAction">
    <w:name w:val="Doc Action"/>
    <w:basedOn w:val="Body"/>
    <w:next w:val="Body"/>
    <w:link w:val="DocActionChar"/>
    <w:qFormat/>
    <w:rsid w:val="001F5FAB"/>
    <w:rPr>
      <w:i/>
      <w:color w:val="FF0000"/>
    </w:rPr>
  </w:style>
  <w:style w:type="paragraph" w:customStyle="1" w:styleId="HangingIndent">
    <w:name w:val="Hanging Indent"/>
    <w:basedOn w:val="Body"/>
    <w:link w:val="HangingIndentChar"/>
    <w:qFormat/>
    <w:rsid w:val="00A7583F"/>
    <w:pPr>
      <w:ind w:left="2410" w:hanging="1701"/>
    </w:pPr>
  </w:style>
  <w:style w:type="character" w:customStyle="1" w:styleId="BodyChar">
    <w:name w:val="Body Char"/>
    <w:basedOn w:val="DefaultParagraphFont"/>
    <w:link w:val="Body"/>
    <w:rsid w:val="00A7583F"/>
    <w:rPr>
      <w:rFonts w:ascii="Tahoma" w:hAnsi="Tahoma"/>
      <w:sz w:val="22"/>
    </w:rPr>
  </w:style>
  <w:style w:type="character" w:customStyle="1" w:styleId="DocActionChar">
    <w:name w:val="Doc Action Char"/>
    <w:basedOn w:val="BodyChar"/>
    <w:link w:val="DocAction"/>
    <w:rsid w:val="00A9779B"/>
    <w:rPr>
      <w:i/>
      <w:color w:val="FF0000"/>
    </w:rPr>
  </w:style>
  <w:style w:type="paragraph" w:customStyle="1" w:styleId="Note">
    <w:name w:val="Note"/>
    <w:basedOn w:val="Body"/>
    <w:next w:val="Body"/>
    <w:link w:val="NoteChar"/>
    <w:qFormat/>
    <w:rsid w:val="00AE7011"/>
    <w:pPr>
      <w:keepLines/>
      <w:shd w:val="clear" w:color="auto" w:fill="FBD4B4" w:themeFill="accent6" w:themeFillTint="66"/>
      <w:ind w:left="708" w:hanging="992"/>
    </w:pPr>
  </w:style>
  <w:style w:type="character" w:customStyle="1" w:styleId="NoteChar">
    <w:name w:val="Note Char"/>
    <w:basedOn w:val="BodyChar"/>
    <w:link w:val="Note"/>
    <w:rsid w:val="00AE7011"/>
    <w:rPr>
      <w:shd w:val="clear" w:color="auto" w:fill="FBD4B4" w:themeFill="accent6" w:themeFillTint="66"/>
    </w:rPr>
  </w:style>
  <w:style w:type="paragraph" w:customStyle="1" w:styleId="CaptionIndented">
    <w:name w:val="Caption Indented"/>
    <w:basedOn w:val="Caption"/>
    <w:next w:val="Body"/>
    <w:qFormat/>
    <w:rsid w:val="006E6A31"/>
    <w:pPr>
      <w:ind w:left="1134"/>
    </w:pPr>
  </w:style>
  <w:style w:type="paragraph" w:customStyle="1" w:styleId="FigureIndented">
    <w:name w:val="Figure Indented"/>
    <w:basedOn w:val="Figure"/>
    <w:next w:val="CaptionIndented"/>
    <w:qFormat/>
    <w:rsid w:val="00EB49E0"/>
    <w:pPr>
      <w:ind w:left="1134"/>
    </w:pPr>
  </w:style>
  <w:style w:type="character" w:customStyle="1" w:styleId="GUIWord">
    <w:name w:val="GUI Word"/>
    <w:basedOn w:val="DefaultParagraphFont"/>
    <w:uiPriority w:val="1"/>
    <w:qFormat/>
    <w:rsid w:val="00D778C5"/>
    <w:rPr>
      <w:i/>
      <w:color w:val="595959" w:themeColor="text1" w:themeTint="A6"/>
    </w:rPr>
  </w:style>
  <w:style w:type="character" w:customStyle="1" w:styleId="ActionButton">
    <w:name w:val="Action Button"/>
    <w:basedOn w:val="DefaultParagraphFont"/>
    <w:uiPriority w:val="1"/>
    <w:qFormat/>
    <w:rsid w:val="00D0301C"/>
    <w:rPr>
      <w:b/>
      <w:bdr w:val="single" w:sz="4" w:space="0" w:color="BFBFBF" w:themeColor="background1" w:themeShade="BF" w:shadow="1"/>
      <w:shd w:val="clear" w:color="auto" w:fill="F2F2F2" w:themeFill="background1" w:themeFillShade="F2"/>
    </w:rPr>
  </w:style>
  <w:style w:type="character" w:styleId="Emphasis">
    <w:name w:val="Emphasis"/>
    <w:basedOn w:val="DefaultParagraphFont"/>
    <w:rsid w:val="005220B7"/>
    <w:rPr>
      <w:i/>
      <w:iCs/>
    </w:rPr>
  </w:style>
  <w:style w:type="character" w:styleId="Strong">
    <w:name w:val="Strong"/>
    <w:basedOn w:val="DefaultParagraphFont"/>
    <w:uiPriority w:val="22"/>
    <w:qFormat/>
    <w:rsid w:val="005220B7"/>
    <w:rPr>
      <w:b/>
      <w:bCs/>
    </w:rPr>
  </w:style>
  <w:style w:type="character" w:customStyle="1" w:styleId="CrossReference">
    <w:name w:val="Cross Reference"/>
    <w:basedOn w:val="DefaultParagraphFont"/>
    <w:uiPriority w:val="1"/>
    <w:qFormat/>
    <w:rsid w:val="00015032"/>
    <w:rPr>
      <w:i/>
    </w:rPr>
  </w:style>
  <w:style w:type="character" w:customStyle="1" w:styleId="apple-converted-space">
    <w:name w:val="apple-converted-space"/>
    <w:basedOn w:val="DefaultParagraphFont"/>
    <w:rsid w:val="001E298F"/>
  </w:style>
  <w:style w:type="paragraph" w:customStyle="1" w:styleId="BulletFollowing">
    <w:name w:val="Bullet Following"/>
    <w:basedOn w:val="Bullet"/>
    <w:next w:val="Bullet"/>
    <w:link w:val="BulletFollowingChar"/>
    <w:qFormat/>
    <w:rsid w:val="006E6A31"/>
    <w:pPr>
      <w:numPr>
        <w:numId w:val="0"/>
      </w:numPr>
      <w:ind w:left="1134"/>
    </w:pPr>
  </w:style>
  <w:style w:type="paragraph" w:customStyle="1" w:styleId="iNormal">
    <w:name w:val="iNormal"/>
    <w:link w:val="iNormalChar"/>
    <w:qFormat/>
    <w:rsid w:val="007B4B5E"/>
    <w:pPr>
      <w:spacing w:before="120"/>
      <w:jc w:val="both"/>
    </w:pPr>
    <w:rPr>
      <w:rFonts w:ascii="Tahoma" w:eastAsiaTheme="minorEastAsia" w:hAnsi="Tahoma"/>
      <w:color w:val="404040"/>
      <w:sz w:val="22"/>
      <w:lang w:val="en-US"/>
    </w:rPr>
  </w:style>
  <w:style w:type="character" w:customStyle="1" w:styleId="BulletChar">
    <w:name w:val="Bullet Char"/>
    <w:basedOn w:val="BodyChar"/>
    <w:link w:val="Bullet"/>
    <w:rsid w:val="00F50667"/>
  </w:style>
  <w:style w:type="character" w:customStyle="1" w:styleId="BulletFollowingChar">
    <w:name w:val="Bullet Following Char"/>
    <w:basedOn w:val="BulletChar"/>
    <w:link w:val="BulletFollowing"/>
    <w:rsid w:val="006E6A31"/>
  </w:style>
  <w:style w:type="character" w:customStyle="1" w:styleId="iEmphasis">
    <w:name w:val="iEmphasis"/>
    <w:rsid w:val="007B4B5E"/>
    <w:rPr>
      <w:i/>
    </w:rPr>
  </w:style>
  <w:style w:type="paragraph" w:customStyle="1" w:styleId="iCode">
    <w:name w:val="iCode"/>
    <w:basedOn w:val="iNormal"/>
    <w:link w:val="iCodeChar"/>
    <w:qFormat/>
    <w:rsid w:val="007B4B5E"/>
    <w:pPr>
      <w:spacing w:after="120"/>
      <w:ind w:left="720"/>
      <w:contextualSpacing/>
    </w:pPr>
    <w:rPr>
      <w:rFonts w:ascii="Courier New" w:hAnsi="Courier New"/>
      <w:lang w:val="en-AU"/>
    </w:rPr>
  </w:style>
  <w:style w:type="character" w:customStyle="1" w:styleId="iNormalChar">
    <w:name w:val="iNormal Char"/>
    <w:basedOn w:val="DefaultParagraphFont"/>
    <w:link w:val="iNormal"/>
    <w:rsid w:val="007B4B5E"/>
    <w:rPr>
      <w:rFonts w:ascii="Tahoma" w:eastAsiaTheme="minorEastAsia" w:hAnsi="Tahoma"/>
      <w:color w:val="404040"/>
      <w:sz w:val="22"/>
      <w:lang w:val="en-US"/>
    </w:rPr>
  </w:style>
  <w:style w:type="character" w:customStyle="1" w:styleId="iCodeChar">
    <w:name w:val="iCode Char"/>
    <w:basedOn w:val="iNormalChar"/>
    <w:link w:val="iCode"/>
    <w:rsid w:val="007B4B5E"/>
    <w:rPr>
      <w:rFonts w:ascii="Courier New" w:hAnsi="Courier New"/>
      <w:lang w:val="en-AU"/>
    </w:rPr>
  </w:style>
  <w:style w:type="character" w:customStyle="1" w:styleId="Heading1Char">
    <w:name w:val="Heading 1 Char"/>
    <w:basedOn w:val="DefaultParagraphFont"/>
    <w:link w:val="Heading1"/>
    <w:uiPriority w:val="9"/>
    <w:rsid w:val="0080641E"/>
    <w:rPr>
      <w:rFonts w:ascii="Tahoma" w:hAnsi="Tahoma"/>
      <w:b/>
      <w:sz w:val="28"/>
    </w:rPr>
  </w:style>
  <w:style w:type="paragraph" w:customStyle="1" w:styleId="Numbered">
    <w:name w:val="Numbered"/>
    <w:basedOn w:val="Body"/>
    <w:qFormat/>
    <w:rsid w:val="006820AE"/>
    <w:pPr>
      <w:numPr>
        <w:numId w:val="8"/>
      </w:numPr>
      <w:ind w:left="1134"/>
    </w:pPr>
  </w:style>
  <w:style w:type="paragraph" w:customStyle="1" w:styleId="HeadingUnnumbered">
    <w:name w:val="Heading Unnumbered"/>
    <w:basedOn w:val="Heading1"/>
    <w:next w:val="Body"/>
    <w:qFormat/>
    <w:rsid w:val="0080641E"/>
    <w:pPr>
      <w:numPr>
        <w:numId w:val="0"/>
      </w:numPr>
    </w:pPr>
  </w:style>
  <w:style w:type="paragraph" w:styleId="NormalWeb">
    <w:name w:val="Normal (Web)"/>
    <w:basedOn w:val="Normal"/>
    <w:uiPriority w:val="99"/>
    <w:unhideWhenUsed/>
    <w:rsid w:val="000400EA"/>
    <w:pPr>
      <w:spacing w:before="100" w:beforeAutospacing="1" w:after="100" w:afterAutospacing="1"/>
    </w:pPr>
    <w:rPr>
      <w:rFonts w:ascii="Times New Roman" w:hAnsi="Times New Roman"/>
      <w:sz w:val="24"/>
      <w:lang w:val="en-AU" w:eastAsia="ja-JP"/>
    </w:rPr>
  </w:style>
  <w:style w:type="table" w:customStyle="1" w:styleId="TableSimple">
    <w:name w:val="Table Simple"/>
    <w:basedOn w:val="TableNormal"/>
    <w:uiPriority w:val="99"/>
    <w:rsid w:val="00CC29F0"/>
    <w:rPr>
      <w:rFonts w:ascii="Tahoma" w:hAnsi="Tahoma"/>
      <w:sz w:val="22"/>
    </w:rPr>
    <w:tblPr>
      <w:tblInd w:w="709"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CellMar>
        <w:top w:w="0" w:type="dxa"/>
        <w:left w:w="108" w:type="dxa"/>
        <w:bottom w:w="0" w:type="dxa"/>
        <w:right w:w="108" w:type="dxa"/>
      </w:tblCellMar>
    </w:tblPr>
    <w:trPr>
      <w:cantSplit/>
    </w:trPr>
  </w:style>
  <w:style w:type="paragraph" w:customStyle="1" w:styleId="TableText">
    <w:name w:val="Table Text"/>
    <w:basedOn w:val="Body"/>
    <w:qFormat/>
    <w:rsid w:val="00305207"/>
    <w:pPr>
      <w:ind w:left="0"/>
    </w:pPr>
  </w:style>
  <w:style w:type="paragraph" w:customStyle="1" w:styleId="Warning">
    <w:name w:val="Warning"/>
    <w:basedOn w:val="Note"/>
    <w:link w:val="WarningChar"/>
    <w:qFormat/>
    <w:rsid w:val="00D3641C"/>
    <w:pPr>
      <w:pBdr>
        <w:top w:val="single" w:sz="24" w:space="1" w:color="FF0000"/>
        <w:left w:val="single" w:sz="24" w:space="4" w:color="FF0000"/>
        <w:bottom w:val="single" w:sz="24" w:space="1" w:color="FF0000"/>
        <w:right w:val="single" w:sz="24" w:space="4" w:color="FF0000"/>
      </w:pBdr>
      <w:shd w:val="clear" w:color="auto" w:fill="F2F2F2" w:themeFill="background1" w:themeFillShade="F2"/>
    </w:pPr>
  </w:style>
  <w:style w:type="paragraph" w:customStyle="1" w:styleId="TableCode">
    <w:name w:val="Table Code"/>
    <w:basedOn w:val="Code"/>
    <w:qFormat/>
    <w:rsid w:val="00207647"/>
    <w:pPr>
      <w:ind w:left="0"/>
    </w:pPr>
  </w:style>
  <w:style w:type="character" w:customStyle="1" w:styleId="WarningChar">
    <w:name w:val="Warning Char"/>
    <w:basedOn w:val="NoteChar"/>
    <w:link w:val="Warning"/>
    <w:rsid w:val="00D3641C"/>
    <w:rPr>
      <w:shd w:val="clear" w:color="auto" w:fill="F2F2F2" w:themeFill="background1" w:themeFillShade="F2"/>
    </w:rPr>
  </w:style>
  <w:style w:type="character" w:customStyle="1" w:styleId="CodeChar">
    <w:name w:val="Code Char"/>
    <w:basedOn w:val="BodyChar"/>
    <w:link w:val="Code"/>
    <w:rsid w:val="00F50956"/>
    <w:rPr>
      <w:rFonts w:ascii="Lucida Console" w:hAnsi="Lucida Console"/>
      <w:sz w:val="16"/>
      <w:shd w:val="clear" w:color="auto" w:fill="F2F2F2" w:themeFill="background1" w:themeFillShade="F2"/>
    </w:rPr>
  </w:style>
  <w:style w:type="paragraph" w:customStyle="1" w:styleId="BulletHangingIndent">
    <w:name w:val="Bullet Hanging Indent"/>
    <w:basedOn w:val="HangingIndent"/>
    <w:link w:val="BulletHangingIndentChar"/>
    <w:qFormat/>
    <w:rsid w:val="006E6A31"/>
    <w:pPr>
      <w:ind w:hanging="1276"/>
    </w:pPr>
  </w:style>
  <w:style w:type="paragraph" w:customStyle="1" w:styleId="Formula">
    <w:name w:val="Formula"/>
    <w:basedOn w:val="Body"/>
    <w:link w:val="FormulaChar"/>
    <w:qFormat/>
    <w:rsid w:val="00A307F9"/>
    <w:pPr>
      <w:ind w:left="1418"/>
    </w:pPr>
    <w:rPr>
      <w:rFonts w:ascii="Times New Roman" w:hAnsi="Times New Roman"/>
      <w:i/>
    </w:rPr>
  </w:style>
  <w:style w:type="character" w:customStyle="1" w:styleId="HangingIndentChar">
    <w:name w:val="Hanging Indent Char"/>
    <w:basedOn w:val="BodyChar"/>
    <w:link w:val="HangingIndent"/>
    <w:rsid w:val="006E6A31"/>
  </w:style>
  <w:style w:type="character" w:customStyle="1" w:styleId="BulletHangingIndentChar">
    <w:name w:val="Bullet Hanging Indent Char"/>
    <w:basedOn w:val="HangingIndentChar"/>
    <w:link w:val="BulletHangingIndent"/>
    <w:rsid w:val="006E6A31"/>
  </w:style>
  <w:style w:type="paragraph" w:customStyle="1" w:styleId="CodeSmall">
    <w:name w:val="Code Small"/>
    <w:basedOn w:val="Code"/>
    <w:link w:val="CodeSmallChar"/>
    <w:qFormat/>
    <w:rsid w:val="002100B4"/>
    <w:rPr>
      <w:sz w:val="14"/>
      <w:szCs w:val="14"/>
    </w:rPr>
  </w:style>
  <w:style w:type="character" w:customStyle="1" w:styleId="FormulaChar">
    <w:name w:val="Formula Char"/>
    <w:basedOn w:val="BodyChar"/>
    <w:link w:val="Formula"/>
    <w:rsid w:val="00A307F9"/>
    <w:rPr>
      <w:i/>
    </w:rPr>
  </w:style>
  <w:style w:type="character" w:customStyle="1" w:styleId="CodeSmallChar">
    <w:name w:val="Code Small Char"/>
    <w:basedOn w:val="CodeChar"/>
    <w:link w:val="CodeSmall"/>
    <w:rsid w:val="002100B4"/>
    <w:rPr>
      <w:sz w:val="14"/>
      <w:szCs w:val="14"/>
      <w:shd w:val="clear" w:color="auto" w:fill="FFFF00"/>
    </w:rPr>
  </w:style>
  <w:style w:type="paragraph" w:styleId="Bibliography">
    <w:name w:val="Bibliography"/>
    <w:basedOn w:val="Body"/>
    <w:next w:val="Body"/>
    <w:rsid w:val="00BB33C3"/>
  </w:style>
  <w:style w:type="table" w:customStyle="1" w:styleId="Calendar1">
    <w:name w:val="Calendar 1"/>
    <w:basedOn w:val="TableNormal"/>
    <w:uiPriority w:val="99"/>
    <w:qFormat/>
    <w:rsid w:val="00587DC2"/>
    <w:rPr>
      <w:rFonts w:asciiTheme="minorHAnsi" w:eastAsiaTheme="minorEastAsia" w:hAnsiTheme="minorHAnsi" w:cstheme="minorBidi"/>
      <w:sz w:val="22"/>
      <w:szCs w:val="22"/>
      <w:lang w:val="en-US" w:bidi="en-US"/>
    </w:rPr>
    <w:tblPr>
      <w:tblStyleRowBandSize w:val="1"/>
      <w:tblStyleColBandSize w:val="1"/>
      <w:tblInd w:w="0" w:type="dxa"/>
      <w:tblCellMar>
        <w:top w:w="0" w:type="dxa"/>
        <w:left w:w="108" w:type="dxa"/>
        <w:bottom w:w="0" w:type="dxa"/>
        <w:right w:w="108" w:type="dxa"/>
      </w:tblCellMar>
    </w:tblPr>
    <w:tcPr>
      <w:shd w:val="clear" w:color="auto" w:fill="auto"/>
    </w:tcPr>
    <w:tblStylePr w:type="firstRow">
      <w:pPr>
        <w:wordWrap/>
        <w:spacing w:beforeLines="0" w:beforeAutospacing="0" w:afterLines="0" w:afterAutospacing="0" w:line="240" w:lineRule="auto"/>
      </w:pPr>
      <w:rPr>
        <w:b/>
        <w:bCs/>
        <w:sz w:val="44"/>
        <w:szCs w:val="44"/>
      </w:rPr>
      <w:tblPr/>
      <w:tcPr>
        <w:vAlign w:val="bottom"/>
      </w:tcPr>
    </w:tblStylePr>
    <w:tblStylePr w:type="lastRow">
      <w:tblPr/>
      <w:tcPr>
        <w:tcBorders>
          <w:top w:val="nil"/>
          <w:left w:val="nil"/>
          <w:bottom w:val="nil"/>
          <w:right w:val="nil"/>
          <w:insideH w:val="nil"/>
          <w:insideV w:val="nil"/>
          <w:tl2br w:val="nil"/>
          <w:tr2bl w:val="nil"/>
        </w:tcBorders>
        <w:shd w:val="clear" w:color="auto" w:fill="auto"/>
      </w:tcPr>
    </w:tblStylePr>
    <w:tblStylePr w:type="band1Horz">
      <w:tblPr/>
      <w:tcPr>
        <w:tcBorders>
          <w:top w:val="nil"/>
          <w:left w:val="nil"/>
          <w:bottom w:val="nil"/>
          <w:right w:val="nil"/>
          <w:insideH w:val="nil"/>
          <w:insideV w:val="nil"/>
          <w:tl2br w:val="nil"/>
          <w:tr2bl w:val="nil"/>
        </w:tcBorders>
        <w:shd w:val="clear" w:color="auto" w:fill="auto"/>
      </w:tcPr>
    </w:tblStylePr>
    <w:tblStylePr w:type="band2Horz">
      <w:tblPr/>
      <w:tcPr>
        <w:tcBorders>
          <w:top w:val="single" w:sz="24" w:space="0" w:color="000000" w:themeColor="text1"/>
          <w:left w:val="nil"/>
          <w:bottom w:val="single" w:sz="24" w:space="0" w:color="000000" w:themeColor="text1"/>
          <w:right w:val="nil"/>
          <w:insideH w:val="nil"/>
          <w:insideV w:val="nil"/>
          <w:tl2br w:val="nil"/>
          <w:tr2bl w:val="nil"/>
        </w:tcBorders>
        <w:shd w:val="clear" w:color="auto" w:fill="auto"/>
      </w:tcPr>
    </w:tblStylePr>
  </w:style>
  <w:style w:type="table" w:customStyle="1" w:styleId="Instructions">
    <w:name w:val="Instructions"/>
    <w:basedOn w:val="TableNormal"/>
    <w:uiPriority w:val="99"/>
    <w:rsid w:val="006C7C40"/>
    <w:rPr>
      <w:rFonts w:ascii="Arial" w:hAnsi="Arial"/>
      <w:sz w:val="22"/>
    </w:rPr>
    <w:tblPr>
      <w:tblInd w:w="709" w:type="dxa"/>
      <w:tblCellMar>
        <w:top w:w="0" w:type="dxa"/>
        <w:left w:w="108" w:type="dxa"/>
        <w:bottom w:w="0" w:type="dxa"/>
        <w:right w:w="108" w:type="dxa"/>
      </w:tblCellMar>
    </w:tblPr>
    <w:tcPr>
      <w:shd w:val="clear" w:color="auto" w:fill="DBE5F1" w:themeFill="accent1" w:themeFillTint="33"/>
    </w:tcPr>
  </w:style>
  <w:style w:type="paragraph" w:customStyle="1" w:styleId="Hangingindentsub">
    <w:name w:val="Hanging indent sub"/>
    <w:basedOn w:val="HangingIndent"/>
    <w:qFormat/>
    <w:rsid w:val="00596CF3"/>
    <w:pPr>
      <w:ind w:left="4111"/>
    </w:pPr>
  </w:style>
  <w:style w:type="table" w:customStyle="1" w:styleId="TableGeneral">
    <w:name w:val="Table General"/>
    <w:basedOn w:val="TableNormal"/>
    <w:uiPriority w:val="99"/>
    <w:qFormat/>
    <w:rsid w:val="00A93CFC"/>
    <w:rPr>
      <w:rFonts w:ascii="Arial" w:hAnsi="Arial"/>
      <w:sz w:val="20"/>
    </w:rPr>
    <w:tblPr>
      <w:tblStyleRowBandSize w:val="1"/>
      <w:tblInd w:w="709" w:type="dxa"/>
      <w:tblBorders>
        <w:top w:val="single" w:sz="4" w:space="0" w:color="auto"/>
        <w:bottom w:val="single" w:sz="4" w:space="0" w:color="auto"/>
      </w:tblBorders>
      <w:tblCellMar>
        <w:top w:w="0" w:type="dxa"/>
        <w:left w:w="108" w:type="dxa"/>
        <w:bottom w:w="0" w:type="dxa"/>
        <w:right w:w="108" w:type="dxa"/>
      </w:tblCellMar>
    </w:tblPr>
    <w:trPr>
      <w:cantSplit/>
    </w:trPr>
    <w:tblStylePr w:type="firstRow">
      <w:rPr>
        <w:b/>
      </w:rPr>
      <w:tblPr/>
      <w:trPr>
        <w:cantSplit w:val="off"/>
      </w:trPr>
      <w:tcPr>
        <w:tcBorders>
          <w:top w:val="single" w:sz="4" w:space="0" w:color="auto"/>
          <w:left w:val="nil"/>
          <w:bottom w:val="single" w:sz="4" w:space="0" w:color="auto"/>
          <w:right w:val="nil"/>
          <w:insideH w:val="nil"/>
          <w:insideV w:val="nil"/>
          <w:tl2br w:val="nil"/>
          <w:tr2bl w:val="nil"/>
        </w:tcBorders>
      </w:tcPr>
    </w:tblStylePr>
    <w:tblStylePr w:type="band2Horz">
      <w:tblPr/>
      <w:tcPr>
        <w:shd w:val="clear" w:color="auto" w:fill="F2F2F2" w:themeFill="background1" w:themeFillShade="F2"/>
      </w:tcPr>
    </w:tblStylePr>
  </w:style>
  <w:style w:type="paragraph" w:customStyle="1" w:styleId="ProcessStep">
    <w:name w:val="Process Step"/>
    <w:basedOn w:val="Bullet"/>
    <w:qFormat/>
    <w:rsid w:val="002E3320"/>
    <w:pPr>
      <w:ind w:left="459"/>
    </w:pPr>
  </w:style>
  <w:style w:type="paragraph" w:customStyle="1" w:styleId="ProcessStepFollow">
    <w:name w:val="Process Step Follow"/>
    <w:basedOn w:val="ProcessStep"/>
    <w:next w:val="ProcessStep"/>
    <w:qFormat/>
    <w:rsid w:val="008E2F3C"/>
    <w:pPr>
      <w:numPr>
        <w:numId w:val="0"/>
      </w:numPr>
      <w:ind w:left="454"/>
    </w:pPr>
  </w:style>
  <w:style w:type="paragraph" w:customStyle="1" w:styleId="ProcessStepWarning">
    <w:name w:val="Process Step Warning"/>
    <w:basedOn w:val="Warning"/>
    <w:next w:val="ProcessStep"/>
    <w:qFormat/>
    <w:rsid w:val="00684760"/>
    <w:pPr>
      <w:ind w:left="1134" w:right="141"/>
    </w:pPr>
  </w:style>
  <w:style w:type="paragraph" w:customStyle="1" w:styleId="ProcessHeading">
    <w:name w:val="Process Heading"/>
    <w:basedOn w:val="Body"/>
    <w:next w:val="ProcessStep"/>
    <w:qFormat/>
    <w:rsid w:val="00B91FA5"/>
    <w:pPr>
      <w:keepNext/>
      <w:spacing w:after="0"/>
    </w:pPr>
    <w:rPr>
      <w:b/>
      <w:i/>
    </w:rPr>
  </w:style>
  <w:style w:type="table" w:customStyle="1" w:styleId="MetadataTable">
    <w:name w:val="Metadata Table"/>
    <w:basedOn w:val="TableNormal"/>
    <w:uiPriority w:val="99"/>
    <w:qFormat/>
    <w:rsid w:val="005E66DA"/>
    <w:tblPr>
      <w:tblInd w:w="-5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HeadingSubUnnumbered">
    <w:name w:val="Heading Sub Unnumbered"/>
    <w:basedOn w:val="Heading3"/>
    <w:next w:val="Body"/>
    <w:qFormat/>
    <w:rsid w:val="00E36F51"/>
    <w:pPr>
      <w:numPr>
        <w:ilvl w:val="0"/>
        <w:numId w:val="0"/>
      </w:numPr>
      <w:spacing w:before="120"/>
      <w:ind w:left="712"/>
      <w:outlineLvl w:val="9"/>
    </w:pPr>
  </w:style>
  <w:style w:type="paragraph" w:customStyle="1" w:styleId="CaptioninTable">
    <w:name w:val="Caption in Table"/>
    <w:basedOn w:val="Caption"/>
    <w:next w:val="TableText"/>
    <w:qFormat/>
    <w:rsid w:val="00D15EB7"/>
    <w:pPr>
      <w:ind w:left="0"/>
    </w:pPr>
  </w:style>
  <w:style w:type="paragraph" w:customStyle="1" w:styleId="FigureinTable">
    <w:name w:val="Figure in Table"/>
    <w:basedOn w:val="Figure"/>
    <w:next w:val="CaptioninTable"/>
    <w:qFormat/>
    <w:rsid w:val="00D15EB7"/>
    <w:pPr>
      <w:ind w:left="0"/>
    </w:pPr>
  </w:style>
  <w:style w:type="paragraph" w:customStyle="1" w:styleId="HangingIndentinTable">
    <w:name w:val="Hanging Indent in Table"/>
    <w:basedOn w:val="HangingIndent"/>
    <w:qFormat/>
    <w:rsid w:val="00D15EB7"/>
    <w:pPr>
      <w:ind w:left="1220" w:hanging="1220"/>
    </w:pPr>
  </w:style>
  <w:style w:type="paragraph" w:customStyle="1" w:styleId="CodeinTable">
    <w:name w:val="Code in Table"/>
    <w:basedOn w:val="Code"/>
    <w:qFormat/>
    <w:rsid w:val="00CB1FEC"/>
    <w:pPr>
      <w:ind w:left="1559"/>
    </w:pPr>
  </w:style>
  <w:style w:type="paragraph" w:customStyle="1" w:styleId="BulletinTable">
    <w:name w:val="Bullet in Table"/>
    <w:basedOn w:val="Bullet"/>
    <w:qFormat/>
    <w:rsid w:val="00C65D61"/>
    <w:pPr>
      <w:ind w:left="403"/>
    </w:pPr>
  </w:style>
  <w:style w:type="paragraph" w:customStyle="1" w:styleId="Appendix1">
    <w:name w:val="Appendix 1"/>
    <w:basedOn w:val="Heading1"/>
    <w:next w:val="Body"/>
    <w:qFormat/>
    <w:rsid w:val="002E2195"/>
    <w:pPr>
      <w:numPr>
        <w:numId w:val="21"/>
      </w:numPr>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de-DE"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r="http://schemas.openxmlformats.org/officeDocument/2006/relationships" xmlns:w="http://schemas.openxmlformats.org/wordprocessingml/2006/main">
  <w:divs>
    <w:div w:id="306053164">
      <w:bodyDiv w:val="1"/>
      <w:marLeft w:val="0"/>
      <w:marRight w:val="0"/>
      <w:marTop w:val="0"/>
      <w:marBottom w:val="0"/>
      <w:divBdr>
        <w:top w:val="none" w:sz="0" w:space="0" w:color="auto"/>
        <w:left w:val="none" w:sz="0" w:space="0" w:color="auto"/>
        <w:bottom w:val="none" w:sz="0" w:space="0" w:color="auto"/>
        <w:right w:val="none" w:sz="0" w:space="0" w:color="auto"/>
      </w:divBdr>
      <w:divsChild>
        <w:div w:id="94254938">
          <w:marLeft w:val="0"/>
          <w:marRight w:val="0"/>
          <w:marTop w:val="0"/>
          <w:marBottom w:val="0"/>
          <w:divBdr>
            <w:top w:val="none" w:sz="0" w:space="0" w:color="auto"/>
            <w:left w:val="none" w:sz="0" w:space="0" w:color="auto"/>
            <w:bottom w:val="none" w:sz="0" w:space="0" w:color="auto"/>
            <w:right w:val="none" w:sz="0" w:space="0" w:color="auto"/>
          </w:divBdr>
        </w:div>
        <w:div w:id="413551383">
          <w:marLeft w:val="0"/>
          <w:marRight w:val="0"/>
          <w:marTop w:val="0"/>
          <w:marBottom w:val="0"/>
          <w:divBdr>
            <w:top w:val="none" w:sz="0" w:space="0" w:color="auto"/>
            <w:left w:val="none" w:sz="0" w:space="0" w:color="auto"/>
            <w:bottom w:val="none" w:sz="0" w:space="0" w:color="auto"/>
            <w:right w:val="none" w:sz="0" w:space="0" w:color="auto"/>
          </w:divBdr>
        </w:div>
        <w:div w:id="1535574837">
          <w:marLeft w:val="0"/>
          <w:marRight w:val="0"/>
          <w:marTop w:val="0"/>
          <w:marBottom w:val="0"/>
          <w:divBdr>
            <w:top w:val="none" w:sz="0" w:space="0" w:color="auto"/>
            <w:left w:val="none" w:sz="0" w:space="0" w:color="auto"/>
            <w:bottom w:val="none" w:sz="0" w:space="0" w:color="auto"/>
            <w:right w:val="none" w:sz="0" w:space="0" w:color="auto"/>
          </w:divBdr>
        </w:div>
      </w:divsChild>
    </w:div>
    <w:div w:id="356004653">
      <w:bodyDiv w:val="1"/>
      <w:marLeft w:val="0"/>
      <w:marRight w:val="0"/>
      <w:marTop w:val="0"/>
      <w:marBottom w:val="0"/>
      <w:divBdr>
        <w:top w:val="none" w:sz="0" w:space="0" w:color="auto"/>
        <w:left w:val="none" w:sz="0" w:space="0" w:color="auto"/>
        <w:bottom w:val="none" w:sz="0" w:space="0" w:color="auto"/>
        <w:right w:val="none" w:sz="0" w:space="0" w:color="auto"/>
      </w:divBdr>
    </w:div>
    <w:div w:id="467557122">
      <w:bodyDiv w:val="1"/>
      <w:marLeft w:val="0"/>
      <w:marRight w:val="0"/>
      <w:marTop w:val="0"/>
      <w:marBottom w:val="0"/>
      <w:divBdr>
        <w:top w:val="none" w:sz="0" w:space="0" w:color="auto"/>
        <w:left w:val="none" w:sz="0" w:space="0" w:color="auto"/>
        <w:bottom w:val="none" w:sz="0" w:space="0" w:color="auto"/>
        <w:right w:val="none" w:sz="0" w:space="0" w:color="auto"/>
      </w:divBdr>
      <w:divsChild>
        <w:div w:id="1722359412">
          <w:marLeft w:val="0"/>
          <w:marRight w:val="0"/>
          <w:marTop w:val="0"/>
          <w:marBottom w:val="0"/>
          <w:divBdr>
            <w:top w:val="none" w:sz="0" w:space="0" w:color="auto"/>
            <w:left w:val="none" w:sz="0" w:space="0" w:color="auto"/>
            <w:bottom w:val="none" w:sz="0" w:space="0" w:color="auto"/>
            <w:right w:val="none" w:sz="0" w:space="0" w:color="auto"/>
          </w:divBdr>
        </w:div>
        <w:div w:id="1208956178">
          <w:marLeft w:val="0"/>
          <w:marRight w:val="0"/>
          <w:marTop w:val="0"/>
          <w:marBottom w:val="0"/>
          <w:divBdr>
            <w:top w:val="none" w:sz="0" w:space="0" w:color="auto"/>
            <w:left w:val="none" w:sz="0" w:space="0" w:color="auto"/>
            <w:bottom w:val="none" w:sz="0" w:space="0" w:color="auto"/>
            <w:right w:val="none" w:sz="0" w:space="0" w:color="auto"/>
          </w:divBdr>
        </w:div>
        <w:div w:id="68574946">
          <w:marLeft w:val="0"/>
          <w:marRight w:val="0"/>
          <w:marTop w:val="0"/>
          <w:marBottom w:val="0"/>
          <w:divBdr>
            <w:top w:val="none" w:sz="0" w:space="0" w:color="auto"/>
            <w:left w:val="none" w:sz="0" w:space="0" w:color="auto"/>
            <w:bottom w:val="none" w:sz="0" w:space="0" w:color="auto"/>
            <w:right w:val="none" w:sz="0" w:space="0" w:color="auto"/>
          </w:divBdr>
        </w:div>
        <w:div w:id="533269915">
          <w:marLeft w:val="0"/>
          <w:marRight w:val="0"/>
          <w:marTop w:val="0"/>
          <w:marBottom w:val="0"/>
          <w:divBdr>
            <w:top w:val="none" w:sz="0" w:space="0" w:color="auto"/>
            <w:left w:val="none" w:sz="0" w:space="0" w:color="auto"/>
            <w:bottom w:val="none" w:sz="0" w:space="0" w:color="auto"/>
            <w:right w:val="none" w:sz="0" w:space="0" w:color="auto"/>
          </w:divBdr>
        </w:div>
        <w:div w:id="1991060113">
          <w:marLeft w:val="0"/>
          <w:marRight w:val="0"/>
          <w:marTop w:val="0"/>
          <w:marBottom w:val="0"/>
          <w:divBdr>
            <w:top w:val="none" w:sz="0" w:space="0" w:color="auto"/>
            <w:left w:val="none" w:sz="0" w:space="0" w:color="auto"/>
            <w:bottom w:val="none" w:sz="0" w:space="0" w:color="auto"/>
            <w:right w:val="none" w:sz="0" w:space="0" w:color="auto"/>
          </w:divBdr>
        </w:div>
      </w:divsChild>
    </w:div>
    <w:div w:id="1083526198">
      <w:bodyDiv w:val="1"/>
      <w:marLeft w:val="0"/>
      <w:marRight w:val="0"/>
      <w:marTop w:val="0"/>
      <w:marBottom w:val="0"/>
      <w:divBdr>
        <w:top w:val="none" w:sz="0" w:space="0" w:color="auto"/>
        <w:left w:val="none" w:sz="0" w:space="0" w:color="auto"/>
        <w:bottom w:val="none" w:sz="0" w:space="0" w:color="auto"/>
        <w:right w:val="none" w:sz="0" w:space="0" w:color="auto"/>
      </w:divBdr>
      <w:divsChild>
        <w:div w:id="57361349">
          <w:marLeft w:val="0"/>
          <w:marRight w:val="0"/>
          <w:marTop w:val="0"/>
          <w:marBottom w:val="0"/>
          <w:divBdr>
            <w:top w:val="none" w:sz="0" w:space="0" w:color="auto"/>
            <w:left w:val="none" w:sz="0" w:space="0" w:color="auto"/>
            <w:bottom w:val="none" w:sz="0" w:space="0" w:color="auto"/>
            <w:right w:val="none" w:sz="0" w:space="0" w:color="auto"/>
          </w:divBdr>
        </w:div>
        <w:div w:id="2063825350">
          <w:marLeft w:val="0"/>
          <w:marRight w:val="0"/>
          <w:marTop w:val="0"/>
          <w:marBottom w:val="0"/>
          <w:divBdr>
            <w:top w:val="none" w:sz="0" w:space="0" w:color="auto"/>
            <w:left w:val="none" w:sz="0" w:space="0" w:color="auto"/>
            <w:bottom w:val="none" w:sz="0" w:space="0" w:color="auto"/>
            <w:right w:val="none" w:sz="0" w:space="0" w:color="auto"/>
          </w:divBdr>
        </w:div>
      </w:divsChild>
    </w:div>
    <w:div w:id="1101032424">
      <w:bodyDiv w:val="1"/>
      <w:marLeft w:val="0"/>
      <w:marRight w:val="0"/>
      <w:marTop w:val="0"/>
      <w:marBottom w:val="0"/>
      <w:divBdr>
        <w:top w:val="none" w:sz="0" w:space="0" w:color="auto"/>
        <w:left w:val="none" w:sz="0" w:space="0" w:color="auto"/>
        <w:bottom w:val="none" w:sz="0" w:space="0" w:color="auto"/>
        <w:right w:val="none" w:sz="0" w:space="0" w:color="auto"/>
      </w:divBdr>
      <w:divsChild>
        <w:div w:id="764498124">
          <w:marLeft w:val="0"/>
          <w:marRight w:val="0"/>
          <w:marTop w:val="0"/>
          <w:marBottom w:val="0"/>
          <w:divBdr>
            <w:top w:val="none" w:sz="0" w:space="0" w:color="auto"/>
            <w:left w:val="none" w:sz="0" w:space="0" w:color="auto"/>
            <w:bottom w:val="none" w:sz="0" w:space="0" w:color="auto"/>
            <w:right w:val="none" w:sz="0" w:space="0" w:color="auto"/>
          </w:divBdr>
        </w:div>
        <w:div w:id="2106918210">
          <w:marLeft w:val="0"/>
          <w:marRight w:val="0"/>
          <w:marTop w:val="0"/>
          <w:marBottom w:val="0"/>
          <w:divBdr>
            <w:top w:val="none" w:sz="0" w:space="0" w:color="auto"/>
            <w:left w:val="none" w:sz="0" w:space="0" w:color="auto"/>
            <w:bottom w:val="none" w:sz="0" w:space="0" w:color="auto"/>
            <w:right w:val="none" w:sz="0" w:space="0" w:color="auto"/>
          </w:divBdr>
          <w:divsChild>
            <w:div w:id="726994204">
              <w:blockQuote w:val="1"/>
              <w:marLeft w:val="96"/>
              <w:marRight w:val="0"/>
              <w:marTop w:val="0"/>
              <w:marBottom w:val="0"/>
              <w:divBdr>
                <w:top w:val="none" w:sz="0" w:space="0" w:color="auto"/>
                <w:left w:val="single" w:sz="4" w:space="6" w:color="CCCCCC"/>
                <w:bottom w:val="none" w:sz="0" w:space="0" w:color="auto"/>
                <w:right w:val="none" w:sz="0" w:space="0" w:color="auto"/>
              </w:divBdr>
              <w:divsChild>
                <w:div w:id="1148522455">
                  <w:marLeft w:val="0"/>
                  <w:marRight w:val="0"/>
                  <w:marTop w:val="0"/>
                  <w:marBottom w:val="0"/>
                  <w:divBdr>
                    <w:top w:val="none" w:sz="0" w:space="0" w:color="auto"/>
                    <w:left w:val="none" w:sz="0" w:space="0" w:color="auto"/>
                    <w:bottom w:val="none" w:sz="0" w:space="0" w:color="auto"/>
                    <w:right w:val="none" w:sz="0" w:space="0" w:color="auto"/>
                  </w:divBdr>
                  <w:divsChild>
                    <w:div w:id="14009820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33870767">
          <w:marLeft w:val="0"/>
          <w:marRight w:val="0"/>
          <w:marTop w:val="0"/>
          <w:marBottom w:val="0"/>
          <w:divBdr>
            <w:top w:val="none" w:sz="0" w:space="0" w:color="auto"/>
            <w:left w:val="none" w:sz="0" w:space="0" w:color="auto"/>
            <w:bottom w:val="none" w:sz="0" w:space="0" w:color="auto"/>
            <w:right w:val="none" w:sz="0" w:space="0" w:color="auto"/>
          </w:divBdr>
        </w:div>
        <w:div w:id="102724825">
          <w:marLeft w:val="0"/>
          <w:marRight w:val="0"/>
          <w:marTop w:val="0"/>
          <w:marBottom w:val="0"/>
          <w:divBdr>
            <w:top w:val="none" w:sz="0" w:space="0" w:color="auto"/>
            <w:left w:val="none" w:sz="0" w:space="0" w:color="auto"/>
            <w:bottom w:val="none" w:sz="0" w:space="0" w:color="auto"/>
            <w:right w:val="none" w:sz="0" w:space="0" w:color="auto"/>
          </w:divBdr>
          <w:divsChild>
            <w:div w:id="1448695524">
              <w:blockQuote w:val="1"/>
              <w:marLeft w:val="96"/>
              <w:marRight w:val="0"/>
              <w:marTop w:val="0"/>
              <w:marBottom w:val="0"/>
              <w:divBdr>
                <w:top w:val="none" w:sz="0" w:space="0" w:color="auto"/>
                <w:left w:val="single" w:sz="4" w:space="6" w:color="CCCCCC"/>
                <w:bottom w:val="none" w:sz="0" w:space="0" w:color="auto"/>
                <w:right w:val="none" w:sz="0" w:space="0" w:color="auto"/>
              </w:divBdr>
              <w:divsChild>
                <w:div w:id="1851026111">
                  <w:marLeft w:val="0"/>
                  <w:marRight w:val="0"/>
                  <w:marTop w:val="0"/>
                  <w:marBottom w:val="0"/>
                  <w:divBdr>
                    <w:top w:val="none" w:sz="0" w:space="0" w:color="auto"/>
                    <w:left w:val="none" w:sz="0" w:space="0" w:color="auto"/>
                    <w:bottom w:val="none" w:sz="0" w:space="0" w:color="auto"/>
                    <w:right w:val="none" w:sz="0" w:space="0" w:color="auto"/>
                  </w:divBdr>
                  <w:divsChild>
                    <w:div w:id="10815595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1626978">
          <w:marLeft w:val="0"/>
          <w:marRight w:val="0"/>
          <w:marTop w:val="0"/>
          <w:marBottom w:val="0"/>
          <w:divBdr>
            <w:top w:val="none" w:sz="0" w:space="0" w:color="auto"/>
            <w:left w:val="none" w:sz="0" w:space="0" w:color="auto"/>
            <w:bottom w:val="none" w:sz="0" w:space="0" w:color="auto"/>
            <w:right w:val="none" w:sz="0" w:space="0" w:color="auto"/>
          </w:divBdr>
        </w:div>
        <w:div w:id="2032753025">
          <w:marLeft w:val="0"/>
          <w:marRight w:val="0"/>
          <w:marTop w:val="0"/>
          <w:marBottom w:val="0"/>
          <w:divBdr>
            <w:top w:val="none" w:sz="0" w:space="0" w:color="auto"/>
            <w:left w:val="none" w:sz="0" w:space="0" w:color="auto"/>
            <w:bottom w:val="none" w:sz="0" w:space="0" w:color="auto"/>
            <w:right w:val="none" w:sz="0" w:space="0" w:color="auto"/>
          </w:divBdr>
          <w:divsChild>
            <w:div w:id="1263538807">
              <w:blockQuote w:val="1"/>
              <w:marLeft w:val="96"/>
              <w:marRight w:val="0"/>
              <w:marTop w:val="0"/>
              <w:marBottom w:val="0"/>
              <w:divBdr>
                <w:top w:val="none" w:sz="0" w:space="0" w:color="auto"/>
                <w:left w:val="single" w:sz="4" w:space="6" w:color="CCCCCC"/>
                <w:bottom w:val="none" w:sz="0" w:space="0" w:color="auto"/>
                <w:right w:val="none" w:sz="0" w:space="0" w:color="auto"/>
              </w:divBdr>
              <w:divsChild>
                <w:div w:id="10037159">
                  <w:marLeft w:val="0"/>
                  <w:marRight w:val="0"/>
                  <w:marTop w:val="0"/>
                  <w:marBottom w:val="0"/>
                  <w:divBdr>
                    <w:top w:val="none" w:sz="0" w:space="0" w:color="auto"/>
                    <w:left w:val="none" w:sz="0" w:space="0" w:color="auto"/>
                    <w:bottom w:val="none" w:sz="0" w:space="0" w:color="auto"/>
                    <w:right w:val="none" w:sz="0" w:space="0" w:color="auto"/>
                  </w:divBdr>
                  <w:divsChild>
                    <w:div w:id="9497773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87270497">
          <w:marLeft w:val="0"/>
          <w:marRight w:val="0"/>
          <w:marTop w:val="0"/>
          <w:marBottom w:val="0"/>
          <w:divBdr>
            <w:top w:val="none" w:sz="0" w:space="0" w:color="auto"/>
            <w:left w:val="none" w:sz="0" w:space="0" w:color="auto"/>
            <w:bottom w:val="none" w:sz="0" w:space="0" w:color="auto"/>
            <w:right w:val="none" w:sz="0" w:space="0" w:color="auto"/>
          </w:divBdr>
        </w:div>
        <w:div w:id="1410422036">
          <w:marLeft w:val="0"/>
          <w:marRight w:val="0"/>
          <w:marTop w:val="0"/>
          <w:marBottom w:val="0"/>
          <w:divBdr>
            <w:top w:val="none" w:sz="0" w:space="0" w:color="auto"/>
            <w:left w:val="none" w:sz="0" w:space="0" w:color="auto"/>
            <w:bottom w:val="none" w:sz="0" w:space="0" w:color="auto"/>
            <w:right w:val="none" w:sz="0" w:space="0" w:color="auto"/>
          </w:divBdr>
          <w:divsChild>
            <w:div w:id="714887923">
              <w:blockQuote w:val="1"/>
              <w:marLeft w:val="96"/>
              <w:marRight w:val="0"/>
              <w:marTop w:val="0"/>
              <w:marBottom w:val="0"/>
              <w:divBdr>
                <w:top w:val="none" w:sz="0" w:space="0" w:color="auto"/>
                <w:left w:val="single" w:sz="4" w:space="6" w:color="CCCCCC"/>
                <w:bottom w:val="none" w:sz="0" w:space="0" w:color="auto"/>
                <w:right w:val="none" w:sz="0" w:space="0" w:color="auto"/>
              </w:divBdr>
              <w:divsChild>
                <w:div w:id="1285499101">
                  <w:marLeft w:val="0"/>
                  <w:marRight w:val="0"/>
                  <w:marTop w:val="0"/>
                  <w:marBottom w:val="0"/>
                  <w:divBdr>
                    <w:top w:val="none" w:sz="0" w:space="0" w:color="auto"/>
                    <w:left w:val="none" w:sz="0" w:space="0" w:color="auto"/>
                    <w:bottom w:val="none" w:sz="0" w:space="0" w:color="auto"/>
                    <w:right w:val="none" w:sz="0" w:space="0" w:color="auto"/>
                  </w:divBdr>
                  <w:divsChild>
                    <w:div w:id="7823796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25536212">
          <w:marLeft w:val="0"/>
          <w:marRight w:val="0"/>
          <w:marTop w:val="0"/>
          <w:marBottom w:val="0"/>
          <w:divBdr>
            <w:top w:val="none" w:sz="0" w:space="0" w:color="auto"/>
            <w:left w:val="none" w:sz="0" w:space="0" w:color="auto"/>
            <w:bottom w:val="none" w:sz="0" w:space="0" w:color="auto"/>
            <w:right w:val="none" w:sz="0" w:space="0" w:color="auto"/>
          </w:divBdr>
        </w:div>
        <w:div w:id="1942451060">
          <w:marLeft w:val="0"/>
          <w:marRight w:val="0"/>
          <w:marTop w:val="0"/>
          <w:marBottom w:val="0"/>
          <w:divBdr>
            <w:top w:val="none" w:sz="0" w:space="0" w:color="auto"/>
            <w:left w:val="none" w:sz="0" w:space="0" w:color="auto"/>
            <w:bottom w:val="none" w:sz="0" w:space="0" w:color="auto"/>
            <w:right w:val="none" w:sz="0" w:space="0" w:color="auto"/>
          </w:divBdr>
          <w:divsChild>
            <w:div w:id="2142266081">
              <w:blockQuote w:val="1"/>
              <w:marLeft w:val="96"/>
              <w:marRight w:val="0"/>
              <w:marTop w:val="0"/>
              <w:marBottom w:val="0"/>
              <w:divBdr>
                <w:top w:val="none" w:sz="0" w:space="0" w:color="auto"/>
                <w:left w:val="single" w:sz="4" w:space="6" w:color="CCCCCC"/>
                <w:bottom w:val="none" w:sz="0" w:space="0" w:color="auto"/>
                <w:right w:val="none" w:sz="0" w:space="0" w:color="auto"/>
              </w:divBdr>
              <w:divsChild>
                <w:div w:id="491141077">
                  <w:marLeft w:val="0"/>
                  <w:marRight w:val="0"/>
                  <w:marTop w:val="0"/>
                  <w:marBottom w:val="0"/>
                  <w:divBdr>
                    <w:top w:val="none" w:sz="0" w:space="0" w:color="auto"/>
                    <w:left w:val="none" w:sz="0" w:space="0" w:color="auto"/>
                    <w:bottom w:val="none" w:sz="0" w:space="0" w:color="auto"/>
                    <w:right w:val="none" w:sz="0" w:space="0" w:color="auto"/>
                  </w:divBdr>
                  <w:divsChild>
                    <w:div w:id="779371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45147792">
          <w:marLeft w:val="0"/>
          <w:marRight w:val="0"/>
          <w:marTop w:val="0"/>
          <w:marBottom w:val="0"/>
          <w:divBdr>
            <w:top w:val="none" w:sz="0" w:space="0" w:color="auto"/>
            <w:left w:val="none" w:sz="0" w:space="0" w:color="auto"/>
            <w:bottom w:val="none" w:sz="0" w:space="0" w:color="auto"/>
            <w:right w:val="none" w:sz="0" w:space="0" w:color="auto"/>
          </w:divBdr>
        </w:div>
        <w:div w:id="693650226">
          <w:marLeft w:val="0"/>
          <w:marRight w:val="0"/>
          <w:marTop w:val="0"/>
          <w:marBottom w:val="0"/>
          <w:divBdr>
            <w:top w:val="none" w:sz="0" w:space="0" w:color="auto"/>
            <w:left w:val="none" w:sz="0" w:space="0" w:color="auto"/>
            <w:bottom w:val="none" w:sz="0" w:space="0" w:color="auto"/>
            <w:right w:val="none" w:sz="0" w:space="0" w:color="auto"/>
          </w:divBdr>
          <w:divsChild>
            <w:div w:id="1400907049">
              <w:blockQuote w:val="1"/>
              <w:marLeft w:val="96"/>
              <w:marRight w:val="0"/>
              <w:marTop w:val="0"/>
              <w:marBottom w:val="0"/>
              <w:divBdr>
                <w:top w:val="none" w:sz="0" w:space="0" w:color="auto"/>
                <w:left w:val="single" w:sz="4" w:space="6" w:color="CCCCCC"/>
                <w:bottom w:val="none" w:sz="0" w:space="0" w:color="auto"/>
                <w:right w:val="none" w:sz="0" w:space="0" w:color="auto"/>
              </w:divBdr>
              <w:divsChild>
                <w:div w:id="751971006">
                  <w:marLeft w:val="0"/>
                  <w:marRight w:val="0"/>
                  <w:marTop w:val="0"/>
                  <w:marBottom w:val="0"/>
                  <w:divBdr>
                    <w:top w:val="none" w:sz="0" w:space="0" w:color="auto"/>
                    <w:left w:val="none" w:sz="0" w:space="0" w:color="auto"/>
                    <w:bottom w:val="none" w:sz="0" w:space="0" w:color="auto"/>
                    <w:right w:val="none" w:sz="0" w:space="0" w:color="auto"/>
                  </w:divBdr>
                  <w:divsChild>
                    <w:div w:id="8730064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85316">
          <w:marLeft w:val="0"/>
          <w:marRight w:val="0"/>
          <w:marTop w:val="0"/>
          <w:marBottom w:val="0"/>
          <w:divBdr>
            <w:top w:val="none" w:sz="0" w:space="0" w:color="auto"/>
            <w:left w:val="none" w:sz="0" w:space="0" w:color="auto"/>
            <w:bottom w:val="none" w:sz="0" w:space="0" w:color="auto"/>
            <w:right w:val="none" w:sz="0" w:space="0" w:color="auto"/>
          </w:divBdr>
        </w:div>
        <w:div w:id="1928683531">
          <w:marLeft w:val="0"/>
          <w:marRight w:val="0"/>
          <w:marTop w:val="0"/>
          <w:marBottom w:val="0"/>
          <w:divBdr>
            <w:top w:val="none" w:sz="0" w:space="0" w:color="auto"/>
            <w:left w:val="none" w:sz="0" w:space="0" w:color="auto"/>
            <w:bottom w:val="none" w:sz="0" w:space="0" w:color="auto"/>
            <w:right w:val="none" w:sz="0" w:space="0" w:color="auto"/>
          </w:divBdr>
          <w:divsChild>
            <w:div w:id="2000690858">
              <w:blockQuote w:val="1"/>
              <w:marLeft w:val="96"/>
              <w:marRight w:val="0"/>
              <w:marTop w:val="0"/>
              <w:marBottom w:val="0"/>
              <w:divBdr>
                <w:top w:val="none" w:sz="0" w:space="0" w:color="auto"/>
                <w:left w:val="single" w:sz="4" w:space="6" w:color="CCCCCC"/>
                <w:bottom w:val="none" w:sz="0" w:space="0" w:color="auto"/>
                <w:right w:val="none" w:sz="0" w:space="0" w:color="auto"/>
              </w:divBdr>
              <w:divsChild>
                <w:div w:id="261188141">
                  <w:marLeft w:val="0"/>
                  <w:marRight w:val="0"/>
                  <w:marTop w:val="0"/>
                  <w:marBottom w:val="0"/>
                  <w:divBdr>
                    <w:top w:val="none" w:sz="0" w:space="0" w:color="auto"/>
                    <w:left w:val="none" w:sz="0" w:space="0" w:color="auto"/>
                    <w:bottom w:val="none" w:sz="0" w:space="0" w:color="auto"/>
                    <w:right w:val="none" w:sz="0" w:space="0" w:color="auto"/>
                  </w:divBdr>
                  <w:divsChild>
                    <w:div w:id="14443007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3382971">
          <w:marLeft w:val="0"/>
          <w:marRight w:val="0"/>
          <w:marTop w:val="0"/>
          <w:marBottom w:val="0"/>
          <w:divBdr>
            <w:top w:val="none" w:sz="0" w:space="0" w:color="auto"/>
            <w:left w:val="none" w:sz="0" w:space="0" w:color="auto"/>
            <w:bottom w:val="none" w:sz="0" w:space="0" w:color="auto"/>
            <w:right w:val="none" w:sz="0" w:space="0" w:color="auto"/>
          </w:divBdr>
        </w:div>
      </w:divsChild>
    </w:div>
    <w:div w:id="1106580400">
      <w:bodyDiv w:val="1"/>
      <w:marLeft w:val="0"/>
      <w:marRight w:val="0"/>
      <w:marTop w:val="0"/>
      <w:marBottom w:val="0"/>
      <w:divBdr>
        <w:top w:val="none" w:sz="0" w:space="0" w:color="auto"/>
        <w:left w:val="none" w:sz="0" w:space="0" w:color="auto"/>
        <w:bottom w:val="none" w:sz="0" w:space="0" w:color="auto"/>
        <w:right w:val="none" w:sz="0" w:space="0" w:color="auto"/>
      </w:divBdr>
    </w:div>
    <w:div w:id="1568611141">
      <w:bodyDiv w:val="1"/>
      <w:marLeft w:val="0"/>
      <w:marRight w:val="0"/>
      <w:marTop w:val="0"/>
      <w:marBottom w:val="0"/>
      <w:divBdr>
        <w:top w:val="none" w:sz="0" w:space="0" w:color="auto"/>
        <w:left w:val="none" w:sz="0" w:space="0" w:color="auto"/>
        <w:bottom w:val="none" w:sz="0" w:space="0" w:color="auto"/>
        <w:right w:val="none" w:sz="0" w:space="0" w:color="auto"/>
      </w:divBdr>
      <w:divsChild>
        <w:div w:id="395444433">
          <w:marLeft w:val="0"/>
          <w:marRight w:val="0"/>
          <w:marTop w:val="0"/>
          <w:marBottom w:val="0"/>
          <w:divBdr>
            <w:top w:val="none" w:sz="0" w:space="0" w:color="auto"/>
            <w:left w:val="none" w:sz="0" w:space="0" w:color="auto"/>
            <w:bottom w:val="none" w:sz="0" w:space="0" w:color="auto"/>
            <w:right w:val="none" w:sz="0" w:space="0" w:color="auto"/>
          </w:divBdr>
          <w:divsChild>
            <w:div w:id="1710258408">
              <w:marLeft w:val="0"/>
              <w:marRight w:val="0"/>
              <w:marTop w:val="0"/>
              <w:marBottom w:val="0"/>
              <w:divBdr>
                <w:top w:val="none" w:sz="0" w:space="0" w:color="auto"/>
                <w:left w:val="none" w:sz="0" w:space="0" w:color="auto"/>
                <w:bottom w:val="none" w:sz="0" w:space="0" w:color="auto"/>
                <w:right w:val="none" w:sz="0" w:space="0" w:color="auto"/>
              </w:divBdr>
              <w:divsChild>
                <w:div w:id="748037799">
                  <w:marLeft w:val="0"/>
                  <w:marRight w:val="0"/>
                  <w:marTop w:val="0"/>
                  <w:marBottom w:val="0"/>
                  <w:divBdr>
                    <w:top w:val="none" w:sz="0" w:space="0" w:color="auto"/>
                    <w:left w:val="none" w:sz="0" w:space="0" w:color="auto"/>
                    <w:bottom w:val="none" w:sz="0" w:space="0" w:color="auto"/>
                    <w:right w:val="none" w:sz="0" w:space="0" w:color="auto"/>
                  </w:divBdr>
                  <w:divsChild>
                    <w:div w:id="567494085">
                      <w:marLeft w:val="0"/>
                      <w:marRight w:val="0"/>
                      <w:marTop w:val="0"/>
                      <w:marBottom w:val="0"/>
                      <w:divBdr>
                        <w:top w:val="none" w:sz="0" w:space="0" w:color="auto"/>
                        <w:left w:val="none" w:sz="0" w:space="0" w:color="auto"/>
                        <w:bottom w:val="none" w:sz="0" w:space="0" w:color="auto"/>
                        <w:right w:val="none" w:sz="0" w:space="0" w:color="auto"/>
                      </w:divBdr>
                      <w:divsChild>
                        <w:div w:id="1352880982">
                          <w:marLeft w:val="0"/>
                          <w:marRight w:val="0"/>
                          <w:marTop w:val="0"/>
                          <w:marBottom w:val="0"/>
                          <w:divBdr>
                            <w:top w:val="none" w:sz="0" w:space="0" w:color="auto"/>
                            <w:left w:val="none" w:sz="0" w:space="0" w:color="auto"/>
                            <w:bottom w:val="none" w:sz="0" w:space="0" w:color="auto"/>
                            <w:right w:val="none" w:sz="0" w:space="0" w:color="auto"/>
                          </w:divBdr>
                          <w:divsChild>
                            <w:div w:id="2100176617">
                              <w:marLeft w:val="0"/>
                              <w:marRight w:val="0"/>
                              <w:marTop w:val="0"/>
                              <w:marBottom w:val="0"/>
                              <w:divBdr>
                                <w:top w:val="none" w:sz="0" w:space="0" w:color="auto"/>
                                <w:left w:val="none" w:sz="0" w:space="0" w:color="auto"/>
                                <w:bottom w:val="none" w:sz="0" w:space="0" w:color="auto"/>
                                <w:right w:val="none" w:sz="0" w:space="0" w:color="auto"/>
                              </w:divBdr>
                              <w:divsChild>
                                <w:div w:id="1144201832">
                                  <w:marLeft w:val="0"/>
                                  <w:marRight w:val="0"/>
                                  <w:marTop w:val="0"/>
                                  <w:marBottom w:val="0"/>
                                  <w:divBdr>
                                    <w:top w:val="none" w:sz="0" w:space="0" w:color="auto"/>
                                    <w:left w:val="none" w:sz="0" w:space="0" w:color="auto"/>
                                    <w:bottom w:val="none" w:sz="0" w:space="0" w:color="auto"/>
                                    <w:right w:val="none" w:sz="0" w:space="0" w:color="auto"/>
                                  </w:divBdr>
                                  <w:divsChild>
                                    <w:div w:id="727731467">
                                      <w:marLeft w:val="0"/>
                                      <w:marRight w:val="0"/>
                                      <w:marTop w:val="0"/>
                                      <w:marBottom w:val="0"/>
                                      <w:divBdr>
                                        <w:top w:val="none" w:sz="0" w:space="0" w:color="auto"/>
                                        <w:left w:val="none" w:sz="0" w:space="0" w:color="auto"/>
                                        <w:bottom w:val="none" w:sz="0" w:space="0" w:color="auto"/>
                                        <w:right w:val="none" w:sz="0" w:space="0" w:color="auto"/>
                                      </w:divBdr>
                                      <w:divsChild>
                                        <w:div w:id="648480536">
                                          <w:marLeft w:val="0"/>
                                          <w:marRight w:val="0"/>
                                          <w:marTop w:val="0"/>
                                          <w:marBottom w:val="0"/>
                                          <w:divBdr>
                                            <w:top w:val="none" w:sz="0" w:space="0" w:color="auto"/>
                                            <w:left w:val="none" w:sz="0" w:space="0" w:color="auto"/>
                                            <w:bottom w:val="none" w:sz="0" w:space="0" w:color="auto"/>
                                            <w:right w:val="none" w:sz="0" w:space="0" w:color="auto"/>
                                          </w:divBdr>
                                          <w:divsChild>
                                            <w:div w:id="1159271443">
                                              <w:marLeft w:val="0"/>
                                              <w:marRight w:val="0"/>
                                              <w:marTop w:val="0"/>
                                              <w:marBottom w:val="0"/>
                                              <w:divBdr>
                                                <w:top w:val="none" w:sz="0" w:space="0" w:color="auto"/>
                                                <w:left w:val="none" w:sz="0" w:space="0" w:color="auto"/>
                                                <w:bottom w:val="none" w:sz="0" w:space="0" w:color="auto"/>
                                                <w:right w:val="none" w:sz="0" w:space="0" w:color="auto"/>
                                              </w:divBdr>
                                              <w:divsChild>
                                                <w:div w:id="1069033426">
                                                  <w:marLeft w:val="0"/>
                                                  <w:marRight w:val="0"/>
                                                  <w:marTop w:val="0"/>
                                                  <w:marBottom w:val="0"/>
                                                  <w:divBdr>
                                                    <w:top w:val="none" w:sz="0" w:space="0" w:color="auto"/>
                                                    <w:left w:val="none" w:sz="0" w:space="0" w:color="auto"/>
                                                    <w:bottom w:val="none" w:sz="0" w:space="0" w:color="auto"/>
                                                    <w:right w:val="none" w:sz="0" w:space="0" w:color="auto"/>
                                                  </w:divBdr>
                                                  <w:divsChild>
                                                    <w:div w:id="2001153179">
                                                      <w:marLeft w:val="0"/>
                                                      <w:marRight w:val="0"/>
                                                      <w:marTop w:val="0"/>
                                                      <w:marBottom w:val="0"/>
                                                      <w:divBdr>
                                                        <w:top w:val="none" w:sz="0" w:space="0" w:color="auto"/>
                                                        <w:left w:val="none" w:sz="0" w:space="0" w:color="auto"/>
                                                        <w:bottom w:val="none" w:sz="0" w:space="0" w:color="auto"/>
                                                        <w:right w:val="none" w:sz="0" w:space="0" w:color="auto"/>
                                                      </w:divBdr>
                                                      <w:divsChild>
                                                        <w:div w:id="541987000">
                                                          <w:marLeft w:val="0"/>
                                                          <w:marRight w:val="0"/>
                                                          <w:marTop w:val="0"/>
                                                          <w:marBottom w:val="0"/>
                                                          <w:divBdr>
                                                            <w:top w:val="none" w:sz="0" w:space="0" w:color="auto"/>
                                                            <w:left w:val="none" w:sz="0" w:space="0" w:color="auto"/>
                                                            <w:bottom w:val="none" w:sz="0" w:space="0" w:color="auto"/>
                                                            <w:right w:val="none" w:sz="0" w:space="0" w:color="auto"/>
                                                          </w:divBdr>
                                                          <w:divsChild>
                                                            <w:div w:id="1411079162">
                                                              <w:marLeft w:val="0"/>
                                                              <w:marRight w:val="0"/>
                                                              <w:marTop w:val="0"/>
                                                              <w:marBottom w:val="0"/>
                                                              <w:divBdr>
                                                                <w:top w:val="none" w:sz="0" w:space="0" w:color="auto"/>
                                                                <w:left w:val="none" w:sz="0" w:space="0" w:color="auto"/>
                                                                <w:bottom w:val="none" w:sz="0" w:space="0" w:color="auto"/>
                                                                <w:right w:val="none" w:sz="0" w:space="0" w:color="auto"/>
                                                              </w:divBdr>
                                                              <w:divsChild>
                                                                <w:div w:id="1254780574">
                                                                  <w:marLeft w:val="0"/>
                                                                  <w:marRight w:val="0"/>
                                                                  <w:marTop w:val="0"/>
                                                                  <w:marBottom w:val="0"/>
                                                                  <w:divBdr>
                                                                    <w:top w:val="none" w:sz="0" w:space="0" w:color="auto"/>
                                                                    <w:left w:val="none" w:sz="0" w:space="0" w:color="auto"/>
                                                                    <w:bottom w:val="none" w:sz="0" w:space="0" w:color="auto"/>
                                                                    <w:right w:val="none" w:sz="0" w:space="0" w:color="auto"/>
                                                                  </w:divBdr>
                                                                  <w:divsChild>
                                                                    <w:div w:id="326131867">
                                                                      <w:marLeft w:val="86"/>
                                                                      <w:marRight w:val="473"/>
                                                                      <w:marTop w:val="0"/>
                                                                      <w:marBottom w:val="86"/>
                                                                      <w:divBdr>
                                                                        <w:top w:val="none" w:sz="0" w:space="0" w:color="auto"/>
                                                                        <w:left w:val="none" w:sz="0" w:space="0" w:color="auto"/>
                                                                        <w:bottom w:val="none" w:sz="0" w:space="0" w:color="auto"/>
                                                                        <w:right w:val="none" w:sz="0" w:space="0" w:color="auto"/>
                                                                      </w:divBdr>
                                                                      <w:divsChild>
                                                                        <w:div w:id="1268079970">
                                                                          <w:marLeft w:val="0"/>
                                                                          <w:marRight w:val="0"/>
                                                                          <w:marTop w:val="0"/>
                                                                          <w:marBottom w:val="0"/>
                                                                          <w:divBdr>
                                                                            <w:top w:val="none" w:sz="0" w:space="0" w:color="auto"/>
                                                                            <w:left w:val="none" w:sz="0" w:space="0" w:color="auto"/>
                                                                            <w:bottom w:val="none" w:sz="0" w:space="0" w:color="auto"/>
                                                                            <w:right w:val="none" w:sz="0" w:space="0" w:color="auto"/>
                                                                          </w:divBdr>
                                                                          <w:divsChild>
                                                                            <w:div w:id="523638244">
                                                                              <w:marLeft w:val="0"/>
                                                                              <w:marRight w:val="0"/>
                                                                              <w:marTop w:val="0"/>
                                                                              <w:marBottom w:val="0"/>
                                                                              <w:divBdr>
                                                                                <w:top w:val="none" w:sz="0" w:space="0" w:color="auto"/>
                                                                                <w:left w:val="none" w:sz="0" w:space="0" w:color="auto"/>
                                                                                <w:bottom w:val="none" w:sz="0" w:space="0" w:color="auto"/>
                                                                                <w:right w:val="none" w:sz="0" w:space="0" w:color="auto"/>
                                                                              </w:divBdr>
                                                                              <w:divsChild>
                                                                                <w:div w:id="1971742611">
                                                                                  <w:marLeft w:val="0"/>
                                                                                  <w:marRight w:val="0"/>
                                                                                  <w:marTop w:val="0"/>
                                                                                  <w:marBottom w:val="0"/>
                                                                                  <w:divBdr>
                                                                                    <w:top w:val="none" w:sz="0" w:space="0" w:color="auto"/>
                                                                                    <w:left w:val="none" w:sz="0" w:space="0" w:color="auto"/>
                                                                                    <w:bottom w:val="none" w:sz="0" w:space="0" w:color="auto"/>
                                                                                    <w:right w:val="none" w:sz="0" w:space="0" w:color="auto"/>
                                                                                  </w:divBdr>
                                                                                  <w:divsChild>
                                                                                    <w:div w:id="1427188178">
                                                                                      <w:marLeft w:val="0"/>
                                                                                      <w:marRight w:val="0"/>
                                                                                      <w:marTop w:val="0"/>
                                                                                      <w:marBottom w:val="0"/>
                                                                                      <w:divBdr>
                                                                                        <w:top w:val="none" w:sz="0" w:space="0" w:color="auto"/>
                                                                                        <w:left w:val="none" w:sz="0" w:space="0" w:color="auto"/>
                                                                                        <w:bottom w:val="none" w:sz="0" w:space="0" w:color="auto"/>
                                                                                        <w:right w:val="none" w:sz="0" w:space="0" w:color="auto"/>
                                                                                      </w:divBdr>
                                                                                      <w:divsChild>
                                                                                        <w:div w:id="1494760398">
                                                                                          <w:marLeft w:val="0"/>
                                                                                          <w:marRight w:val="0"/>
                                                                                          <w:marTop w:val="0"/>
                                                                                          <w:marBottom w:val="0"/>
                                                                                          <w:divBdr>
                                                                                            <w:top w:val="single" w:sz="2" w:space="0" w:color="EFEFEF"/>
                                                                                            <w:left w:val="none" w:sz="0" w:space="0" w:color="auto"/>
                                                                                            <w:bottom w:val="none" w:sz="0" w:space="0" w:color="auto"/>
                                                                                            <w:right w:val="none" w:sz="0" w:space="0" w:color="auto"/>
                                                                                          </w:divBdr>
                                                                                          <w:divsChild>
                                                                                            <w:div w:id="1230074236">
                                                                                              <w:marLeft w:val="0"/>
                                                                                              <w:marRight w:val="0"/>
                                                                                              <w:marTop w:val="0"/>
                                                                                              <w:marBottom w:val="0"/>
                                                                                              <w:divBdr>
                                                                                                <w:top w:val="single" w:sz="4" w:space="0" w:color="D8D8D8"/>
                                                                                                <w:left w:val="none" w:sz="0" w:space="0" w:color="auto"/>
                                                                                                <w:bottom w:val="none" w:sz="0" w:space="0" w:color="D8D8D8"/>
                                                                                                <w:right w:val="none" w:sz="0" w:space="0" w:color="auto"/>
                                                                                              </w:divBdr>
                                                                                              <w:divsChild>
                                                                                                <w:div w:id="1659115984">
                                                                                                  <w:marLeft w:val="0"/>
                                                                                                  <w:marRight w:val="0"/>
                                                                                                  <w:marTop w:val="0"/>
                                                                                                  <w:marBottom w:val="0"/>
                                                                                                  <w:divBdr>
                                                                                                    <w:top w:val="none" w:sz="0" w:space="0" w:color="auto"/>
                                                                                                    <w:left w:val="none" w:sz="0" w:space="0" w:color="auto"/>
                                                                                                    <w:bottom w:val="none" w:sz="0" w:space="0" w:color="auto"/>
                                                                                                    <w:right w:val="none" w:sz="0" w:space="0" w:color="auto"/>
                                                                                                  </w:divBdr>
                                                                                                  <w:divsChild>
                                                                                                    <w:div w:id="1045986365">
                                                                                                      <w:marLeft w:val="0"/>
                                                                                                      <w:marRight w:val="0"/>
                                                                                                      <w:marTop w:val="0"/>
                                                                                                      <w:marBottom w:val="0"/>
                                                                                                      <w:divBdr>
                                                                                                        <w:top w:val="none" w:sz="0" w:space="0" w:color="auto"/>
                                                                                                        <w:left w:val="none" w:sz="0" w:space="0" w:color="auto"/>
                                                                                                        <w:bottom w:val="none" w:sz="0" w:space="0" w:color="auto"/>
                                                                                                        <w:right w:val="none" w:sz="0" w:space="0" w:color="auto"/>
                                                                                                      </w:divBdr>
                                                                                                      <w:divsChild>
                                                                                                        <w:div w:id="839008425">
                                                                                                          <w:marLeft w:val="0"/>
                                                                                                          <w:marRight w:val="0"/>
                                                                                                          <w:marTop w:val="0"/>
                                                                                                          <w:marBottom w:val="0"/>
                                                                                                          <w:divBdr>
                                                                                                            <w:top w:val="none" w:sz="0" w:space="0" w:color="auto"/>
                                                                                                            <w:left w:val="single" w:sz="4" w:space="4" w:color="auto"/>
                                                                                                            <w:bottom w:val="none" w:sz="0" w:space="0" w:color="auto"/>
                                                                                                            <w:right w:val="none" w:sz="0" w:space="0" w:color="auto"/>
                                                                                                          </w:divBdr>
                                                                                                          <w:divsChild>
                                                                                                            <w:div w:id="1801142988">
                                                                                                              <w:marLeft w:val="473"/>
                                                                                                              <w:marRight w:val="0"/>
                                                                                                              <w:marTop w:val="0"/>
                                                                                                              <w:marBottom w:val="0"/>
                                                                                                              <w:divBdr>
                                                                                                                <w:top w:val="none" w:sz="0" w:space="0" w:color="auto"/>
                                                                                                                <w:left w:val="none" w:sz="0" w:space="0" w:color="auto"/>
                                                                                                                <w:bottom w:val="none" w:sz="0" w:space="0" w:color="auto"/>
                                                                                                                <w:right w:val="none" w:sz="0" w:space="0" w:color="auto"/>
                                                                                                              </w:divBdr>
                                                                                                              <w:divsChild>
                                                                                                                <w:div w:id="539973257">
                                                                                                                  <w:marLeft w:val="0"/>
                                                                                                                  <w:marRight w:val="161"/>
                                                                                                                  <w:marTop w:val="54"/>
                                                                                                                  <w:marBottom w:val="0"/>
                                                                                                                  <w:divBdr>
                                                                                                                    <w:top w:val="none" w:sz="0" w:space="0" w:color="auto"/>
                                                                                                                    <w:left w:val="none" w:sz="0" w:space="0" w:color="auto"/>
                                                                                                                    <w:bottom w:val="none" w:sz="0" w:space="0" w:color="auto"/>
                                                                                                                    <w:right w:val="none" w:sz="0" w:space="0" w:color="auto"/>
                                                                                                                  </w:divBdr>
                                                                                                                  <w:divsChild>
                                                                                                                    <w:div w:id="685524407">
                                                                                                                      <w:marLeft w:val="0"/>
                                                                                                                      <w:marRight w:val="0"/>
                                                                                                                      <w:marTop w:val="0"/>
                                                                                                                      <w:marBottom w:val="0"/>
                                                                                                                      <w:divBdr>
                                                                                                                        <w:top w:val="none" w:sz="0" w:space="0" w:color="auto"/>
                                                                                                                        <w:left w:val="none" w:sz="0" w:space="0" w:color="auto"/>
                                                                                                                        <w:bottom w:val="none" w:sz="0" w:space="0" w:color="auto"/>
                                                                                                                        <w:right w:val="none" w:sz="0" w:space="0" w:color="auto"/>
                                                                                                                      </w:divBdr>
                                                                                                                      <w:divsChild>
                                                                                                                        <w:div w:id="693072515">
                                                                                                                          <w:marLeft w:val="0"/>
                                                                                                                          <w:marRight w:val="0"/>
                                                                                                                          <w:marTop w:val="0"/>
                                                                                                                          <w:marBottom w:val="0"/>
                                                                                                                          <w:divBdr>
                                                                                                                            <w:top w:val="none" w:sz="0" w:space="0" w:color="auto"/>
                                                                                                                            <w:left w:val="none" w:sz="0" w:space="0" w:color="auto"/>
                                                                                                                            <w:bottom w:val="none" w:sz="0" w:space="0" w:color="auto"/>
                                                                                                                            <w:right w:val="none" w:sz="0" w:space="0" w:color="auto"/>
                                                                                                                          </w:divBdr>
                                                                                                                          <w:divsChild>
                                                                                                                            <w:div w:id="399329036">
                                                                                                                              <w:marLeft w:val="0"/>
                                                                                                                              <w:marRight w:val="0"/>
                                                                                                                              <w:marTop w:val="0"/>
                                                                                                                              <w:marBottom w:val="0"/>
                                                                                                                              <w:divBdr>
                                                                                                                                <w:top w:val="none" w:sz="0" w:space="0" w:color="auto"/>
                                                                                                                                <w:left w:val="none" w:sz="0" w:space="0" w:color="auto"/>
                                                                                                                                <w:bottom w:val="none" w:sz="0" w:space="0" w:color="auto"/>
                                                                                                                                <w:right w:val="none" w:sz="0" w:space="0" w:color="auto"/>
                                                                                                                              </w:divBdr>
                                                                                                                              <w:divsChild>
                                                                                                                                <w:div w:id="1331130603">
                                                                                                                                  <w:marLeft w:val="0"/>
                                                                                                                                  <w:marRight w:val="0"/>
                                                                                                                                  <w:marTop w:val="0"/>
                                                                                                                                  <w:marBottom w:val="0"/>
                                                                                                                                  <w:divBdr>
                                                                                                                                    <w:top w:val="none" w:sz="0" w:space="0" w:color="auto"/>
                                                                                                                                    <w:left w:val="none" w:sz="0" w:space="0" w:color="auto"/>
                                                                                                                                    <w:bottom w:val="none" w:sz="0" w:space="0" w:color="auto"/>
                                                                                                                                    <w:right w:val="none" w:sz="0" w:space="0" w:color="auto"/>
                                                                                                                                  </w:divBdr>
                                                                                                                                  <w:divsChild>
                                                                                                                                    <w:div w:id="158011490">
                                                                                                                                      <w:marLeft w:val="0"/>
                                                                                                                                      <w:marRight w:val="0"/>
                                                                                                                                      <w:marTop w:val="0"/>
                                                                                                                                      <w:marBottom w:val="0"/>
                                                                                                                                      <w:divBdr>
                                                                                                                                        <w:top w:val="none" w:sz="0" w:space="0" w:color="auto"/>
                                                                                                                                        <w:left w:val="none" w:sz="0" w:space="0" w:color="auto"/>
                                                                                                                                        <w:bottom w:val="none" w:sz="0" w:space="0" w:color="auto"/>
                                                                                                                                        <w:right w:val="none" w:sz="0" w:space="0" w:color="auto"/>
                                                                                                                                      </w:divBdr>
                                                                                                                                      <w:divsChild>
                                                                                                                                        <w:div w:id="984239165">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2057510368">
                                                                                                                                              <w:marLeft w:val="0"/>
                                                                                                                                              <w:marRight w:val="0"/>
                                                                                                                                              <w:marTop w:val="0"/>
                                                                                                                                              <w:marBottom w:val="0"/>
                                                                                                                                              <w:divBdr>
                                                                                                                                                <w:top w:val="none" w:sz="0" w:space="0" w:color="auto"/>
                                                                                                                                                <w:left w:val="none" w:sz="0" w:space="0" w:color="auto"/>
                                                                                                                                                <w:bottom w:val="none" w:sz="0" w:space="0" w:color="auto"/>
                                                                                                                                                <w:right w:val="none" w:sz="0" w:space="0" w:color="auto"/>
                                                                                                                                              </w:divBdr>
                                                                                                                                              <w:divsChild>
                                                                                                                                                <w:div w:id="19614511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7768301">
                                                                                                                                          <w:marLeft w:val="0"/>
                                                                                                                                          <w:marRight w:val="0"/>
                                                                                                                                          <w:marTop w:val="0"/>
                                                                                                                                          <w:marBottom w:val="0"/>
                                                                                                                                          <w:divBdr>
                                                                                                                                            <w:top w:val="none" w:sz="0" w:space="0" w:color="auto"/>
                                                                                                                                            <w:left w:val="none" w:sz="0" w:space="0" w:color="auto"/>
                                                                                                                                            <w:bottom w:val="none" w:sz="0" w:space="0" w:color="auto"/>
                                                                                                                                            <w:right w:val="none" w:sz="0" w:space="0" w:color="auto"/>
                                                                                                                                          </w:divBdr>
                                                                                                                                        </w:div>
                                                                                                                                      </w:divsChild>
                                                                                                                                    </w:div>
                                                                                                                                    <w:div w:id="478960765">
                                                                                                                                      <w:marLeft w:val="0"/>
                                                                                                                                      <w:marRight w:val="0"/>
                                                                                                                                      <w:marTop w:val="0"/>
                                                                                                                                      <w:marBottom w:val="0"/>
                                                                                                                                      <w:divBdr>
                                                                                                                                        <w:top w:val="none" w:sz="0" w:space="0" w:color="auto"/>
                                                                                                                                        <w:left w:val="none" w:sz="0" w:space="0" w:color="auto"/>
                                                                                                                                        <w:bottom w:val="none" w:sz="0" w:space="0" w:color="auto"/>
                                                                                                                                        <w:right w:val="none" w:sz="0" w:space="0" w:color="auto"/>
                                                                                                                                      </w:divBdr>
                                                                                                                                    </w:div>
                                                                                                                                    <w:div w:id="1027222547">
                                                                                                                                      <w:marLeft w:val="0"/>
                                                                                                                                      <w:marRight w:val="0"/>
                                                                                                                                      <w:marTop w:val="0"/>
                                                                                                                                      <w:marBottom w:val="0"/>
                                                                                                                                      <w:divBdr>
                                                                                                                                        <w:top w:val="none" w:sz="0" w:space="0" w:color="auto"/>
                                                                                                                                        <w:left w:val="none" w:sz="0" w:space="0" w:color="auto"/>
                                                                                                                                        <w:bottom w:val="none" w:sz="0" w:space="0" w:color="auto"/>
                                                                                                                                        <w:right w:val="none" w:sz="0" w:space="0" w:color="auto"/>
                                                                                                                                      </w:divBdr>
                                                                                                                                      <w:divsChild>
                                                                                                                                        <w:div w:id="1032536761">
                                                                                                                                          <w:marLeft w:val="0"/>
                                                                                                                                          <w:marRight w:val="0"/>
                                                                                                                                          <w:marTop w:val="0"/>
                                                                                                                                          <w:marBottom w:val="0"/>
                                                                                                                                          <w:divBdr>
                                                                                                                                            <w:top w:val="none" w:sz="0" w:space="0" w:color="auto"/>
                                                                                                                                            <w:left w:val="none" w:sz="0" w:space="0" w:color="auto"/>
                                                                                                                                            <w:bottom w:val="none" w:sz="0" w:space="0" w:color="auto"/>
                                                                                                                                            <w:right w:val="none" w:sz="0" w:space="0" w:color="auto"/>
                                                                                                                                          </w:divBdr>
                                                                                                                                        </w:div>
                                                                                                                                      </w:divsChild>
                                                                                                                                    </w:div>
                                                                                                                                    <w:div w:id="177815203">
                                                                                                                                      <w:marLeft w:val="0"/>
                                                                                                                                      <w:marRight w:val="0"/>
                                                                                                                                      <w:marTop w:val="0"/>
                                                                                                                                      <w:marBottom w:val="0"/>
                                                                                                                                      <w:divBdr>
                                                                                                                                        <w:top w:val="none" w:sz="0" w:space="0" w:color="auto"/>
                                                                                                                                        <w:left w:val="none" w:sz="0" w:space="0" w:color="auto"/>
                                                                                                                                        <w:bottom w:val="none" w:sz="0" w:space="0" w:color="auto"/>
                                                                                                                                        <w:right w:val="none" w:sz="0" w:space="0" w:color="auto"/>
                                                                                                                                      </w:divBdr>
                                                                                                                                    </w:div>
                                                                                                                                    <w:div w:id="438840671">
                                                                                                                                      <w:marLeft w:val="0"/>
                                                                                                                                      <w:marRight w:val="0"/>
                                                                                                                                      <w:marTop w:val="0"/>
                                                                                                                                      <w:marBottom w:val="0"/>
                                                                                                                                      <w:divBdr>
                                                                                                                                        <w:top w:val="none" w:sz="0" w:space="0" w:color="auto"/>
                                                                                                                                        <w:left w:val="none" w:sz="0" w:space="0" w:color="auto"/>
                                                                                                                                        <w:bottom w:val="none" w:sz="0" w:space="0" w:color="auto"/>
                                                                                                                                        <w:right w:val="none" w:sz="0" w:space="0" w:color="auto"/>
                                                                                                                                      </w:divBdr>
                                                                                                                                    </w:div>
                                                                                                                                    <w:div w:id="53628616">
                                                                                                                                      <w:marLeft w:val="0"/>
                                                                                                                                      <w:marRight w:val="0"/>
                                                                                                                                      <w:marTop w:val="0"/>
                                                                                                                                      <w:marBottom w:val="0"/>
                                                                                                                                      <w:divBdr>
                                                                                                                                        <w:top w:val="none" w:sz="0" w:space="0" w:color="auto"/>
                                                                                                                                        <w:left w:val="none" w:sz="0" w:space="0" w:color="auto"/>
                                                                                                                                        <w:bottom w:val="none" w:sz="0" w:space="0" w:color="auto"/>
                                                                                                                                        <w:right w:val="none" w:sz="0" w:space="0" w:color="auto"/>
                                                                                                                                      </w:divBdr>
                                                                                                                                      <w:divsChild>
                                                                                                                                        <w:div w:id="758647155">
                                                                                                                                          <w:marLeft w:val="0"/>
                                                                                                                                          <w:marRight w:val="0"/>
                                                                                                                                          <w:marTop w:val="0"/>
                                                                                                                                          <w:marBottom w:val="0"/>
                                                                                                                                          <w:divBdr>
                                                                                                                                            <w:top w:val="none" w:sz="0" w:space="0" w:color="auto"/>
                                                                                                                                            <w:left w:val="none" w:sz="0" w:space="0" w:color="auto"/>
                                                                                                                                            <w:bottom w:val="none" w:sz="0" w:space="0" w:color="auto"/>
                                                                                                                                            <w:right w:val="none" w:sz="0" w:space="0" w:color="auto"/>
                                                                                                                                          </w:divBdr>
                                                                                                                                        </w:div>
                                                                                                                                      </w:divsChild>
                                                                                                                                    </w:div>
                                                                                                                                    <w:div w:id="1512716508">
                                                                                                                                      <w:marLeft w:val="0"/>
                                                                                                                                      <w:marRight w:val="0"/>
                                                                                                                                      <w:marTop w:val="0"/>
                                                                                                                                      <w:marBottom w:val="0"/>
                                                                                                                                      <w:divBdr>
                                                                                                                                        <w:top w:val="none" w:sz="0" w:space="0" w:color="auto"/>
                                                                                                                                        <w:left w:val="none" w:sz="0" w:space="0" w:color="auto"/>
                                                                                                                                        <w:bottom w:val="none" w:sz="0" w:space="0" w:color="auto"/>
                                                                                                                                        <w:right w:val="none" w:sz="0" w:space="0" w:color="auto"/>
                                                                                                                                      </w:divBdr>
                                                                                                                                    </w:div>
                                                                                                                                    <w:div w:id="1992326940">
                                                                                                                                      <w:marLeft w:val="0"/>
                                                                                                                                      <w:marRight w:val="0"/>
                                                                                                                                      <w:marTop w:val="0"/>
                                                                                                                                      <w:marBottom w:val="0"/>
                                                                                                                                      <w:divBdr>
                                                                                                                                        <w:top w:val="none" w:sz="0" w:space="0" w:color="auto"/>
                                                                                                                                        <w:left w:val="none" w:sz="0" w:space="0" w:color="auto"/>
                                                                                                                                        <w:bottom w:val="none" w:sz="0" w:space="0" w:color="auto"/>
                                                                                                                                        <w:right w:val="none" w:sz="0" w:space="0" w:color="auto"/>
                                                                                                                                      </w:divBdr>
                                                                                                                                    </w:div>
                                                                                                                                    <w:div w:id="1924336362">
                                                                                                                                      <w:marLeft w:val="0"/>
                                                                                                                                      <w:marRight w:val="0"/>
                                                                                                                                      <w:marTop w:val="0"/>
                                                                                                                                      <w:marBottom w:val="0"/>
                                                                                                                                      <w:divBdr>
                                                                                                                                        <w:top w:val="none" w:sz="0" w:space="0" w:color="auto"/>
                                                                                                                                        <w:left w:val="none" w:sz="0" w:space="0" w:color="auto"/>
                                                                                                                                        <w:bottom w:val="none" w:sz="0" w:space="0" w:color="auto"/>
                                                                                                                                        <w:right w:val="none" w:sz="0" w:space="0" w:color="auto"/>
                                                                                                                                      </w:divBdr>
                                                                                                                                      <w:divsChild>
                                                                                                                                        <w:div w:id="358632012">
                                                                                                                                          <w:marLeft w:val="0"/>
                                                                                                                                          <w:marRight w:val="0"/>
                                                                                                                                          <w:marTop w:val="0"/>
                                                                                                                                          <w:marBottom w:val="0"/>
                                                                                                                                          <w:divBdr>
                                                                                                                                            <w:top w:val="none" w:sz="0" w:space="0" w:color="auto"/>
                                                                                                                                            <w:left w:val="none" w:sz="0" w:space="0" w:color="auto"/>
                                                                                                                                            <w:bottom w:val="none" w:sz="0" w:space="0" w:color="auto"/>
                                                                                                                                            <w:right w:val="none" w:sz="0" w:space="0" w:color="auto"/>
                                                                                                                                          </w:divBdr>
                                                                                                                                        </w:div>
                                                                                                                                      </w:divsChild>
                                                                                                                                    </w:div>
                                                                                                                                    <w:div w:id="1844784908">
                                                                                                                                      <w:marLeft w:val="0"/>
                                                                                                                                      <w:marRight w:val="0"/>
                                                                                                                                      <w:marTop w:val="0"/>
                                                                                                                                      <w:marBottom w:val="0"/>
                                                                                                                                      <w:divBdr>
                                                                                                                                        <w:top w:val="none" w:sz="0" w:space="0" w:color="auto"/>
                                                                                                                                        <w:left w:val="none" w:sz="0" w:space="0" w:color="auto"/>
                                                                                                                                        <w:bottom w:val="none" w:sz="0" w:space="0" w:color="auto"/>
                                                                                                                                        <w:right w:val="none" w:sz="0" w:space="0" w:color="auto"/>
                                                                                                                                      </w:divBdr>
                                                                                                                                    </w:div>
                                                                                                                                    <w:div w:id="1923098375">
                                                                                                                                      <w:marLeft w:val="0"/>
                                                                                                                                      <w:marRight w:val="0"/>
                                                                                                                                      <w:marTop w:val="0"/>
                                                                                                                                      <w:marBottom w:val="0"/>
                                                                                                                                      <w:divBdr>
                                                                                                                                        <w:top w:val="none" w:sz="0" w:space="0" w:color="auto"/>
                                                                                                                                        <w:left w:val="none" w:sz="0" w:space="0" w:color="auto"/>
                                                                                                                                        <w:bottom w:val="none" w:sz="0" w:space="0" w:color="auto"/>
                                                                                                                                        <w:right w:val="none" w:sz="0" w:space="0" w:color="auto"/>
                                                                                                                                      </w:divBdr>
                                                                                                                                    </w:div>
                                                                                                                                    <w:div w:id="1675838149">
                                                                                                                                      <w:marLeft w:val="0"/>
                                                                                                                                      <w:marRight w:val="0"/>
                                                                                                                                      <w:marTop w:val="0"/>
                                                                                                                                      <w:marBottom w:val="0"/>
                                                                                                                                      <w:divBdr>
                                                                                                                                        <w:top w:val="none" w:sz="0" w:space="0" w:color="auto"/>
                                                                                                                                        <w:left w:val="none" w:sz="0" w:space="0" w:color="auto"/>
                                                                                                                                        <w:bottom w:val="none" w:sz="0" w:space="0" w:color="auto"/>
                                                                                                                                        <w:right w:val="none" w:sz="0" w:space="0" w:color="auto"/>
                                                                                                                                      </w:divBdr>
                                                                                                                                      <w:divsChild>
                                                                                                                                        <w:div w:id="1371877615">
                                                                                                                                          <w:marLeft w:val="0"/>
                                                                                                                                          <w:marRight w:val="0"/>
                                                                                                                                          <w:marTop w:val="0"/>
                                                                                                                                          <w:marBottom w:val="0"/>
                                                                                                                                          <w:divBdr>
                                                                                                                                            <w:top w:val="none" w:sz="0" w:space="0" w:color="auto"/>
                                                                                                                                            <w:left w:val="none" w:sz="0" w:space="0" w:color="auto"/>
                                                                                                                                            <w:bottom w:val="none" w:sz="0" w:space="0" w:color="auto"/>
                                                                                                                                            <w:right w:val="none" w:sz="0" w:space="0" w:color="auto"/>
                                                                                                                                          </w:divBdr>
                                                                                                                                        </w:div>
                                                                                                                                      </w:divsChild>
                                                                                                                                    </w:div>
                                                                                                                                    <w:div w:id="1146554456">
                                                                                                                                      <w:marLeft w:val="0"/>
                                                                                                                                      <w:marRight w:val="0"/>
                                                                                                                                      <w:marTop w:val="0"/>
                                                                                                                                      <w:marBottom w:val="0"/>
                                                                                                                                      <w:divBdr>
                                                                                                                                        <w:top w:val="none" w:sz="0" w:space="0" w:color="auto"/>
                                                                                                                                        <w:left w:val="none" w:sz="0" w:space="0" w:color="auto"/>
                                                                                                                                        <w:bottom w:val="none" w:sz="0" w:space="0" w:color="auto"/>
                                                                                                                                        <w:right w:val="none" w:sz="0" w:space="0" w:color="auto"/>
                                                                                                                                      </w:divBdr>
                                                                                                                                    </w:div>
                                                                                                                                    <w:div w:id="270170879">
                                                                                                                                      <w:marLeft w:val="0"/>
                                                                                                                                      <w:marRight w:val="0"/>
                                                                                                                                      <w:marTop w:val="0"/>
                                                                                                                                      <w:marBottom w:val="0"/>
                                                                                                                                      <w:divBdr>
                                                                                                                                        <w:top w:val="none" w:sz="0" w:space="0" w:color="auto"/>
                                                                                                                                        <w:left w:val="none" w:sz="0" w:space="0" w:color="auto"/>
                                                                                                                                        <w:bottom w:val="none" w:sz="0" w:space="0" w:color="auto"/>
                                                                                                                                        <w:right w:val="none" w:sz="0" w:space="0" w:color="auto"/>
                                                                                                                                      </w:divBdr>
                                                                                                                                    </w:div>
                                                                                                                                    <w:div w:id="1048379947">
                                                                                                                                      <w:marLeft w:val="0"/>
                                                                                                                                      <w:marRight w:val="0"/>
                                                                                                                                      <w:marTop w:val="0"/>
                                                                                                                                      <w:marBottom w:val="0"/>
                                                                                                                                      <w:divBdr>
                                                                                                                                        <w:top w:val="none" w:sz="0" w:space="0" w:color="auto"/>
                                                                                                                                        <w:left w:val="none" w:sz="0" w:space="0" w:color="auto"/>
                                                                                                                                        <w:bottom w:val="none" w:sz="0" w:space="0" w:color="auto"/>
                                                                                                                                        <w:right w:val="none" w:sz="0" w:space="0" w:color="auto"/>
                                                                                                                                      </w:divBdr>
                                                                                                                                      <w:divsChild>
                                                                                                                                        <w:div w:id="838692690">
                                                                                                                                          <w:marLeft w:val="0"/>
                                                                                                                                          <w:marRight w:val="0"/>
                                                                                                                                          <w:marTop w:val="0"/>
                                                                                                                                          <w:marBottom w:val="0"/>
                                                                                                                                          <w:divBdr>
                                                                                                                                            <w:top w:val="none" w:sz="0" w:space="0" w:color="auto"/>
                                                                                                                                            <w:left w:val="none" w:sz="0" w:space="0" w:color="auto"/>
                                                                                                                                            <w:bottom w:val="none" w:sz="0" w:space="0" w:color="auto"/>
                                                                                                                                            <w:right w:val="none" w:sz="0" w:space="0" w:color="auto"/>
                                                                                                                                          </w:divBdr>
                                                                                                                                        </w:div>
                                                                                                                                      </w:divsChild>
                                                                                                                                    </w:div>
                                                                                                                                    <w:div w:id="2028751554">
                                                                                                                                      <w:marLeft w:val="0"/>
                                                                                                                                      <w:marRight w:val="0"/>
                                                                                                                                      <w:marTop w:val="0"/>
                                                                                                                                      <w:marBottom w:val="0"/>
                                                                                                                                      <w:divBdr>
                                                                                                                                        <w:top w:val="none" w:sz="0" w:space="0" w:color="auto"/>
                                                                                                                                        <w:left w:val="none" w:sz="0" w:space="0" w:color="auto"/>
                                                                                                                                        <w:bottom w:val="none" w:sz="0" w:space="0" w:color="auto"/>
                                                                                                                                        <w:right w:val="none" w:sz="0" w:space="0" w:color="auto"/>
                                                                                                                                      </w:divBdr>
                                                                                                                                    </w:div>
                                                                                                                                    <w:div w:id="326787076">
                                                                                                                                      <w:marLeft w:val="0"/>
                                                                                                                                      <w:marRight w:val="0"/>
                                                                                                                                      <w:marTop w:val="0"/>
                                                                                                                                      <w:marBottom w:val="0"/>
                                                                                                                                      <w:divBdr>
                                                                                                                                        <w:top w:val="none" w:sz="0" w:space="0" w:color="auto"/>
                                                                                                                                        <w:left w:val="none" w:sz="0" w:space="0" w:color="auto"/>
                                                                                                                                        <w:bottom w:val="none" w:sz="0" w:space="0" w:color="auto"/>
                                                                                                                                        <w:right w:val="none" w:sz="0" w:space="0" w:color="auto"/>
                                                                                                                                      </w:divBdr>
                                                                                                                                    </w:div>
                                                                                                                                    <w:div w:id="1213494334">
                                                                                                                                      <w:marLeft w:val="0"/>
                                                                                                                                      <w:marRight w:val="0"/>
                                                                                                                                      <w:marTop w:val="0"/>
                                                                                                                                      <w:marBottom w:val="0"/>
                                                                                                                                      <w:divBdr>
                                                                                                                                        <w:top w:val="none" w:sz="0" w:space="0" w:color="auto"/>
                                                                                                                                        <w:left w:val="none" w:sz="0" w:space="0" w:color="auto"/>
                                                                                                                                        <w:bottom w:val="none" w:sz="0" w:space="0" w:color="auto"/>
                                                                                                                                        <w:right w:val="none" w:sz="0" w:space="0" w:color="auto"/>
                                                                                                                                      </w:divBdr>
                                                                                                                                      <w:divsChild>
                                                                                                                                        <w:div w:id="445542520">
                                                                                                                                          <w:marLeft w:val="0"/>
                                                                                                                                          <w:marRight w:val="0"/>
                                                                                                                                          <w:marTop w:val="0"/>
                                                                                                                                          <w:marBottom w:val="0"/>
                                                                                                                                          <w:divBdr>
                                                                                                                                            <w:top w:val="none" w:sz="0" w:space="0" w:color="auto"/>
                                                                                                                                            <w:left w:val="none" w:sz="0" w:space="0" w:color="auto"/>
                                                                                                                                            <w:bottom w:val="none" w:sz="0" w:space="0" w:color="auto"/>
                                                                                                                                            <w:right w:val="none" w:sz="0" w:space="0" w:color="auto"/>
                                                                                                                                          </w:divBdr>
                                                                                                                                        </w:div>
                                                                                                                                      </w:divsChild>
                                                                                                                                    </w:div>
                                                                                                                                    <w:div w:id="687021871">
                                                                                                                                      <w:marLeft w:val="0"/>
                                                                                                                                      <w:marRight w:val="0"/>
                                                                                                                                      <w:marTop w:val="0"/>
                                                                                                                                      <w:marBottom w:val="0"/>
                                                                                                                                      <w:divBdr>
                                                                                                                                        <w:top w:val="none" w:sz="0" w:space="0" w:color="auto"/>
                                                                                                                                        <w:left w:val="none" w:sz="0" w:space="0" w:color="auto"/>
                                                                                                                                        <w:bottom w:val="none" w:sz="0" w:space="0" w:color="auto"/>
                                                                                                                                        <w:right w:val="none" w:sz="0" w:space="0" w:color="auto"/>
                                                                                                                                      </w:divBdr>
                                                                                                                                    </w:div>
                                                                                                                                    <w:div w:id="1299217594">
                                                                                                                                      <w:marLeft w:val="0"/>
                                                                                                                                      <w:marRight w:val="0"/>
                                                                                                                                      <w:marTop w:val="0"/>
                                                                                                                                      <w:marBottom w:val="0"/>
                                                                                                                                      <w:divBdr>
                                                                                                                                        <w:top w:val="none" w:sz="0" w:space="0" w:color="auto"/>
                                                                                                                                        <w:left w:val="none" w:sz="0" w:space="0" w:color="auto"/>
                                                                                                                                        <w:bottom w:val="none" w:sz="0" w:space="0" w:color="auto"/>
                                                                                                                                        <w:right w:val="none" w:sz="0" w:space="0" w:color="auto"/>
                                                                                                                                      </w:divBdr>
                                                                                                                                    </w:div>
                                                                                                                                    <w:div w:id="932975288">
                                                                                                                                      <w:marLeft w:val="0"/>
                                                                                                                                      <w:marRight w:val="0"/>
                                                                                                                                      <w:marTop w:val="0"/>
                                                                                                                                      <w:marBottom w:val="0"/>
                                                                                                                                      <w:divBdr>
                                                                                                                                        <w:top w:val="none" w:sz="0" w:space="0" w:color="auto"/>
                                                                                                                                        <w:left w:val="none" w:sz="0" w:space="0" w:color="auto"/>
                                                                                                                                        <w:bottom w:val="none" w:sz="0" w:space="0" w:color="auto"/>
                                                                                                                                        <w:right w:val="none" w:sz="0" w:space="0" w:color="auto"/>
                                                                                                                                      </w:divBdr>
                                                                                                                                      <w:divsChild>
                                                                                                                                        <w:div w:id="209846907">
                                                                                                                                          <w:marLeft w:val="0"/>
                                                                                                                                          <w:marRight w:val="0"/>
                                                                                                                                          <w:marTop w:val="0"/>
                                                                                                                                          <w:marBottom w:val="0"/>
                                                                                                                                          <w:divBdr>
                                                                                                                                            <w:top w:val="none" w:sz="0" w:space="0" w:color="auto"/>
                                                                                                                                            <w:left w:val="none" w:sz="0" w:space="0" w:color="auto"/>
                                                                                                                                            <w:bottom w:val="none" w:sz="0" w:space="0" w:color="auto"/>
                                                                                                                                            <w:right w:val="none" w:sz="0" w:space="0" w:color="auto"/>
                                                                                                                                          </w:divBdr>
                                                                                                                                        </w:div>
                                                                                                                                      </w:divsChild>
                                                                                                                                    </w:div>
                                                                                                                                    <w:div w:id="244651491">
                                                                                                                                      <w:marLeft w:val="0"/>
                                                                                                                                      <w:marRight w:val="0"/>
                                                                                                                                      <w:marTop w:val="0"/>
                                                                                                                                      <w:marBottom w:val="0"/>
                                                                                                                                      <w:divBdr>
                                                                                                                                        <w:top w:val="none" w:sz="0" w:space="0" w:color="auto"/>
                                                                                                                                        <w:left w:val="none" w:sz="0" w:space="0" w:color="auto"/>
                                                                                                                                        <w:bottom w:val="none" w:sz="0" w:space="0" w:color="auto"/>
                                                                                                                                        <w:right w:val="none" w:sz="0" w:space="0" w:color="auto"/>
                                                                                                                                      </w:divBdr>
                                                                                                                                    </w:div>
                                                                                                                                    <w:div w:id="768890293">
                                                                                                                                      <w:marLeft w:val="0"/>
                                                                                                                                      <w:marRight w:val="0"/>
                                                                                                                                      <w:marTop w:val="0"/>
                                                                                                                                      <w:marBottom w:val="0"/>
                                                                                                                                      <w:divBdr>
                                                                                                                                        <w:top w:val="none" w:sz="0" w:space="0" w:color="auto"/>
                                                                                                                                        <w:left w:val="none" w:sz="0" w:space="0" w:color="auto"/>
                                                                                                                                        <w:bottom w:val="none" w:sz="0" w:space="0" w:color="auto"/>
                                                                                                                                        <w:right w:val="none" w:sz="0" w:space="0" w:color="auto"/>
                                                                                                                                      </w:divBdr>
                                                                                                                                    </w:div>
                                                                                                                                    <w:div w:id="398291757">
                                                                                                                                      <w:marLeft w:val="0"/>
                                                                                                                                      <w:marRight w:val="0"/>
                                                                                                                                      <w:marTop w:val="0"/>
                                                                                                                                      <w:marBottom w:val="0"/>
                                                                                                                                      <w:divBdr>
                                                                                                                                        <w:top w:val="none" w:sz="0" w:space="0" w:color="auto"/>
                                                                                                                                        <w:left w:val="none" w:sz="0" w:space="0" w:color="auto"/>
                                                                                                                                        <w:bottom w:val="none" w:sz="0" w:space="0" w:color="auto"/>
                                                                                                                                        <w:right w:val="none" w:sz="0" w:space="0" w:color="auto"/>
                                                                                                                                      </w:divBdr>
                                                                                                                                      <w:divsChild>
                                                                                                                                        <w:div w:id="457380281">
                                                                                                                                          <w:marLeft w:val="0"/>
                                                                                                                                          <w:marRight w:val="0"/>
                                                                                                                                          <w:marTop w:val="0"/>
                                                                                                                                          <w:marBottom w:val="0"/>
                                                                                                                                          <w:divBdr>
                                                                                                                                            <w:top w:val="none" w:sz="0" w:space="0" w:color="auto"/>
                                                                                                                                            <w:left w:val="none" w:sz="0" w:space="0" w:color="auto"/>
                                                                                                                                            <w:bottom w:val="none" w:sz="0" w:space="0" w:color="auto"/>
                                                                                                                                            <w:right w:val="none" w:sz="0" w:space="0" w:color="auto"/>
                                                                                                                                          </w:divBdr>
                                                                                                                                        </w:div>
                                                                                                                                        <w:div w:id="1818834625">
                                                                                                                                          <w:marLeft w:val="0"/>
                                                                                                                                          <w:marRight w:val="0"/>
                                                                                                                                          <w:marTop w:val="0"/>
                                                                                                                                          <w:marBottom w:val="0"/>
                                                                                                                                          <w:divBdr>
                                                                                                                                            <w:top w:val="none" w:sz="0" w:space="0" w:color="auto"/>
                                                                                                                                            <w:left w:val="none" w:sz="0" w:space="0" w:color="auto"/>
                                                                                                                                            <w:bottom w:val="none" w:sz="0" w:space="0" w:color="auto"/>
                                                                                                                                            <w:right w:val="none" w:sz="0" w:space="0" w:color="auto"/>
                                                                                                                                          </w:divBdr>
                                                                                                                                        </w:div>
                                                                                                                                      </w:divsChild>
                                                                                                                                    </w:div>
                                                                                                                                    <w:div w:id="971983453">
                                                                                                                                      <w:marLeft w:val="0"/>
                                                                                                                                      <w:marRight w:val="0"/>
                                                                                                                                      <w:marTop w:val="0"/>
                                                                                                                                      <w:marBottom w:val="0"/>
                                                                                                                                      <w:divBdr>
                                                                                                                                        <w:top w:val="none" w:sz="0" w:space="0" w:color="auto"/>
                                                                                                                                        <w:left w:val="none" w:sz="0" w:space="0" w:color="auto"/>
                                                                                                                                        <w:bottom w:val="none" w:sz="0" w:space="0" w:color="auto"/>
                                                                                                                                        <w:right w:val="none" w:sz="0" w:space="0" w:color="auto"/>
                                                                                                                                      </w:divBdr>
                                                                                                                                    </w:div>
                                                                                                                                    <w:div w:id="16206422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603107789">
      <w:bodyDiv w:val="1"/>
      <w:marLeft w:val="0"/>
      <w:marRight w:val="0"/>
      <w:marTop w:val="0"/>
      <w:marBottom w:val="0"/>
      <w:divBdr>
        <w:top w:val="none" w:sz="0" w:space="0" w:color="auto"/>
        <w:left w:val="none" w:sz="0" w:space="0" w:color="auto"/>
        <w:bottom w:val="none" w:sz="0" w:space="0" w:color="auto"/>
        <w:right w:val="none" w:sz="0" w:space="0" w:color="auto"/>
      </w:divBdr>
    </w:div>
    <w:div w:id="1788351073">
      <w:bodyDiv w:val="1"/>
      <w:marLeft w:val="0"/>
      <w:marRight w:val="0"/>
      <w:marTop w:val="0"/>
      <w:marBottom w:val="0"/>
      <w:divBdr>
        <w:top w:val="none" w:sz="0" w:space="0" w:color="auto"/>
        <w:left w:val="none" w:sz="0" w:space="0" w:color="auto"/>
        <w:bottom w:val="none" w:sz="0" w:space="0" w:color="auto"/>
        <w:right w:val="none" w:sz="0" w:space="0" w:color="auto"/>
      </w:divBdr>
    </w:div>
    <w:div w:id="1844472696">
      <w:bodyDiv w:val="1"/>
      <w:marLeft w:val="0"/>
      <w:marRight w:val="0"/>
      <w:marTop w:val="0"/>
      <w:marBottom w:val="0"/>
      <w:divBdr>
        <w:top w:val="none" w:sz="0" w:space="0" w:color="auto"/>
        <w:left w:val="none" w:sz="0" w:space="0" w:color="auto"/>
        <w:bottom w:val="none" w:sz="0" w:space="0" w:color="auto"/>
        <w:right w:val="none" w:sz="0" w:space="0" w:color="auto"/>
      </w:divBdr>
      <w:divsChild>
        <w:div w:id="26763204">
          <w:marLeft w:val="0"/>
          <w:marRight w:val="0"/>
          <w:marTop w:val="0"/>
          <w:marBottom w:val="0"/>
          <w:divBdr>
            <w:top w:val="none" w:sz="0" w:space="0" w:color="auto"/>
            <w:left w:val="none" w:sz="0" w:space="0" w:color="auto"/>
            <w:bottom w:val="none" w:sz="0" w:space="0" w:color="auto"/>
            <w:right w:val="none" w:sz="0" w:space="0" w:color="auto"/>
          </w:divBdr>
        </w:div>
        <w:div w:id="2078816572">
          <w:marLeft w:val="0"/>
          <w:marRight w:val="0"/>
          <w:marTop w:val="0"/>
          <w:marBottom w:val="0"/>
          <w:divBdr>
            <w:top w:val="none" w:sz="0" w:space="0" w:color="auto"/>
            <w:left w:val="none" w:sz="0" w:space="0" w:color="auto"/>
            <w:bottom w:val="none" w:sz="0" w:space="0" w:color="auto"/>
            <w:right w:val="none" w:sz="0" w:space="0" w:color="auto"/>
          </w:divBdr>
        </w:div>
        <w:div w:id="1190755740">
          <w:marLeft w:val="0"/>
          <w:marRight w:val="0"/>
          <w:marTop w:val="0"/>
          <w:marBottom w:val="0"/>
          <w:divBdr>
            <w:top w:val="none" w:sz="0" w:space="0" w:color="auto"/>
            <w:left w:val="none" w:sz="0" w:space="0" w:color="auto"/>
            <w:bottom w:val="none" w:sz="0" w:space="0" w:color="auto"/>
            <w:right w:val="none" w:sz="0" w:space="0" w:color="auto"/>
          </w:divBdr>
        </w:div>
      </w:divsChild>
    </w:div>
    <w:div w:id="198562371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26" Type="http://schemas.openxmlformats.org/officeDocument/2006/relationships/image" Target="media/image15.png"/><Relationship Id="rId117" Type="http://schemas.openxmlformats.org/officeDocument/2006/relationships/image" Target="media/image101.png"/><Relationship Id="rId21" Type="http://schemas.openxmlformats.org/officeDocument/2006/relationships/image" Target="media/image10.png"/><Relationship Id="rId42" Type="http://schemas.openxmlformats.org/officeDocument/2006/relationships/image" Target="media/image31.png"/><Relationship Id="rId47" Type="http://schemas.openxmlformats.org/officeDocument/2006/relationships/image" Target="media/image36.png"/><Relationship Id="rId63" Type="http://schemas.openxmlformats.org/officeDocument/2006/relationships/image" Target="media/image52.png"/><Relationship Id="rId68" Type="http://schemas.openxmlformats.org/officeDocument/2006/relationships/image" Target="media/image57.png"/><Relationship Id="rId84" Type="http://schemas.openxmlformats.org/officeDocument/2006/relationships/image" Target="media/image68.png"/><Relationship Id="rId89" Type="http://schemas.openxmlformats.org/officeDocument/2006/relationships/image" Target="media/image73.png"/><Relationship Id="rId112" Type="http://schemas.openxmlformats.org/officeDocument/2006/relationships/image" Target="media/image96.png"/><Relationship Id="rId133" Type="http://schemas.openxmlformats.org/officeDocument/2006/relationships/image" Target="media/image117.png"/><Relationship Id="rId138" Type="http://schemas.openxmlformats.org/officeDocument/2006/relationships/image" Target="media/image120.png"/><Relationship Id="rId154" Type="http://schemas.openxmlformats.org/officeDocument/2006/relationships/image" Target="media/image136.png"/><Relationship Id="rId159" Type="http://schemas.openxmlformats.org/officeDocument/2006/relationships/image" Target="media/image141.png"/><Relationship Id="rId175" Type="http://schemas.openxmlformats.org/officeDocument/2006/relationships/image" Target="media/image157.png"/><Relationship Id="rId170" Type="http://schemas.openxmlformats.org/officeDocument/2006/relationships/image" Target="media/image152.png"/><Relationship Id="rId191" Type="http://schemas.openxmlformats.org/officeDocument/2006/relationships/theme" Target="theme/theme1.xml"/><Relationship Id="rId16" Type="http://schemas.openxmlformats.org/officeDocument/2006/relationships/image" Target="media/image5.png"/><Relationship Id="rId107" Type="http://schemas.openxmlformats.org/officeDocument/2006/relationships/image" Target="media/image91.png"/><Relationship Id="rId11" Type="http://schemas.openxmlformats.org/officeDocument/2006/relationships/hyperlink" Target="http://www.specchio.ch" TargetMode="External"/><Relationship Id="rId32" Type="http://schemas.openxmlformats.org/officeDocument/2006/relationships/image" Target="media/image21.png"/><Relationship Id="rId37" Type="http://schemas.openxmlformats.org/officeDocument/2006/relationships/image" Target="media/image26.png"/><Relationship Id="rId53" Type="http://schemas.openxmlformats.org/officeDocument/2006/relationships/image" Target="media/image42.png"/><Relationship Id="rId58" Type="http://schemas.openxmlformats.org/officeDocument/2006/relationships/image" Target="media/image47.png"/><Relationship Id="rId74" Type="http://schemas.openxmlformats.org/officeDocument/2006/relationships/hyperlink" Target="http://researchdata.ands.org.au/leaf-spectral-reflectance-of-seven-australian-native-vegetation-species" TargetMode="External"/><Relationship Id="rId79" Type="http://schemas.openxmlformats.org/officeDocument/2006/relationships/image" Target="media/image63.png"/><Relationship Id="rId102" Type="http://schemas.openxmlformats.org/officeDocument/2006/relationships/image" Target="media/image86.png"/><Relationship Id="rId123" Type="http://schemas.openxmlformats.org/officeDocument/2006/relationships/image" Target="media/image107.png"/><Relationship Id="rId128" Type="http://schemas.openxmlformats.org/officeDocument/2006/relationships/image" Target="media/image112.png"/><Relationship Id="rId144" Type="http://schemas.openxmlformats.org/officeDocument/2006/relationships/image" Target="media/image126.png"/><Relationship Id="rId149" Type="http://schemas.openxmlformats.org/officeDocument/2006/relationships/image" Target="media/image131.png"/><Relationship Id="rId5" Type="http://schemas.openxmlformats.org/officeDocument/2006/relationships/settings" Target="settings.xml"/><Relationship Id="rId90" Type="http://schemas.openxmlformats.org/officeDocument/2006/relationships/image" Target="media/image74.emf"/><Relationship Id="rId95" Type="http://schemas.openxmlformats.org/officeDocument/2006/relationships/image" Target="media/image79.png"/><Relationship Id="rId160" Type="http://schemas.openxmlformats.org/officeDocument/2006/relationships/image" Target="media/image142.png"/><Relationship Id="rId165" Type="http://schemas.openxmlformats.org/officeDocument/2006/relationships/image" Target="media/image147.png"/><Relationship Id="rId181" Type="http://schemas.openxmlformats.org/officeDocument/2006/relationships/image" Target="media/image163.png"/><Relationship Id="rId186" Type="http://schemas.openxmlformats.org/officeDocument/2006/relationships/header" Target="header1.xml"/><Relationship Id="rId216" Type="http://schemas.microsoft.com/office/2007/relationships/stylesWithEffects" Target="stylesWithEffects.xml"/><Relationship Id="rId22" Type="http://schemas.openxmlformats.org/officeDocument/2006/relationships/image" Target="media/image11.emf"/><Relationship Id="rId27" Type="http://schemas.openxmlformats.org/officeDocument/2006/relationships/image" Target="media/image16.png"/><Relationship Id="rId43" Type="http://schemas.openxmlformats.org/officeDocument/2006/relationships/image" Target="media/image32.png"/><Relationship Id="rId48" Type="http://schemas.openxmlformats.org/officeDocument/2006/relationships/image" Target="media/image37.png"/><Relationship Id="rId64" Type="http://schemas.openxmlformats.org/officeDocument/2006/relationships/image" Target="media/image53.png"/><Relationship Id="rId69" Type="http://schemas.openxmlformats.org/officeDocument/2006/relationships/image" Target="media/image58.png"/><Relationship Id="rId113" Type="http://schemas.openxmlformats.org/officeDocument/2006/relationships/image" Target="media/image97.png"/><Relationship Id="rId118" Type="http://schemas.openxmlformats.org/officeDocument/2006/relationships/image" Target="media/image102.png"/><Relationship Id="rId134" Type="http://schemas.openxmlformats.org/officeDocument/2006/relationships/image" Target="media/image118.png"/><Relationship Id="rId139" Type="http://schemas.openxmlformats.org/officeDocument/2006/relationships/image" Target="media/image121.png"/><Relationship Id="rId80" Type="http://schemas.openxmlformats.org/officeDocument/2006/relationships/image" Target="media/image64.png"/><Relationship Id="rId85" Type="http://schemas.openxmlformats.org/officeDocument/2006/relationships/image" Target="media/image69.png"/><Relationship Id="rId150" Type="http://schemas.openxmlformats.org/officeDocument/2006/relationships/image" Target="media/image132.png"/><Relationship Id="rId155" Type="http://schemas.openxmlformats.org/officeDocument/2006/relationships/image" Target="media/image137.png"/><Relationship Id="rId171" Type="http://schemas.openxmlformats.org/officeDocument/2006/relationships/image" Target="media/image153.png"/><Relationship Id="rId176" Type="http://schemas.openxmlformats.org/officeDocument/2006/relationships/image" Target="media/image158.png"/><Relationship Id="rId12" Type="http://schemas.openxmlformats.org/officeDocument/2006/relationships/hyperlink" Target="http://researchdata.ands.org.au/" TargetMode="External"/><Relationship Id="rId17" Type="http://schemas.openxmlformats.org/officeDocument/2006/relationships/image" Target="media/image6.emf"/><Relationship Id="rId33" Type="http://schemas.openxmlformats.org/officeDocument/2006/relationships/image" Target="media/image22.png"/><Relationship Id="rId38" Type="http://schemas.openxmlformats.org/officeDocument/2006/relationships/image" Target="media/image27.png"/><Relationship Id="rId59" Type="http://schemas.openxmlformats.org/officeDocument/2006/relationships/image" Target="media/image48.png"/><Relationship Id="rId103" Type="http://schemas.openxmlformats.org/officeDocument/2006/relationships/image" Target="media/image87.png"/><Relationship Id="rId108" Type="http://schemas.openxmlformats.org/officeDocument/2006/relationships/image" Target="media/image92.png"/><Relationship Id="rId124" Type="http://schemas.openxmlformats.org/officeDocument/2006/relationships/image" Target="media/image108.png"/><Relationship Id="rId129" Type="http://schemas.openxmlformats.org/officeDocument/2006/relationships/image" Target="media/image113.png"/><Relationship Id="rId54" Type="http://schemas.openxmlformats.org/officeDocument/2006/relationships/image" Target="media/image43.png"/><Relationship Id="rId70" Type="http://schemas.openxmlformats.org/officeDocument/2006/relationships/hyperlink" Target="http://www.specchio.ch" TargetMode="External"/><Relationship Id="rId75" Type="http://schemas.openxmlformats.org/officeDocument/2006/relationships/image" Target="media/image59.png"/><Relationship Id="rId91" Type="http://schemas.openxmlformats.org/officeDocument/2006/relationships/image" Target="media/image75.png"/><Relationship Id="rId96" Type="http://schemas.openxmlformats.org/officeDocument/2006/relationships/image" Target="media/image80.png"/><Relationship Id="rId140" Type="http://schemas.openxmlformats.org/officeDocument/2006/relationships/image" Target="media/image122.png"/><Relationship Id="rId145" Type="http://schemas.openxmlformats.org/officeDocument/2006/relationships/image" Target="media/image127.png"/><Relationship Id="rId161" Type="http://schemas.openxmlformats.org/officeDocument/2006/relationships/image" Target="media/image143.png"/><Relationship Id="rId166" Type="http://schemas.openxmlformats.org/officeDocument/2006/relationships/image" Target="media/image148.png"/><Relationship Id="rId182" Type="http://schemas.openxmlformats.org/officeDocument/2006/relationships/image" Target="media/image164.png"/><Relationship Id="rId187"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23" Type="http://schemas.openxmlformats.org/officeDocument/2006/relationships/image" Target="media/image12.emf"/><Relationship Id="rId28" Type="http://schemas.openxmlformats.org/officeDocument/2006/relationships/image" Target="media/image17.png"/><Relationship Id="rId49" Type="http://schemas.openxmlformats.org/officeDocument/2006/relationships/image" Target="media/image38.png"/><Relationship Id="rId114" Type="http://schemas.openxmlformats.org/officeDocument/2006/relationships/image" Target="media/image98.png"/><Relationship Id="rId119" Type="http://schemas.openxmlformats.org/officeDocument/2006/relationships/image" Target="media/image103.png"/><Relationship Id="rId44" Type="http://schemas.openxmlformats.org/officeDocument/2006/relationships/image" Target="media/image33.png"/><Relationship Id="rId60" Type="http://schemas.openxmlformats.org/officeDocument/2006/relationships/image" Target="media/image49.emf"/><Relationship Id="rId65" Type="http://schemas.openxmlformats.org/officeDocument/2006/relationships/image" Target="media/image54.png"/><Relationship Id="rId81" Type="http://schemas.openxmlformats.org/officeDocument/2006/relationships/image" Target="media/image65.png"/><Relationship Id="rId86" Type="http://schemas.openxmlformats.org/officeDocument/2006/relationships/image" Target="media/image70.png"/><Relationship Id="rId130" Type="http://schemas.openxmlformats.org/officeDocument/2006/relationships/image" Target="media/image114.png"/><Relationship Id="rId135" Type="http://schemas.openxmlformats.org/officeDocument/2006/relationships/hyperlink" Target="http://www.specchio.ch" TargetMode="External"/><Relationship Id="rId151" Type="http://schemas.openxmlformats.org/officeDocument/2006/relationships/image" Target="media/image133.png"/><Relationship Id="rId156" Type="http://schemas.openxmlformats.org/officeDocument/2006/relationships/image" Target="media/image138.png"/><Relationship Id="rId177" Type="http://schemas.openxmlformats.org/officeDocument/2006/relationships/image" Target="media/image159.png"/><Relationship Id="rId172" Type="http://schemas.openxmlformats.org/officeDocument/2006/relationships/image" Target="media/image154.png"/><Relationship Id="rId13" Type="http://schemas.openxmlformats.org/officeDocument/2006/relationships/comments" Target="comments.xml"/><Relationship Id="rId18" Type="http://schemas.openxmlformats.org/officeDocument/2006/relationships/image" Target="media/image7.png"/><Relationship Id="rId39" Type="http://schemas.openxmlformats.org/officeDocument/2006/relationships/image" Target="media/image28.png"/><Relationship Id="rId109" Type="http://schemas.openxmlformats.org/officeDocument/2006/relationships/image" Target="media/image93.png"/><Relationship Id="rId34" Type="http://schemas.openxmlformats.org/officeDocument/2006/relationships/image" Target="media/image23.png"/><Relationship Id="rId50" Type="http://schemas.openxmlformats.org/officeDocument/2006/relationships/image" Target="media/image39.png"/><Relationship Id="rId55" Type="http://schemas.openxmlformats.org/officeDocument/2006/relationships/image" Target="media/image44.png"/><Relationship Id="rId76" Type="http://schemas.openxmlformats.org/officeDocument/2006/relationships/image" Target="media/image60.emf"/><Relationship Id="rId97" Type="http://schemas.openxmlformats.org/officeDocument/2006/relationships/image" Target="media/image81.png"/><Relationship Id="rId104" Type="http://schemas.openxmlformats.org/officeDocument/2006/relationships/image" Target="media/image88.png"/><Relationship Id="rId120" Type="http://schemas.openxmlformats.org/officeDocument/2006/relationships/image" Target="media/image104.png"/><Relationship Id="rId125" Type="http://schemas.openxmlformats.org/officeDocument/2006/relationships/image" Target="media/image109.png"/><Relationship Id="rId141" Type="http://schemas.openxmlformats.org/officeDocument/2006/relationships/image" Target="media/image123.png"/><Relationship Id="rId146" Type="http://schemas.openxmlformats.org/officeDocument/2006/relationships/image" Target="media/image128.png"/><Relationship Id="rId167" Type="http://schemas.openxmlformats.org/officeDocument/2006/relationships/image" Target="media/image149.png"/><Relationship Id="rId188" Type="http://schemas.openxmlformats.org/officeDocument/2006/relationships/header" Target="header2.xml"/><Relationship Id="rId7" Type="http://schemas.openxmlformats.org/officeDocument/2006/relationships/footnotes" Target="footnotes.xml"/><Relationship Id="rId71" Type="http://schemas.openxmlformats.org/officeDocument/2006/relationships/hyperlink" Target="http://www.ands.org.au/" TargetMode="External"/><Relationship Id="rId92" Type="http://schemas.openxmlformats.org/officeDocument/2006/relationships/image" Target="media/image76.png"/><Relationship Id="rId162" Type="http://schemas.openxmlformats.org/officeDocument/2006/relationships/image" Target="media/image144.png"/><Relationship Id="rId183" Type="http://schemas.openxmlformats.org/officeDocument/2006/relationships/image" Target="media/image165.png"/><Relationship Id="rId2" Type="http://schemas.openxmlformats.org/officeDocument/2006/relationships/customXml" Target="../customXml/item2.xml"/><Relationship Id="rId29" Type="http://schemas.openxmlformats.org/officeDocument/2006/relationships/image" Target="media/image18.png"/><Relationship Id="rId24" Type="http://schemas.openxmlformats.org/officeDocument/2006/relationships/image" Target="media/image13.png"/><Relationship Id="rId40" Type="http://schemas.openxmlformats.org/officeDocument/2006/relationships/image" Target="media/image29.png"/><Relationship Id="rId45" Type="http://schemas.openxmlformats.org/officeDocument/2006/relationships/image" Target="media/image34.png"/><Relationship Id="rId66" Type="http://schemas.openxmlformats.org/officeDocument/2006/relationships/image" Target="media/image55.png"/><Relationship Id="rId87" Type="http://schemas.openxmlformats.org/officeDocument/2006/relationships/image" Target="media/image71.png"/><Relationship Id="rId110" Type="http://schemas.openxmlformats.org/officeDocument/2006/relationships/image" Target="media/image94.png"/><Relationship Id="rId115" Type="http://schemas.openxmlformats.org/officeDocument/2006/relationships/image" Target="media/image99.png"/><Relationship Id="rId131" Type="http://schemas.openxmlformats.org/officeDocument/2006/relationships/image" Target="media/image115.png"/><Relationship Id="rId136" Type="http://schemas.openxmlformats.org/officeDocument/2006/relationships/image" Target="media/image119.png"/><Relationship Id="rId157" Type="http://schemas.openxmlformats.org/officeDocument/2006/relationships/image" Target="media/image139.png"/><Relationship Id="rId178" Type="http://schemas.openxmlformats.org/officeDocument/2006/relationships/image" Target="media/image160.png"/><Relationship Id="rId61" Type="http://schemas.openxmlformats.org/officeDocument/2006/relationships/image" Target="media/image50.png"/><Relationship Id="rId82" Type="http://schemas.openxmlformats.org/officeDocument/2006/relationships/image" Target="media/image66.png"/><Relationship Id="rId152" Type="http://schemas.openxmlformats.org/officeDocument/2006/relationships/image" Target="media/image134.png"/><Relationship Id="rId173" Type="http://schemas.openxmlformats.org/officeDocument/2006/relationships/image" Target="media/image155.png"/><Relationship Id="rId19" Type="http://schemas.openxmlformats.org/officeDocument/2006/relationships/image" Target="media/image8.png"/><Relationship Id="rId14" Type="http://schemas.openxmlformats.org/officeDocument/2006/relationships/image" Target="media/image3.png"/><Relationship Id="rId30" Type="http://schemas.openxmlformats.org/officeDocument/2006/relationships/image" Target="media/image19.png"/><Relationship Id="rId35" Type="http://schemas.openxmlformats.org/officeDocument/2006/relationships/image" Target="media/image24.png"/><Relationship Id="rId56" Type="http://schemas.openxmlformats.org/officeDocument/2006/relationships/image" Target="media/image45.png"/><Relationship Id="rId77" Type="http://schemas.openxmlformats.org/officeDocument/2006/relationships/image" Target="media/image61.png"/><Relationship Id="rId100" Type="http://schemas.openxmlformats.org/officeDocument/2006/relationships/image" Target="media/image84.png"/><Relationship Id="rId105" Type="http://schemas.openxmlformats.org/officeDocument/2006/relationships/image" Target="media/image89.png"/><Relationship Id="rId126" Type="http://schemas.openxmlformats.org/officeDocument/2006/relationships/image" Target="media/image110.png"/><Relationship Id="rId147" Type="http://schemas.openxmlformats.org/officeDocument/2006/relationships/image" Target="media/image129.png"/><Relationship Id="rId168" Type="http://schemas.openxmlformats.org/officeDocument/2006/relationships/image" Target="media/image150.png"/><Relationship Id="rId8" Type="http://schemas.openxmlformats.org/officeDocument/2006/relationships/endnotes" Target="endnotes.xml"/><Relationship Id="rId51" Type="http://schemas.openxmlformats.org/officeDocument/2006/relationships/image" Target="media/image40.png"/><Relationship Id="rId72" Type="http://schemas.openxmlformats.org/officeDocument/2006/relationships/hyperlink" Target="https://demo.ands.org.au/registry/auth/login" TargetMode="External"/><Relationship Id="rId93" Type="http://schemas.openxmlformats.org/officeDocument/2006/relationships/image" Target="media/image77.png"/><Relationship Id="rId98" Type="http://schemas.openxmlformats.org/officeDocument/2006/relationships/image" Target="media/image82.png"/><Relationship Id="rId121" Type="http://schemas.openxmlformats.org/officeDocument/2006/relationships/image" Target="media/image105.png"/><Relationship Id="rId142" Type="http://schemas.openxmlformats.org/officeDocument/2006/relationships/image" Target="media/image124.png"/><Relationship Id="rId163" Type="http://schemas.openxmlformats.org/officeDocument/2006/relationships/image" Target="media/image145.png"/><Relationship Id="rId184" Type="http://schemas.openxmlformats.org/officeDocument/2006/relationships/image" Target="media/image166.png"/><Relationship Id="rId189" Type="http://schemas.openxmlformats.org/officeDocument/2006/relationships/footer" Target="footer2.xml"/><Relationship Id="rId3" Type="http://schemas.openxmlformats.org/officeDocument/2006/relationships/numbering" Target="numbering.xml"/><Relationship Id="rId25" Type="http://schemas.openxmlformats.org/officeDocument/2006/relationships/image" Target="media/image14.png"/><Relationship Id="rId46" Type="http://schemas.openxmlformats.org/officeDocument/2006/relationships/image" Target="media/image35.png"/><Relationship Id="rId67" Type="http://schemas.openxmlformats.org/officeDocument/2006/relationships/image" Target="media/image56.png"/><Relationship Id="rId116" Type="http://schemas.openxmlformats.org/officeDocument/2006/relationships/image" Target="media/image100.png"/><Relationship Id="rId137" Type="http://schemas.openxmlformats.org/officeDocument/2006/relationships/hyperlink" Target="http://specchio.ch/tutorial_data.php" TargetMode="External"/><Relationship Id="rId158" Type="http://schemas.openxmlformats.org/officeDocument/2006/relationships/image" Target="media/image140.png"/><Relationship Id="rId20" Type="http://schemas.openxmlformats.org/officeDocument/2006/relationships/image" Target="media/image9.png"/><Relationship Id="rId41" Type="http://schemas.openxmlformats.org/officeDocument/2006/relationships/image" Target="media/image30.png"/><Relationship Id="rId62" Type="http://schemas.openxmlformats.org/officeDocument/2006/relationships/image" Target="media/image51.png"/><Relationship Id="rId83" Type="http://schemas.openxmlformats.org/officeDocument/2006/relationships/image" Target="media/image67.png"/><Relationship Id="rId88" Type="http://schemas.openxmlformats.org/officeDocument/2006/relationships/image" Target="media/image72.png"/><Relationship Id="rId111" Type="http://schemas.openxmlformats.org/officeDocument/2006/relationships/image" Target="media/image95.png"/><Relationship Id="rId132" Type="http://schemas.openxmlformats.org/officeDocument/2006/relationships/image" Target="media/image116.png"/><Relationship Id="rId153" Type="http://schemas.openxmlformats.org/officeDocument/2006/relationships/image" Target="media/image135.png"/><Relationship Id="rId174" Type="http://schemas.openxmlformats.org/officeDocument/2006/relationships/image" Target="media/image156.png"/><Relationship Id="rId179" Type="http://schemas.openxmlformats.org/officeDocument/2006/relationships/image" Target="media/image161.png"/><Relationship Id="rId190" Type="http://schemas.openxmlformats.org/officeDocument/2006/relationships/fontTable" Target="fontTable.xml"/><Relationship Id="rId15" Type="http://schemas.openxmlformats.org/officeDocument/2006/relationships/image" Target="media/image4.png"/><Relationship Id="rId36" Type="http://schemas.openxmlformats.org/officeDocument/2006/relationships/image" Target="media/image25.png"/><Relationship Id="rId57" Type="http://schemas.openxmlformats.org/officeDocument/2006/relationships/image" Target="media/image46.png"/><Relationship Id="rId106" Type="http://schemas.openxmlformats.org/officeDocument/2006/relationships/image" Target="media/image90.png"/><Relationship Id="rId127" Type="http://schemas.openxmlformats.org/officeDocument/2006/relationships/image" Target="media/image111.png"/><Relationship Id="rId10" Type="http://schemas.openxmlformats.org/officeDocument/2006/relationships/image" Target="media/image2.emf"/><Relationship Id="rId31" Type="http://schemas.openxmlformats.org/officeDocument/2006/relationships/image" Target="media/image20.png"/><Relationship Id="rId52" Type="http://schemas.openxmlformats.org/officeDocument/2006/relationships/image" Target="media/image41.png"/><Relationship Id="rId73" Type="http://schemas.openxmlformats.org/officeDocument/2006/relationships/hyperlink" Target="http://researchdata.ands.org.au/dr-laurie-chisholm" TargetMode="External"/><Relationship Id="rId78" Type="http://schemas.openxmlformats.org/officeDocument/2006/relationships/image" Target="media/image62.png"/><Relationship Id="rId94" Type="http://schemas.openxmlformats.org/officeDocument/2006/relationships/image" Target="media/image78.png"/><Relationship Id="rId99" Type="http://schemas.openxmlformats.org/officeDocument/2006/relationships/image" Target="media/image83.png"/><Relationship Id="rId101" Type="http://schemas.openxmlformats.org/officeDocument/2006/relationships/image" Target="media/image85.png"/><Relationship Id="rId122" Type="http://schemas.openxmlformats.org/officeDocument/2006/relationships/image" Target="media/image106.png"/><Relationship Id="rId143" Type="http://schemas.openxmlformats.org/officeDocument/2006/relationships/image" Target="media/image125.png"/><Relationship Id="rId148" Type="http://schemas.openxmlformats.org/officeDocument/2006/relationships/image" Target="media/image130.png"/><Relationship Id="rId164" Type="http://schemas.openxmlformats.org/officeDocument/2006/relationships/image" Target="media/image146.png"/><Relationship Id="rId169" Type="http://schemas.openxmlformats.org/officeDocument/2006/relationships/image" Target="media/image151.png"/><Relationship Id="rId185" Type="http://schemas.openxmlformats.org/officeDocument/2006/relationships/hyperlink" Target="http://docs.oracle.com/javase/tutorial/essential/regex/index.html" TargetMode="External"/><Relationship Id="rId4" Type="http://schemas.openxmlformats.org/officeDocument/2006/relationships/styles" Target="styles.xml"/><Relationship Id="rId9" Type="http://schemas.openxmlformats.org/officeDocument/2006/relationships/image" Target="media/image1.jpeg"/><Relationship Id="rId180" Type="http://schemas.openxmlformats.org/officeDocument/2006/relationships/image" Target="media/image162.png"/></Relationships>
</file>

<file path=word/_rels/settings.xml.rels><?xml version="1.0" encoding="UTF-8" standalone="yes"?>
<Relationships xmlns="http://schemas.openxmlformats.org/package/2006/relationships"><Relationship Id="rId1" Type="http://schemas.openxmlformats.org/officeDocument/2006/relationships/attachedTemplate" Target="file:///C:\MSOFFICE\Templates\SARA_Atx_SRS_V01.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b:Source>
    <b:Tag>Hue10</b:Tag>
    <b:SourceType>ConferenceProceedings</b:SourceType>
    <b:Guid>{FFED7333-3B57-40E0-935C-221274EABA3D}</b:Guid>
    <b:LCID>0</b:LCID>
    <b:Author>
      <b:Author>
        <b:NameList>
          <b:Person>
            <b:Last>Hueni</b:Last>
            <b:First>Andreas</b:First>
          </b:Person>
          <b:Person>
            <b:Last>Kneubuehler</b:Last>
            <b:First>M</b:First>
          </b:Person>
          <b:Person>
            <b:Last>Schaepman</b:Last>
            <b:First>M</b:First>
          </b:Person>
        </b:NameList>
      </b:Author>
    </b:Author>
    <b:Title>International Geoscience and Remote Sensing Symposium</b:Title>
    <b:Year>2010</b:Year>
    <b:City>Hawaii, USA</b:City>
    <b:RefOrder>9</b:RefOrder>
  </b:Source>
  <b:Source>
    <b:Tag>Hue11</b:Tag>
    <b:SourceType>JournalArticle</b:SourceType>
    <b:Guid>{BD48AF65-26A5-426C-9BAC-6320815F19BF}</b:Guid>
    <b:LCID>0</b:LCID>
    <b:Author>
      <b:Author>
        <b:NameList>
          <b:Person>
            <b:Last>Hueni</b:Last>
            <b:First>A</b:First>
          </b:Person>
          <b:Person>
            <b:Last>Malthus</b:Last>
            <b:First>T</b:First>
          </b:Person>
          <b:Person>
            <b:Last>Kneubuehler</b:Last>
            <b:First>M</b:First>
          </b:Person>
          <b:Person>
            <b:Last>Schaepman</b:Last>
            <b:First>M</b:First>
          </b:Person>
        </b:NameList>
      </b:Author>
    </b:Author>
    <b:Title>Data Exchange Between Distributed Spectral Databases</b:Title>
    <b:Pages>861-873</b:Pages>
    <b:Year>2011</b:Year>
    <b:JournalName>Computers &amp; Geosciences 37</b:JournalName>
    <b:RefOrder>10</b:RefOrder>
  </b:Source>
  <b:Source>
    <b:Tag>Hue09</b:Tag>
    <b:SourceType>ConferenceProceedings</b:SourceType>
    <b:Guid>{12BD4655-667A-4324-B5B4-938C2E3EF481}</b:Guid>
    <b:LCID>0</b:LCID>
    <b:Author>
      <b:Author>
        <b:NameList>
          <b:Person>
            <b:Last>Hueni</b:Last>
            <b:First>A.</b:First>
          </b:Person>
          <b:Person>
            <b:Last>Kneubuehler</b:Last>
            <b:First>M</b:First>
          </b:Person>
        </b:NameList>
      </b:Author>
    </b:Author>
    <b:Title>SPECCHIO: A Free Spectral Data Management and Processing System</b:Title>
    <b:Year>2009</b:Year>
    <b:ConferenceName>SPIE Optics and Photonics</b:ConferenceName>
    <b:City>San Diego, CA</b:City>
    <b:RefOrder>11</b:RefOrder>
  </b:Source>
  <b:Source>
    <b:Tag>Hue092</b:Tag>
    <b:SourceType>ConferenceProceedings</b:SourceType>
    <b:Guid>{63582FC9-7423-4D82-9A7E-DD64BD525898}</b:Guid>
    <b:LCID>0</b:LCID>
    <b:Author>
      <b:Author>
        <b:NameList>
          <b:Person>
            <b:Last>Hueni</b:Last>
            <b:First>A</b:First>
          </b:Person>
          <b:Person>
            <b:Last>Kneubuehler</b:Last>
            <b:First>M</b:First>
          </b:Person>
          <b:Person>
            <b:Last>Nieke</b:Last>
            <b:First>J</b:First>
          </b:Person>
          <b:Person>
            <b:Last>Itten</b:Last>
            <b:First>K</b:First>
          </b:Person>
        </b:NameList>
      </b:Author>
    </b:Author>
    <b:Title>Processing Extension for the Spectral Database SPECCHIO</b:Title>
    <b:Year>2009</b:Year>
    <b:ConferenceName>Proceedings EARSeL SIG IS</b:ConferenceName>
    <b:City>Tel Aviv, Israel</b:City>
    <b:RefOrder>6</b:RefOrder>
  </b:Source>
  <b:Source>
    <b:Tag>Hue091</b:Tag>
    <b:SourceType>ConferenceProceedings</b:SourceType>
    <b:Guid>{0EBFB921-B05A-41AB-A413-7ACB839196C1}</b:Guid>
    <b:LCID>0</b:LCID>
    <b:Author>
      <b:Author>
        <b:NameList>
          <b:Person>
            <b:Last>Hueni</b:Last>
            <b:First>A</b:First>
          </b:Person>
          <b:Person>
            <b:Last>Rey</b:Last>
            <b:First>S</b:First>
          </b:Person>
          <b:Person>
            <b:Last>Schläpfer</b:Last>
            <b:First>D</b:First>
          </b:Person>
          <b:Person>
            <b:Last>Schopfer</b:Last>
            <b:First>J</b:First>
          </b:Person>
          <b:Person>
            <b:Last>Kneubuehler</b:Last>
            <b:First>M</b:First>
          </b:Person>
        </b:NameList>
      </b:Author>
    </b:Author>
    <b:Title>Visualisation, Processing and Storage of Spectrodirectional Data Based on the Spectral Database SPECCHIO</b:Title>
    <b:Year>2009</b:Year>
    <b:ConferenceName>IGARSS 09</b:ConferenceName>
    <b:City>Cape Town, South Africa</b:City>
    <b:RefOrder>12</b:RefOrder>
  </b:Source>
  <b:Source>
    <b:Tag>Hue093</b:Tag>
    <b:SourceType>ArticleInAPeriodical</b:SourceType>
    <b:Guid>{6AE691C0-625D-4691-BC3B-D58FBC3A1015}</b:Guid>
    <b:LCID>0</b:LCID>
    <b:Author>
      <b:Author>
        <b:NameList>
          <b:Person>
            <b:Last>Hueni</b:Last>
            <b:First>A</b:First>
          </b:Person>
          <b:Person>
            <b:Last>Nieke</b:Last>
            <b:First>J</b:First>
          </b:Person>
          <b:Person>
            <b:Last>Schopfer</b:Last>
            <b:First>J</b:First>
          </b:Person>
          <b:Person>
            <b:Last>Kneubühler</b:Last>
            <b:First>M</b:First>
          </b:Person>
          <b:Person>
            <b:Last>Itten</b:Last>
            <b:First>K</b:First>
          </b:Person>
        </b:NameList>
      </b:Author>
    </b:Author>
    <b:Title>The Spectral Database SPECCHIO for Improved Long Term Ssability and Data Sharing</b:Title>
    <b:Pages>557-565</b:Pages>
    <b:Year>2009</b:Year>
    <b:PeriodicalTitle>Computers &amp; Geosciences 35(3)</b:PeriodicalTitle>
    <b:RefOrder>13</b:RefOrder>
  </b:Source>
  <b:Source>
    <b:Tag>Hue08</b:Tag>
    <b:SourceType>ConferenceProceedings</b:SourceType>
    <b:Guid>{84B8A8E9-739A-47F6-9F70-184E6C961B7E}</b:Guid>
    <b:LCID>0</b:LCID>
    <b:Author>
      <b:Author>
        <b:NameList>
          <b:Person>
            <b:Last>Hueni</b:Last>
            <b:First>A.</b:First>
          </b:Person>
          <b:Person>
            <b:Last>Schopfer</b:Last>
            <b:First>J.</b:First>
          </b:Person>
          <b:Person>
            <b:Last>Schläpfer</b:Last>
            <b:First>D.</b:First>
          </b:Person>
          <b:Person>
            <b:Last>Kneubuehler</b:Last>
            <b:First>M.</b:First>
          </b:Person>
          <b:Person>
            <b:Last>Nieke</b:Last>
            <b:First>J.</b:First>
          </b:Person>
        </b:NameList>
      </b:Author>
    </b:Author>
    <b:Title>Pre-processing of Dual-view FIGOS data: Towards Operational BRDF Retrieval</b:Title>
    <b:Year>2008</b:Year>
    <b:ConferenceName>Proceedings ISPRS</b:ConferenceName>
    <b:City>Beijing, China</b:City>
    <b:RefOrder>14</b:RefOrder>
  </b:Source>
  <b:Source>
    <b:Tag>Hün07</b:Tag>
    <b:SourceType>DocumentFromInternetSite</b:SourceType>
    <b:Guid>{D98638B9-648A-44E3-B07C-79EFBFAA1319}</b:Guid>
    <b:LCID>0</b:LCID>
    <b:Author>
      <b:Author>
        <b:NameList>
          <b:Person>
            <b:Last>Hüni</b:Last>
            <b:First>A.</b:First>
          </b:Person>
          <b:Person>
            <b:Last>Kneubühler</b:Last>
            <b:First>M.</b:First>
          </b:Person>
        </b:NameList>
      </b:Author>
    </b:Author>
    <b:Title>SPECCHIO: A System for Storing and Sharing Spectroradiometer Data</b:Title>
    <b:Year>2007</b:Year>
    <b:InternetSiteTitle>SPIE Newsroom</b:InternetSiteTitle>
    <b:Month>December</b:Month>
    <b:YearAccessed>2007</b:YearAccessed>
    <b:URL>http://spie.org/x18220.xml</b:URL>
    <b:DOI>10.1117/2.1200711.0956</b:DOI>
    <b:RefOrder>2</b:RefOrder>
  </b:Source>
  <b:Source>
    <b:Tag>Hün071</b:Tag>
    <b:SourceType>ConferenceProceedings</b:SourceType>
    <b:Guid>{2F3E7911-4C22-423B-B97B-AA16938EA5E7}</b:Guid>
    <b:LCID>0</b:LCID>
    <b:Author>
      <b:Author>
        <b:NameList>
          <b:Person>
            <b:Last>Hüni</b:Last>
            <b:First>A.</b:First>
          </b:Person>
          <b:Person>
            <b:Last>Nieke</b:Last>
            <b:First>J.</b:First>
          </b:Person>
          <b:Person>
            <b:Last>Schopfer</b:Last>
            <b:First>J.</b:First>
          </b:Person>
          <b:Person>
            <b:Last>Kneubühler</b:Last>
            <b:First>M.</b:First>
          </b:Person>
          <b:Person>
            <b:Last>Itten</b:Last>
            <b:First>K.</b:First>
          </b:Person>
        </b:NameList>
      </b:Author>
    </b:Author>
    <b:Title>Metadata of Spectral Data Collections</b:Title>
    <b:Year>2007</b:Year>
    <b:ConferenceName>5th EARSeL Workshop on Imaging Spectroscopy</b:ConferenceName>
    <b:City>Bruges, Belgium</b:City>
    <b:RefOrder>15</b:RefOrder>
  </b:Source>
  <b:Source>
    <b:Tag>Hün072</b:Tag>
    <b:SourceType>ConferenceProceedings</b:SourceType>
    <b:Guid>{D98F2181-2274-448D-B247-12D1768B0273}</b:Guid>
    <b:LCID>0</b:LCID>
    <b:Author>
      <b:Author>
        <b:NameList>
          <b:Person>
            <b:Last>Hüni</b:Last>
            <b:First>A.</b:First>
          </b:Person>
          <b:Person>
            <b:Last>Nieke</b:Last>
            <b:First>J.</b:First>
          </b:Person>
          <b:Person>
            <b:Last>Schopfer</b:Last>
            <b:First>J.</b:First>
          </b:Person>
          <b:Person>
            <b:Last>Kneubühler</b:Last>
            <b:First>M.</b:First>
          </b:Person>
          <b:Person>
            <b:Last>Itten</b:Last>
            <b:First>K.</b:First>
          </b:Person>
        </b:NameList>
      </b:Author>
    </b:Author>
    <b:Title>2nd Generation of RSL's Spectrum Database "SPECCHIO"</b:Title>
    <b:Year>2007</b:Year>
    <b:ConferenceName>ISMPSRS</b:ConferenceName>
    <b:City>Davos, Switzerland</b:City>
    <b:RefOrder>7</b:RefOrder>
  </b:Source>
  <b:Source>
    <b:Tag>Hue06</b:Tag>
    <b:SourceType>JournalArticle</b:SourceType>
    <b:Guid>{2787825B-AE0A-4E1A-B216-A1AEE235316E}</b:Guid>
    <b:LCID>0</b:LCID>
    <b:Author>
      <b:Author>
        <b:NameList>
          <b:Person>
            <b:Last>Hueni</b:Last>
            <b:First>A.</b:First>
          </b:Person>
          <b:Person>
            <b:Last>Tuohy</b:Last>
            <b:First>M.</b:First>
          </b:Person>
        </b:NameList>
      </b:Author>
    </b:Author>
    <b:Title>Spectroradiometer Data Structuring, Pre-Processing and Analysis - An IT Based Approach</b:Title>
    <b:Pages>93-102</b:Pages>
    <b:Year>2006</b:Year>
    <b:JournalName>Journal of Spatial Science 51(2)</b:JournalName>
    <b:RefOrder>16</b:RefOrder>
  </b:Source>
  <b:Source>
    <b:Tag>Hue061</b:Tag>
    <b:SourceType>Report</b:SourceType>
    <b:Guid>{09FA4209-9AF5-43A4-8B8A-D05203EE71E4}</b:Guid>
    <b:LCID>0</b:LCID>
    <b:Author>
      <b:Author>
        <b:NameList>
          <b:Person>
            <b:Last>Hueni</b:Last>
            <b:First>A.</b:First>
          </b:Person>
        </b:NameList>
      </b:Author>
    </b:Author>
    <b:Title>Field Spectroradiometer Data: Acquisition, Organisation, Processing and Analysis on the Example of New Zealand Native Plants</b:Title>
    <b:Year>2006</b:Year>
    <b:Publisher>Institute of Natural Resources</b:Publisher>
    <b:City>Palmerston North, Massey University</b:City>
    <b:RefOrder>8</b:RefOrder>
  </b:Source>
  <b:Source>
    <b:Tag>Lan97</b:Tag>
    <b:SourceType>Report</b:SourceType>
    <b:Guid>{C67CDB04-71DE-4787-94F5-015A790BB516}</b:Guid>
    <b:LCID>0</b:LCID>
    <b:Author>
      <b:Author>
        <b:NameList>
          <b:Person>
            <b:Last>Landgrebe</b:Last>
            <b:First>D.</b:First>
          </b:Person>
        </b:NameList>
      </b:Author>
    </b:Author>
    <b:Title>On Information Extraction Principles for Hyperspectral Data</b:Title>
    <b:Year>1997</b:Year>
    <b:Publisher>Purdue University</b:Publisher>
    <b:City>West Lafayette, IN</b:City>
    <b:RefOrder>5</b:RefOrder>
  </b:Source>
  <b:Source>
    <b:Tag>Sch</b:Tag>
    <b:SourceType>JournalArticle</b:SourceType>
    <b:Guid>{EE6A36DE-628D-4EC2-BA27-BAD3B8F2D810}</b:Guid>
    <b:LCID>0</b:LCID>
    <b:Author>
      <b:Author>
        <b:NameList>
          <b:Person>
            <b:Last>Schaepman-Strub</b:Last>
            <b:First>G.</b:First>
          </b:Person>
          <b:Person>
            <b:Last>Schaepman</b:Last>
            <b:First>M.</b:First>
          </b:Person>
          <b:Person>
            <b:Last>al.</b:Last>
            <b:First>et</b:First>
          </b:Person>
        </b:NameList>
      </b:Author>
    </b:Author>
    <b:Title>Reflectance Quantities in Optical Remote Sensing - Definitions and Case Studies</b:Title>
    <b:JournalName>Remote Sensing of Environment 103</b:JournalName>
    <b:Year>2006</b:Year>
    <b:Pages>27-42</b:Pages>
    <b:RefOrder>4</b:RefOrder>
  </b:Source>
  <b:Source>
    <b:Tag>Sch08</b:Tag>
    <b:SourceType>Report</b:SourceType>
    <b:Guid>{3AB43AF3-6B31-4D40-8A22-C6F7D5C70B12}</b:Guid>
    <b:LCID>0</b:LCID>
    <b:Author>
      <b:Author>
        <b:NameList>
          <b:Person>
            <b:Last>Schopfer</b:Last>
            <b:First>J.</b:First>
          </b:Person>
        </b:NameList>
      </b:Author>
    </b:Author>
    <b:Title>Spectrodirectional Ground-based Remote Sensing Using Dual-view Goniometry</b:Title>
    <b:Year>2008</b:Year>
    <b:Publisher>Remote Sensing Laboratories</b:Publisher>
    <b:City>Zurich</b:City>
    <b:RefOrder>17</b:RefOrder>
  </b:Source>
  <b:Source>
    <b:Tag>Sch07</b:Tag>
    <b:SourceType>ConferenceProceedings</b:SourceType>
    <b:Guid>{C477C91E-0339-4F94-BA39-BA786EBF8A3D}</b:Guid>
    <b:LCID>0</b:LCID>
    <b:Author>
      <b:Author>
        <b:NameList>
          <b:Person>
            <b:Last>Schopfer</b:Last>
            <b:First>J.</b:First>
          </b:Person>
          <b:Person>
            <b:Last>Dangel</b:Last>
            <b:First>S.</b:First>
          </b:Person>
          <b:Person>
            <b:Last>al.</b:Last>
            <b:First>et</b:First>
          </b:Person>
        </b:NameList>
      </b:Author>
    </b:Author>
    <b:Title>Dual Field-of-View Goniometer System FIGOS</b:Title>
    <b:Year>2007</b:Year>
    <b:City>Davos, Switzerland</b:City>
    <b:ConferenceName>10th Intl. Symposium on Physical Measurements and Spectral Signatures in Remote Sensing</b:ConferenceName>
    <b:RefOrder>18</b:RefOrder>
  </b:Source>
  <b:Source>
    <b:Tag>Ast03</b:Tag>
    <b:SourceType>InternetSite</b:SourceType>
    <b:Guid>{D5B72CCA-8EF7-4E80-9F1D-C4DC98F603C1}</b:Guid>
    <b:LCID>0</b:LCID>
    <b:Author>
      <b:Author>
        <b:Corporate>Astronomical Applications Department of the U.S. Naval Observatory</b:Corporate>
      </b:Author>
    </b:Author>
    <b:Title>Universal Time</b:Title>
    <b:Year>2003</b:Year>
    <b:InternetSiteTitle>Astronomical Information Center</b:InternetSiteTitle>
    <b:URL>http://aa.usno.navy.mil/faq/docs/UT.php</b:URL>
    <b:YearAccessed>2013</b:YearAccessed>
    <b:MonthAccessed>May</b:MonthAccessed>
    <b:DayAccessed>1</b:DayAccessed>
    <b:RefOrder>1</b:RefOrder>
  </b:Source>
  <b:Source>
    <b:Tag>Aus08</b:Tag>
    <b:SourceType>InternetSite</b:SourceType>
    <b:Guid>{B2F4FD04-EE76-444B-AE94-E1D3195E730C}</b:Guid>
    <b:LCID>0</b:LCID>
    <b:Author>
      <b:Author>
        <b:Corporate>Australia Bureau of Statistics %%% or ASA?</b:Corporate>
      </b:Author>
    </b:Author>
    <b:Title>Australian and New Zealand Standard Research Classification (ANZSRC)</b:Title>
    <b:ProductionCompany>Australia Bureau of Statistics</b:ProductionCompany>
    <b:Year>2008</b:Year>
    <b:YearAccessed>2013</b:YearAccessed>
    <b:MonthAccessed>May</b:MonthAccessed>
    <b:URL>http://www.abs.gov.au/ausstats/abs@.nsf/mf/1297.0</b:URL>
    <b:StandardNumber>1297.0</b:StandardNumber>
    <b:RefOrder>3</b:RefOrder>
  </b:Source>
</b:Sources>
</file>

<file path=customXml/item2.xml><?xml version="1.0" encoding="utf-8"?>
<b:Sources xmlns:b="http://schemas.openxmlformats.org/officeDocument/2006/bibliography" xmlns="http://schemas.openxmlformats.org/officeDocument/2006/bibliography" SelectedStyle="\HarvardAnglia2008OfficeOnline.xsl" StyleName="Harvard – Anglia 2008">
  <b:Source>
    <b:Tag>Hue10</b:Tag>
    <b:SourceType>ConferenceProceedings</b:SourceType>
    <b:Guid>{FFED7333-3B57-40E0-935C-221274EABA3D}</b:Guid>
    <b:LCID>0</b:LCID>
    <b:Author>
      <b:Author>
        <b:NameList>
          <b:Person>
            <b:Last>Hueni</b:Last>
            <b:First>Andreas</b:First>
          </b:Person>
          <b:Person>
            <b:Last>Kneubuehler</b:Last>
            <b:First>M</b:First>
          </b:Person>
          <b:Person>
            <b:Last>Schaepman</b:Last>
            <b:First>M</b:First>
          </b:Person>
        </b:NameList>
      </b:Author>
    </b:Author>
    <b:Title>International Geoscience and Remote Sensing Symposium</b:Title>
    <b:Year>2010</b:Year>
    <b:City>Hawaii, USA</b:City>
    <b:RefOrder>9</b:RefOrder>
  </b:Source>
  <b:Source>
    <b:Tag>Hue11</b:Tag>
    <b:SourceType>JournalArticle</b:SourceType>
    <b:Guid>{BD48AF65-26A5-426C-9BAC-6320815F19BF}</b:Guid>
    <b:LCID>0</b:LCID>
    <b:Author>
      <b:Author>
        <b:NameList>
          <b:Person>
            <b:Last>Hueni</b:Last>
            <b:First>A</b:First>
          </b:Person>
          <b:Person>
            <b:Last>Malthus</b:Last>
            <b:First>T</b:First>
          </b:Person>
          <b:Person>
            <b:Last>Kneubuehler</b:Last>
            <b:First>M</b:First>
          </b:Person>
          <b:Person>
            <b:Last>Schaepman</b:Last>
            <b:First>M</b:First>
          </b:Person>
        </b:NameList>
      </b:Author>
    </b:Author>
    <b:Title>Data Exchange Between Distributed Spectral Databases</b:Title>
    <b:Pages>861-873</b:Pages>
    <b:Year>2011</b:Year>
    <b:JournalName>Computers &amp; Geosciences 37</b:JournalName>
    <b:RefOrder>10</b:RefOrder>
  </b:Source>
  <b:Source>
    <b:Tag>Hue09</b:Tag>
    <b:SourceType>ConferenceProceedings</b:SourceType>
    <b:Guid>{12BD4655-667A-4324-B5B4-938C2E3EF481}</b:Guid>
    <b:LCID>0</b:LCID>
    <b:Author>
      <b:Author>
        <b:NameList>
          <b:Person>
            <b:Last>Hueni</b:Last>
            <b:First>A.</b:First>
          </b:Person>
          <b:Person>
            <b:Last>Kneubuehler</b:Last>
            <b:First>M</b:First>
          </b:Person>
        </b:NameList>
      </b:Author>
    </b:Author>
    <b:Title>SPECCHIO: A Free Spectral Data Management and Processing System</b:Title>
    <b:Year>2009</b:Year>
    <b:ConferenceName>SPIE Optics and Photonics</b:ConferenceName>
    <b:City>San Diego, CA</b:City>
    <b:RefOrder>11</b:RefOrder>
  </b:Source>
  <b:Source>
    <b:Tag>Hue092</b:Tag>
    <b:SourceType>ConferenceProceedings</b:SourceType>
    <b:Guid>{63582FC9-7423-4D82-9A7E-DD64BD525898}</b:Guid>
    <b:LCID>0</b:LCID>
    <b:Author>
      <b:Author>
        <b:NameList>
          <b:Person>
            <b:Last>Hueni</b:Last>
            <b:First>A</b:First>
          </b:Person>
          <b:Person>
            <b:Last>Kneubuehler</b:Last>
            <b:First>M</b:First>
          </b:Person>
          <b:Person>
            <b:Last>Nieke</b:Last>
            <b:First>J</b:First>
          </b:Person>
          <b:Person>
            <b:Last>Itten</b:Last>
            <b:First>K</b:First>
          </b:Person>
        </b:NameList>
      </b:Author>
    </b:Author>
    <b:Title>Processing Extension for the Spectral Database SPECCHIO</b:Title>
    <b:Year>2009</b:Year>
    <b:ConferenceName>Proceedings EARSeL SIG IS</b:ConferenceName>
    <b:City>Tel Aviv, Israel</b:City>
    <b:RefOrder>6</b:RefOrder>
  </b:Source>
  <b:Source>
    <b:Tag>Hue091</b:Tag>
    <b:SourceType>ConferenceProceedings</b:SourceType>
    <b:Guid>{0EBFB921-B05A-41AB-A413-7ACB839196C1}</b:Guid>
    <b:LCID>0</b:LCID>
    <b:Author>
      <b:Author>
        <b:NameList>
          <b:Person>
            <b:Last>Hueni</b:Last>
            <b:First>A</b:First>
          </b:Person>
          <b:Person>
            <b:Last>Rey</b:Last>
            <b:First>S</b:First>
          </b:Person>
          <b:Person>
            <b:Last>Schläpfer</b:Last>
            <b:First>D</b:First>
          </b:Person>
          <b:Person>
            <b:Last>Schopfer</b:Last>
            <b:First>J</b:First>
          </b:Person>
          <b:Person>
            <b:Last>Kneubuehler</b:Last>
            <b:First>M</b:First>
          </b:Person>
        </b:NameList>
      </b:Author>
    </b:Author>
    <b:Title>Visualisation, Processing and Storage of Spectrodirectional Data Based on the Spectral Database SPECCHIO</b:Title>
    <b:Year>2009</b:Year>
    <b:ConferenceName>IGARSS 09</b:ConferenceName>
    <b:City>Cape Town, South Africa</b:City>
    <b:RefOrder>12</b:RefOrder>
  </b:Source>
  <b:Source>
    <b:Tag>Hue093</b:Tag>
    <b:SourceType>ArticleInAPeriodical</b:SourceType>
    <b:Guid>{6AE691C0-625D-4691-BC3B-D58FBC3A1015}</b:Guid>
    <b:LCID>0</b:LCID>
    <b:Author>
      <b:Author>
        <b:NameList>
          <b:Person>
            <b:Last>Hueni</b:Last>
            <b:First>A</b:First>
          </b:Person>
          <b:Person>
            <b:Last>Nieke</b:Last>
            <b:First>J</b:First>
          </b:Person>
          <b:Person>
            <b:Last>Schopfer</b:Last>
            <b:First>J</b:First>
          </b:Person>
          <b:Person>
            <b:Last>Kneubühler</b:Last>
            <b:First>M</b:First>
          </b:Person>
          <b:Person>
            <b:Last>Itten</b:Last>
            <b:First>K</b:First>
          </b:Person>
        </b:NameList>
      </b:Author>
    </b:Author>
    <b:Title>The Spectral Database SPECCHIO for Improved Long Term Ssability and Data Sharing</b:Title>
    <b:Pages>557-565</b:Pages>
    <b:Year>2009</b:Year>
    <b:PeriodicalTitle>Computers &amp; Geosciences 35(3)</b:PeriodicalTitle>
    <b:RefOrder>13</b:RefOrder>
  </b:Source>
  <b:Source>
    <b:Tag>Hue08</b:Tag>
    <b:SourceType>ConferenceProceedings</b:SourceType>
    <b:Guid>{84B8A8E9-739A-47F6-9F70-184E6C961B7E}</b:Guid>
    <b:LCID>0</b:LCID>
    <b:Author>
      <b:Author>
        <b:NameList>
          <b:Person>
            <b:Last>Hueni</b:Last>
            <b:First>A.</b:First>
          </b:Person>
          <b:Person>
            <b:Last>Schopfer</b:Last>
            <b:First>J.</b:First>
          </b:Person>
          <b:Person>
            <b:Last>Schläpfer</b:Last>
            <b:First>D.</b:First>
          </b:Person>
          <b:Person>
            <b:Last>Kneubuehler</b:Last>
            <b:First>M.</b:First>
          </b:Person>
          <b:Person>
            <b:Last>Nieke</b:Last>
            <b:First>J.</b:First>
          </b:Person>
        </b:NameList>
      </b:Author>
    </b:Author>
    <b:Title>Pre-processing of Dual-view FIGOS data: Towards Operational BRDF Retrieval</b:Title>
    <b:Year>2008</b:Year>
    <b:ConferenceName>Proceedings ISPRS</b:ConferenceName>
    <b:City>Beijing, China</b:City>
    <b:RefOrder>14</b:RefOrder>
  </b:Source>
  <b:Source>
    <b:Tag>Hün07</b:Tag>
    <b:SourceType>DocumentFromInternetSite</b:SourceType>
    <b:Guid>{D98638B9-648A-44E3-B07C-79EFBFAA1319}</b:Guid>
    <b:LCID>0</b:LCID>
    <b:Author>
      <b:Author>
        <b:NameList>
          <b:Person>
            <b:Last>Hüni</b:Last>
            <b:First>A.</b:First>
          </b:Person>
          <b:Person>
            <b:Last>Kneubühler</b:Last>
            <b:First>M.</b:First>
          </b:Person>
        </b:NameList>
      </b:Author>
    </b:Author>
    <b:Title>SPECCHIO: A System for Storing and Sharing Spectroradiometer Data</b:Title>
    <b:Year>2007</b:Year>
    <b:InternetSiteTitle>SPIE Newsroom</b:InternetSiteTitle>
    <b:Month>December</b:Month>
    <b:YearAccessed>2007</b:YearAccessed>
    <b:URL>http://spie.org/x18220.xml</b:URL>
    <b:DOI>10.1117/2.1200711.0956</b:DOI>
    <b:RefOrder>2</b:RefOrder>
  </b:Source>
  <b:Source>
    <b:Tag>Hün071</b:Tag>
    <b:SourceType>ConferenceProceedings</b:SourceType>
    <b:Guid>{2F3E7911-4C22-423B-B97B-AA16938EA5E7}</b:Guid>
    <b:LCID>0</b:LCID>
    <b:Author>
      <b:Author>
        <b:NameList>
          <b:Person>
            <b:Last>Hüni</b:Last>
            <b:First>A.</b:First>
          </b:Person>
          <b:Person>
            <b:Last>Nieke</b:Last>
            <b:First>J.</b:First>
          </b:Person>
          <b:Person>
            <b:Last>Schopfer</b:Last>
            <b:First>J.</b:First>
          </b:Person>
          <b:Person>
            <b:Last>Kneubühler</b:Last>
            <b:First>M.</b:First>
          </b:Person>
          <b:Person>
            <b:Last>Itten</b:Last>
            <b:First>K.</b:First>
          </b:Person>
        </b:NameList>
      </b:Author>
    </b:Author>
    <b:Title>Metadata of Spectral Data Collections</b:Title>
    <b:Year>2007</b:Year>
    <b:ConferenceName>5th EARSeL Workshop on Imaging Spectroscopy</b:ConferenceName>
    <b:City>Bruges, Belgium</b:City>
    <b:RefOrder>15</b:RefOrder>
  </b:Source>
  <b:Source>
    <b:Tag>Hün072</b:Tag>
    <b:SourceType>ConferenceProceedings</b:SourceType>
    <b:Guid>{D98F2181-2274-448D-B247-12D1768B0273}</b:Guid>
    <b:LCID>0</b:LCID>
    <b:Author>
      <b:Author>
        <b:NameList>
          <b:Person>
            <b:Last>Hüni</b:Last>
            <b:First>A.</b:First>
          </b:Person>
          <b:Person>
            <b:Last>Nieke</b:Last>
            <b:First>J.</b:First>
          </b:Person>
          <b:Person>
            <b:Last>Schopfer</b:Last>
            <b:First>J.</b:First>
          </b:Person>
          <b:Person>
            <b:Last>Kneubühler</b:Last>
            <b:First>M.</b:First>
          </b:Person>
          <b:Person>
            <b:Last>Itten</b:Last>
            <b:First>K.</b:First>
          </b:Person>
        </b:NameList>
      </b:Author>
    </b:Author>
    <b:Title>2nd Generation of RSL's Spectrum Database "SPECCHIO"</b:Title>
    <b:Year>2007</b:Year>
    <b:ConferenceName>ISMPSRS</b:ConferenceName>
    <b:City>Davos, Switzerland</b:City>
    <b:RefOrder>7</b:RefOrder>
  </b:Source>
  <b:Source>
    <b:Tag>Hue06</b:Tag>
    <b:SourceType>JournalArticle</b:SourceType>
    <b:Guid>{2787825B-AE0A-4E1A-B216-A1AEE235316E}</b:Guid>
    <b:LCID>0</b:LCID>
    <b:Author>
      <b:Author>
        <b:NameList>
          <b:Person>
            <b:Last>Hueni</b:Last>
            <b:First>A.</b:First>
          </b:Person>
          <b:Person>
            <b:Last>Tuohy</b:Last>
            <b:First>M.</b:First>
          </b:Person>
        </b:NameList>
      </b:Author>
    </b:Author>
    <b:Title>Spectroradiometer Data Structuring, Pre-Processing and Analysis - An IT Based Approach</b:Title>
    <b:Pages>93-102</b:Pages>
    <b:Year>2006</b:Year>
    <b:JournalName>Journal of Spatial Science 51(2)</b:JournalName>
    <b:RefOrder>16</b:RefOrder>
  </b:Source>
  <b:Source>
    <b:Tag>Hue061</b:Tag>
    <b:SourceType>Report</b:SourceType>
    <b:Guid>{09FA4209-9AF5-43A4-8B8A-D05203EE71E4}</b:Guid>
    <b:LCID>0</b:LCID>
    <b:Author>
      <b:Author>
        <b:NameList>
          <b:Person>
            <b:Last>Hueni</b:Last>
            <b:First>A.</b:First>
          </b:Person>
        </b:NameList>
      </b:Author>
    </b:Author>
    <b:Title>Field Spectroradiometer Data: Acquisition, Organisation, Processing and Analysis on the Example of New Zealand Native Plants</b:Title>
    <b:Year>2006</b:Year>
    <b:Publisher>Institute of Natural Resources</b:Publisher>
    <b:City>Palmerston North, Massey University</b:City>
    <b:RefOrder>8</b:RefOrder>
  </b:Source>
  <b:Source>
    <b:Tag>Lan97</b:Tag>
    <b:SourceType>Report</b:SourceType>
    <b:Guid>{C67CDB04-71DE-4787-94F5-015A790BB516}</b:Guid>
    <b:LCID>0</b:LCID>
    <b:Author>
      <b:Author>
        <b:NameList>
          <b:Person>
            <b:Last>Landgrebe</b:Last>
            <b:First>D.</b:First>
          </b:Person>
        </b:NameList>
      </b:Author>
    </b:Author>
    <b:Title>On Information Extraction Principles for Hyperspectral Data</b:Title>
    <b:Year>1997</b:Year>
    <b:Publisher>Purdue University</b:Publisher>
    <b:City>West Lafayette, IN</b:City>
    <b:RefOrder>5</b:RefOrder>
  </b:Source>
  <b:Source>
    <b:Tag>Sch</b:Tag>
    <b:SourceType>JournalArticle</b:SourceType>
    <b:Guid>{EE6A36DE-628D-4EC2-BA27-BAD3B8F2D810}</b:Guid>
    <b:LCID>0</b:LCID>
    <b:Author>
      <b:Author>
        <b:NameList>
          <b:Person>
            <b:Last>Schaepman-Strub</b:Last>
            <b:First>G.</b:First>
          </b:Person>
          <b:Person>
            <b:Last>Schaepman</b:Last>
            <b:First>M.</b:First>
          </b:Person>
          <b:Person>
            <b:Last>al.</b:Last>
            <b:First>et</b:First>
          </b:Person>
        </b:NameList>
      </b:Author>
    </b:Author>
    <b:Title>Reflectance Quantities in Optical Remote Sensing - Definitions and Case Studies</b:Title>
    <b:JournalName>Remote Sensing of Environment 103</b:JournalName>
    <b:Year>2006</b:Year>
    <b:Pages>27-42</b:Pages>
    <b:RefOrder>4</b:RefOrder>
  </b:Source>
  <b:Source>
    <b:Tag>Sch08</b:Tag>
    <b:SourceType>Report</b:SourceType>
    <b:Guid>{3AB43AF3-6B31-4D40-8A22-C6F7D5C70B12}</b:Guid>
    <b:LCID>0</b:LCID>
    <b:Author>
      <b:Author>
        <b:NameList>
          <b:Person>
            <b:Last>Schopfer</b:Last>
            <b:First>J.</b:First>
          </b:Person>
        </b:NameList>
      </b:Author>
    </b:Author>
    <b:Title>Spectrodirectional Ground-based Remote Sensing Using Dual-view Goniometry</b:Title>
    <b:Year>2008</b:Year>
    <b:Publisher>Remote Sensing Laboratories</b:Publisher>
    <b:City>Zurich</b:City>
    <b:RefOrder>17</b:RefOrder>
  </b:Source>
  <b:Source>
    <b:Tag>Sch07</b:Tag>
    <b:SourceType>ConferenceProceedings</b:SourceType>
    <b:Guid>{C477C91E-0339-4F94-BA39-BA786EBF8A3D}</b:Guid>
    <b:LCID>0</b:LCID>
    <b:Author>
      <b:Author>
        <b:NameList>
          <b:Person>
            <b:Last>Schopfer</b:Last>
            <b:First>J.</b:First>
          </b:Person>
          <b:Person>
            <b:Last>Dangel</b:Last>
            <b:First>S.</b:First>
          </b:Person>
          <b:Person>
            <b:Last>al.</b:Last>
            <b:First>et</b:First>
          </b:Person>
        </b:NameList>
      </b:Author>
    </b:Author>
    <b:Title>Dual Field-of-View Goniometer System FIGOS</b:Title>
    <b:Year>2007</b:Year>
    <b:City>Davos, Switzerland</b:City>
    <b:ConferenceName>10th Intl. Symposium on Physical Measurements and Spectral Signatures in Remote Sensing</b:ConferenceName>
    <b:RefOrder>18</b:RefOrder>
  </b:Source>
  <b:Source>
    <b:Tag>Ast03</b:Tag>
    <b:SourceType>InternetSite</b:SourceType>
    <b:Guid>{D5B72CCA-8EF7-4E80-9F1D-C4DC98F603C1}</b:Guid>
    <b:LCID>0</b:LCID>
    <b:Author>
      <b:Author>
        <b:Corporate>Astronomical Applications Department of the U.S. Naval Observatory</b:Corporate>
      </b:Author>
    </b:Author>
    <b:Title>Universal Time</b:Title>
    <b:Year>2003</b:Year>
    <b:InternetSiteTitle>Astronomical Information Center</b:InternetSiteTitle>
    <b:URL>http://aa.usno.navy.mil/faq/docs/UT.php</b:URL>
    <b:YearAccessed>2013</b:YearAccessed>
    <b:MonthAccessed>May</b:MonthAccessed>
    <b:DayAccessed>1</b:DayAccessed>
    <b:RefOrder>1</b:RefOrder>
  </b:Source>
  <b:Source>
    <b:Tag>Aus08</b:Tag>
    <b:SourceType>InternetSite</b:SourceType>
    <b:Guid>{B2F4FD04-EE76-444B-AE94-E1D3195E730C}</b:Guid>
    <b:LCID>0</b:LCID>
    <b:Author>
      <b:Author>
        <b:Corporate>Australia Bureau of Statistics %%% or ASA?</b:Corporate>
      </b:Author>
    </b:Author>
    <b:Title>Australian and New Zealand Standard Research Classification (ANZSRC)</b:Title>
    <b:ProductionCompany>Australia Bureau of Statistics</b:ProductionCompany>
    <b:Year>2008</b:Year>
    <b:YearAccessed>2013</b:YearAccessed>
    <b:MonthAccessed>May</b:MonthAccessed>
    <b:URL>http://www.abs.gov.au/ausstats/abs@.nsf/mf/1297.0</b:URL>
    <b:StandardNumber>1297.0</b:StandardNumber>
    <b:RefOrder>3</b:RefOrder>
  </b:Source>
</b:Sources>
</file>

<file path=customXml/itemProps1.xml><?xml version="1.0" encoding="utf-8"?>
<ds:datastoreItem xmlns:ds="http://schemas.openxmlformats.org/officeDocument/2006/customXml" ds:itemID="{D8351BE3-CC64-4757-810E-B36707D9B9FD}">
  <ds:schemaRefs>
    <ds:schemaRef ds:uri="http://schemas.openxmlformats.org/officeDocument/2006/bibliography"/>
  </ds:schemaRefs>
</ds:datastoreItem>
</file>

<file path=customXml/itemProps2.xml><?xml version="1.0" encoding="utf-8"?>
<ds:datastoreItem xmlns:ds="http://schemas.openxmlformats.org/officeDocument/2006/customXml" ds:itemID="{CA6C5081-F266-4B55-9982-A6C12C6AA09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ARA_Atx_SRS_V01.dot</Template>
  <TotalTime>8406</TotalTime>
  <Pages>166</Pages>
  <Words>48684</Words>
  <Characters>251215</Characters>
  <Application>Microsoft Office Word</Application>
  <DocSecurity>0</DocSecurity>
  <Lines>6280</Lines>
  <Paragraphs>3946</Paragraphs>
  <ScaleCrop>false</ScaleCrop>
  <HeadingPairs>
    <vt:vector size="4" baseType="variant">
      <vt:variant>
        <vt:lpstr>Title</vt:lpstr>
      </vt:variant>
      <vt:variant>
        <vt:i4>1</vt:i4>
      </vt:variant>
      <vt:variant>
        <vt:lpstr>Headings</vt:lpstr>
      </vt:variant>
      <vt:variant>
        <vt:i4>43</vt:i4>
      </vt:variant>
    </vt:vector>
  </HeadingPairs>
  <TitlesOfParts>
    <vt:vector size="44" baseType="lpstr">
      <vt:lpstr>ITPM-System</vt:lpstr>
      <vt:lpstr>Version: 	3.0</vt:lpstr>
      <vt:lpstr>Table of Contents</vt:lpstr>
      <vt:lpstr>Introduction</vt:lpstr>
      <vt:lpstr>    Document scope</vt:lpstr>
      <vt:lpstr>    Intended audience</vt:lpstr>
      <vt:lpstr>    Specchio ownership and access</vt:lpstr>
      <vt:lpstr>    Further information</vt:lpstr>
      <vt:lpstr>    Copyright and licensing</vt:lpstr>
      <vt:lpstr>Glossary</vt:lpstr>
      <vt:lpstr>Installation and Configuration</vt:lpstr>
      <vt:lpstr>    Before you install</vt:lpstr>
      <vt:lpstr>    The Specchio Application Bundle</vt:lpstr>
      <vt:lpstr>    Microsoft Windows Installation</vt:lpstr>
      <vt:lpstr>    UNIX Installation</vt:lpstr>
      <vt:lpstr>    Apple Macintosh Installation</vt:lpstr>
      <vt:lpstr>SPECCHIO Concepts</vt:lpstr>
      <vt:lpstr>    User Accounts</vt:lpstr>
      <vt:lpstr>    Administrator Access</vt:lpstr>
      <vt:lpstr>    Campaigns</vt:lpstr>
      <vt:lpstr>    Operational Dataflow</vt:lpstr>
      <vt:lpstr>    Research Groups and Accessing Specchio Data</vt:lpstr>
      <vt:lpstr>    Time Data</vt:lpstr>
      <vt:lpstr>    Data Links</vt:lpstr>
      <vt:lpstr>    Manufacturers, Sensors, Instruments and Calibrations</vt:lpstr>
      <vt:lpstr>    Supported Input Spectrum File Formats</vt:lpstr>
      <vt:lpstr>        ASD Binary Files</vt:lpstr>
      <vt:lpstr>        GER Signature Files</vt:lpstr>
      <vt:lpstr>        MFR OUT Files</vt:lpstr>
      <vt:lpstr>        SVC HR-1024 Files</vt:lpstr>
      <vt:lpstr>        Apogee Files</vt:lpstr>
      <vt:lpstr>        ENVI Spectral Library Files</vt:lpstr>
      <vt:lpstr>        Ocean Optics SpectraSuite Data Files</vt:lpstr>
      <vt:lpstr>        HDF5 Files containing FGI goniometer measurements</vt:lpstr>
      <vt:lpstr>        UniSpec</vt:lpstr>
      <vt:lpstr>        SPECPR</vt:lpstr>
      <vt:lpstr>        Modtran Albedo File</vt:lpstr>
      <vt:lpstr>        Excel files</vt:lpstr>
      <vt:lpstr>        TXT Space Formatted Text Files</vt:lpstr>
      <vt:lpstr>    Supported Output Spectrum File Formats</vt:lpstr>
      <vt:lpstr>    Matching Spectra to Instruments and Sensors on Loading</vt:lpstr>
      <vt:lpstr>    Metadata</vt:lpstr>
      <vt:lpstr>        Campaign-related Metadata</vt:lpstr>
      <vt:lpstr>        Spectrum-related Metadata</vt:lpstr>
    </vt:vector>
  </TitlesOfParts>
  <Company>atraxis</Company>
  <LinksUpToDate>false</LinksUpToDate>
  <CharactersWithSpaces>295953</CharactersWithSpaces>
  <SharedDoc>false</SharedDoc>
  <HLinks>
    <vt:vector size="36" baseType="variant">
      <vt:variant>
        <vt:i4>393258</vt:i4>
      </vt:variant>
      <vt:variant>
        <vt:i4>1650</vt:i4>
      </vt:variant>
      <vt:variant>
        <vt:i4>0</vt:i4>
      </vt:variant>
      <vt:variant>
        <vt:i4>5</vt:i4>
      </vt:variant>
      <vt:variant>
        <vt:lpwstr>http://www.atmos.washington.edu/gcg/MG/tepps/SPOON/photoen/cover.html</vt:lpwstr>
      </vt:variant>
      <vt:variant>
        <vt:lpwstr/>
      </vt:variant>
      <vt:variant>
        <vt:i4>1638410</vt:i4>
      </vt:variant>
      <vt:variant>
        <vt:i4>1647</vt:i4>
      </vt:variant>
      <vt:variant>
        <vt:i4>0</vt:i4>
      </vt:variant>
      <vt:variant>
        <vt:i4>5</vt:i4>
      </vt:variant>
      <vt:variant>
        <vt:lpwstr>http://aa.usno.navy.mil/faq/docs/UT.html</vt:lpwstr>
      </vt:variant>
      <vt:variant>
        <vt:lpwstr/>
      </vt:variant>
      <vt:variant>
        <vt:i4>3997720</vt:i4>
      </vt:variant>
      <vt:variant>
        <vt:i4>1294</vt:i4>
      </vt:variant>
      <vt:variant>
        <vt:i4>0</vt:i4>
      </vt:variant>
      <vt:variant>
        <vt:i4>5</vt:i4>
      </vt:variant>
      <vt:variant>
        <vt:lpwstr>http://specchio.ch/tutorial_data.php</vt:lpwstr>
      </vt:variant>
      <vt:variant>
        <vt:lpwstr/>
      </vt:variant>
      <vt:variant>
        <vt:i4>7405607</vt:i4>
      </vt:variant>
      <vt:variant>
        <vt:i4>1282</vt:i4>
      </vt:variant>
      <vt:variant>
        <vt:i4>0</vt:i4>
      </vt:variant>
      <vt:variant>
        <vt:i4>5</vt:i4>
      </vt:variant>
      <vt:variant>
        <vt:lpwstr>http://www.specchio.ch</vt:lpwstr>
      </vt:variant>
      <vt:variant>
        <vt:lpwstr/>
      </vt:variant>
      <vt:variant>
        <vt:i4>5701657</vt:i4>
      </vt:variant>
      <vt:variant>
        <vt:i4>466</vt:i4>
      </vt:variant>
      <vt:variant>
        <vt:i4>0</vt:i4>
      </vt:variant>
      <vt:variant>
        <vt:i4>5</vt:i4>
      </vt:variant>
      <vt:variant>
        <vt:lpwstr>http://www.mysql.com</vt:lpwstr>
      </vt:variant>
      <vt:variant>
        <vt:lpwstr/>
      </vt:variant>
      <vt:variant>
        <vt:i4>7405607</vt:i4>
      </vt:variant>
      <vt:variant>
        <vt:i4>463</vt:i4>
      </vt:variant>
      <vt:variant>
        <vt:i4>0</vt:i4>
      </vt:variant>
      <vt:variant>
        <vt:i4>5</vt:i4>
      </vt:variant>
      <vt:variant>
        <vt:lpwstr>http://www.specchio.ch</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TPM-System</dc:title>
  <dc:creator>CLCA</dc:creator>
  <cp:lastModifiedBy>Peter Roberts</cp:lastModifiedBy>
  <cp:revision>38</cp:revision>
  <cp:lastPrinted>2013-05-02T05:10:00Z</cp:lastPrinted>
  <dcterms:created xsi:type="dcterms:W3CDTF">2012-05-02T12:22:00Z</dcterms:created>
  <dcterms:modified xsi:type="dcterms:W3CDTF">2013-05-28T08:19:00Z</dcterms:modified>
</cp:coreProperties>
</file>